
<file path=[Content_Types].xml><?xml version="1.0" encoding="utf-8"?>
<Types xmlns="http://schemas.openxmlformats.org/package/2006/content-types">
  <Default Extension="png" ContentType="image/png"/>
  <Default Extension="jpeg" ContentType="image/jpeg"/>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theme/themeOverride3.xml" ContentType="application/vnd.openxmlformats-officedocument.themeOverride+xml"/>
  <Override PartName="/word/charts/chart7.xml" ContentType="application/vnd.openxmlformats-officedocument.drawingml.chart+xml"/>
  <Override PartName="/word/theme/themeOverride4.xml" ContentType="application/vnd.openxmlformats-officedocument.themeOverride+xml"/>
  <Override PartName="/word/charts/chart8.xml" ContentType="application/vnd.openxmlformats-officedocument.drawingml.chart+xml"/>
  <Override PartName="/word/theme/themeOverride5.xml" ContentType="application/vnd.openxmlformats-officedocument.themeOverride+xml"/>
  <Override PartName="/word/charts/chart9.xml" ContentType="application/vnd.openxmlformats-officedocument.drawingml.chart+xml"/>
  <Override PartName="/word/theme/themeOverride6.xml" ContentType="application/vnd.openxmlformats-officedocument.themeOverride+xml"/>
  <Override PartName="/word/charts/chart10.xml" ContentType="application/vnd.openxmlformats-officedocument.drawingml.chart+xml"/>
  <Override PartName="/word/theme/themeOverride7.xml" ContentType="application/vnd.openxmlformats-officedocument.themeOverride+xml"/>
  <Override PartName="/word/charts/chart11.xml" ContentType="application/vnd.openxmlformats-officedocument.drawingml.chart+xml"/>
  <Override PartName="/word/theme/themeOverride8.xml" ContentType="application/vnd.openxmlformats-officedocument.themeOverride+xml"/>
  <Override PartName="/word/charts/chart12.xml" ContentType="application/vnd.openxmlformats-officedocument.drawingml.chart+xml"/>
  <Override PartName="/word/theme/themeOverride9.xml" ContentType="application/vnd.openxmlformats-officedocument.themeOverride+xml"/>
  <Override PartName="/word/charts/chart13.xml" ContentType="application/vnd.openxmlformats-officedocument.drawingml.chart+xml"/>
  <Override PartName="/word/theme/themeOverride10.xml" ContentType="application/vnd.openxmlformats-officedocument.themeOverride+xml"/>
  <Override PartName="/word/charts/chart14.xml" ContentType="application/vnd.openxmlformats-officedocument.drawingml.chart+xml"/>
  <Override PartName="/word/theme/themeOverride11.xml" ContentType="application/vnd.openxmlformats-officedocument.themeOverride+xml"/>
  <Override PartName="/word/charts/chart15.xml" ContentType="application/vnd.openxmlformats-officedocument.drawingml.chart+xml"/>
  <Override PartName="/word/theme/themeOverride12.xml" ContentType="application/vnd.openxmlformats-officedocument.themeOverride+xml"/>
  <Override PartName="/word/charts/chart16.xml" ContentType="application/vnd.openxmlformats-officedocument.drawingml.chart+xml"/>
  <Override PartName="/word/theme/themeOverride13.xml" ContentType="application/vnd.openxmlformats-officedocument.themeOverride+xml"/>
  <Override PartName="/word/charts/chart17.xml" ContentType="application/vnd.openxmlformats-officedocument.drawingml.chart+xml"/>
  <Override PartName="/word/theme/themeOverride14.xml" ContentType="application/vnd.openxmlformats-officedocument.themeOverride+xml"/>
  <Override PartName="/word/charts/chart18.xml" ContentType="application/vnd.openxmlformats-officedocument.drawingml.chart+xml"/>
  <Override PartName="/word/theme/themeOverride15.xml" ContentType="application/vnd.openxmlformats-officedocument.themeOverride+xml"/>
  <Override PartName="/word/charts/chart19.xml" ContentType="application/vnd.openxmlformats-officedocument.drawingml.chart+xml"/>
  <Override PartName="/word/theme/themeOverride16.xml" ContentType="application/vnd.openxmlformats-officedocument.themeOverride+xml"/>
  <Override PartName="/word/charts/chart20.xml" ContentType="application/vnd.openxmlformats-officedocument.drawingml.chart+xml"/>
  <Override PartName="/word/theme/themeOverride17.xml" ContentType="application/vnd.openxmlformats-officedocument.themeOverride+xml"/>
  <Override PartName="/word/charts/chart21.xml" ContentType="application/vnd.openxmlformats-officedocument.drawingml.chart+xml"/>
  <Override PartName="/word/theme/themeOverride18.xml" ContentType="application/vnd.openxmlformats-officedocument.themeOverride+xml"/>
  <Override PartName="/word/charts/chart22.xml" ContentType="application/vnd.openxmlformats-officedocument.drawingml.chart+xml"/>
  <Override PartName="/word/drawings/drawing1.xml" ContentType="application/vnd.openxmlformats-officedocument.drawingml.chartshapes+xml"/>
  <Override PartName="/word/charts/chart23.xml" ContentType="application/vnd.openxmlformats-officedocument.drawingml.chart+xml"/>
  <Override PartName="/word/drawings/drawing2.xml" ContentType="application/vnd.openxmlformats-officedocument.drawingml.chartshapes+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Pr="00131217" w:rsidRDefault="003A4AFB" w:rsidP="003A4AFB">
      <w:pPr>
        <w:pStyle w:val="Heading1"/>
        <w:jc w:val="center"/>
      </w:pPr>
      <w:bookmarkStart w:id="0" w:name="_Toc404432747"/>
      <w:r w:rsidRPr="00131217">
        <w:t>Digital Synesthes</w:t>
      </w:r>
      <w:r w:rsidR="00360B5C" w:rsidRPr="00131217">
        <w:t>ia: Using Mobile Technology to I</w:t>
      </w:r>
      <w:r w:rsidR="00F67648" w:rsidRPr="00131217">
        <w:t>nteract with Our W</w:t>
      </w:r>
      <w:r w:rsidRPr="00131217">
        <w:t>orld</w:t>
      </w:r>
      <w:bookmarkEnd w:id="0"/>
    </w:p>
    <w:p w:rsidR="003A4AFB" w:rsidRPr="00131217" w:rsidRDefault="003A4AFB" w:rsidP="003A4AFB">
      <w:pPr>
        <w:pStyle w:val="Heading4"/>
        <w:jc w:val="center"/>
      </w:pPr>
      <w:r w:rsidRPr="00131217">
        <w:t>By</w:t>
      </w:r>
    </w:p>
    <w:p w:rsidR="003A4AFB" w:rsidRPr="00131217" w:rsidRDefault="003A4AFB" w:rsidP="003A4AFB">
      <w:pPr>
        <w:pStyle w:val="Heading4"/>
        <w:jc w:val="center"/>
      </w:pPr>
      <w:r w:rsidRPr="00131217">
        <w:t xml:space="preserve">Santiago Eloy Alfaro </w:t>
      </w:r>
      <w:proofErr w:type="spellStart"/>
      <w:r w:rsidRPr="00131217">
        <w:t>Bernate</w:t>
      </w:r>
      <w:proofErr w:type="spellEnd"/>
    </w:p>
    <w:p w:rsidR="007954F4" w:rsidRPr="00131217" w:rsidRDefault="007954F4" w:rsidP="003A4AFB">
      <w:pPr>
        <w:pStyle w:val="NoSpacing"/>
        <w:jc w:val="center"/>
      </w:pPr>
    </w:p>
    <w:p w:rsidR="003A4AFB" w:rsidRPr="00131217" w:rsidRDefault="003E028C" w:rsidP="003A4AFB">
      <w:pPr>
        <w:pStyle w:val="NoSpacing"/>
        <w:jc w:val="center"/>
      </w:pPr>
      <w:r w:rsidRPr="00131217">
        <w:t>S</w:t>
      </w:r>
      <w:r w:rsidR="003A4AFB" w:rsidRPr="00131217">
        <w:t>ubmitted to the Program in Media Arts and Sciences,</w:t>
      </w:r>
    </w:p>
    <w:p w:rsidR="003A4AFB" w:rsidRPr="00131217" w:rsidRDefault="003A4AFB" w:rsidP="003A4AFB">
      <w:pPr>
        <w:pStyle w:val="NoSpacing"/>
        <w:jc w:val="center"/>
      </w:pPr>
      <w:r w:rsidRPr="00131217">
        <w:t>School of Architecture and Planning,</w:t>
      </w:r>
    </w:p>
    <w:p w:rsidR="003A4AFB" w:rsidRPr="00131217" w:rsidRDefault="003A4AFB" w:rsidP="003A4AFB">
      <w:pPr>
        <w:pStyle w:val="NoSpacing"/>
        <w:jc w:val="center"/>
      </w:pPr>
      <w:r w:rsidRPr="00131217">
        <w:t>In partial fulfillment of the requirements for the degree of</w:t>
      </w:r>
    </w:p>
    <w:p w:rsidR="003A4AFB" w:rsidRPr="00131217" w:rsidRDefault="003A4AFB" w:rsidP="003A4AFB">
      <w:pPr>
        <w:pStyle w:val="NoSpacing"/>
        <w:jc w:val="center"/>
      </w:pPr>
    </w:p>
    <w:p w:rsidR="003A4AFB" w:rsidRPr="00131217" w:rsidRDefault="003A4AFB" w:rsidP="003A4AFB">
      <w:pPr>
        <w:jc w:val="center"/>
      </w:pPr>
      <w:r w:rsidRPr="00131217">
        <w:t>Doctor of Philosophy</w:t>
      </w:r>
    </w:p>
    <w:p w:rsidR="003A4AFB" w:rsidRPr="00131217" w:rsidRDefault="003A4AFB" w:rsidP="003A4AFB">
      <w:pPr>
        <w:jc w:val="center"/>
      </w:pPr>
      <w:proofErr w:type="gramStart"/>
      <w:r w:rsidRPr="00131217">
        <w:t>at</w:t>
      </w:r>
      <w:proofErr w:type="gramEnd"/>
      <w:r w:rsidRPr="00131217">
        <w:t xml:space="preserve"> the</w:t>
      </w:r>
    </w:p>
    <w:p w:rsidR="003A4AFB" w:rsidRPr="00131217" w:rsidRDefault="003A4AFB" w:rsidP="003A4AFB">
      <w:pPr>
        <w:pStyle w:val="Heading4"/>
        <w:jc w:val="center"/>
      </w:pPr>
      <w:r w:rsidRPr="00131217">
        <w:t>Massachusetts Institute of Technology</w:t>
      </w:r>
    </w:p>
    <w:p w:rsidR="003A4AFB" w:rsidRPr="00131217" w:rsidRDefault="003A4AFB" w:rsidP="003A4AFB">
      <w:pPr>
        <w:jc w:val="center"/>
      </w:pPr>
    </w:p>
    <w:p w:rsidR="003A4AFB" w:rsidRPr="00131217" w:rsidRDefault="003A4AFB" w:rsidP="003A4AFB">
      <w:pPr>
        <w:pStyle w:val="NoSpacing"/>
        <w:jc w:val="center"/>
      </w:pPr>
      <w:r w:rsidRPr="00131217">
        <w:t>© Massachuse</w:t>
      </w:r>
      <w:r w:rsidR="004A13DA" w:rsidRPr="00131217">
        <w:t>tts Institute of Technology 2014</w:t>
      </w:r>
    </w:p>
    <w:p w:rsidR="003A4AFB" w:rsidRPr="00131217" w:rsidRDefault="003A4AFB" w:rsidP="003A4AFB">
      <w:pPr>
        <w:pStyle w:val="NoSpacing"/>
        <w:jc w:val="center"/>
      </w:pPr>
      <w:r w:rsidRPr="00131217">
        <w:t>All rights reserved</w:t>
      </w:r>
    </w:p>
    <w:p w:rsidR="00B153A7" w:rsidRPr="00131217" w:rsidRDefault="00B153A7" w:rsidP="003A4AFB">
      <w:pPr>
        <w:pStyle w:val="NoSpacing"/>
        <w:jc w:val="center"/>
      </w:pPr>
    </w:p>
    <w:p w:rsidR="003A4AFB" w:rsidRPr="00131217" w:rsidRDefault="003A4AFB" w:rsidP="003A4AFB">
      <w:pPr>
        <w:pStyle w:val="NoSpacing"/>
        <w:jc w:val="left"/>
      </w:pPr>
    </w:p>
    <w:p w:rsidR="003A4AFB" w:rsidRPr="00131217" w:rsidRDefault="00B153A7" w:rsidP="00B153A7">
      <w:pPr>
        <w:pStyle w:val="NoSpacing"/>
        <w:tabs>
          <w:tab w:val="left" w:pos="4140"/>
        </w:tabs>
        <w:ind w:firstLine="720"/>
        <w:jc w:val="left"/>
      </w:pPr>
      <w:r w:rsidRPr="00131217">
        <w:rPr>
          <w:noProof/>
        </w:rPr>
        <mc:AlternateContent>
          <mc:Choice Requires="wps">
            <w:drawing>
              <wp:anchor distT="0" distB="0" distL="114300" distR="114300" simplePos="0" relativeHeight="251659264" behindDoc="0" locked="0" layoutInCell="1" allowOverlap="1" wp14:anchorId="3EB8ED0D" wp14:editId="576AF48C">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rsidRPr="00131217">
        <w:t>Author:</w:t>
      </w:r>
      <w:r w:rsidRPr="00131217">
        <w:tab/>
      </w:r>
    </w:p>
    <w:p w:rsidR="003A4AFB" w:rsidRPr="00131217" w:rsidRDefault="003A4AFB" w:rsidP="003A4AFB">
      <w:pPr>
        <w:pStyle w:val="NoSpacing"/>
        <w:jc w:val="right"/>
      </w:pPr>
      <w:r w:rsidRPr="00131217">
        <w:t>Santiago Alfaro</w:t>
      </w:r>
    </w:p>
    <w:p w:rsidR="003A4AFB" w:rsidRPr="00131217" w:rsidRDefault="003A4AFB" w:rsidP="003A4AFB">
      <w:pPr>
        <w:pStyle w:val="NoSpacing"/>
        <w:jc w:val="right"/>
      </w:pPr>
      <w:r w:rsidRPr="00131217">
        <w:t>Program in Media Arts and Sciences</w:t>
      </w:r>
    </w:p>
    <w:p w:rsidR="003A4AFB" w:rsidRPr="00131217" w:rsidRDefault="00C06B67" w:rsidP="003A4AFB">
      <w:pPr>
        <w:pStyle w:val="NoSpacing"/>
        <w:jc w:val="right"/>
      </w:pPr>
      <w:r w:rsidRPr="00131217">
        <w:softHyphen/>
      </w:r>
      <w:r w:rsidRPr="00131217">
        <w:softHyphen/>
      </w:r>
    </w:p>
    <w:p w:rsidR="003A4AFB" w:rsidRPr="00131217" w:rsidRDefault="00B153A7" w:rsidP="00B153A7">
      <w:pPr>
        <w:pStyle w:val="NoSpacing"/>
        <w:jc w:val="left"/>
      </w:pPr>
      <w:r w:rsidRPr="00131217">
        <w:rPr>
          <w:noProof/>
        </w:rPr>
        <mc:AlternateContent>
          <mc:Choice Requires="wps">
            <w:drawing>
              <wp:anchor distT="0" distB="0" distL="114300" distR="114300" simplePos="0" relativeHeight="251661312" behindDoc="0" locked="0" layoutInCell="1" allowOverlap="1" wp14:anchorId="3D347D1F" wp14:editId="21B0D512">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rsidRPr="00131217">
        <w:tab/>
        <w:t>Thesis Supervisor</w:t>
      </w:r>
      <w:r w:rsidRPr="00131217">
        <w:t>:</w:t>
      </w:r>
    </w:p>
    <w:p w:rsidR="00B153A7" w:rsidRPr="00131217" w:rsidRDefault="00B153A7" w:rsidP="00B153A7">
      <w:pPr>
        <w:pStyle w:val="NoSpacing"/>
        <w:jc w:val="right"/>
      </w:pPr>
      <w:r w:rsidRPr="00131217">
        <w:t xml:space="preserve">V. Michael </w:t>
      </w:r>
      <w:proofErr w:type="spellStart"/>
      <w:r w:rsidRPr="00131217">
        <w:t>Bove</w:t>
      </w:r>
      <w:proofErr w:type="spellEnd"/>
      <w:r w:rsidRPr="00131217">
        <w:t xml:space="preserve"> Jr. </w:t>
      </w:r>
    </w:p>
    <w:p w:rsidR="00B153A7" w:rsidRPr="00131217" w:rsidRDefault="0031573D" w:rsidP="00B153A7">
      <w:pPr>
        <w:pStyle w:val="NoSpacing"/>
        <w:jc w:val="right"/>
      </w:pPr>
      <w:r w:rsidRPr="00131217">
        <w:t>Principal Research Scientist</w:t>
      </w:r>
    </w:p>
    <w:p w:rsidR="00B153A7" w:rsidRPr="00131217" w:rsidRDefault="00B153A7" w:rsidP="00B153A7">
      <w:pPr>
        <w:pStyle w:val="NoSpacing"/>
        <w:jc w:val="right"/>
      </w:pPr>
      <w:r w:rsidRPr="00131217">
        <w:t>MIT Media Lab</w:t>
      </w:r>
    </w:p>
    <w:p w:rsidR="003A4AFB" w:rsidRPr="00131217" w:rsidRDefault="003A4AFB" w:rsidP="003A4AFB">
      <w:pPr>
        <w:pStyle w:val="NoSpacing"/>
        <w:jc w:val="left"/>
      </w:pPr>
    </w:p>
    <w:p w:rsidR="00B153A7" w:rsidRPr="00131217" w:rsidRDefault="00B153A7" w:rsidP="00B153A7">
      <w:pPr>
        <w:pStyle w:val="NoSpacing"/>
        <w:jc w:val="left"/>
      </w:pPr>
      <w:r w:rsidRPr="00131217">
        <w:rPr>
          <w:noProof/>
        </w:rPr>
        <mc:AlternateContent>
          <mc:Choice Requires="wps">
            <w:drawing>
              <wp:anchor distT="0" distB="0" distL="114300" distR="114300" simplePos="0" relativeHeight="251663360" behindDoc="0" locked="0" layoutInCell="1" allowOverlap="1" wp14:anchorId="17EADFF8" wp14:editId="289EEB10">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rsidRPr="00131217">
        <w:tab/>
        <w:t>Thesis Reader:</w:t>
      </w:r>
    </w:p>
    <w:p w:rsidR="00B153A7" w:rsidRPr="00131217" w:rsidRDefault="00B153A7" w:rsidP="00B153A7">
      <w:pPr>
        <w:pStyle w:val="NoSpacing"/>
        <w:jc w:val="right"/>
      </w:pPr>
      <w:r w:rsidRPr="00131217">
        <w:t xml:space="preserve">Joseph </w:t>
      </w:r>
      <w:proofErr w:type="spellStart"/>
      <w:r w:rsidRPr="00131217">
        <w:t>Paradiso</w:t>
      </w:r>
      <w:proofErr w:type="spellEnd"/>
    </w:p>
    <w:p w:rsidR="00B153A7" w:rsidRPr="00131217" w:rsidRDefault="00B153A7" w:rsidP="00B153A7">
      <w:pPr>
        <w:pStyle w:val="NoSpacing"/>
        <w:jc w:val="right"/>
      </w:pPr>
      <w:r w:rsidRPr="00131217">
        <w:t>Professor of Media Arts and Science</w:t>
      </w:r>
    </w:p>
    <w:p w:rsidR="00B153A7" w:rsidRPr="00131217" w:rsidRDefault="00B153A7" w:rsidP="00B153A7">
      <w:pPr>
        <w:pStyle w:val="NoSpacing"/>
        <w:jc w:val="right"/>
      </w:pPr>
      <w:r w:rsidRPr="00131217">
        <w:t>MIT Media Lab</w:t>
      </w:r>
    </w:p>
    <w:p w:rsidR="003A4AFB" w:rsidRPr="00131217" w:rsidRDefault="003A4AFB" w:rsidP="003A4AFB">
      <w:pPr>
        <w:pStyle w:val="NoSpacing"/>
        <w:jc w:val="left"/>
      </w:pPr>
    </w:p>
    <w:p w:rsidR="003A4AFB" w:rsidRPr="00131217" w:rsidRDefault="00B153A7" w:rsidP="003A4AFB">
      <w:pPr>
        <w:pStyle w:val="NoSpacing"/>
        <w:jc w:val="left"/>
      </w:pPr>
      <w:r w:rsidRPr="00131217">
        <w:rPr>
          <w:noProof/>
        </w:rPr>
        <mc:AlternateContent>
          <mc:Choice Requires="wps">
            <w:drawing>
              <wp:anchor distT="0" distB="0" distL="114300" distR="114300" simplePos="0" relativeHeight="251665408" behindDoc="0" locked="0" layoutInCell="1" allowOverlap="1" wp14:anchorId="73AC809A" wp14:editId="3BCE9233">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rsidRPr="00131217">
        <w:tab/>
        <w:t>Thesis Reader</w:t>
      </w:r>
      <w:r w:rsidRPr="00131217">
        <w:t>:</w:t>
      </w:r>
    </w:p>
    <w:p w:rsidR="00B153A7" w:rsidRPr="00131217" w:rsidRDefault="00B153A7" w:rsidP="00B153A7">
      <w:pPr>
        <w:pStyle w:val="NoSpacing"/>
        <w:jc w:val="right"/>
      </w:pPr>
      <w:r w:rsidRPr="00131217">
        <w:t xml:space="preserve">Kevin </w:t>
      </w:r>
      <w:proofErr w:type="spellStart"/>
      <w:r w:rsidRPr="00131217">
        <w:t>Slavin</w:t>
      </w:r>
      <w:proofErr w:type="spellEnd"/>
      <w:r w:rsidRPr="00131217">
        <w:t xml:space="preserve"> </w:t>
      </w:r>
    </w:p>
    <w:p w:rsidR="00A32198" w:rsidRPr="00131217" w:rsidRDefault="00A32198" w:rsidP="00A32198">
      <w:pPr>
        <w:pStyle w:val="NoSpacing"/>
        <w:jc w:val="right"/>
      </w:pPr>
      <w:r w:rsidRPr="00131217">
        <w:t>Assistant Professor of Media Arts and Sciences</w:t>
      </w:r>
    </w:p>
    <w:p w:rsidR="00B153A7" w:rsidRPr="00131217" w:rsidRDefault="00B153A7" w:rsidP="00B153A7">
      <w:pPr>
        <w:pStyle w:val="NoSpacing"/>
        <w:jc w:val="right"/>
      </w:pPr>
      <w:r w:rsidRPr="00131217">
        <w:t>MIT Media Lab</w:t>
      </w:r>
    </w:p>
    <w:p w:rsidR="00B153A7" w:rsidRPr="00131217" w:rsidRDefault="00B153A7">
      <w:r w:rsidRPr="00131217">
        <w:br w:type="page"/>
      </w:r>
    </w:p>
    <w:p w:rsidR="009A08A5" w:rsidRPr="00131217" w:rsidRDefault="009A08A5" w:rsidP="009A08A5">
      <w:pPr>
        <w:pStyle w:val="Heading1"/>
      </w:pPr>
      <w:bookmarkStart w:id="1" w:name="_Toc404432748"/>
      <w:r w:rsidRPr="00131217">
        <w:lastRenderedPageBreak/>
        <w:t>Acknowledgements</w:t>
      </w:r>
      <w:bookmarkEnd w:id="1"/>
    </w:p>
    <w:p w:rsidR="009A08A5" w:rsidRPr="00131217" w:rsidRDefault="009A08A5" w:rsidP="009A08A5"/>
    <w:p w:rsidR="009A08A5" w:rsidRPr="00131217" w:rsidRDefault="009A08A5" w:rsidP="009A08A5"/>
    <w:p w:rsidR="009A08A5" w:rsidRPr="00131217" w:rsidRDefault="009A08A5">
      <w:r w:rsidRPr="00131217">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Pr="00131217" w:rsidRDefault="00012AF7">
          <w:pPr>
            <w:pStyle w:val="TOCHeading"/>
          </w:pPr>
          <w:r w:rsidRPr="00131217">
            <w:t>Table of Contents</w:t>
          </w:r>
        </w:p>
        <w:p w:rsidR="00890044" w:rsidRDefault="00012AF7">
          <w:pPr>
            <w:pStyle w:val="TOC1"/>
            <w:tabs>
              <w:tab w:val="right" w:leader="dot" w:pos="9350"/>
            </w:tabs>
            <w:rPr>
              <w:noProof/>
              <w:sz w:val="22"/>
              <w:szCs w:val="22"/>
            </w:rPr>
          </w:pPr>
          <w:r w:rsidRPr="00131217">
            <w:fldChar w:fldCharType="begin"/>
          </w:r>
          <w:r w:rsidRPr="00131217">
            <w:instrText xml:space="preserve"> TOC \o "1-3" \h \z \u </w:instrText>
          </w:r>
          <w:r w:rsidRPr="00131217">
            <w:fldChar w:fldCharType="separate"/>
          </w:r>
          <w:hyperlink w:anchor="_Toc404432747" w:history="1">
            <w:r w:rsidR="00890044" w:rsidRPr="00B32423">
              <w:rPr>
                <w:rStyle w:val="Hyperlink"/>
                <w:noProof/>
              </w:rPr>
              <w:t>Digital Synesthesia: Using Mobile Technology to Interact with Our World</w:t>
            </w:r>
            <w:r w:rsidR="00890044">
              <w:rPr>
                <w:noProof/>
                <w:webHidden/>
              </w:rPr>
              <w:tab/>
            </w:r>
            <w:r w:rsidR="00890044">
              <w:rPr>
                <w:noProof/>
                <w:webHidden/>
              </w:rPr>
              <w:fldChar w:fldCharType="begin"/>
            </w:r>
            <w:r w:rsidR="00890044">
              <w:rPr>
                <w:noProof/>
                <w:webHidden/>
              </w:rPr>
              <w:instrText xml:space="preserve"> PAGEREF _Toc404432747 \h </w:instrText>
            </w:r>
            <w:r w:rsidR="00890044">
              <w:rPr>
                <w:noProof/>
                <w:webHidden/>
              </w:rPr>
            </w:r>
            <w:r w:rsidR="00890044">
              <w:rPr>
                <w:noProof/>
                <w:webHidden/>
              </w:rPr>
              <w:fldChar w:fldCharType="separate"/>
            </w:r>
            <w:r w:rsidR="00890044">
              <w:rPr>
                <w:noProof/>
                <w:webHidden/>
              </w:rPr>
              <w:t>1</w:t>
            </w:r>
            <w:r w:rsidR="00890044">
              <w:rPr>
                <w:noProof/>
                <w:webHidden/>
              </w:rPr>
              <w:fldChar w:fldCharType="end"/>
            </w:r>
          </w:hyperlink>
        </w:p>
        <w:p w:rsidR="00890044" w:rsidRDefault="00890044">
          <w:pPr>
            <w:pStyle w:val="TOC1"/>
            <w:tabs>
              <w:tab w:val="right" w:leader="dot" w:pos="9350"/>
            </w:tabs>
            <w:rPr>
              <w:noProof/>
              <w:sz w:val="22"/>
              <w:szCs w:val="22"/>
            </w:rPr>
          </w:pPr>
          <w:hyperlink w:anchor="_Toc404432748" w:history="1">
            <w:r w:rsidRPr="00B32423">
              <w:rPr>
                <w:rStyle w:val="Hyperlink"/>
                <w:noProof/>
              </w:rPr>
              <w:t>Acknowledgements</w:t>
            </w:r>
            <w:r>
              <w:rPr>
                <w:noProof/>
                <w:webHidden/>
              </w:rPr>
              <w:tab/>
            </w:r>
            <w:r>
              <w:rPr>
                <w:noProof/>
                <w:webHidden/>
              </w:rPr>
              <w:fldChar w:fldCharType="begin"/>
            </w:r>
            <w:r>
              <w:rPr>
                <w:noProof/>
                <w:webHidden/>
              </w:rPr>
              <w:instrText xml:space="preserve"> PAGEREF _Toc404432748 \h </w:instrText>
            </w:r>
            <w:r>
              <w:rPr>
                <w:noProof/>
                <w:webHidden/>
              </w:rPr>
            </w:r>
            <w:r>
              <w:rPr>
                <w:noProof/>
                <w:webHidden/>
              </w:rPr>
              <w:fldChar w:fldCharType="separate"/>
            </w:r>
            <w:r>
              <w:rPr>
                <w:noProof/>
                <w:webHidden/>
              </w:rPr>
              <w:t>2</w:t>
            </w:r>
            <w:r>
              <w:rPr>
                <w:noProof/>
                <w:webHidden/>
              </w:rPr>
              <w:fldChar w:fldCharType="end"/>
            </w:r>
          </w:hyperlink>
        </w:p>
        <w:p w:rsidR="00890044" w:rsidRDefault="00890044">
          <w:pPr>
            <w:pStyle w:val="TOC1"/>
            <w:tabs>
              <w:tab w:val="right" w:leader="dot" w:pos="9350"/>
            </w:tabs>
            <w:rPr>
              <w:noProof/>
              <w:sz w:val="22"/>
              <w:szCs w:val="22"/>
            </w:rPr>
          </w:pPr>
          <w:hyperlink w:anchor="_Toc404432749" w:history="1">
            <w:r w:rsidRPr="00B32423">
              <w:rPr>
                <w:rStyle w:val="Hyperlink"/>
                <w:noProof/>
              </w:rPr>
              <w:t>Executive Summary</w:t>
            </w:r>
            <w:r>
              <w:rPr>
                <w:noProof/>
                <w:webHidden/>
              </w:rPr>
              <w:tab/>
            </w:r>
            <w:r>
              <w:rPr>
                <w:noProof/>
                <w:webHidden/>
              </w:rPr>
              <w:fldChar w:fldCharType="begin"/>
            </w:r>
            <w:r>
              <w:rPr>
                <w:noProof/>
                <w:webHidden/>
              </w:rPr>
              <w:instrText xml:space="preserve"> PAGEREF _Toc404432749 \h </w:instrText>
            </w:r>
            <w:r>
              <w:rPr>
                <w:noProof/>
                <w:webHidden/>
              </w:rPr>
            </w:r>
            <w:r>
              <w:rPr>
                <w:noProof/>
                <w:webHidden/>
              </w:rPr>
              <w:fldChar w:fldCharType="separate"/>
            </w:r>
            <w:r>
              <w:rPr>
                <w:noProof/>
                <w:webHidden/>
              </w:rPr>
              <w:t>7</w:t>
            </w:r>
            <w:r>
              <w:rPr>
                <w:noProof/>
                <w:webHidden/>
              </w:rPr>
              <w:fldChar w:fldCharType="end"/>
            </w:r>
          </w:hyperlink>
        </w:p>
        <w:p w:rsidR="00890044" w:rsidRDefault="00890044">
          <w:pPr>
            <w:pStyle w:val="TOC3"/>
            <w:tabs>
              <w:tab w:val="right" w:leader="dot" w:pos="9350"/>
            </w:tabs>
            <w:rPr>
              <w:noProof/>
              <w:sz w:val="22"/>
              <w:szCs w:val="22"/>
            </w:rPr>
          </w:pPr>
          <w:hyperlink w:anchor="_Toc404432750" w:history="1">
            <w:r w:rsidRPr="00B32423">
              <w:rPr>
                <w:rStyle w:val="Hyperlink"/>
                <w:noProof/>
              </w:rPr>
              <w:t>Future Projection</w:t>
            </w:r>
            <w:r>
              <w:rPr>
                <w:noProof/>
                <w:webHidden/>
              </w:rPr>
              <w:tab/>
            </w:r>
            <w:r>
              <w:rPr>
                <w:noProof/>
                <w:webHidden/>
              </w:rPr>
              <w:fldChar w:fldCharType="begin"/>
            </w:r>
            <w:r>
              <w:rPr>
                <w:noProof/>
                <w:webHidden/>
              </w:rPr>
              <w:instrText xml:space="preserve"> PAGEREF _Toc404432750 \h </w:instrText>
            </w:r>
            <w:r>
              <w:rPr>
                <w:noProof/>
                <w:webHidden/>
              </w:rPr>
            </w:r>
            <w:r>
              <w:rPr>
                <w:noProof/>
                <w:webHidden/>
              </w:rPr>
              <w:fldChar w:fldCharType="separate"/>
            </w:r>
            <w:r>
              <w:rPr>
                <w:noProof/>
                <w:webHidden/>
              </w:rPr>
              <w:t>8</w:t>
            </w:r>
            <w:r>
              <w:rPr>
                <w:noProof/>
                <w:webHidden/>
              </w:rPr>
              <w:fldChar w:fldCharType="end"/>
            </w:r>
          </w:hyperlink>
        </w:p>
        <w:p w:rsidR="00890044" w:rsidRDefault="00890044">
          <w:pPr>
            <w:pStyle w:val="TOC1"/>
            <w:tabs>
              <w:tab w:val="right" w:leader="dot" w:pos="9350"/>
            </w:tabs>
            <w:rPr>
              <w:noProof/>
              <w:sz w:val="22"/>
              <w:szCs w:val="22"/>
            </w:rPr>
          </w:pPr>
          <w:hyperlink w:anchor="_Toc404432751" w:history="1">
            <w:r w:rsidRPr="00B32423">
              <w:rPr>
                <w:rStyle w:val="Hyperlink"/>
                <w:noProof/>
              </w:rPr>
              <w:t>Abstract</w:t>
            </w:r>
            <w:r>
              <w:rPr>
                <w:noProof/>
                <w:webHidden/>
              </w:rPr>
              <w:tab/>
            </w:r>
            <w:r>
              <w:rPr>
                <w:noProof/>
                <w:webHidden/>
              </w:rPr>
              <w:fldChar w:fldCharType="begin"/>
            </w:r>
            <w:r>
              <w:rPr>
                <w:noProof/>
                <w:webHidden/>
              </w:rPr>
              <w:instrText xml:space="preserve"> PAGEREF _Toc404432751 \h </w:instrText>
            </w:r>
            <w:r>
              <w:rPr>
                <w:noProof/>
                <w:webHidden/>
              </w:rPr>
            </w:r>
            <w:r>
              <w:rPr>
                <w:noProof/>
                <w:webHidden/>
              </w:rPr>
              <w:fldChar w:fldCharType="separate"/>
            </w:r>
            <w:r>
              <w:rPr>
                <w:noProof/>
                <w:webHidden/>
              </w:rPr>
              <w:t>9</w:t>
            </w:r>
            <w:r>
              <w:rPr>
                <w:noProof/>
                <w:webHidden/>
              </w:rPr>
              <w:fldChar w:fldCharType="end"/>
            </w:r>
          </w:hyperlink>
        </w:p>
        <w:p w:rsidR="00890044" w:rsidRDefault="00890044">
          <w:pPr>
            <w:pStyle w:val="TOC1"/>
            <w:tabs>
              <w:tab w:val="right" w:leader="dot" w:pos="9350"/>
            </w:tabs>
            <w:rPr>
              <w:noProof/>
              <w:sz w:val="22"/>
              <w:szCs w:val="22"/>
            </w:rPr>
          </w:pPr>
          <w:hyperlink w:anchor="_Toc404432752" w:history="1">
            <w:r w:rsidRPr="00B32423">
              <w:rPr>
                <w:rStyle w:val="Hyperlink"/>
                <w:noProof/>
              </w:rPr>
              <w:t>Introduction</w:t>
            </w:r>
            <w:r>
              <w:rPr>
                <w:noProof/>
                <w:webHidden/>
              </w:rPr>
              <w:tab/>
            </w:r>
            <w:r>
              <w:rPr>
                <w:noProof/>
                <w:webHidden/>
              </w:rPr>
              <w:fldChar w:fldCharType="begin"/>
            </w:r>
            <w:r>
              <w:rPr>
                <w:noProof/>
                <w:webHidden/>
              </w:rPr>
              <w:instrText xml:space="preserve"> PAGEREF _Toc404432752 \h </w:instrText>
            </w:r>
            <w:r>
              <w:rPr>
                <w:noProof/>
                <w:webHidden/>
              </w:rPr>
            </w:r>
            <w:r>
              <w:rPr>
                <w:noProof/>
                <w:webHidden/>
              </w:rPr>
              <w:fldChar w:fldCharType="separate"/>
            </w:r>
            <w:r>
              <w:rPr>
                <w:noProof/>
                <w:webHidden/>
              </w:rPr>
              <w:t>10</w:t>
            </w:r>
            <w:r>
              <w:rPr>
                <w:noProof/>
                <w:webHidden/>
              </w:rPr>
              <w:fldChar w:fldCharType="end"/>
            </w:r>
          </w:hyperlink>
        </w:p>
        <w:p w:rsidR="00890044" w:rsidRDefault="00890044">
          <w:pPr>
            <w:pStyle w:val="TOC1"/>
            <w:tabs>
              <w:tab w:val="right" w:leader="dot" w:pos="9350"/>
            </w:tabs>
            <w:rPr>
              <w:noProof/>
              <w:sz w:val="22"/>
              <w:szCs w:val="22"/>
            </w:rPr>
          </w:pPr>
          <w:hyperlink w:anchor="_Toc404432753" w:history="1">
            <w:r w:rsidRPr="00B32423">
              <w:rPr>
                <w:rStyle w:val="Hyperlink"/>
                <w:noProof/>
              </w:rPr>
              <w:t>Background and Related Work</w:t>
            </w:r>
            <w:r>
              <w:rPr>
                <w:noProof/>
                <w:webHidden/>
              </w:rPr>
              <w:tab/>
            </w:r>
            <w:r>
              <w:rPr>
                <w:noProof/>
                <w:webHidden/>
              </w:rPr>
              <w:fldChar w:fldCharType="begin"/>
            </w:r>
            <w:r>
              <w:rPr>
                <w:noProof/>
                <w:webHidden/>
              </w:rPr>
              <w:instrText xml:space="preserve"> PAGEREF _Toc404432753 \h </w:instrText>
            </w:r>
            <w:r>
              <w:rPr>
                <w:noProof/>
                <w:webHidden/>
              </w:rPr>
            </w:r>
            <w:r>
              <w:rPr>
                <w:noProof/>
                <w:webHidden/>
              </w:rPr>
              <w:fldChar w:fldCharType="separate"/>
            </w:r>
            <w:r>
              <w:rPr>
                <w:noProof/>
                <w:webHidden/>
              </w:rPr>
              <w:t>10</w:t>
            </w:r>
            <w:r>
              <w:rPr>
                <w:noProof/>
                <w:webHidden/>
              </w:rPr>
              <w:fldChar w:fldCharType="end"/>
            </w:r>
          </w:hyperlink>
        </w:p>
        <w:p w:rsidR="00890044" w:rsidRDefault="00890044">
          <w:pPr>
            <w:pStyle w:val="TOC2"/>
            <w:tabs>
              <w:tab w:val="right" w:leader="dot" w:pos="9350"/>
            </w:tabs>
            <w:rPr>
              <w:noProof/>
              <w:sz w:val="22"/>
              <w:szCs w:val="22"/>
            </w:rPr>
          </w:pPr>
          <w:hyperlink w:anchor="_Toc404432754" w:history="1">
            <w:r w:rsidRPr="00B32423">
              <w:rPr>
                <w:rStyle w:val="Hyperlink"/>
                <w:noProof/>
              </w:rPr>
              <w:t>Thermal Interfacing</w:t>
            </w:r>
            <w:r>
              <w:rPr>
                <w:noProof/>
                <w:webHidden/>
              </w:rPr>
              <w:tab/>
            </w:r>
            <w:r>
              <w:rPr>
                <w:noProof/>
                <w:webHidden/>
              </w:rPr>
              <w:fldChar w:fldCharType="begin"/>
            </w:r>
            <w:r>
              <w:rPr>
                <w:noProof/>
                <w:webHidden/>
              </w:rPr>
              <w:instrText xml:space="preserve"> PAGEREF _Toc404432754 \h </w:instrText>
            </w:r>
            <w:r>
              <w:rPr>
                <w:noProof/>
                <w:webHidden/>
              </w:rPr>
            </w:r>
            <w:r>
              <w:rPr>
                <w:noProof/>
                <w:webHidden/>
              </w:rPr>
              <w:fldChar w:fldCharType="separate"/>
            </w:r>
            <w:r>
              <w:rPr>
                <w:noProof/>
                <w:webHidden/>
              </w:rPr>
              <w:t>10</w:t>
            </w:r>
            <w:r>
              <w:rPr>
                <w:noProof/>
                <w:webHidden/>
              </w:rPr>
              <w:fldChar w:fldCharType="end"/>
            </w:r>
          </w:hyperlink>
        </w:p>
        <w:p w:rsidR="00890044" w:rsidRDefault="00890044">
          <w:pPr>
            <w:pStyle w:val="TOC2"/>
            <w:tabs>
              <w:tab w:val="right" w:leader="dot" w:pos="9350"/>
            </w:tabs>
            <w:rPr>
              <w:noProof/>
              <w:sz w:val="22"/>
              <w:szCs w:val="22"/>
            </w:rPr>
          </w:pPr>
          <w:hyperlink w:anchor="_Toc404432755" w:history="1">
            <w:r w:rsidRPr="00B32423">
              <w:rPr>
                <w:rStyle w:val="Hyperlink"/>
                <w:noProof/>
              </w:rPr>
              <w:t>Vibrotactile Interfacing</w:t>
            </w:r>
            <w:r>
              <w:rPr>
                <w:noProof/>
                <w:webHidden/>
              </w:rPr>
              <w:tab/>
            </w:r>
            <w:r>
              <w:rPr>
                <w:noProof/>
                <w:webHidden/>
              </w:rPr>
              <w:fldChar w:fldCharType="begin"/>
            </w:r>
            <w:r>
              <w:rPr>
                <w:noProof/>
                <w:webHidden/>
              </w:rPr>
              <w:instrText xml:space="preserve"> PAGEREF _Toc404432755 \h </w:instrText>
            </w:r>
            <w:r>
              <w:rPr>
                <w:noProof/>
                <w:webHidden/>
              </w:rPr>
            </w:r>
            <w:r>
              <w:rPr>
                <w:noProof/>
                <w:webHidden/>
              </w:rPr>
              <w:fldChar w:fldCharType="separate"/>
            </w:r>
            <w:r>
              <w:rPr>
                <w:noProof/>
                <w:webHidden/>
              </w:rPr>
              <w:t>10</w:t>
            </w:r>
            <w:r>
              <w:rPr>
                <w:noProof/>
                <w:webHidden/>
              </w:rPr>
              <w:fldChar w:fldCharType="end"/>
            </w:r>
          </w:hyperlink>
        </w:p>
        <w:p w:rsidR="00890044" w:rsidRDefault="00890044">
          <w:pPr>
            <w:pStyle w:val="TOC2"/>
            <w:tabs>
              <w:tab w:val="right" w:leader="dot" w:pos="9350"/>
            </w:tabs>
            <w:rPr>
              <w:noProof/>
              <w:sz w:val="22"/>
              <w:szCs w:val="22"/>
            </w:rPr>
          </w:pPr>
          <w:hyperlink w:anchor="_Toc404432756" w:history="1">
            <w:r w:rsidRPr="00B32423">
              <w:rPr>
                <w:rStyle w:val="Hyperlink"/>
                <w:noProof/>
              </w:rPr>
              <w:t>Mobile Communication</w:t>
            </w:r>
            <w:r>
              <w:rPr>
                <w:noProof/>
                <w:webHidden/>
              </w:rPr>
              <w:tab/>
            </w:r>
            <w:r>
              <w:rPr>
                <w:noProof/>
                <w:webHidden/>
              </w:rPr>
              <w:fldChar w:fldCharType="begin"/>
            </w:r>
            <w:r>
              <w:rPr>
                <w:noProof/>
                <w:webHidden/>
              </w:rPr>
              <w:instrText xml:space="preserve"> PAGEREF _Toc404432756 \h </w:instrText>
            </w:r>
            <w:r>
              <w:rPr>
                <w:noProof/>
                <w:webHidden/>
              </w:rPr>
            </w:r>
            <w:r>
              <w:rPr>
                <w:noProof/>
                <w:webHidden/>
              </w:rPr>
              <w:fldChar w:fldCharType="separate"/>
            </w:r>
            <w:r>
              <w:rPr>
                <w:noProof/>
                <w:webHidden/>
              </w:rPr>
              <w:t>11</w:t>
            </w:r>
            <w:r>
              <w:rPr>
                <w:noProof/>
                <w:webHidden/>
              </w:rPr>
              <w:fldChar w:fldCharType="end"/>
            </w:r>
          </w:hyperlink>
        </w:p>
        <w:p w:rsidR="00890044" w:rsidRDefault="00890044">
          <w:pPr>
            <w:pStyle w:val="TOC2"/>
            <w:tabs>
              <w:tab w:val="right" w:leader="dot" w:pos="9350"/>
            </w:tabs>
            <w:rPr>
              <w:noProof/>
              <w:sz w:val="22"/>
              <w:szCs w:val="22"/>
            </w:rPr>
          </w:pPr>
          <w:hyperlink w:anchor="_Toc404432757" w:history="1">
            <w:r w:rsidRPr="00B32423">
              <w:rPr>
                <w:rStyle w:val="Hyperlink"/>
                <w:noProof/>
              </w:rPr>
              <w:t>Sensory Substitution</w:t>
            </w:r>
            <w:r>
              <w:rPr>
                <w:noProof/>
                <w:webHidden/>
              </w:rPr>
              <w:tab/>
            </w:r>
            <w:r>
              <w:rPr>
                <w:noProof/>
                <w:webHidden/>
              </w:rPr>
              <w:fldChar w:fldCharType="begin"/>
            </w:r>
            <w:r>
              <w:rPr>
                <w:noProof/>
                <w:webHidden/>
              </w:rPr>
              <w:instrText xml:space="preserve"> PAGEREF _Toc404432757 \h </w:instrText>
            </w:r>
            <w:r>
              <w:rPr>
                <w:noProof/>
                <w:webHidden/>
              </w:rPr>
            </w:r>
            <w:r>
              <w:rPr>
                <w:noProof/>
                <w:webHidden/>
              </w:rPr>
              <w:fldChar w:fldCharType="separate"/>
            </w:r>
            <w:r>
              <w:rPr>
                <w:noProof/>
                <w:webHidden/>
              </w:rPr>
              <w:t>11</w:t>
            </w:r>
            <w:r>
              <w:rPr>
                <w:noProof/>
                <w:webHidden/>
              </w:rPr>
              <w:fldChar w:fldCharType="end"/>
            </w:r>
          </w:hyperlink>
        </w:p>
        <w:p w:rsidR="00890044" w:rsidRDefault="00890044">
          <w:pPr>
            <w:pStyle w:val="TOC2"/>
            <w:tabs>
              <w:tab w:val="right" w:leader="dot" w:pos="9350"/>
            </w:tabs>
            <w:rPr>
              <w:noProof/>
              <w:sz w:val="22"/>
              <w:szCs w:val="22"/>
            </w:rPr>
          </w:pPr>
          <w:hyperlink w:anchor="_Toc404432758" w:history="1">
            <w:r w:rsidRPr="00B32423">
              <w:rPr>
                <w:rStyle w:val="Hyperlink"/>
                <w:noProof/>
              </w:rPr>
              <w:t>New Senses</w:t>
            </w:r>
            <w:r>
              <w:rPr>
                <w:noProof/>
                <w:webHidden/>
              </w:rPr>
              <w:tab/>
            </w:r>
            <w:r>
              <w:rPr>
                <w:noProof/>
                <w:webHidden/>
              </w:rPr>
              <w:fldChar w:fldCharType="begin"/>
            </w:r>
            <w:r>
              <w:rPr>
                <w:noProof/>
                <w:webHidden/>
              </w:rPr>
              <w:instrText xml:space="preserve"> PAGEREF _Toc404432758 \h </w:instrText>
            </w:r>
            <w:r>
              <w:rPr>
                <w:noProof/>
                <w:webHidden/>
              </w:rPr>
            </w:r>
            <w:r>
              <w:rPr>
                <w:noProof/>
                <w:webHidden/>
              </w:rPr>
              <w:fldChar w:fldCharType="separate"/>
            </w:r>
            <w:r>
              <w:rPr>
                <w:noProof/>
                <w:webHidden/>
              </w:rPr>
              <w:t>11</w:t>
            </w:r>
            <w:r>
              <w:rPr>
                <w:noProof/>
                <w:webHidden/>
              </w:rPr>
              <w:fldChar w:fldCharType="end"/>
            </w:r>
          </w:hyperlink>
        </w:p>
        <w:p w:rsidR="00890044" w:rsidRDefault="00890044">
          <w:pPr>
            <w:pStyle w:val="TOC2"/>
            <w:tabs>
              <w:tab w:val="right" w:leader="dot" w:pos="9350"/>
            </w:tabs>
            <w:rPr>
              <w:noProof/>
              <w:sz w:val="22"/>
              <w:szCs w:val="22"/>
            </w:rPr>
          </w:pPr>
          <w:hyperlink w:anchor="_Toc404432759" w:history="1">
            <w:r w:rsidRPr="00B32423">
              <w:rPr>
                <w:rStyle w:val="Hyperlink"/>
                <w:noProof/>
              </w:rPr>
              <w:t>Situational Awareness</w:t>
            </w:r>
            <w:r>
              <w:rPr>
                <w:noProof/>
                <w:webHidden/>
              </w:rPr>
              <w:tab/>
            </w:r>
            <w:r>
              <w:rPr>
                <w:noProof/>
                <w:webHidden/>
              </w:rPr>
              <w:fldChar w:fldCharType="begin"/>
            </w:r>
            <w:r>
              <w:rPr>
                <w:noProof/>
                <w:webHidden/>
              </w:rPr>
              <w:instrText xml:space="preserve"> PAGEREF _Toc404432759 \h </w:instrText>
            </w:r>
            <w:r>
              <w:rPr>
                <w:noProof/>
                <w:webHidden/>
              </w:rPr>
            </w:r>
            <w:r>
              <w:rPr>
                <w:noProof/>
                <w:webHidden/>
              </w:rPr>
              <w:fldChar w:fldCharType="separate"/>
            </w:r>
            <w:r>
              <w:rPr>
                <w:noProof/>
                <w:webHidden/>
              </w:rPr>
              <w:t>12</w:t>
            </w:r>
            <w:r>
              <w:rPr>
                <w:noProof/>
                <w:webHidden/>
              </w:rPr>
              <w:fldChar w:fldCharType="end"/>
            </w:r>
          </w:hyperlink>
        </w:p>
        <w:p w:rsidR="00890044" w:rsidRDefault="00890044">
          <w:pPr>
            <w:pStyle w:val="TOC2"/>
            <w:tabs>
              <w:tab w:val="right" w:leader="dot" w:pos="9350"/>
            </w:tabs>
            <w:rPr>
              <w:noProof/>
              <w:sz w:val="22"/>
              <w:szCs w:val="22"/>
            </w:rPr>
          </w:pPr>
          <w:hyperlink w:anchor="_Toc404432760" w:history="1">
            <w:r w:rsidRPr="00B32423">
              <w:rPr>
                <w:rStyle w:val="Hyperlink"/>
                <w:noProof/>
              </w:rPr>
              <w:t>Neuroplasticity</w:t>
            </w:r>
            <w:r>
              <w:rPr>
                <w:noProof/>
                <w:webHidden/>
              </w:rPr>
              <w:tab/>
            </w:r>
            <w:r>
              <w:rPr>
                <w:noProof/>
                <w:webHidden/>
              </w:rPr>
              <w:fldChar w:fldCharType="begin"/>
            </w:r>
            <w:r>
              <w:rPr>
                <w:noProof/>
                <w:webHidden/>
              </w:rPr>
              <w:instrText xml:space="preserve"> PAGEREF _Toc404432760 \h </w:instrText>
            </w:r>
            <w:r>
              <w:rPr>
                <w:noProof/>
                <w:webHidden/>
              </w:rPr>
            </w:r>
            <w:r>
              <w:rPr>
                <w:noProof/>
                <w:webHidden/>
              </w:rPr>
              <w:fldChar w:fldCharType="separate"/>
            </w:r>
            <w:r>
              <w:rPr>
                <w:noProof/>
                <w:webHidden/>
              </w:rPr>
              <w:t>12</w:t>
            </w:r>
            <w:r>
              <w:rPr>
                <w:noProof/>
                <w:webHidden/>
              </w:rPr>
              <w:fldChar w:fldCharType="end"/>
            </w:r>
          </w:hyperlink>
        </w:p>
        <w:p w:rsidR="00890044" w:rsidRDefault="00890044">
          <w:pPr>
            <w:pStyle w:val="TOC1"/>
            <w:tabs>
              <w:tab w:val="right" w:leader="dot" w:pos="9350"/>
            </w:tabs>
            <w:rPr>
              <w:noProof/>
              <w:sz w:val="22"/>
              <w:szCs w:val="22"/>
            </w:rPr>
          </w:pPr>
          <w:hyperlink w:anchor="_Toc404432761" w:history="1">
            <w:r w:rsidRPr="00B32423">
              <w:rPr>
                <w:rStyle w:val="Hyperlink"/>
                <w:noProof/>
              </w:rPr>
              <w:t>Digital Synesthesia</w:t>
            </w:r>
            <w:r>
              <w:rPr>
                <w:noProof/>
                <w:webHidden/>
              </w:rPr>
              <w:tab/>
            </w:r>
            <w:r>
              <w:rPr>
                <w:noProof/>
                <w:webHidden/>
              </w:rPr>
              <w:fldChar w:fldCharType="begin"/>
            </w:r>
            <w:r>
              <w:rPr>
                <w:noProof/>
                <w:webHidden/>
              </w:rPr>
              <w:instrText xml:space="preserve"> PAGEREF _Toc404432761 \h </w:instrText>
            </w:r>
            <w:r>
              <w:rPr>
                <w:noProof/>
                <w:webHidden/>
              </w:rPr>
            </w:r>
            <w:r>
              <w:rPr>
                <w:noProof/>
                <w:webHidden/>
              </w:rPr>
              <w:fldChar w:fldCharType="separate"/>
            </w:r>
            <w:r>
              <w:rPr>
                <w:noProof/>
                <w:webHidden/>
              </w:rPr>
              <w:t>13</w:t>
            </w:r>
            <w:r>
              <w:rPr>
                <w:noProof/>
                <w:webHidden/>
              </w:rPr>
              <w:fldChar w:fldCharType="end"/>
            </w:r>
          </w:hyperlink>
        </w:p>
        <w:p w:rsidR="00890044" w:rsidRDefault="00890044">
          <w:pPr>
            <w:pStyle w:val="TOC2"/>
            <w:tabs>
              <w:tab w:val="right" w:leader="dot" w:pos="9350"/>
            </w:tabs>
            <w:rPr>
              <w:noProof/>
              <w:sz w:val="22"/>
              <w:szCs w:val="22"/>
            </w:rPr>
          </w:pPr>
          <w:hyperlink w:anchor="_Toc404432762" w:history="1">
            <w:r w:rsidRPr="00B32423">
              <w:rPr>
                <w:rStyle w:val="Hyperlink"/>
                <w:noProof/>
              </w:rPr>
              <w:t>Why?</w:t>
            </w:r>
            <w:r>
              <w:rPr>
                <w:noProof/>
                <w:webHidden/>
              </w:rPr>
              <w:tab/>
            </w:r>
            <w:r>
              <w:rPr>
                <w:noProof/>
                <w:webHidden/>
              </w:rPr>
              <w:fldChar w:fldCharType="begin"/>
            </w:r>
            <w:r>
              <w:rPr>
                <w:noProof/>
                <w:webHidden/>
              </w:rPr>
              <w:instrText xml:space="preserve"> PAGEREF _Toc404432762 \h </w:instrText>
            </w:r>
            <w:r>
              <w:rPr>
                <w:noProof/>
                <w:webHidden/>
              </w:rPr>
            </w:r>
            <w:r>
              <w:rPr>
                <w:noProof/>
                <w:webHidden/>
              </w:rPr>
              <w:fldChar w:fldCharType="separate"/>
            </w:r>
            <w:r>
              <w:rPr>
                <w:noProof/>
                <w:webHidden/>
              </w:rPr>
              <w:t>13</w:t>
            </w:r>
            <w:r>
              <w:rPr>
                <w:noProof/>
                <w:webHidden/>
              </w:rPr>
              <w:fldChar w:fldCharType="end"/>
            </w:r>
          </w:hyperlink>
        </w:p>
        <w:p w:rsidR="00890044" w:rsidRDefault="00890044">
          <w:pPr>
            <w:pStyle w:val="TOC2"/>
            <w:tabs>
              <w:tab w:val="right" w:leader="dot" w:pos="9350"/>
            </w:tabs>
            <w:rPr>
              <w:noProof/>
              <w:sz w:val="22"/>
              <w:szCs w:val="22"/>
            </w:rPr>
          </w:pPr>
          <w:hyperlink w:anchor="_Toc404432763" w:history="1">
            <w:r w:rsidRPr="00B32423">
              <w:rPr>
                <w:rStyle w:val="Hyperlink"/>
                <w:noProof/>
              </w:rPr>
              <w:t>Design Approach</w:t>
            </w:r>
            <w:r>
              <w:rPr>
                <w:noProof/>
                <w:webHidden/>
              </w:rPr>
              <w:tab/>
            </w:r>
            <w:r>
              <w:rPr>
                <w:noProof/>
                <w:webHidden/>
              </w:rPr>
              <w:fldChar w:fldCharType="begin"/>
            </w:r>
            <w:r>
              <w:rPr>
                <w:noProof/>
                <w:webHidden/>
              </w:rPr>
              <w:instrText xml:space="preserve"> PAGEREF _Toc404432763 \h </w:instrText>
            </w:r>
            <w:r>
              <w:rPr>
                <w:noProof/>
                <w:webHidden/>
              </w:rPr>
            </w:r>
            <w:r>
              <w:rPr>
                <w:noProof/>
                <w:webHidden/>
              </w:rPr>
              <w:fldChar w:fldCharType="separate"/>
            </w:r>
            <w:r>
              <w:rPr>
                <w:noProof/>
                <w:webHidden/>
              </w:rPr>
              <w:t>13</w:t>
            </w:r>
            <w:r>
              <w:rPr>
                <w:noProof/>
                <w:webHidden/>
              </w:rPr>
              <w:fldChar w:fldCharType="end"/>
            </w:r>
          </w:hyperlink>
        </w:p>
        <w:p w:rsidR="00890044" w:rsidRDefault="00890044">
          <w:pPr>
            <w:pStyle w:val="TOC2"/>
            <w:tabs>
              <w:tab w:val="right" w:leader="dot" w:pos="9350"/>
            </w:tabs>
            <w:rPr>
              <w:noProof/>
              <w:sz w:val="22"/>
              <w:szCs w:val="22"/>
            </w:rPr>
          </w:pPr>
          <w:hyperlink w:anchor="_Toc404432764" w:history="1">
            <w:r w:rsidRPr="00B32423">
              <w:rPr>
                <w:rStyle w:val="Hyperlink"/>
                <w:noProof/>
              </w:rPr>
              <w:t>The importance of the single affordance</w:t>
            </w:r>
            <w:r>
              <w:rPr>
                <w:noProof/>
                <w:webHidden/>
              </w:rPr>
              <w:tab/>
            </w:r>
            <w:r>
              <w:rPr>
                <w:noProof/>
                <w:webHidden/>
              </w:rPr>
              <w:fldChar w:fldCharType="begin"/>
            </w:r>
            <w:r>
              <w:rPr>
                <w:noProof/>
                <w:webHidden/>
              </w:rPr>
              <w:instrText xml:space="preserve"> PAGEREF _Toc404432764 \h </w:instrText>
            </w:r>
            <w:r>
              <w:rPr>
                <w:noProof/>
                <w:webHidden/>
              </w:rPr>
            </w:r>
            <w:r>
              <w:rPr>
                <w:noProof/>
                <w:webHidden/>
              </w:rPr>
              <w:fldChar w:fldCharType="separate"/>
            </w:r>
            <w:r>
              <w:rPr>
                <w:noProof/>
                <w:webHidden/>
              </w:rPr>
              <w:t>14</w:t>
            </w:r>
            <w:r>
              <w:rPr>
                <w:noProof/>
                <w:webHidden/>
              </w:rPr>
              <w:fldChar w:fldCharType="end"/>
            </w:r>
          </w:hyperlink>
        </w:p>
        <w:p w:rsidR="00890044" w:rsidRDefault="00890044">
          <w:pPr>
            <w:pStyle w:val="TOC2"/>
            <w:tabs>
              <w:tab w:val="right" w:leader="dot" w:pos="9350"/>
            </w:tabs>
            <w:rPr>
              <w:noProof/>
              <w:sz w:val="22"/>
              <w:szCs w:val="22"/>
            </w:rPr>
          </w:pPr>
          <w:hyperlink w:anchor="_Toc404432765" w:history="1">
            <w:r w:rsidRPr="00B32423">
              <w:rPr>
                <w:rStyle w:val="Hyperlink"/>
                <w:noProof/>
              </w:rPr>
              <w:t>Implementations</w:t>
            </w:r>
            <w:r>
              <w:rPr>
                <w:noProof/>
                <w:webHidden/>
              </w:rPr>
              <w:tab/>
            </w:r>
            <w:r>
              <w:rPr>
                <w:noProof/>
                <w:webHidden/>
              </w:rPr>
              <w:fldChar w:fldCharType="begin"/>
            </w:r>
            <w:r>
              <w:rPr>
                <w:noProof/>
                <w:webHidden/>
              </w:rPr>
              <w:instrText xml:space="preserve"> PAGEREF _Toc404432765 \h </w:instrText>
            </w:r>
            <w:r>
              <w:rPr>
                <w:noProof/>
                <w:webHidden/>
              </w:rPr>
            </w:r>
            <w:r>
              <w:rPr>
                <w:noProof/>
                <w:webHidden/>
              </w:rPr>
              <w:fldChar w:fldCharType="separate"/>
            </w:r>
            <w:r>
              <w:rPr>
                <w:noProof/>
                <w:webHidden/>
              </w:rPr>
              <w:t>14</w:t>
            </w:r>
            <w:r>
              <w:rPr>
                <w:noProof/>
                <w:webHidden/>
              </w:rPr>
              <w:fldChar w:fldCharType="end"/>
            </w:r>
          </w:hyperlink>
        </w:p>
        <w:p w:rsidR="00890044" w:rsidRDefault="00890044">
          <w:pPr>
            <w:pStyle w:val="TOC3"/>
            <w:tabs>
              <w:tab w:val="right" w:leader="dot" w:pos="9350"/>
            </w:tabs>
            <w:rPr>
              <w:noProof/>
              <w:sz w:val="22"/>
              <w:szCs w:val="22"/>
            </w:rPr>
          </w:pPr>
          <w:hyperlink w:anchor="_Toc404432766" w:history="1">
            <w:r w:rsidRPr="00B32423">
              <w:rPr>
                <w:rStyle w:val="Hyperlink"/>
                <w:noProof/>
              </w:rPr>
              <w:t>First Study: Proximity Sensing</w:t>
            </w:r>
            <w:r>
              <w:rPr>
                <w:noProof/>
                <w:webHidden/>
              </w:rPr>
              <w:tab/>
            </w:r>
            <w:r>
              <w:rPr>
                <w:noProof/>
                <w:webHidden/>
              </w:rPr>
              <w:fldChar w:fldCharType="begin"/>
            </w:r>
            <w:r>
              <w:rPr>
                <w:noProof/>
                <w:webHidden/>
              </w:rPr>
              <w:instrText xml:space="preserve"> PAGEREF _Toc404432766 \h </w:instrText>
            </w:r>
            <w:r>
              <w:rPr>
                <w:noProof/>
                <w:webHidden/>
              </w:rPr>
            </w:r>
            <w:r>
              <w:rPr>
                <w:noProof/>
                <w:webHidden/>
              </w:rPr>
              <w:fldChar w:fldCharType="separate"/>
            </w:r>
            <w:r>
              <w:rPr>
                <w:noProof/>
                <w:webHidden/>
              </w:rPr>
              <w:t>14</w:t>
            </w:r>
            <w:r>
              <w:rPr>
                <w:noProof/>
                <w:webHidden/>
              </w:rPr>
              <w:fldChar w:fldCharType="end"/>
            </w:r>
          </w:hyperlink>
        </w:p>
        <w:p w:rsidR="00890044" w:rsidRDefault="00890044">
          <w:pPr>
            <w:pStyle w:val="TOC3"/>
            <w:tabs>
              <w:tab w:val="right" w:leader="dot" w:pos="9350"/>
            </w:tabs>
            <w:rPr>
              <w:noProof/>
              <w:sz w:val="22"/>
              <w:szCs w:val="22"/>
            </w:rPr>
          </w:pPr>
          <w:hyperlink w:anchor="_Toc404432767" w:history="1">
            <w:r w:rsidRPr="00B32423">
              <w:rPr>
                <w:rStyle w:val="Hyperlink"/>
                <w:noProof/>
              </w:rPr>
              <w:t>Second Study: Temperature Sensing</w:t>
            </w:r>
            <w:r>
              <w:rPr>
                <w:noProof/>
                <w:webHidden/>
              </w:rPr>
              <w:tab/>
            </w:r>
            <w:r>
              <w:rPr>
                <w:noProof/>
                <w:webHidden/>
              </w:rPr>
              <w:fldChar w:fldCharType="begin"/>
            </w:r>
            <w:r>
              <w:rPr>
                <w:noProof/>
                <w:webHidden/>
              </w:rPr>
              <w:instrText xml:space="preserve"> PAGEREF _Toc404432767 \h </w:instrText>
            </w:r>
            <w:r>
              <w:rPr>
                <w:noProof/>
                <w:webHidden/>
              </w:rPr>
            </w:r>
            <w:r>
              <w:rPr>
                <w:noProof/>
                <w:webHidden/>
              </w:rPr>
              <w:fldChar w:fldCharType="separate"/>
            </w:r>
            <w:r>
              <w:rPr>
                <w:noProof/>
                <w:webHidden/>
              </w:rPr>
              <w:t>15</w:t>
            </w:r>
            <w:r>
              <w:rPr>
                <w:noProof/>
                <w:webHidden/>
              </w:rPr>
              <w:fldChar w:fldCharType="end"/>
            </w:r>
          </w:hyperlink>
        </w:p>
        <w:p w:rsidR="00890044" w:rsidRDefault="00890044">
          <w:pPr>
            <w:pStyle w:val="TOC3"/>
            <w:tabs>
              <w:tab w:val="right" w:leader="dot" w:pos="9350"/>
            </w:tabs>
            <w:rPr>
              <w:noProof/>
              <w:sz w:val="22"/>
              <w:szCs w:val="22"/>
            </w:rPr>
          </w:pPr>
          <w:hyperlink w:anchor="_Toc404432768" w:history="1">
            <w:r w:rsidRPr="00B32423">
              <w:rPr>
                <w:rStyle w:val="Hyperlink"/>
                <w:noProof/>
              </w:rPr>
              <w:t>Third Study: Cellphone Sensors</w:t>
            </w:r>
            <w:r>
              <w:rPr>
                <w:noProof/>
                <w:webHidden/>
              </w:rPr>
              <w:tab/>
            </w:r>
            <w:r>
              <w:rPr>
                <w:noProof/>
                <w:webHidden/>
              </w:rPr>
              <w:fldChar w:fldCharType="begin"/>
            </w:r>
            <w:r>
              <w:rPr>
                <w:noProof/>
                <w:webHidden/>
              </w:rPr>
              <w:instrText xml:space="preserve"> PAGEREF _Toc404432768 \h </w:instrText>
            </w:r>
            <w:r>
              <w:rPr>
                <w:noProof/>
                <w:webHidden/>
              </w:rPr>
            </w:r>
            <w:r>
              <w:rPr>
                <w:noProof/>
                <w:webHidden/>
              </w:rPr>
              <w:fldChar w:fldCharType="separate"/>
            </w:r>
            <w:r>
              <w:rPr>
                <w:noProof/>
                <w:webHidden/>
              </w:rPr>
              <w:t>15</w:t>
            </w:r>
            <w:r>
              <w:rPr>
                <w:noProof/>
                <w:webHidden/>
              </w:rPr>
              <w:fldChar w:fldCharType="end"/>
            </w:r>
          </w:hyperlink>
        </w:p>
        <w:p w:rsidR="00890044" w:rsidRDefault="00890044">
          <w:pPr>
            <w:pStyle w:val="TOC1"/>
            <w:tabs>
              <w:tab w:val="right" w:leader="dot" w:pos="9350"/>
            </w:tabs>
            <w:rPr>
              <w:noProof/>
              <w:sz w:val="22"/>
              <w:szCs w:val="22"/>
            </w:rPr>
          </w:pPr>
          <w:hyperlink w:anchor="_Toc404432769" w:history="1">
            <w:r w:rsidRPr="00B32423">
              <w:rPr>
                <w:rStyle w:val="Hyperlink"/>
                <w:noProof/>
              </w:rPr>
              <w:t>System Description (Figure 1)</w:t>
            </w:r>
            <w:r>
              <w:rPr>
                <w:noProof/>
                <w:webHidden/>
              </w:rPr>
              <w:tab/>
            </w:r>
            <w:r>
              <w:rPr>
                <w:noProof/>
                <w:webHidden/>
              </w:rPr>
              <w:fldChar w:fldCharType="begin"/>
            </w:r>
            <w:r>
              <w:rPr>
                <w:noProof/>
                <w:webHidden/>
              </w:rPr>
              <w:instrText xml:space="preserve"> PAGEREF _Toc404432769 \h </w:instrText>
            </w:r>
            <w:r>
              <w:rPr>
                <w:noProof/>
                <w:webHidden/>
              </w:rPr>
            </w:r>
            <w:r>
              <w:rPr>
                <w:noProof/>
                <w:webHidden/>
              </w:rPr>
              <w:fldChar w:fldCharType="separate"/>
            </w:r>
            <w:r>
              <w:rPr>
                <w:noProof/>
                <w:webHidden/>
              </w:rPr>
              <w:t>18</w:t>
            </w:r>
            <w:r>
              <w:rPr>
                <w:noProof/>
                <w:webHidden/>
              </w:rPr>
              <w:fldChar w:fldCharType="end"/>
            </w:r>
          </w:hyperlink>
        </w:p>
        <w:p w:rsidR="00890044" w:rsidRDefault="00890044">
          <w:pPr>
            <w:pStyle w:val="TOC2"/>
            <w:tabs>
              <w:tab w:val="right" w:leader="dot" w:pos="9350"/>
            </w:tabs>
            <w:rPr>
              <w:noProof/>
              <w:sz w:val="22"/>
              <w:szCs w:val="22"/>
            </w:rPr>
          </w:pPr>
          <w:hyperlink w:anchor="_Toc404432770" w:history="1">
            <w:r w:rsidRPr="00B32423">
              <w:rPr>
                <w:rStyle w:val="Hyperlink"/>
                <w:noProof/>
              </w:rPr>
              <w:t>Hardware</w:t>
            </w:r>
            <w:r>
              <w:rPr>
                <w:noProof/>
                <w:webHidden/>
              </w:rPr>
              <w:tab/>
            </w:r>
            <w:r>
              <w:rPr>
                <w:noProof/>
                <w:webHidden/>
              </w:rPr>
              <w:fldChar w:fldCharType="begin"/>
            </w:r>
            <w:r>
              <w:rPr>
                <w:noProof/>
                <w:webHidden/>
              </w:rPr>
              <w:instrText xml:space="preserve"> PAGEREF _Toc404432770 \h </w:instrText>
            </w:r>
            <w:r>
              <w:rPr>
                <w:noProof/>
                <w:webHidden/>
              </w:rPr>
            </w:r>
            <w:r>
              <w:rPr>
                <w:noProof/>
                <w:webHidden/>
              </w:rPr>
              <w:fldChar w:fldCharType="separate"/>
            </w:r>
            <w:r>
              <w:rPr>
                <w:noProof/>
                <w:webHidden/>
              </w:rPr>
              <w:t>18</w:t>
            </w:r>
            <w:r>
              <w:rPr>
                <w:noProof/>
                <w:webHidden/>
              </w:rPr>
              <w:fldChar w:fldCharType="end"/>
            </w:r>
          </w:hyperlink>
        </w:p>
        <w:p w:rsidR="00890044" w:rsidRDefault="00890044">
          <w:pPr>
            <w:pStyle w:val="TOC2"/>
            <w:tabs>
              <w:tab w:val="right" w:leader="dot" w:pos="9350"/>
            </w:tabs>
            <w:rPr>
              <w:noProof/>
              <w:sz w:val="22"/>
              <w:szCs w:val="22"/>
            </w:rPr>
          </w:pPr>
          <w:hyperlink w:anchor="_Toc404432771" w:history="1">
            <w:r w:rsidRPr="00B32423">
              <w:rPr>
                <w:rStyle w:val="Hyperlink"/>
                <w:noProof/>
              </w:rPr>
              <w:t>Software</w:t>
            </w:r>
            <w:r>
              <w:rPr>
                <w:noProof/>
                <w:webHidden/>
              </w:rPr>
              <w:tab/>
            </w:r>
            <w:r>
              <w:rPr>
                <w:noProof/>
                <w:webHidden/>
              </w:rPr>
              <w:fldChar w:fldCharType="begin"/>
            </w:r>
            <w:r>
              <w:rPr>
                <w:noProof/>
                <w:webHidden/>
              </w:rPr>
              <w:instrText xml:space="preserve"> PAGEREF _Toc404432771 \h </w:instrText>
            </w:r>
            <w:r>
              <w:rPr>
                <w:noProof/>
                <w:webHidden/>
              </w:rPr>
            </w:r>
            <w:r>
              <w:rPr>
                <w:noProof/>
                <w:webHidden/>
              </w:rPr>
              <w:fldChar w:fldCharType="separate"/>
            </w:r>
            <w:r>
              <w:rPr>
                <w:noProof/>
                <w:webHidden/>
              </w:rPr>
              <w:t>18</w:t>
            </w:r>
            <w:r>
              <w:rPr>
                <w:noProof/>
                <w:webHidden/>
              </w:rPr>
              <w:fldChar w:fldCharType="end"/>
            </w:r>
          </w:hyperlink>
        </w:p>
        <w:p w:rsidR="00890044" w:rsidRDefault="00890044">
          <w:pPr>
            <w:pStyle w:val="TOC2"/>
            <w:tabs>
              <w:tab w:val="right" w:leader="dot" w:pos="9350"/>
            </w:tabs>
            <w:rPr>
              <w:noProof/>
              <w:sz w:val="22"/>
              <w:szCs w:val="22"/>
            </w:rPr>
          </w:pPr>
          <w:hyperlink w:anchor="_Toc404432772" w:history="1">
            <w:r w:rsidRPr="00B32423">
              <w:rPr>
                <w:rStyle w:val="Hyperlink"/>
                <w:noProof/>
              </w:rPr>
              <w:t>Sensitivity Mapping</w:t>
            </w:r>
            <w:r>
              <w:rPr>
                <w:noProof/>
                <w:webHidden/>
              </w:rPr>
              <w:tab/>
            </w:r>
            <w:r>
              <w:rPr>
                <w:noProof/>
                <w:webHidden/>
              </w:rPr>
              <w:fldChar w:fldCharType="begin"/>
            </w:r>
            <w:r>
              <w:rPr>
                <w:noProof/>
                <w:webHidden/>
              </w:rPr>
              <w:instrText xml:space="preserve"> PAGEREF _Toc404432772 \h </w:instrText>
            </w:r>
            <w:r>
              <w:rPr>
                <w:noProof/>
                <w:webHidden/>
              </w:rPr>
            </w:r>
            <w:r>
              <w:rPr>
                <w:noProof/>
                <w:webHidden/>
              </w:rPr>
              <w:fldChar w:fldCharType="separate"/>
            </w:r>
            <w:r>
              <w:rPr>
                <w:noProof/>
                <w:webHidden/>
              </w:rPr>
              <w:t>18</w:t>
            </w:r>
            <w:r>
              <w:rPr>
                <w:noProof/>
                <w:webHidden/>
              </w:rPr>
              <w:fldChar w:fldCharType="end"/>
            </w:r>
          </w:hyperlink>
        </w:p>
        <w:p w:rsidR="00890044" w:rsidRDefault="00890044">
          <w:pPr>
            <w:pStyle w:val="TOC1"/>
            <w:tabs>
              <w:tab w:val="right" w:leader="dot" w:pos="9350"/>
            </w:tabs>
            <w:rPr>
              <w:noProof/>
              <w:sz w:val="22"/>
              <w:szCs w:val="22"/>
            </w:rPr>
          </w:pPr>
          <w:hyperlink w:anchor="_Toc404432773" w:history="1">
            <w:r w:rsidRPr="00B32423">
              <w:rPr>
                <w:rStyle w:val="Hyperlink"/>
                <w:noProof/>
              </w:rPr>
              <w:t>User Studies</w:t>
            </w:r>
            <w:r>
              <w:rPr>
                <w:noProof/>
                <w:webHidden/>
              </w:rPr>
              <w:tab/>
            </w:r>
            <w:r>
              <w:rPr>
                <w:noProof/>
                <w:webHidden/>
              </w:rPr>
              <w:fldChar w:fldCharType="begin"/>
            </w:r>
            <w:r>
              <w:rPr>
                <w:noProof/>
                <w:webHidden/>
              </w:rPr>
              <w:instrText xml:space="preserve"> PAGEREF _Toc404432773 \h </w:instrText>
            </w:r>
            <w:r>
              <w:rPr>
                <w:noProof/>
                <w:webHidden/>
              </w:rPr>
            </w:r>
            <w:r>
              <w:rPr>
                <w:noProof/>
                <w:webHidden/>
              </w:rPr>
              <w:fldChar w:fldCharType="separate"/>
            </w:r>
            <w:r>
              <w:rPr>
                <w:noProof/>
                <w:webHidden/>
              </w:rPr>
              <w:t>19</w:t>
            </w:r>
            <w:r>
              <w:rPr>
                <w:noProof/>
                <w:webHidden/>
              </w:rPr>
              <w:fldChar w:fldCharType="end"/>
            </w:r>
          </w:hyperlink>
        </w:p>
        <w:p w:rsidR="00890044" w:rsidRDefault="00890044">
          <w:pPr>
            <w:pStyle w:val="TOC2"/>
            <w:tabs>
              <w:tab w:val="right" w:leader="dot" w:pos="9350"/>
            </w:tabs>
            <w:rPr>
              <w:noProof/>
              <w:sz w:val="22"/>
              <w:szCs w:val="22"/>
            </w:rPr>
          </w:pPr>
          <w:hyperlink w:anchor="_Toc404432774" w:history="1">
            <w:r w:rsidRPr="00B32423">
              <w:rPr>
                <w:rStyle w:val="Hyperlink"/>
                <w:noProof/>
              </w:rPr>
              <w:t>Testing the Feedback</w:t>
            </w:r>
            <w:r>
              <w:rPr>
                <w:noProof/>
                <w:webHidden/>
              </w:rPr>
              <w:tab/>
            </w:r>
            <w:r>
              <w:rPr>
                <w:noProof/>
                <w:webHidden/>
              </w:rPr>
              <w:fldChar w:fldCharType="begin"/>
            </w:r>
            <w:r>
              <w:rPr>
                <w:noProof/>
                <w:webHidden/>
              </w:rPr>
              <w:instrText xml:space="preserve"> PAGEREF _Toc404432774 \h </w:instrText>
            </w:r>
            <w:r>
              <w:rPr>
                <w:noProof/>
                <w:webHidden/>
              </w:rPr>
            </w:r>
            <w:r>
              <w:rPr>
                <w:noProof/>
                <w:webHidden/>
              </w:rPr>
              <w:fldChar w:fldCharType="separate"/>
            </w:r>
            <w:r>
              <w:rPr>
                <w:noProof/>
                <w:webHidden/>
              </w:rPr>
              <w:t>19</w:t>
            </w:r>
            <w:r>
              <w:rPr>
                <w:noProof/>
                <w:webHidden/>
              </w:rPr>
              <w:fldChar w:fldCharType="end"/>
            </w:r>
          </w:hyperlink>
        </w:p>
        <w:p w:rsidR="00890044" w:rsidRDefault="00890044">
          <w:pPr>
            <w:pStyle w:val="TOC2"/>
            <w:tabs>
              <w:tab w:val="right" w:leader="dot" w:pos="9350"/>
            </w:tabs>
            <w:rPr>
              <w:noProof/>
              <w:sz w:val="22"/>
              <w:szCs w:val="22"/>
            </w:rPr>
          </w:pPr>
          <w:hyperlink w:anchor="_Toc404432775" w:history="1">
            <w:r w:rsidRPr="00B32423">
              <w:rPr>
                <w:rStyle w:val="Hyperlink"/>
                <w:noProof/>
              </w:rPr>
              <w:t>Testing the Signals</w:t>
            </w:r>
            <w:r>
              <w:rPr>
                <w:noProof/>
                <w:webHidden/>
              </w:rPr>
              <w:tab/>
            </w:r>
            <w:r>
              <w:rPr>
                <w:noProof/>
                <w:webHidden/>
              </w:rPr>
              <w:fldChar w:fldCharType="begin"/>
            </w:r>
            <w:r>
              <w:rPr>
                <w:noProof/>
                <w:webHidden/>
              </w:rPr>
              <w:instrText xml:space="preserve"> PAGEREF _Toc404432775 \h </w:instrText>
            </w:r>
            <w:r>
              <w:rPr>
                <w:noProof/>
                <w:webHidden/>
              </w:rPr>
            </w:r>
            <w:r>
              <w:rPr>
                <w:noProof/>
                <w:webHidden/>
              </w:rPr>
              <w:fldChar w:fldCharType="separate"/>
            </w:r>
            <w:r>
              <w:rPr>
                <w:noProof/>
                <w:webHidden/>
              </w:rPr>
              <w:t>19</w:t>
            </w:r>
            <w:r>
              <w:rPr>
                <w:noProof/>
                <w:webHidden/>
              </w:rPr>
              <w:fldChar w:fldCharType="end"/>
            </w:r>
          </w:hyperlink>
        </w:p>
        <w:p w:rsidR="00890044" w:rsidRDefault="00890044">
          <w:pPr>
            <w:pStyle w:val="TOC2"/>
            <w:tabs>
              <w:tab w:val="right" w:leader="dot" w:pos="9350"/>
            </w:tabs>
            <w:rPr>
              <w:noProof/>
              <w:sz w:val="22"/>
              <w:szCs w:val="22"/>
            </w:rPr>
          </w:pPr>
          <w:hyperlink w:anchor="_Toc404432776" w:history="1">
            <w:r w:rsidRPr="00B32423">
              <w:rPr>
                <w:rStyle w:val="Hyperlink"/>
                <w:noProof/>
              </w:rPr>
              <w:t>Changing the Contextual Information</w:t>
            </w:r>
            <w:r>
              <w:rPr>
                <w:noProof/>
                <w:webHidden/>
              </w:rPr>
              <w:tab/>
            </w:r>
            <w:r>
              <w:rPr>
                <w:noProof/>
                <w:webHidden/>
              </w:rPr>
              <w:fldChar w:fldCharType="begin"/>
            </w:r>
            <w:r>
              <w:rPr>
                <w:noProof/>
                <w:webHidden/>
              </w:rPr>
              <w:instrText xml:space="preserve"> PAGEREF _Toc404432776 \h </w:instrText>
            </w:r>
            <w:r>
              <w:rPr>
                <w:noProof/>
                <w:webHidden/>
              </w:rPr>
            </w:r>
            <w:r>
              <w:rPr>
                <w:noProof/>
                <w:webHidden/>
              </w:rPr>
              <w:fldChar w:fldCharType="separate"/>
            </w:r>
            <w:r>
              <w:rPr>
                <w:noProof/>
                <w:webHidden/>
              </w:rPr>
              <w:t>19</w:t>
            </w:r>
            <w:r>
              <w:rPr>
                <w:noProof/>
                <w:webHidden/>
              </w:rPr>
              <w:fldChar w:fldCharType="end"/>
            </w:r>
          </w:hyperlink>
        </w:p>
        <w:p w:rsidR="00890044" w:rsidRDefault="00890044">
          <w:pPr>
            <w:pStyle w:val="TOC2"/>
            <w:tabs>
              <w:tab w:val="right" w:leader="dot" w:pos="9350"/>
            </w:tabs>
            <w:rPr>
              <w:noProof/>
              <w:sz w:val="22"/>
              <w:szCs w:val="22"/>
            </w:rPr>
          </w:pPr>
          <w:hyperlink w:anchor="_Toc404432777" w:history="1">
            <w:r w:rsidRPr="00B32423">
              <w:rPr>
                <w:rStyle w:val="Hyperlink"/>
                <w:noProof/>
              </w:rPr>
              <w:t>Summary of User Studies</w:t>
            </w:r>
            <w:r>
              <w:rPr>
                <w:noProof/>
                <w:webHidden/>
              </w:rPr>
              <w:tab/>
            </w:r>
            <w:r>
              <w:rPr>
                <w:noProof/>
                <w:webHidden/>
              </w:rPr>
              <w:fldChar w:fldCharType="begin"/>
            </w:r>
            <w:r>
              <w:rPr>
                <w:noProof/>
                <w:webHidden/>
              </w:rPr>
              <w:instrText xml:space="preserve"> PAGEREF _Toc404432777 \h </w:instrText>
            </w:r>
            <w:r>
              <w:rPr>
                <w:noProof/>
                <w:webHidden/>
              </w:rPr>
            </w:r>
            <w:r>
              <w:rPr>
                <w:noProof/>
                <w:webHidden/>
              </w:rPr>
              <w:fldChar w:fldCharType="separate"/>
            </w:r>
            <w:r>
              <w:rPr>
                <w:noProof/>
                <w:webHidden/>
              </w:rPr>
              <w:t>20</w:t>
            </w:r>
            <w:r>
              <w:rPr>
                <w:noProof/>
                <w:webHidden/>
              </w:rPr>
              <w:fldChar w:fldCharType="end"/>
            </w:r>
          </w:hyperlink>
        </w:p>
        <w:p w:rsidR="00890044" w:rsidRDefault="00890044">
          <w:pPr>
            <w:pStyle w:val="TOC2"/>
            <w:tabs>
              <w:tab w:val="right" w:leader="dot" w:pos="9350"/>
            </w:tabs>
            <w:rPr>
              <w:noProof/>
              <w:sz w:val="22"/>
              <w:szCs w:val="22"/>
            </w:rPr>
          </w:pPr>
          <w:hyperlink w:anchor="_Toc404432778" w:history="1">
            <w:r w:rsidRPr="00B32423">
              <w:rPr>
                <w:rStyle w:val="Hyperlink"/>
                <w:noProof/>
              </w:rPr>
              <w:t>User Studies (the successful ones)</w:t>
            </w:r>
            <w:r>
              <w:rPr>
                <w:noProof/>
                <w:webHidden/>
              </w:rPr>
              <w:tab/>
            </w:r>
            <w:r>
              <w:rPr>
                <w:noProof/>
                <w:webHidden/>
              </w:rPr>
              <w:fldChar w:fldCharType="begin"/>
            </w:r>
            <w:r>
              <w:rPr>
                <w:noProof/>
                <w:webHidden/>
              </w:rPr>
              <w:instrText xml:space="preserve"> PAGEREF _Toc404432778 \h </w:instrText>
            </w:r>
            <w:r>
              <w:rPr>
                <w:noProof/>
                <w:webHidden/>
              </w:rPr>
            </w:r>
            <w:r>
              <w:rPr>
                <w:noProof/>
                <w:webHidden/>
              </w:rPr>
              <w:fldChar w:fldCharType="separate"/>
            </w:r>
            <w:r>
              <w:rPr>
                <w:noProof/>
                <w:webHidden/>
              </w:rPr>
              <w:t>21</w:t>
            </w:r>
            <w:r>
              <w:rPr>
                <w:noProof/>
                <w:webHidden/>
              </w:rPr>
              <w:fldChar w:fldCharType="end"/>
            </w:r>
          </w:hyperlink>
        </w:p>
        <w:p w:rsidR="00890044" w:rsidRDefault="00890044">
          <w:pPr>
            <w:pStyle w:val="TOC2"/>
            <w:tabs>
              <w:tab w:val="right" w:leader="dot" w:pos="9350"/>
            </w:tabs>
            <w:rPr>
              <w:noProof/>
              <w:sz w:val="22"/>
              <w:szCs w:val="22"/>
            </w:rPr>
          </w:pPr>
          <w:hyperlink w:anchor="_Toc404432779" w:history="1">
            <w:r w:rsidRPr="00B32423">
              <w:rPr>
                <w:rStyle w:val="Hyperlink"/>
                <w:noProof/>
              </w:rPr>
              <w:t>Proximity to Vibration</w:t>
            </w:r>
            <w:r>
              <w:rPr>
                <w:noProof/>
                <w:webHidden/>
              </w:rPr>
              <w:tab/>
            </w:r>
            <w:r>
              <w:rPr>
                <w:noProof/>
                <w:webHidden/>
              </w:rPr>
              <w:fldChar w:fldCharType="begin"/>
            </w:r>
            <w:r>
              <w:rPr>
                <w:noProof/>
                <w:webHidden/>
              </w:rPr>
              <w:instrText xml:space="preserve"> PAGEREF _Toc404432779 \h </w:instrText>
            </w:r>
            <w:r>
              <w:rPr>
                <w:noProof/>
                <w:webHidden/>
              </w:rPr>
            </w:r>
            <w:r>
              <w:rPr>
                <w:noProof/>
                <w:webHidden/>
              </w:rPr>
              <w:fldChar w:fldCharType="separate"/>
            </w:r>
            <w:r>
              <w:rPr>
                <w:noProof/>
                <w:webHidden/>
              </w:rPr>
              <w:t>22</w:t>
            </w:r>
            <w:r>
              <w:rPr>
                <w:noProof/>
                <w:webHidden/>
              </w:rPr>
              <w:fldChar w:fldCharType="end"/>
            </w:r>
          </w:hyperlink>
        </w:p>
        <w:p w:rsidR="00890044" w:rsidRDefault="00890044">
          <w:pPr>
            <w:pStyle w:val="TOC3"/>
            <w:tabs>
              <w:tab w:val="right" w:leader="dot" w:pos="9350"/>
            </w:tabs>
            <w:rPr>
              <w:noProof/>
              <w:sz w:val="22"/>
              <w:szCs w:val="22"/>
            </w:rPr>
          </w:pPr>
          <w:hyperlink w:anchor="_Toc404432780" w:history="1">
            <w:r w:rsidRPr="00B32423">
              <w:rPr>
                <w:rStyle w:val="Hyperlink"/>
                <w:noProof/>
              </w:rPr>
              <w:t>Preparation</w:t>
            </w:r>
            <w:r>
              <w:rPr>
                <w:noProof/>
                <w:webHidden/>
              </w:rPr>
              <w:tab/>
            </w:r>
            <w:r>
              <w:rPr>
                <w:noProof/>
                <w:webHidden/>
              </w:rPr>
              <w:fldChar w:fldCharType="begin"/>
            </w:r>
            <w:r>
              <w:rPr>
                <w:noProof/>
                <w:webHidden/>
              </w:rPr>
              <w:instrText xml:space="preserve"> PAGEREF _Toc404432780 \h </w:instrText>
            </w:r>
            <w:r>
              <w:rPr>
                <w:noProof/>
                <w:webHidden/>
              </w:rPr>
            </w:r>
            <w:r>
              <w:rPr>
                <w:noProof/>
                <w:webHidden/>
              </w:rPr>
              <w:fldChar w:fldCharType="separate"/>
            </w:r>
            <w:r>
              <w:rPr>
                <w:noProof/>
                <w:webHidden/>
              </w:rPr>
              <w:t>22</w:t>
            </w:r>
            <w:r>
              <w:rPr>
                <w:noProof/>
                <w:webHidden/>
              </w:rPr>
              <w:fldChar w:fldCharType="end"/>
            </w:r>
          </w:hyperlink>
        </w:p>
        <w:p w:rsidR="00890044" w:rsidRDefault="00890044">
          <w:pPr>
            <w:pStyle w:val="TOC3"/>
            <w:tabs>
              <w:tab w:val="right" w:leader="dot" w:pos="9350"/>
            </w:tabs>
            <w:rPr>
              <w:noProof/>
              <w:sz w:val="22"/>
              <w:szCs w:val="22"/>
            </w:rPr>
          </w:pPr>
          <w:hyperlink w:anchor="_Toc404432781" w:history="1">
            <w:r w:rsidRPr="00B32423">
              <w:rPr>
                <w:rStyle w:val="Hyperlink"/>
                <w:noProof/>
              </w:rPr>
              <w:t>Test Procedure</w:t>
            </w:r>
            <w:r>
              <w:rPr>
                <w:noProof/>
                <w:webHidden/>
              </w:rPr>
              <w:tab/>
            </w:r>
            <w:r>
              <w:rPr>
                <w:noProof/>
                <w:webHidden/>
              </w:rPr>
              <w:fldChar w:fldCharType="begin"/>
            </w:r>
            <w:r>
              <w:rPr>
                <w:noProof/>
                <w:webHidden/>
              </w:rPr>
              <w:instrText xml:space="preserve"> PAGEREF _Toc404432781 \h </w:instrText>
            </w:r>
            <w:r>
              <w:rPr>
                <w:noProof/>
                <w:webHidden/>
              </w:rPr>
            </w:r>
            <w:r>
              <w:rPr>
                <w:noProof/>
                <w:webHidden/>
              </w:rPr>
              <w:fldChar w:fldCharType="separate"/>
            </w:r>
            <w:r>
              <w:rPr>
                <w:noProof/>
                <w:webHidden/>
              </w:rPr>
              <w:t>24</w:t>
            </w:r>
            <w:r>
              <w:rPr>
                <w:noProof/>
                <w:webHidden/>
              </w:rPr>
              <w:fldChar w:fldCharType="end"/>
            </w:r>
          </w:hyperlink>
        </w:p>
        <w:p w:rsidR="00890044" w:rsidRDefault="00890044">
          <w:pPr>
            <w:pStyle w:val="TOC3"/>
            <w:tabs>
              <w:tab w:val="right" w:leader="dot" w:pos="9350"/>
            </w:tabs>
            <w:rPr>
              <w:noProof/>
              <w:sz w:val="22"/>
              <w:szCs w:val="22"/>
            </w:rPr>
          </w:pPr>
          <w:hyperlink w:anchor="_Toc404432782" w:history="1">
            <w:r w:rsidRPr="00B32423">
              <w:rPr>
                <w:rStyle w:val="Hyperlink"/>
                <w:noProof/>
              </w:rPr>
              <w:t>Phase One</w:t>
            </w:r>
            <w:r>
              <w:rPr>
                <w:noProof/>
                <w:webHidden/>
              </w:rPr>
              <w:tab/>
            </w:r>
            <w:r>
              <w:rPr>
                <w:noProof/>
                <w:webHidden/>
              </w:rPr>
              <w:fldChar w:fldCharType="begin"/>
            </w:r>
            <w:r>
              <w:rPr>
                <w:noProof/>
                <w:webHidden/>
              </w:rPr>
              <w:instrText xml:space="preserve"> PAGEREF _Toc404432782 \h </w:instrText>
            </w:r>
            <w:r>
              <w:rPr>
                <w:noProof/>
                <w:webHidden/>
              </w:rPr>
            </w:r>
            <w:r>
              <w:rPr>
                <w:noProof/>
                <w:webHidden/>
              </w:rPr>
              <w:fldChar w:fldCharType="separate"/>
            </w:r>
            <w:r>
              <w:rPr>
                <w:noProof/>
                <w:webHidden/>
              </w:rPr>
              <w:t>25</w:t>
            </w:r>
            <w:r>
              <w:rPr>
                <w:noProof/>
                <w:webHidden/>
              </w:rPr>
              <w:fldChar w:fldCharType="end"/>
            </w:r>
          </w:hyperlink>
        </w:p>
        <w:p w:rsidR="00890044" w:rsidRDefault="00890044">
          <w:pPr>
            <w:pStyle w:val="TOC3"/>
            <w:tabs>
              <w:tab w:val="right" w:leader="dot" w:pos="9350"/>
            </w:tabs>
            <w:rPr>
              <w:noProof/>
              <w:sz w:val="22"/>
              <w:szCs w:val="22"/>
            </w:rPr>
          </w:pPr>
          <w:hyperlink w:anchor="_Toc404432783" w:history="1">
            <w:r w:rsidRPr="00B32423">
              <w:rPr>
                <w:rStyle w:val="Hyperlink"/>
                <w:noProof/>
              </w:rPr>
              <w:t>Phase Two</w:t>
            </w:r>
            <w:r>
              <w:rPr>
                <w:noProof/>
                <w:webHidden/>
              </w:rPr>
              <w:tab/>
            </w:r>
            <w:r>
              <w:rPr>
                <w:noProof/>
                <w:webHidden/>
              </w:rPr>
              <w:fldChar w:fldCharType="begin"/>
            </w:r>
            <w:r>
              <w:rPr>
                <w:noProof/>
                <w:webHidden/>
              </w:rPr>
              <w:instrText xml:space="preserve"> PAGEREF _Toc404432783 \h </w:instrText>
            </w:r>
            <w:r>
              <w:rPr>
                <w:noProof/>
                <w:webHidden/>
              </w:rPr>
            </w:r>
            <w:r>
              <w:rPr>
                <w:noProof/>
                <w:webHidden/>
              </w:rPr>
              <w:fldChar w:fldCharType="separate"/>
            </w:r>
            <w:r>
              <w:rPr>
                <w:noProof/>
                <w:webHidden/>
              </w:rPr>
              <w:t>28</w:t>
            </w:r>
            <w:r>
              <w:rPr>
                <w:noProof/>
                <w:webHidden/>
              </w:rPr>
              <w:fldChar w:fldCharType="end"/>
            </w:r>
          </w:hyperlink>
        </w:p>
        <w:p w:rsidR="00890044" w:rsidRDefault="00890044">
          <w:pPr>
            <w:pStyle w:val="TOC3"/>
            <w:tabs>
              <w:tab w:val="right" w:leader="dot" w:pos="9350"/>
            </w:tabs>
            <w:rPr>
              <w:noProof/>
              <w:sz w:val="22"/>
              <w:szCs w:val="22"/>
            </w:rPr>
          </w:pPr>
          <w:hyperlink w:anchor="_Toc404432784" w:history="1">
            <w:r w:rsidRPr="00B32423">
              <w:rPr>
                <w:rStyle w:val="Hyperlink"/>
                <w:noProof/>
              </w:rPr>
              <w:t>Phase Three</w:t>
            </w:r>
            <w:r>
              <w:rPr>
                <w:noProof/>
                <w:webHidden/>
              </w:rPr>
              <w:tab/>
            </w:r>
            <w:r>
              <w:rPr>
                <w:noProof/>
                <w:webHidden/>
              </w:rPr>
              <w:fldChar w:fldCharType="begin"/>
            </w:r>
            <w:r>
              <w:rPr>
                <w:noProof/>
                <w:webHidden/>
              </w:rPr>
              <w:instrText xml:space="preserve"> PAGEREF _Toc404432784 \h </w:instrText>
            </w:r>
            <w:r>
              <w:rPr>
                <w:noProof/>
                <w:webHidden/>
              </w:rPr>
            </w:r>
            <w:r>
              <w:rPr>
                <w:noProof/>
                <w:webHidden/>
              </w:rPr>
              <w:fldChar w:fldCharType="separate"/>
            </w:r>
            <w:r>
              <w:rPr>
                <w:noProof/>
                <w:webHidden/>
              </w:rPr>
              <w:t>30</w:t>
            </w:r>
            <w:r>
              <w:rPr>
                <w:noProof/>
                <w:webHidden/>
              </w:rPr>
              <w:fldChar w:fldCharType="end"/>
            </w:r>
          </w:hyperlink>
        </w:p>
        <w:p w:rsidR="00890044" w:rsidRDefault="00890044">
          <w:pPr>
            <w:pStyle w:val="TOC3"/>
            <w:tabs>
              <w:tab w:val="right" w:leader="dot" w:pos="9350"/>
            </w:tabs>
            <w:rPr>
              <w:noProof/>
              <w:sz w:val="22"/>
              <w:szCs w:val="22"/>
            </w:rPr>
          </w:pPr>
          <w:hyperlink w:anchor="_Toc404432785" w:history="1">
            <w:r w:rsidRPr="00B32423">
              <w:rPr>
                <w:rStyle w:val="Hyperlink"/>
                <w:noProof/>
              </w:rPr>
              <w:t>Normalization of the Sensor</w:t>
            </w:r>
            <w:r>
              <w:rPr>
                <w:noProof/>
                <w:webHidden/>
              </w:rPr>
              <w:tab/>
            </w:r>
            <w:r>
              <w:rPr>
                <w:noProof/>
                <w:webHidden/>
              </w:rPr>
              <w:fldChar w:fldCharType="begin"/>
            </w:r>
            <w:r>
              <w:rPr>
                <w:noProof/>
                <w:webHidden/>
              </w:rPr>
              <w:instrText xml:space="preserve"> PAGEREF _Toc404432785 \h </w:instrText>
            </w:r>
            <w:r>
              <w:rPr>
                <w:noProof/>
                <w:webHidden/>
              </w:rPr>
            </w:r>
            <w:r>
              <w:rPr>
                <w:noProof/>
                <w:webHidden/>
              </w:rPr>
              <w:fldChar w:fldCharType="separate"/>
            </w:r>
            <w:r>
              <w:rPr>
                <w:noProof/>
                <w:webHidden/>
              </w:rPr>
              <w:t>32</w:t>
            </w:r>
            <w:r>
              <w:rPr>
                <w:noProof/>
                <w:webHidden/>
              </w:rPr>
              <w:fldChar w:fldCharType="end"/>
            </w:r>
          </w:hyperlink>
        </w:p>
        <w:p w:rsidR="00890044" w:rsidRDefault="00890044">
          <w:pPr>
            <w:pStyle w:val="TOC2"/>
            <w:tabs>
              <w:tab w:val="right" w:leader="dot" w:pos="9350"/>
            </w:tabs>
            <w:rPr>
              <w:noProof/>
              <w:sz w:val="22"/>
              <w:szCs w:val="22"/>
            </w:rPr>
          </w:pPr>
          <w:hyperlink w:anchor="_Toc404432786" w:history="1">
            <w:r w:rsidRPr="00B32423">
              <w:rPr>
                <w:rStyle w:val="Hyperlink"/>
                <w:noProof/>
              </w:rPr>
              <w:t>Temperature to Sound</w:t>
            </w:r>
            <w:r>
              <w:rPr>
                <w:noProof/>
                <w:webHidden/>
              </w:rPr>
              <w:tab/>
            </w:r>
            <w:r>
              <w:rPr>
                <w:noProof/>
                <w:webHidden/>
              </w:rPr>
              <w:fldChar w:fldCharType="begin"/>
            </w:r>
            <w:r>
              <w:rPr>
                <w:noProof/>
                <w:webHidden/>
              </w:rPr>
              <w:instrText xml:space="preserve"> PAGEREF _Toc404432786 \h </w:instrText>
            </w:r>
            <w:r>
              <w:rPr>
                <w:noProof/>
                <w:webHidden/>
              </w:rPr>
            </w:r>
            <w:r>
              <w:rPr>
                <w:noProof/>
                <w:webHidden/>
              </w:rPr>
              <w:fldChar w:fldCharType="separate"/>
            </w:r>
            <w:r>
              <w:rPr>
                <w:noProof/>
                <w:webHidden/>
              </w:rPr>
              <w:t>39</w:t>
            </w:r>
            <w:r>
              <w:rPr>
                <w:noProof/>
                <w:webHidden/>
              </w:rPr>
              <w:fldChar w:fldCharType="end"/>
            </w:r>
          </w:hyperlink>
        </w:p>
        <w:p w:rsidR="00890044" w:rsidRDefault="00890044">
          <w:pPr>
            <w:pStyle w:val="TOC3"/>
            <w:tabs>
              <w:tab w:val="right" w:leader="dot" w:pos="9350"/>
            </w:tabs>
            <w:rPr>
              <w:noProof/>
              <w:sz w:val="22"/>
              <w:szCs w:val="22"/>
            </w:rPr>
          </w:pPr>
          <w:hyperlink w:anchor="_Toc404432787" w:history="1">
            <w:r w:rsidRPr="00B32423">
              <w:rPr>
                <w:rStyle w:val="Hyperlink"/>
                <w:noProof/>
              </w:rPr>
              <w:t>Preparation</w:t>
            </w:r>
            <w:r>
              <w:rPr>
                <w:noProof/>
                <w:webHidden/>
              </w:rPr>
              <w:tab/>
            </w:r>
            <w:r>
              <w:rPr>
                <w:noProof/>
                <w:webHidden/>
              </w:rPr>
              <w:fldChar w:fldCharType="begin"/>
            </w:r>
            <w:r>
              <w:rPr>
                <w:noProof/>
                <w:webHidden/>
              </w:rPr>
              <w:instrText xml:space="preserve"> PAGEREF _Toc404432787 \h </w:instrText>
            </w:r>
            <w:r>
              <w:rPr>
                <w:noProof/>
                <w:webHidden/>
              </w:rPr>
            </w:r>
            <w:r>
              <w:rPr>
                <w:noProof/>
                <w:webHidden/>
              </w:rPr>
              <w:fldChar w:fldCharType="separate"/>
            </w:r>
            <w:r>
              <w:rPr>
                <w:noProof/>
                <w:webHidden/>
              </w:rPr>
              <w:t>39</w:t>
            </w:r>
            <w:r>
              <w:rPr>
                <w:noProof/>
                <w:webHidden/>
              </w:rPr>
              <w:fldChar w:fldCharType="end"/>
            </w:r>
          </w:hyperlink>
        </w:p>
        <w:p w:rsidR="00890044" w:rsidRDefault="00890044">
          <w:pPr>
            <w:pStyle w:val="TOC3"/>
            <w:tabs>
              <w:tab w:val="right" w:leader="dot" w:pos="9350"/>
            </w:tabs>
            <w:rPr>
              <w:noProof/>
              <w:sz w:val="22"/>
              <w:szCs w:val="22"/>
            </w:rPr>
          </w:pPr>
          <w:hyperlink w:anchor="_Toc404432788" w:history="1">
            <w:r w:rsidRPr="00B32423">
              <w:rPr>
                <w:rStyle w:val="Hyperlink"/>
                <w:noProof/>
              </w:rPr>
              <w:t>Procedure</w:t>
            </w:r>
            <w:r>
              <w:rPr>
                <w:noProof/>
                <w:webHidden/>
              </w:rPr>
              <w:tab/>
            </w:r>
            <w:r>
              <w:rPr>
                <w:noProof/>
                <w:webHidden/>
              </w:rPr>
              <w:fldChar w:fldCharType="begin"/>
            </w:r>
            <w:r>
              <w:rPr>
                <w:noProof/>
                <w:webHidden/>
              </w:rPr>
              <w:instrText xml:space="preserve"> PAGEREF _Toc404432788 \h </w:instrText>
            </w:r>
            <w:r>
              <w:rPr>
                <w:noProof/>
                <w:webHidden/>
              </w:rPr>
            </w:r>
            <w:r>
              <w:rPr>
                <w:noProof/>
                <w:webHidden/>
              </w:rPr>
              <w:fldChar w:fldCharType="separate"/>
            </w:r>
            <w:r>
              <w:rPr>
                <w:noProof/>
                <w:webHidden/>
              </w:rPr>
              <w:t>42</w:t>
            </w:r>
            <w:r>
              <w:rPr>
                <w:noProof/>
                <w:webHidden/>
              </w:rPr>
              <w:fldChar w:fldCharType="end"/>
            </w:r>
          </w:hyperlink>
        </w:p>
        <w:p w:rsidR="00890044" w:rsidRDefault="00890044">
          <w:pPr>
            <w:pStyle w:val="TOC3"/>
            <w:tabs>
              <w:tab w:val="right" w:leader="dot" w:pos="9350"/>
            </w:tabs>
            <w:rPr>
              <w:noProof/>
              <w:sz w:val="22"/>
              <w:szCs w:val="22"/>
            </w:rPr>
          </w:pPr>
          <w:hyperlink w:anchor="_Toc404432789" w:history="1">
            <w:r w:rsidRPr="00B32423">
              <w:rPr>
                <w:rStyle w:val="Hyperlink"/>
                <w:noProof/>
              </w:rPr>
              <w:t>Results</w:t>
            </w:r>
            <w:r>
              <w:rPr>
                <w:noProof/>
                <w:webHidden/>
              </w:rPr>
              <w:tab/>
            </w:r>
            <w:r>
              <w:rPr>
                <w:noProof/>
                <w:webHidden/>
              </w:rPr>
              <w:fldChar w:fldCharType="begin"/>
            </w:r>
            <w:r>
              <w:rPr>
                <w:noProof/>
                <w:webHidden/>
              </w:rPr>
              <w:instrText xml:space="preserve"> PAGEREF _Toc404432789 \h </w:instrText>
            </w:r>
            <w:r>
              <w:rPr>
                <w:noProof/>
                <w:webHidden/>
              </w:rPr>
            </w:r>
            <w:r>
              <w:rPr>
                <w:noProof/>
                <w:webHidden/>
              </w:rPr>
              <w:fldChar w:fldCharType="separate"/>
            </w:r>
            <w:r>
              <w:rPr>
                <w:noProof/>
                <w:webHidden/>
              </w:rPr>
              <w:t>43</w:t>
            </w:r>
            <w:r>
              <w:rPr>
                <w:noProof/>
                <w:webHidden/>
              </w:rPr>
              <w:fldChar w:fldCharType="end"/>
            </w:r>
          </w:hyperlink>
        </w:p>
        <w:p w:rsidR="00890044" w:rsidRDefault="00890044">
          <w:pPr>
            <w:pStyle w:val="TOC3"/>
            <w:tabs>
              <w:tab w:val="right" w:leader="dot" w:pos="9350"/>
            </w:tabs>
            <w:rPr>
              <w:noProof/>
              <w:sz w:val="22"/>
              <w:szCs w:val="22"/>
            </w:rPr>
          </w:pPr>
          <w:hyperlink w:anchor="_Toc404432790" w:history="1">
            <w:r w:rsidRPr="00B32423">
              <w:rPr>
                <w:rStyle w:val="Hyperlink"/>
                <w:noProof/>
              </w:rPr>
              <w:t>Evaluation</w:t>
            </w:r>
            <w:r>
              <w:rPr>
                <w:noProof/>
                <w:webHidden/>
              </w:rPr>
              <w:tab/>
            </w:r>
            <w:r>
              <w:rPr>
                <w:noProof/>
                <w:webHidden/>
              </w:rPr>
              <w:fldChar w:fldCharType="begin"/>
            </w:r>
            <w:r>
              <w:rPr>
                <w:noProof/>
                <w:webHidden/>
              </w:rPr>
              <w:instrText xml:space="preserve"> PAGEREF _Toc404432790 \h </w:instrText>
            </w:r>
            <w:r>
              <w:rPr>
                <w:noProof/>
                <w:webHidden/>
              </w:rPr>
            </w:r>
            <w:r>
              <w:rPr>
                <w:noProof/>
                <w:webHidden/>
              </w:rPr>
              <w:fldChar w:fldCharType="separate"/>
            </w:r>
            <w:r>
              <w:rPr>
                <w:noProof/>
                <w:webHidden/>
              </w:rPr>
              <w:t>43</w:t>
            </w:r>
            <w:r>
              <w:rPr>
                <w:noProof/>
                <w:webHidden/>
              </w:rPr>
              <w:fldChar w:fldCharType="end"/>
            </w:r>
          </w:hyperlink>
        </w:p>
        <w:p w:rsidR="00890044" w:rsidRDefault="00890044">
          <w:pPr>
            <w:pStyle w:val="TOC2"/>
            <w:tabs>
              <w:tab w:val="right" w:leader="dot" w:pos="9350"/>
            </w:tabs>
            <w:rPr>
              <w:noProof/>
              <w:sz w:val="22"/>
              <w:szCs w:val="22"/>
            </w:rPr>
          </w:pPr>
          <w:hyperlink w:anchor="_Toc404432791" w:history="1">
            <w:r w:rsidRPr="00B32423">
              <w:rPr>
                <w:rStyle w:val="Hyperlink"/>
                <w:noProof/>
              </w:rPr>
              <w:t>Cell Sensors to Sound</w:t>
            </w:r>
            <w:r>
              <w:rPr>
                <w:noProof/>
                <w:webHidden/>
              </w:rPr>
              <w:tab/>
            </w:r>
            <w:r>
              <w:rPr>
                <w:noProof/>
                <w:webHidden/>
              </w:rPr>
              <w:fldChar w:fldCharType="begin"/>
            </w:r>
            <w:r>
              <w:rPr>
                <w:noProof/>
                <w:webHidden/>
              </w:rPr>
              <w:instrText xml:space="preserve"> PAGEREF _Toc404432791 \h </w:instrText>
            </w:r>
            <w:r>
              <w:rPr>
                <w:noProof/>
                <w:webHidden/>
              </w:rPr>
            </w:r>
            <w:r>
              <w:rPr>
                <w:noProof/>
                <w:webHidden/>
              </w:rPr>
              <w:fldChar w:fldCharType="separate"/>
            </w:r>
            <w:r>
              <w:rPr>
                <w:noProof/>
                <w:webHidden/>
              </w:rPr>
              <w:t>45</w:t>
            </w:r>
            <w:r>
              <w:rPr>
                <w:noProof/>
                <w:webHidden/>
              </w:rPr>
              <w:fldChar w:fldCharType="end"/>
            </w:r>
          </w:hyperlink>
        </w:p>
        <w:p w:rsidR="00890044" w:rsidRDefault="00890044">
          <w:pPr>
            <w:pStyle w:val="TOC3"/>
            <w:tabs>
              <w:tab w:val="right" w:leader="dot" w:pos="9350"/>
            </w:tabs>
            <w:rPr>
              <w:noProof/>
              <w:sz w:val="22"/>
              <w:szCs w:val="22"/>
            </w:rPr>
          </w:pPr>
          <w:hyperlink w:anchor="_Toc404432792" w:history="1">
            <w:r w:rsidRPr="00B32423">
              <w:rPr>
                <w:rStyle w:val="Hyperlink"/>
                <w:noProof/>
              </w:rPr>
              <w:t>Preparation</w:t>
            </w:r>
            <w:r>
              <w:rPr>
                <w:noProof/>
                <w:webHidden/>
              </w:rPr>
              <w:tab/>
            </w:r>
            <w:r>
              <w:rPr>
                <w:noProof/>
                <w:webHidden/>
              </w:rPr>
              <w:fldChar w:fldCharType="begin"/>
            </w:r>
            <w:r>
              <w:rPr>
                <w:noProof/>
                <w:webHidden/>
              </w:rPr>
              <w:instrText xml:space="preserve"> PAGEREF _Toc404432792 \h </w:instrText>
            </w:r>
            <w:r>
              <w:rPr>
                <w:noProof/>
                <w:webHidden/>
              </w:rPr>
            </w:r>
            <w:r>
              <w:rPr>
                <w:noProof/>
                <w:webHidden/>
              </w:rPr>
              <w:fldChar w:fldCharType="separate"/>
            </w:r>
            <w:r>
              <w:rPr>
                <w:noProof/>
                <w:webHidden/>
              </w:rPr>
              <w:t>45</w:t>
            </w:r>
            <w:r>
              <w:rPr>
                <w:noProof/>
                <w:webHidden/>
              </w:rPr>
              <w:fldChar w:fldCharType="end"/>
            </w:r>
          </w:hyperlink>
        </w:p>
        <w:p w:rsidR="00890044" w:rsidRDefault="00890044">
          <w:pPr>
            <w:pStyle w:val="TOC3"/>
            <w:tabs>
              <w:tab w:val="right" w:leader="dot" w:pos="9350"/>
            </w:tabs>
            <w:rPr>
              <w:noProof/>
              <w:sz w:val="22"/>
              <w:szCs w:val="22"/>
            </w:rPr>
          </w:pPr>
          <w:hyperlink w:anchor="_Toc404432793" w:history="1">
            <w:r w:rsidRPr="00B32423">
              <w:rPr>
                <w:rStyle w:val="Hyperlink"/>
                <w:noProof/>
              </w:rPr>
              <w:t>Test Procedure</w:t>
            </w:r>
            <w:r>
              <w:rPr>
                <w:noProof/>
                <w:webHidden/>
              </w:rPr>
              <w:tab/>
            </w:r>
            <w:r>
              <w:rPr>
                <w:noProof/>
                <w:webHidden/>
              </w:rPr>
              <w:fldChar w:fldCharType="begin"/>
            </w:r>
            <w:r>
              <w:rPr>
                <w:noProof/>
                <w:webHidden/>
              </w:rPr>
              <w:instrText xml:space="preserve"> PAGEREF _Toc404432793 \h </w:instrText>
            </w:r>
            <w:r>
              <w:rPr>
                <w:noProof/>
                <w:webHidden/>
              </w:rPr>
            </w:r>
            <w:r>
              <w:rPr>
                <w:noProof/>
                <w:webHidden/>
              </w:rPr>
              <w:fldChar w:fldCharType="separate"/>
            </w:r>
            <w:r>
              <w:rPr>
                <w:noProof/>
                <w:webHidden/>
              </w:rPr>
              <w:t>46</w:t>
            </w:r>
            <w:r>
              <w:rPr>
                <w:noProof/>
                <w:webHidden/>
              </w:rPr>
              <w:fldChar w:fldCharType="end"/>
            </w:r>
          </w:hyperlink>
        </w:p>
        <w:p w:rsidR="00890044" w:rsidRDefault="00890044">
          <w:pPr>
            <w:pStyle w:val="TOC3"/>
            <w:tabs>
              <w:tab w:val="right" w:leader="dot" w:pos="9350"/>
            </w:tabs>
            <w:rPr>
              <w:noProof/>
              <w:sz w:val="22"/>
              <w:szCs w:val="22"/>
            </w:rPr>
          </w:pPr>
          <w:hyperlink w:anchor="_Toc404432794" w:history="1">
            <w:r w:rsidRPr="00B32423">
              <w:rPr>
                <w:rStyle w:val="Hyperlink"/>
                <w:noProof/>
              </w:rPr>
              <w:t>Results</w:t>
            </w:r>
            <w:r>
              <w:rPr>
                <w:noProof/>
                <w:webHidden/>
              </w:rPr>
              <w:tab/>
            </w:r>
            <w:r>
              <w:rPr>
                <w:noProof/>
                <w:webHidden/>
              </w:rPr>
              <w:fldChar w:fldCharType="begin"/>
            </w:r>
            <w:r>
              <w:rPr>
                <w:noProof/>
                <w:webHidden/>
              </w:rPr>
              <w:instrText xml:space="preserve"> PAGEREF _Toc404432794 \h </w:instrText>
            </w:r>
            <w:r>
              <w:rPr>
                <w:noProof/>
                <w:webHidden/>
              </w:rPr>
            </w:r>
            <w:r>
              <w:rPr>
                <w:noProof/>
                <w:webHidden/>
              </w:rPr>
              <w:fldChar w:fldCharType="separate"/>
            </w:r>
            <w:r>
              <w:rPr>
                <w:noProof/>
                <w:webHidden/>
              </w:rPr>
              <w:t>46</w:t>
            </w:r>
            <w:r>
              <w:rPr>
                <w:noProof/>
                <w:webHidden/>
              </w:rPr>
              <w:fldChar w:fldCharType="end"/>
            </w:r>
          </w:hyperlink>
        </w:p>
        <w:p w:rsidR="00890044" w:rsidRDefault="00890044">
          <w:pPr>
            <w:pStyle w:val="TOC3"/>
            <w:tabs>
              <w:tab w:val="right" w:leader="dot" w:pos="9350"/>
            </w:tabs>
            <w:rPr>
              <w:noProof/>
              <w:sz w:val="22"/>
              <w:szCs w:val="22"/>
            </w:rPr>
          </w:pPr>
          <w:hyperlink w:anchor="_Toc404432795" w:history="1">
            <w:r w:rsidRPr="00B32423">
              <w:rPr>
                <w:rStyle w:val="Hyperlink"/>
                <w:noProof/>
              </w:rPr>
              <w:t>Evaluation</w:t>
            </w:r>
            <w:r>
              <w:rPr>
                <w:noProof/>
                <w:webHidden/>
              </w:rPr>
              <w:tab/>
            </w:r>
            <w:r>
              <w:rPr>
                <w:noProof/>
                <w:webHidden/>
              </w:rPr>
              <w:fldChar w:fldCharType="begin"/>
            </w:r>
            <w:r>
              <w:rPr>
                <w:noProof/>
                <w:webHidden/>
              </w:rPr>
              <w:instrText xml:space="preserve"> PAGEREF _Toc404432795 \h </w:instrText>
            </w:r>
            <w:r>
              <w:rPr>
                <w:noProof/>
                <w:webHidden/>
              </w:rPr>
            </w:r>
            <w:r>
              <w:rPr>
                <w:noProof/>
                <w:webHidden/>
              </w:rPr>
              <w:fldChar w:fldCharType="separate"/>
            </w:r>
            <w:r>
              <w:rPr>
                <w:noProof/>
                <w:webHidden/>
              </w:rPr>
              <w:t>47</w:t>
            </w:r>
            <w:r>
              <w:rPr>
                <w:noProof/>
                <w:webHidden/>
              </w:rPr>
              <w:fldChar w:fldCharType="end"/>
            </w:r>
          </w:hyperlink>
        </w:p>
        <w:p w:rsidR="00890044" w:rsidRDefault="00890044">
          <w:pPr>
            <w:pStyle w:val="TOC2"/>
            <w:tabs>
              <w:tab w:val="right" w:leader="dot" w:pos="9350"/>
            </w:tabs>
            <w:rPr>
              <w:noProof/>
              <w:sz w:val="22"/>
              <w:szCs w:val="22"/>
            </w:rPr>
          </w:pPr>
          <w:hyperlink w:anchor="_Toc404432796" w:history="1">
            <w:r w:rsidRPr="00B32423">
              <w:rPr>
                <w:rStyle w:val="Hyperlink"/>
                <w:noProof/>
              </w:rPr>
              <w:t>Smell Explorations</w:t>
            </w:r>
            <w:r>
              <w:rPr>
                <w:noProof/>
                <w:webHidden/>
              </w:rPr>
              <w:tab/>
            </w:r>
            <w:r>
              <w:rPr>
                <w:noProof/>
                <w:webHidden/>
              </w:rPr>
              <w:fldChar w:fldCharType="begin"/>
            </w:r>
            <w:r>
              <w:rPr>
                <w:noProof/>
                <w:webHidden/>
              </w:rPr>
              <w:instrText xml:space="preserve"> PAGEREF _Toc404432796 \h </w:instrText>
            </w:r>
            <w:r>
              <w:rPr>
                <w:noProof/>
                <w:webHidden/>
              </w:rPr>
            </w:r>
            <w:r>
              <w:rPr>
                <w:noProof/>
                <w:webHidden/>
              </w:rPr>
              <w:fldChar w:fldCharType="separate"/>
            </w:r>
            <w:r>
              <w:rPr>
                <w:noProof/>
                <w:webHidden/>
              </w:rPr>
              <w:t>49</w:t>
            </w:r>
            <w:r>
              <w:rPr>
                <w:noProof/>
                <w:webHidden/>
              </w:rPr>
              <w:fldChar w:fldCharType="end"/>
            </w:r>
          </w:hyperlink>
        </w:p>
        <w:p w:rsidR="00890044" w:rsidRDefault="00890044">
          <w:pPr>
            <w:pStyle w:val="TOC3"/>
            <w:tabs>
              <w:tab w:val="right" w:leader="dot" w:pos="9350"/>
            </w:tabs>
            <w:rPr>
              <w:noProof/>
              <w:sz w:val="22"/>
              <w:szCs w:val="22"/>
            </w:rPr>
          </w:pPr>
          <w:hyperlink w:anchor="_Toc404432797" w:history="1">
            <w:r w:rsidRPr="00B32423">
              <w:rPr>
                <w:rStyle w:val="Hyperlink"/>
                <w:noProof/>
              </w:rPr>
              <w:t>Smell Explorations 1 “The Foodcam”</w:t>
            </w:r>
            <w:r>
              <w:rPr>
                <w:noProof/>
                <w:webHidden/>
              </w:rPr>
              <w:tab/>
            </w:r>
            <w:r>
              <w:rPr>
                <w:noProof/>
                <w:webHidden/>
              </w:rPr>
              <w:fldChar w:fldCharType="begin"/>
            </w:r>
            <w:r>
              <w:rPr>
                <w:noProof/>
                <w:webHidden/>
              </w:rPr>
              <w:instrText xml:space="preserve"> PAGEREF _Toc404432797 \h </w:instrText>
            </w:r>
            <w:r>
              <w:rPr>
                <w:noProof/>
                <w:webHidden/>
              </w:rPr>
            </w:r>
            <w:r>
              <w:rPr>
                <w:noProof/>
                <w:webHidden/>
              </w:rPr>
              <w:fldChar w:fldCharType="separate"/>
            </w:r>
            <w:r>
              <w:rPr>
                <w:noProof/>
                <w:webHidden/>
              </w:rPr>
              <w:t>49</w:t>
            </w:r>
            <w:r>
              <w:rPr>
                <w:noProof/>
                <w:webHidden/>
              </w:rPr>
              <w:fldChar w:fldCharType="end"/>
            </w:r>
          </w:hyperlink>
        </w:p>
        <w:p w:rsidR="00890044" w:rsidRDefault="00890044">
          <w:pPr>
            <w:pStyle w:val="TOC3"/>
            <w:tabs>
              <w:tab w:val="right" w:leader="dot" w:pos="9350"/>
            </w:tabs>
            <w:rPr>
              <w:noProof/>
              <w:sz w:val="22"/>
              <w:szCs w:val="22"/>
            </w:rPr>
          </w:pPr>
          <w:hyperlink w:anchor="_Toc404432798" w:history="1">
            <w:r w:rsidRPr="00B32423">
              <w:rPr>
                <w:rStyle w:val="Hyperlink"/>
                <w:noProof/>
              </w:rPr>
              <w:t>Preparation</w:t>
            </w:r>
            <w:r>
              <w:rPr>
                <w:noProof/>
                <w:webHidden/>
              </w:rPr>
              <w:tab/>
            </w:r>
            <w:r>
              <w:rPr>
                <w:noProof/>
                <w:webHidden/>
              </w:rPr>
              <w:fldChar w:fldCharType="begin"/>
            </w:r>
            <w:r>
              <w:rPr>
                <w:noProof/>
                <w:webHidden/>
              </w:rPr>
              <w:instrText xml:space="preserve"> PAGEREF _Toc404432798 \h </w:instrText>
            </w:r>
            <w:r>
              <w:rPr>
                <w:noProof/>
                <w:webHidden/>
              </w:rPr>
            </w:r>
            <w:r>
              <w:rPr>
                <w:noProof/>
                <w:webHidden/>
              </w:rPr>
              <w:fldChar w:fldCharType="separate"/>
            </w:r>
            <w:r>
              <w:rPr>
                <w:noProof/>
                <w:webHidden/>
              </w:rPr>
              <w:t>49</w:t>
            </w:r>
            <w:r>
              <w:rPr>
                <w:noProof/>
                <w:webHidden/>
              </w:rPr>
              <w:fldChar w:fldCharType="end"/>
            </w:r>
          </w:hyperlink>
        </w:p>
        <w:p w:rsidR="00890044" w:rsidRDefault="00890044">
          <w:pPr>
            <w:pStyle w:val="TOC3"/>
            <w:tabs>
              <w:tab w:val="right" w:leader="dot" w:pos="9350"/>
            </w:tabs>
            <w:rPr>
              <w:noProof/>
              <w:sz w:val="22"/>
              <w:szCs w:val="22"/>
            </w:rPr>
          </w:pPr>
          <w:hyperlink w:anchor="_Toc404432799" w:history="1">
            <w:r w:rsidRPr="00B32423">
              <w:rPr>
                <w:rStyle w:val="Hyperlink"/>
                <w:noProof/>
              </w:rPr>
              <w:t>Evaluation</w:t>
            </w:r>
            <w:r>
              <w:rPr>
                <w:noProof/>
                <w:webHidden/>
              </w:rPr>
              <w:tab/>
            </w:r>
            <w:r>
              <w:rPr>
                <w:noProof/>
                <w:webHidden/>
              </w:rPr>
              <w:fldChar w:fldCharType="begin"/>
            </w:r>
            <w:r>
              <w:rPr>
                <w:noProof/>
                <w:webHidden/>
              </w:rPr>
              <w:instrText xml:space="preserve"> PAGEREF _Toc404432799 \h </w:instrText>
            </w:r>
            <w:r>
              <w:rPr>
                <w:noProof/>
                <w:webHidden/>
              </w:rPr>
            </w:r>
            <w:r>
              <w:rPr>
                <w:noProof/>
                <w:webHidden/>
              </w:rPr>
              <w:fldChar w:fldCharType="separate"/>
            </w:r>
            <w:r>
              <w:rPr>
                <w:noProof/>
                <w:webHidden/>
              </w:rPr>
              <w:t>49</w:t>
            </w:r>
            <w:r>
              <w:rPr>
                <w:noProof/>
                <w:webHidden/>
              </w:rPr>
              <w:fldChar w:fldCharType="end"/>
            </w:r>
          </w:hyperlink>
        </w:p>
        <w:p w:rsidR="00890044" w:rsidRDefault="00890044">
          <w:pPr>
            <w:pStyle w:val="TOC2"/>
            <w:tabs>
              <w:tab w:val="right" w:leader="dot" w:pos="9350"/>
            </w:tabs>
            <w:rPr>
              <w:noProof/>
              <w:sz w:val="22"/>
              <w:szCs w:val="22"/>
            </w:rPr>
          </w:pPr>
          <w:hyperlink w:anchor="_Toc404432800" w:history="1">
            <w:r w:rsidRPr="00B32423">
              <w:rPr>
                <w:rStyle w:val="Hyperlink"/>
                <w:noProof/>
              </w:rPr>
              <w:t>Smell Explorations 2 “The smell-mixer”</w:t>
            </w:r>
            <w:r>
              <w:rPr>
                <w:noProof/>
                <w:webHidden/>
              </w:rPr>
              <w:tab/>
            </w:r>
            <w:r>
              <w:rPr>
                <w:noProof/>
                <w:webHidden/>
              </w:rPr>
              <w:fldChar w:fldCharType="begin"/>
            </w:r>
            <w:r>
              <w:rPr>
                <w:noProof/>
                <w:webHidden/>
              </w:rPr>
              <w:instrText xml:space="preserve"> PAGEREF _Toc404432800 \h </w:instrText>
            </w:r>
            <w:r>
              <w:rPr>
                <w:noProof/>
                <w:webHidden/>
              </w:rPr>
            </w:r>
            <w:r>
              <w:rPr>
                <w:noProof/>
                <w:webHidden/>
              </w:rPr>
              <w:fldChar w:fldCharType="separate"/>
            </w:r>
            <w:r>
              <w:rPr>
                <w:noProof/>
                <w:webHidden/>
              </w:rPr>
              <w:t>50</w:t>
            </w:r>
            <w:r>
              <w:rPr>
                <w:noProof/>
                <w:webHidden/>
              </w:rPr>
              <w:fldChar w:fldCharType="end"/>
            </w:r>
          </w:hyperlink>
        </w:p>
        <w:p w:rsidR="00890044" w:rsidRDefault="00890044">
          <w:pPr>
            <w:pStyle w:val="TOC3"/>
            <w:tabs>
              <w:tab w:val="right" w:leader="dot" w:pos="9350"/>
            </w:tabs>
            <w:rPr>
              <w:noProof/>
              <w:sz w:val="22"/>
              <w:szCs w:val="22"/>
            </w:rPr>
          </w:pPr>
          <w:hyperlink w:anchor="_Toc404432801" w:history="1">
            <w:r w:rsidRPr="00B32423">
              <w:rPr>
                <w:rStyle w:val="Hyperlink"/>
                <w:noProof/>
              </w:rPr>
              <w:t>Preparation</w:t>
            </w:r>
            <w:r>
              <w:rPr>
                <w:noProof/>
                <w:webHidden/>
              </w:rPr>
              <w:tab/>
            </w:r>
            <w:r>
              <w:rPr>
                <w:noProof/>
                <w:webHidden/>
              </w:rPr>
              <w:fldChar w:fldCharType="begin"/>
            </w:r>
            <w:r>
              <w:rPr>
                <w:noProof/>
                <w:webHidden/>
              </w:rPr>
              <w:instrText xml:space="preserve"> PAGEREF _Toc404432801 \h </w:instrText>
            </w:r>
            <w:r>
              <w:rPr>
                <w:noProof/>
                <w:webHidden/>
              </w:rPr>
            </w:r>
            <w:r>
              <w:rPr>
                <w:noProof/>
                <w:webHidden/>
              </w:rPr>
              <w:fldChar w:fldCharType="separate"/>
            </w:r>
            <w:r>
              <w:rPr>
                <w:noProof/>
                <w:webHidden/>
              </w:rPr>
              <w:t>50</w:t>
            </w:r>
            <w:r>
              <w:rPr>
                <w:noProof/>
                <w:webHidden/>
              </w:rPr>
              <w:fldChar w:fldCharType="end"/>
            </w:r>
          </w:hyperlink>
        </w:p>
        <w:p w:rsidR="00890044" w:rsidRDefault="00890044">
          <w:pPr>
            <w:pStyle w:val="TOC3"/>
            <w:tabs>
              <w:tab w:val="right" w:leader="dot" w:pos="9350"/>
            </w:tabs>
            <w:rPr>
              <w:noProof/>
              <w:sz w:val="22"/>
              <w:szCs w:val="22"/>
            </w:rPr>
          </w:pPr>
          <w:hyperlink w:anchor="_Toc404432802" w:history="1">
            <w:r w:rsidRPr="00B32423">
              <w:rPr>
                <w:rStyle w:val="Hyperlink"/>
                <w:noProof/>
              </w:rPr>
              <w:t>Results</w:t>
            </w:r>
            <w:r>
              <w:rPr>
                <w:noProof/>
                <w:webHidden/>
              </w:rPr>
              <w:tab/>
            </w:r>
            <w:r>
              <w:rPr>
                <w:noProof/>
                <w:webHidden/>
              </w:rPr>
              <w:fldChar w:fldCharType="begin"/>
            </w:r>
            <w:r>
              <w:rPr>
                <w:noProof/>
                <w:webHidden/>
              </w:rPr>
              <w:instrText xml:space="preserve"> PAGEREF _Toc404432802 \h </w:instrText>
            </w:r>
            <w:r>
              <w:rPr>
                <w:noProof/>
                <w:webHidden/>
              </w:rPr>
            </w:r>
            <w:r>
              <w:rPr>
                <w:noProof/>
                <w:webHidden/>
              </w:rPr>
              <w:fldChar w:fldCharType="separate"/>
            </w:r>
            <w:r>
              <w:rPr>
                <w:noProof/>
                <w:webHidden/>
              </w:rPr>
              <w:t>50</w:t>
            </w:r>
            <w:r>
              <w:rPr>
                <w:noProof/>
                <w:webHidden/>
              </w:rPr>
              <w:fldChar w:fldCharType="end"/>
            </w:r>
          </w:hyperlink>
        </w:p>
        <w:p w:rsidR="00890044" w:rsidRDefault="00890044">
          <w:pPr>
            <w:pStyle w:val="TOC3"/>
            <w:tabs>
              <w:tab w:val="right" w:leader="dot" w:pos="9350"/>
            </w:tabs>
            <w:rPr>
              <w:noProof/>
              <w:sz w:val="22"/>
              <w:szCs w:val="22"/>
            </w:rPr>
          </w:pPr>
          <w:hyperlink w:anchor="_Toc404432803" w:history="1">
            <w:r w:rsidRPr="00B32423">
              <w:rPr>
                <w:rStyle w:val="Hyperlink"/>
                <w:noProof/>
              </w:rPr>
              <w:t>Evaluation</w:t>
            </w:r>
            <w:r>
              <w:rPr>
                <w:noProof/>
                <w:webHidden/>
              </w:rPr>
              <w:tab/>
            </w:r>
            <w:r>
              <w:rPr>
                <w:noProof/>
                <w:webHidden/>
              </w:rPr>
              <w:fldChar w:fldCharType="begin"/>
            </w:r>
            <w:r>
              <w:rPr>
                <w:noProof/>
                <w:webHidden/>
              </w:rPr>
              <w:instrText xml:space="preserve"> PAGEREF _Toc404432803 \h </w:instrText>
            </w:r>
            <w:r>
              <w:rPr>
                <w:noProof/>
                <w:webHidden/>
              </w:rPr>
            </w:r>
            <w:r>
              <w:rPr>
                <w:noProof/>
                <w:webHidden/>
              </w:rPr>
              <w:fldChar w:fldCharType="separate"/>
            </w:r>
            <w:r>
              <w:rPr>
                <w:noProof/>
                <w:webHidden/>
              </w:rPr>
              <w:t>50</w:t>
            </w:r>
            <w:r>
              <w:rPr>
                <w:noProof/>
                <w:webHidden/>
              </w:rPr>
              <w:fldChar w:fldCharType="end"/>
            </w:r>
          </w:hyperlink>
        </w:p>
        <w:p w:rsidR="00890044" w:rsidRDefault="00890044">
          <w:pPr>
            <w:pStyle w:val="TOC2"/>
            <w:tabs>
              <w:tab w:val="right" w:leader="dot" w:pos="9350"/>
            </w:tabs>
            <w:rPr>
              <w:noProof/>
              <w:sz w:val="22"/>
              <w:szCs w:val="22"/>
            </w:rPr>
          </w:pPr>
          <w:hyperlink w:anchor="_Toc404432804" w:history="1">
            <w:r w:rsidRPr="00B32423">
              <w:rPr>
                <w:rStyle w:val="Hyperlink"/>
                <w:noProof/>
              </w:rPr>
              <w:t>User Studies (the less successful ones)</w:t>
            </w:r>
            <w:r>
              <w:rPr>
                <w:noProof/>
                <w:webHidden/>
              </w:rPr>
              <w:tab/>
            </w:r>
            <w:r>
              <w:rPr>
                <w:noProof/>
                <w:webHidden/>
              </w:rPr>
              <w:fldChar w:fldCharType="begin"/>
            </w:r>
            <w:r>
              <w:rPr>
                <w:noProof/>
                <w:webHidden/>
              </w:rPr>
              <w:instrText xml:space="preserve"> PAGEREF _Toc404432804 \h </w:instrText>
            </w:r>
            <w:r>
              <w:rPr>
                <w:noProof/>
                <w:webHidden/>
              </w:rPr>
            </w:r>
            <w:r>
              <w:rPr>
                <w:noProof/>
                <w:webHidden/>
              </w:rPr>
              <w:fldChar w:fldCharType="separate"/>
            </w:r>
            <w:r>
              <w:rPr>
                <w:noProof/>
                <w:webHidden/>
              </w:rPr>
              <w:t>51</w:t>
            </w:r>
            <w:r>
              <w:rPr>
                <w:noProof/>
                <w:webHidden/>
              </w:rPr>
              <w:fldChar w:fldCharType="end"/>
            </w:r>
          </w:hyperlink>
        </w:p>
        <w:p w:rsidR="00890044" w:rsidRDefault="00890044">
          <w:pPr>
            <w:pStyle w:val="TOC2"/>
            <w:tabs>
              <w:tab w:val="right" w:leader="dot" w:pos="9350"/>
            </w:tabs>
            <w:rPr>
              <w:noProof/>
              <w:sz w:val="22"/>
              <w:szCs w:val="22"/>
            </w:rPr>
          </w:pPr>
          <w:hyperlink w:anchor="_Toc404432805" w:history="1">
            <w:r w:rsidRPr="00B32423">
              <w:rPr>
                <w:rStyle w:val="Hyperlink"/>
                <w:noProof/>
              </w:rPr>
              <w:t>Stress to Sound</w:t>
            </w:r>
            <w:r>
              <w:rPr>
                <w:noProof/>
                <w:webHidden/>
              </w:rPr>
              <w:tab/>
            </w:r>
            <w:r>
              <w:rPr>
                <w:noProof/>
                <w:webHidden/>
              </w:rPr>
              <w:fldChar w:fldCharType="begin"/>
            </w:r>
            <w:r>
              <w:rPr>
                <w:noProof/>
                <w:webHidden/>
              </w:rPr>
              <w:instrText xml:space="preserve"> PAGEREF _Toc404432805 \h </w:instrText>
            </w:r>
            <w:r>
              <w:rPr>
                <w:noProof/>
                <w:webHidden/>
              </w:rPr>
            </w:r>
            <w:r>
              <w:rPr>
                <w:noProof/>
                <w:webHidden/>
              </w:rPr>
              <w:fldChar w:fldCharType="separate"/>
            </w:r>
            <w:r>
              <w:rPr>
                <w:noProof/>
                <w:webHidden/>
              </w:rPr>
              <w:t>51</w:t>
            </w:r>
            <w:r>
              <w:rPr>
                <w:noProof/>
                <w:webHidden/>
              </w:rPr>
              <w:fldChar w:fldCharType="end"/>
            </w:r>
          </w:hyperlink>
        </w:p>
        <w:p w:rsidR="00890044" w:rsidRDefault="00890044">
          <w:pPr>
            <w:pStyle w:val="TOC3"/>
            <w:tabs>
              <w:tab w:val="right" w:leader="dot" w:pos="9350"/>
            </w:tabs>
            <w:rPr>
              <w:noProof/>
              <w:sz w:val="22"/>
              <w:szCs w:val="22"/>
            </w:rPr>
          </w:pPr>
          <w:hyperlink w:anchor="_Toc404432806" w:history="1">
            <w:r w:rsidRPr="00B32423">
              <w:rPr>
                <w:rStyle w:val="Hyperlink"/>
                <w:noProof/>
              </w:rPr>
              <w:t>Preparation</w:t>
            </w:r>
            <w:r>
              <w:rPr>
                <w:noProof/>
                <w:webHidden/>
              </w:rPr>
              <w:tab/>
            </w:r>
            <w:r>
              <w:rPr>
                <w:noProof/>
                <w:webHidden/>
              </w:rPr>
              <w:fldChar w:fldCharType="begin"/>
            </w:r>
            <w:r>
              <w:rPr>
                <w:noProof/>
                <w:webHidden/>
              </w:rPr>
              <w:instrText xml:space="preserve"> PAGEREF _Toc404432806 \h </w:instrText>
            </w:r>
            <w:r>
              <w:rPr>
                <w:noProof/>
                <w:webHidden/>
              </w:rPr>
            </w:r>
            <w:r>
              <w:rPr>
                <w:noProof/>
                <w:webHidden/>
              </w:rPr>
              <w:fldChar w:fldCharType="separate"/>
            </w:r>
            <w:r>
              <w:rPr>
                <w:noProof/>
                <w:webHidden/>
              </w:rPr>
              <w:t>51</w:t>
            </w:r>
            <w:r>
              <w:rPr>
                <w:noProof/>
                <w:webHidden/>
              </w:rPr>
              <w:fldChar w:fldCharType="end"/>
            </w:r>
          </w:hyperlink>
        </w:p>
        <w:p w:rsidR="00890044" w:rsidRDefault="00890044">
          <w:pPr>
            <w:pStyle w:val="TOC3"/>
            <w:tabs>
              <w:tab w:val="right" w:leader="dot" w:pos="9350"/>
            </w:tabs>
            <w:rPr>
              <w:noProof/>
              <w:sz w:val="22"/>
              <w:szCs w:val="22"/>
            </w:rPr>
          </w:pPr>
          <w:hyperlink w:anchor="_Toc404432807" w:history="1">
            <w:r w:rsidRPr="00B32423">
              <w:rPr>
                <w:rStyle w:val="Hyperlink"/>
                <w:noProof/>
              </w:rPr>
              <w:t>Evaluation</w:t>
            </w:r>
            <w:r>
              <w:rPr>
                <w:noProof/>
                <w:webHidden/>
              </w:rPr>
              <w:tab/>
            </w:r>
            <w:r>
              <w:rPr>
                <w:noProof/>
                <w:webHidden/>
              </w:rPr>
              <w:fldChar w:fldCharType="begin"/>
            </w:r>
            <w:r>
              <w:rPr>
                <w:noProof/>
                <w:webHidden/>
              </w:rPr>
              <w:instrText xml:space="preserve"> PAGEREF _Toc404432807 \h </w:instrText>
            </w:r>
            <w:r>
              <w:rPr>
                <w:noProof/>
                <w:webHidden/>
              </w:rPr>
            </w:r>
            <w:r>
              <w:rPr>
                <w:noProof/>
                <w:webHidden/>
              </w:rPr>
              <w:fldChar w:fldCharType="separate"/>
            </w:r>
            <w:r>
              <w:rPr>
                <w:noProof/>
                <w:webHidden/>
              </w:rPr>
              <w:t>52</w:t>
            </w:r>
            <w:r>
              <w:rPr>
                <w:noProof/>
                <w:webHidden/>
              </w:rPr>
              <w:fldChar w:fldCharType="end"/>
            </w:r>
          </w:hyperlink>
        </w:p>
        <w:p w:rsidR="00890044" w:rsidRDefault="00890044">
          <w:pPr>
            <w:pStyle w:val="TOC2"/>
            <w:tabs>
              <w:tab w:val="right" w:leader="dot" w:pos="9350"/>
            </w:tabs>
            <w:rPr>
              <w:noProof/>
              <w:sz w:val="22"/>
              <w:szCs w:val="22"/>
            </w:rPr>
          </w:pPr>
          <w:hyperlink w:anchor="_Toc404432808" w:history="1">
            <w:r w:rsidRPr="00B32423">
              <w:rPr>
                <w:rStyle w:val="Hyperlink"/>
                <w:noProof/>
              </w:rPr>
              <w:t>Location to temperature</w:t>
            </w:r>
            <w:r>
              <w:rPr>
                <w:noProof/>
                <w:webHidden/>
              </w:rPr>
              <w:tab/>
            </w:r>
            <w:r>
              <w:rPr>
                <w:noProof/>
                <w:webHidden/>
              </w:rPr>
              <w:fldChar w:fldCharType="begin"/>
            </w:r>
            <w:r>
              <w:rPr>
                <w:noProof/>
                <w:webHidden/>
              </w:rPr>
              <w:instrText xml:space="preserve"> PAGEREF _Toc404432808 \h </w:instrText>
            </w:r>
            <w:r>
              <w:rPr>
                <w:noProof/>
                <w:webHidden/>
              </w:rPr>
            </w:r>
            <w:r>
              <w:rPr>
                <w:noProof/>
                <w:webHidden/>
              </w:rPr>
              <w:fldChar w:fldCharType="separate"/>
            </w:r>
            <w:r>
              <w:rPr>
                <w:noProof/>
                <w:webHidden/>
              </w:rPr>
              <w:t>55</w:t>
            </w:r>
            <w:r>
              <w:rPr>
                <w:noProof/>
                <w:webHidden/>
              </w:rPr>
              <w:fldChar w:fldCharType="end"/>
            </w:r>
          </w:hyperlink>
        </w:p>
        <w:p w:rsidR="00890044" w:rsidRDefault="00890044">
          <w:pPr>
            <w:pStyle w:val="TOC3"/>
            <w:tabs>
              <w:tab w:val="right" w:leader="dot" w:pos="9350"/>
            </w:tabs>
            <w:rPr>
              <w:noProof/>
              <w:sz w:val="22"/>
              <w:szCs w:val="22"/>
            </w:rPr>
          </w:pPr>
          <w:hyperlink w:anchor="_Toc404432809" w:history="1">
            <w:r w:rsidRPr="00B32423">
              <w:rPr>
                <w:rStyle w:val="Hyperlink"/>
                <w:noProof/>
              </w:rPr>
              <w:t>Preparation</w:t>
            </w:r>
            <w:r>
              <w:rPr>
                <w:noProof/>
                <w:webHidden/>
              </w:rPr>
              <w:tab/>
            </w:r>
            <w:r>
              <w:rPr>
                <w:noProof/>
                <w:webHidden/>
              </w:rPr>
              <w:fldChar w:fldCharType="begin"/>
            </w:r>
            <w:r>
              <w:rPr>
                <w:noProof/>
                <w:webHidden/>
              </w:rPr>
              <w:instrText xml:space="preserve"> PAGEREF _Toc404432809 \h </w:instrText>
            </w:r>
            <w:r>
              <w:rPr>
                <w:noProof/>
                <w:webHidden/>
              </w:rPr>
            </w:r>
            <w:r>
              <w:rPr>
                <w:noProof/>
                <w:webHidden/>
              </w:rPr>
              <w:fldChar w:fldCharType="separate"/>
            </w:r>
            <w:r>
              <w:rPr>
                <w:noProof/>
                <w:webHidden/>
              </w:rPr>
              <w:t>55</w:t>
            </w:r>
            <w:r>
              <w:rPr>
                <w:noProof/>
                <w:webHidden/>
              </w:rPr>
              <w:fldChar w:fldCharType="end"/>
            </w:r>
          </w:hyperlink>
        </w:p>
        <w:p w:rsidR="00890044" w:rsidRDefault="00890044">
          <w:pPr>
            <w:pStyle w:val="TOC3"/>
            <w:tabs>
              <w:tab w:val="right" w:leader="dot" w:pos="9350"/>
            </w:tabs>
            <w:rPr>
              <w:noProof/>
              <w:sz w:val="22"/>
              <w:szCs w:val="22"/>
            </w:rPr>
          </w:pPr>
          <w:hyperlink w:anchor="_Toc404432810" w:history="1">
            <w:r w:rsidRPr="00B32423">
              <w:rPr>
                <w:rStyle w:val="Hyperlink"/>
                <w:noProof/>
              </w:rPr>
              <w:t>Procedure</w:t>
            </w:r>
            <w:r>
              <w:rPr>
                <w:noProof/>
                <w:webHidden/>
              </w:rPr>
              <w:tab/>
            </w:r>
            <w:r>
              <w:rPr>
                <w:noProof/>
                <w:webHidden/>
              </w:rPr>
              <w:fldChar w:fldCharType="begin"/>
            </w:r>
            <w:r>
              <w:rPr>
                <w:noProof/>
                <w:webHidden/>
              </w:rPr>
              <w:instrText xml:space="preserve"> PAGEREF _Toc404432810 \h </w:instrText>
            </w:r>
            <w:r>
              <w:rPr>
                <w:noProof/>
                <w:webHidden/>
              </w:rPr>
            </w:r>
            <w:r>
              <w:rPr>
                <w:noProof/>
                <w:webHidden/>
              </w:rPr>
              <w:fldChar w:fldCharType="separate"/>
            </w:r>
            <w:r>
              <w:rPr>
                <w:noProof/>
                <w:webHidden/>
              </w:rPr>
              <w:t>55</w:t>
            </w:r>
            <w:r>
              <w:rPr>
                <w:noProof/>
                <w:webHidden/>
              </w:rPr>
              <w:fldChar w:fldCharType="end"/>
            </w:r>
          </w:hyperlink>
        </w:p>
        <w:p w:rsidR="00890044" w:rsidRDefault="00890044">
          <w:pPr>
            <w:pStyle w:val="TOC3"/>
            <w:tabs>
              <w:tab w:val="right" w:leader="dot" w:pos="9350"/>
            </w:tabs>
            <w:rPr>
              <w:noProof/>
              <w:sz w:val="22"/>
              <w:szCs w:val="22"/>
            </w:rPr>
          </w:pPr>
          <w:hyperlink w:anchor="_Toc404432811" w:history="1">
            <w:r w:rsidRPr="00B32423">
              <w:rPr>
                <w:rStyle w:val="Hyperlink"/>
                <w:noProof/>
              </w:rPr>
              <w:t>Results</w:t>
            </w:r>
            <w:r>
              <w:rPr>
                <w:noProof/>
                <w:webHidden/>
              </w:rPr>
              <w:tab/>
            </w:r>
            <w:r>
              <w:rPr>
                <w:noProof/>
                <w:webHidden/>
              </w:rPr>
              <w:fldChar w:fldCharType="begin"/>
            </w:r>
            <w:r>
              <w:rPr>
                <w:noProof/>
                <w:webHidden/>
              </w:rPr>
              <w:instrText xml:space="preserve"> PAGEREF _Toc404432811 \h </w:instrText>
            </w:r>
            <w:r>
              <w:rPr>
                <w:noProof/>
                <w:webHidden/>
              </w:rPr>
            </w:r>
            <w:r>
              <w:rPr>
                <w:noProof/>
                <w:webHidden/>
              </w:rPr>
              <w:fldChar w:fldCharType="separate"/>
            </w:r>
            <w:r>
              <w:rPr>
                <w:noProof/>
                <w:webHidden/>
              </w:rPr>
              <w:t>55</w:t>
            </w:r>
            <w:r>
              <w:rPr>
                <w:noProof/>
                <w:webHidden/>
              </w:rPr>
              <w:fldChar w:fldCharType="end"/>
            </w:r>
          </w:hyperlink>
        </w:p>
        <w:p w:rsidR="00890044" w:rsidRDefault="00890044">
          <w:pPr>
            <w:pStyle w:val="TOC3"/>
            <w:tabs>
              <w:tab w:val="right" w:leader="dot" w:pos="9350"/>
            </w:tabs>
            <w:rPr>
              <w:noProof/>
              <w:sz w:val="22"/>
              <w:szCs w:val="22"/>
            </w:rPr>
          </w:pPr>
          <w:hyperlink w:anchor="_Toc404432812" w:history="1">
            <w:r w:rsidRPr="00B32423">
              <w:rPr>
                <w:rStyle w:val="Hyperlink"/>
                <w:noProof/>
              </w:rPr>
              <w:t>Evaluation</w:t>
            </w:r>
            <w:r>
              <w:rPr>
                <w:noProof/>
                <w:webHidden/>
              </w:rPr>
              <w:tab/>
            </w:r>
            <w:r>
              <w:rPr>
                <w:noProof/>
                <w:webHidden/>
              </w:rPr>
              <w:fldChar w:fldCharType="begin"/>
            </w:r>
            <w:r>
              <w:rPr>
                <w:noProof/>
                <w:webHidden/>
              </w:rPr>
              <w:instrText xml:space="preserve"> PAGEREF _Toc404432812 \h </w:instrText>
            </w:r>
            <w:r>
              <w:rPr>
                <w:noProof/>
                <w:webHidden/>
              </w:rPr>
            </w:r>
            <w:r>
              <w:rPr>
                <w:noProof/>
                <w:webHidden/>
              </w:rPr>
              <w:fldChar w:fldCharType="separate"/>
            </w:r>
            <w:r>
              <w:rPr>
                <w:noProof/>
                <w:webHidden/>
              </w:rPr>
              <w:t>56</w:t>
            </w:r>
            <w:r>
              <w:rPr>
                <w:noProof/>
                <w:webHidden/>
              </w:rPr>
              <w:fldChar w:fldCharType="end"/>
            </w:r>
          </w:hyperlink>
        </w:p>
        <w:p w:rsidR="00890044" w:rsidRDefault="00890044">
          <w:pPr>
            <w:pStyle w:val="TOC2"/>
            <w:tabs>
              <w:tab w:val="right" w:leader="dot" w:pos="9350"/>
            </w:tabs>
            <w:rPr>
              <w:noProof/>
              <w:sz w:val="22"/>
              <w:szCs w:val="22"/>
            </w:rPr>
          </w:pPr>
          <w:hyperlink w:anchor="_Toc404432813" w:history="1">
            <w:r w:rsidRPr="00B32423">
              <w:rPr>
                <w:rStyle w:val="Hyperlink"/>
                <w:noProof/>
              </w:rPr>
              <w:t>User Studies Summary</w:t>
            </w:r>
            <w:r>
              <w:rPr>
                <w:noProof/>
                <w:webHidden/>
              </w:rPr>
              <w:tab/>
            </w:r>
            <w:r>
              <w:rPr>
                <w:noProof/>
                <w:webHidden/>
              </w:rPr>
              <w:fldChar w:fldCharType="begin"/>
            </w:r>
            <w:r>
              <w:rPr>
                <w:noProof/>
                <w:webHidden/>
              </w:rPr>
              <w:instrText xml:space="preserve"> PAGEREF _Toc404432813 \h </w:instrText>
            </w:r>
            <w:r>
              <w:rPr>
                <w:noProof/>
                <w:webHidden/>
              </w:rPr>
            </w:r>
            <w:r>
              <w:rPr>
                <w:noProof/>
                <w:webHidden/>
              </w:rPr>
              <w:fldChar w:fldCharType="separate"/>
            </w:r>
            <w:r>
              <w:rPr>
                <w:noProof/>
                <w:webHidden/>
              </w:rPr>
              <w:t>57</w:t>
            </w:r>
            <w:r>
              <w:rPr>
                <w:noProof/>
                <w:webHidden/>
              </w:rPr>
              <w:fldChar w:fldCharType="end"/>
            </w:r>
          </w:hyperlink>
        </w:p>
        <w:p w:rsidR="00890044" w:rsidRDefault="00890044">
          <w:pPr>
            <w:pStyle w:val="TOC3"/>
            <w:tabs>
              <w:tab w:val="right" w:leader="dot" w:pos="9350"/>
            </w:tabs>
            <w:rPr>
              <w:noProof/>
              <w:sz w:val="22"/>
              <w:szCs w:val="22"/>
            </w:rPr>
          </w:pPr>
          <w:hyperlink w:anchor="_Toc404432814" w:history="1">
            <w:r w:rsidRPr="00B32423">
              <w:rPr>
                <w:rStyle w:val="Hyperlink"/>
                <w:noProof/>
              </w:rPr>
              <w:t>User Studies</w:t>
            </w:r>
            <w:r>
              <w:rPr>
                <w:noProof/>
                <w:webHidden/>
              </w:rPr>
              <w:tab/>
            </w:r>
            <w:r>
              <w:rPr>
                <w:noProof/>
                <w:webHidden/>
              </w:rPr>
              <w:fldChar w:fldCharType="begin"/>
            </w:r>
            <w:r>
              <w:rPr>
                <w:noProof/>
                <w:webHidden/>
              </w:rPr>
              <w:instrText xml:space="preserve"> PAGEREF _Toc404432814 \h </w:instrText>
            </w:r>
            <w:r>
              <w:rPr>
                <w:noProof/>
                <w:webHidden/>
              </w:rPr>
            </w:r>
            <w:r>
              <w:rPr>
                <w:noProof/>
                <w:webHidden/>
              </w:rPr>
              <w:fldChar w:fldCharType="separate"/>
            </w:r>
            <w:r>
              <w:rPr>
                <w:noProof/>
                <w:webHidden/>
              </w:rPr>
              <w:t>57</w:t>
            </w:r>
            <w:r>
              <w:rPr>
                <w:noProof/>
                <w:webHidden/>
              </w:rPr>
              <w:fldChar w:fldCharType="end"/>
            </w:r>
          </w:hyperlink>
        </w:p>
        <w:p w:rsidR="00890044" w:rsidRDefault="00890044">
          <w:pPr>
            <w:pStyle w:val="TOC3"/>
            <w:tabs>
              <w:tab w:val="right" w:leader="dot" w:pos="9350"/>
            </w:tabs>
            <w:rPr>
              <w:noProof/>
              <w:sz w:val="22"/>
              <w:szCs w:val="22"/>
            </w:rPr>
          </w:pPr>
          <w:hyperlink w:anchor="_Toc404432815" w:history="1">
            <w:r w:rsidRPr="00B32423">
              <w:rPr>
                <w:rStyle w:val="Hyperlink"/>
                <w:noProof/>
              </w:rPr>
              <w:t>Results and Conclusions</w:t>
            </w:r>
            <w:r>
              <w:rPr>
                <w:noProof/>
                <w:webHidden/>
              </w:rPr>
              <w:tab/>
            </w:r>
            <w:r>
              <w:rPr>
                <w:noProof/>
                <w:webHidden/>
              </w:rPr>
              <w:fldChar w:fldCharType="begin"/>
            </w:r>
            <w:r>
              <w:rPr>
                <w:noProof/>
                <w:webHidden/>
              </w:rPr>
              <w:instrText xml:space="preserve"> PAGEREF _Toc404432815 \h </w:instrText>
            </w:r>
            <w:r>
              <w:rPr>
                <w:noProof/>
                <w:webHidden/>
              </w:rPr>
            </w:r>
            <w:r>
              <w:rPr>
                <w:noProof/>
                <w:webHidden/>
              </w:rPr>
              <w:fldChar w:fldCharType="separate"/>
            </w:r>
            <w:r>
              <w:rPr>
                <w:noProof/>
                <w:webHidden/>
              </w:rPr>
              <w:t>57</w:t>
            </w:r>
            <w:r>
              <w:rPr>
                <w:noProof/>
                <w:webHidden/>
              </w:rPr>
              <w:fldChar w:fldCharType="end"/>
            </w:r>
          </w:hyperlink>
        </w:p>
        <w:p w:rsidR="00890044" w:rsidRDefault="00890044">
          <w:pPr>
            <w:pStyle w:val="TOC1"/>
            <w:tabs>
              <w:tab w:val="right" w:leader="dot" w:pos="9350"/>
            </w:tabs>
            <w:rPr>
              <w:noProof/>
              <w:sz w:val="22"/>
              <w:szCs w:val="22"/>
            </w:rPr>
          </w:pPr>
          <w:hyperlink w:anchor="_Toc404432816" w:history="1">
            <w:r w:rsidRPr="00B32423">
              <w:rPr>
                <w:rStyle w:val="Hyperlink"/>
                <w:noProof/>
              </w:rPr>
              <w:t>Research Questions</w:t>
            </w:r>
            <w:r>
              <w:rPr>
                <w:noProof/>
                <w:webHidden/>
              </w:rPr>
              <w:tab/>
            </w:r>
            <w:r>
              <w:rPr>
                <w:noProof/>
                <w:webHidden/>
              </w:rPr>
              <w:fldChar w:fldCharType="begin"/>
            </w:r>
            <w:r>
              <w:rPr>
                <w:noProof/>
                <w:webHidden/>
              </w:rPr>
              <w:instrText xml:space="preserve"> PAGEREF _Toc404432816 \h </w:instrText>
            </w:r>
            <w:r>
              <w:rPr>
                <w:noProof/>
                <w:webHidden/>
              </w:rPr>
            </w:r>
            <w:r>
              <w:rPr>
                <w:noProof/>
                <w:webHidden/>
              </w:rPr>
              <w:fldChar w:fldCharType="separate"/>
            </w:r>
            <w:r>
              <w:rPr>
                <w:noProof/>
                <w:webHidden/>
              </w:rPr>
              <w:t>58</w:t>
            </w:r>
            <w:r>
              <w:rPr>
                <w:noProof/>
                <w:webHidden/>
              </w:rPr>
              <w:fldChar w:fldCharType="end"/>
            </w:r>
          </w:hyperlink>
        </w:p>
        <w:p w:rsidR="00890044" w:rsidRDefault="00890044">
          <w:pPr>
            <w:pStyle w:val="TOC2"/>
            <w:tabs>
              <w:tab w:val="right" w:leader="dot" w:pos="9350"/>
            </w:tabs>
            <w:rPr>
              <w:noProof/>
              <w:sz w:val="22"/>
              <w:szCs w:val="22"/>
            </w:rPr>
          </w:pPr>
          <w:hyperlink w:anchor="_Toc404432817" w:history="1">
            <w:r w:rsidRPr="00B32423">
              <w:rPr>
                <w:rStyle w:val="Hyperlink"/>
                <w:noProof/>
              </w:rPr>
              <w:t>Discreet and Continuous Data</w:t>
            </w:r>
            <w:r>
              <w:rPr>
                <w:noProof/>
                <w:webHidden/>
              </w:rPr>
              <w:tab/>
            </w:r>
            <w:r>
              <w:rPr>
                <w:noProof/>
                <w:webHidden/>
              </w:rPr>
              <w:fldChar w:fldCharType="begin"/>
            </w:r>
            <w:r>
              <w:rPr>
                <w:noProof/>
                <w:webHidden/>
              </w:rPr>
              <w:instrText xml:space="preserve"> PAGEREF _Toc404432817 \h </w:instrText>
            </w:r>
            <w:r>
              <w:rPr>
                <w:noProof/>
                <w:webHidden/>
              </w:rPr>
            </w:r>
            <w:r>
              <w:rPr>
                <w:noProof/>
                <w:webHidden/>
              </w:rPr>
              <w:fldChar w:fldCharType="separate"/>
            </w:r>
            <w:r>
              <w:rPr>
                <w:noProof/>
                <w:webHidden/>
              </w:rPr>
              <w:t>58</w:t>
            </w:r>
            <w:r>
              <w:rPr>
                <w:noProof/>
                <w:webHidden/>
              </w:rPr>
              <w:fldChar w:fldCharType="end"/>
            </w:r>
          </w:hyperlink>
        </w:p>
        <w:p w:rsidR="00890044" w:rsidRDefault="00890044">
          <w:pPr>
            <w:pStyle w:val="TOC2"/>
            <w:tabs>
              <w:tab w:val="right" w:leader="dot" w:pos="9350"/>
            </w:tabs>
            <w:rPr>
              <w:noProof/>
              <w:sz w:val="22"/>
              <w:szCs w:val="22"/>
            </w:rPr>
          </w:pPr>
          <w:hyperlink w:anchor="_Toc404432818" w:history="1">
            <w:r w:rsidRPr="00B32423">
              <w:rPr>
                <w:rStyle w:val="Hyperlink"/>
                <w:noProof/>
              </w:rPr>
              <w:t>Sensory Substitution</w:t>
            </w:r>
            <w:r>
              <w:rPr>
                <w:noProof/>
                <w:webHidden/>
              </w:rPr>
              <w:tab/>
            </w:r>
            <w:r>
              <w:rPr>
                <w:noProof/>
                <w:webHidden/>
              </w:rPr>
              <w:fldChar w:fldCharType="begin"/>
            </w:r>
            <w:r>
              <w:rPr>
                <w:noProof/>
                <w:webHidden/>
              </w:rPr>
              <w:instrText xml:space="preserve"> PAGEREF _Toc404432818 \h </w:instrText>
            </w:r>
            <w:r>
              <w:rPr>
                <w:noProof/>
                <w:webHidden/>
              </w:rPr>
            </w:r>
            <w:r>
              <w:rPr>
                <w:noProof/>
                <w:webHidden/>
              </w:rPr>
              <w:fldChar w:fldCharType="separate"/>
            </w:r>
            <w:r>
              <w:rPr>
                <w:noProof/>
                <w:webHidden/>
              </w:rPr>
              <w:t>58</w:t>
            </w:r>
            <w:r>
              <w:rPr>
                <w:noProof/>
                <w:webHidden/>
              </w:rPr>
              <w:fldChar w:fldCharType="end"/>
            </w:r>
          </w:hyperlink>
        </w:p>
        <w:p w:rsidR="00890044" w:rsidRDefault="00890044">
          <w:pPr>
            <w:pStyle w:val="TOC2"/>
            <w:tabs>
              <w:tab w:val="right" w:leader="dot" w:pos="9350"/>
            </w:tabs>
            <w:rPr>
              <w:noProof/>
              <w:sz w:val="22"/>
              <w:szCs w:val="22"/>
            </w:rPr>
          </w:pPr>
          <w:hyperlink w:anchor="_Toc404432819" w:history="1">
            <w:r w:rsidRPr="00B32423">
              <w:rPr>
                <w:rStyle w:val="Hyperlink"/>
                <w:noProof/>
              </w:rPr>
              <w:t>Sensory Augmentation</w:t>
            </w:r>
            <w:r>
              <w:rPr>
                <w:noProof/>
                <w:webHidden/>
              </w:rPr>
              <w:tab/>
            </w:r>
            <w:r>
              <w:rPr>
                <w:noProof/>
                <w:webHidden/>
              </w:rPr>
              <w:fldChar w:fldCharType="begin"/>
            </w:r>
            <w:r>
              <w:rPr>
                <w:noProof/>
                <w:webHidden/>
              </w:rPr>
              <w:instrText xml:space="preserve"> PAGEREF _Toc404432819 \h </w:instrText>
            </w:r>
            <w:r>
              <w:rPr>
                <w:noProof/>
                <w:webHidden/>
              </w:rPr>
            </w:r>
            <w:r>
              <w:rPr>
                <w:noProof/>
                <w:webHidden/>
              </w:rPr>
              <w:fldChar w:fldCharType="separate"/>
            </w:r>
            <w:r>
              <w:rPr>
                <w:noProof/>
                <w:webHidden/>
              </w:rPr>
              <w:t>59</w:t>
            </w:r>
            <w:r>
              <w:rPr>
                <w:noProof/>
                <w:webHidden/>
              </w:rPr>
              <w:fldChar w:fldCharType="end"/>
            </w:r>
          </w:hyperlink>
        </w:p>
        <w:p w:rsidR="00890044" w:rsidRDefault="00890044">
          <w:pPr>
            <w:pStyle w:val="TOC2"/>
            <w:tabs>
              <w:tab w:val="right" w:leader="dot" w:pos="9350"/>
            </w:tabs>
            <w:rPr>
              <w:noProof/>
              <w:sz w:val="22"/>
              <w:szCs w:val="22"/>
            </w:rPr>
          </w:pPr>
          <w:hyperlink w:anchor="_Toc404432820" w:history="1">
            <w:r w:rsidRPr="00B32423">
              <w:rPr>
                <w:rStyle w:val="Hyperlink"/>
                <w:noProof/>
              </w:rPr>
              <w:t>New Senses</w:t>
            </w:r>
            <w:r>
              <w:rPr>
                <w:noProof/>
                <w:webHidden/>
              </w:rPr>
              <w:tab/>
            </w:r>
            <w:r>
              <w:rPr>
                <w:noProof/>
                <w:webHidden/>
              </w:rPr>
              <w:fldChar w:fldCharType="begin"/>
            </w:r>
            <w:r>
              <w:rPr>
                <w:noProof/>
                <w:webHidden/>
              </w:rPr>
              <w:instrText xml:space="preserve"> PAGEREF _Toc404432820 \h </w:instrText>
            </w:r>
            <w:r>
              <w:rPr>
                <w:noProof/>
                <w:webHidden/>
              </w:rPr>
            </w:r>
            <w:r>
              <w:rPr>
                <w:noProof/>
                <w:webHidden/>
              </w:rPr>
              <w:fldChar w:fldCharType="separate"/>
            </w:r>
            <w:r>
              <w:rPr>
                <w:noProof/>
                <w:webHidden/>
              </w:rPr>
              <w:t>59</w:t>
            </w:r>
            <w:r>
              <w:rPr>
                <w:noProof/>
                <w:webHidden/>
              </w:rPr>
              <w:fldChar w:fldCharType="end"/>
            </w:r>
          </w:hyperlink>
        </w:p>
        <w:p w:rsidR="00890044" w:rsidRDefault="00890044">
          <w:pPr>
            <w:pStyle w:val="TOC2"/>
            <w:tabs>
              <w:tab w:val="right" w:leader="dot" w:pos="9350"/>
            </w:tabs>
            <w:rPr>
              <w:noProof/>
              <w:sz w:val="22"/>
              <w:szCs w:val="22"/>
            </w:rPr>
          </w:pPr>
          <w:hyperlink w:anchor="_Toc404432821" w:history="1">
            <w:r w:rsidRPr="00B32423">
              <w:rPr>
                <w:rStyle w:val="Hyperlink"/>
                <w:noProof/>
              </w:rPr>
              <w:t>The User and the New Stimuli</w:t>
            </w:r>
            <w:r>
              <w:rPr>
                <w:noProof/>
                <w:webHidden/>
              </w:rPr>
              <w:tab/>
            </w:r>
            <w:r>
              <w:rPr>
                <w:noProof/>
                <w:webHidden/>
              </w:rPr>
              <w:fldChar w:fldCharType="begin"/>
            </w:r>
            <w:r>
              <w:rPr>
                <w:noProof/>
                <w:webHidden/>
              </w:rPr>
              <w:instrText xml:space="preserve"> PAGEREF _Toc404432821 \h </w:instrText>
            </w:r>
            <w:r>
              <w:rPr>
                <w:noProof/>
                <w:webHidden/>
              </w:rPr>
            </w:r>
            <w:r>
              <w:rPr>
                <w:noProof/>
                <w:webHidden/>
              </w:rPr>
              <w:fldChar w:fldCharType="separate"/>
            </w:r>
            <w:r>
              <w:rPr>
                <w:noProof/>
                <w:webHidden/>
              </w:rPr>
              <w:t>59</w:t>
            </w:r>
            <w:r>
              <w:rPr>
                <w:noProof/>
                <w:webHidden/>
              </w:rPr>
              <w:fldChar w:fldCharType="end"/>
            </w:r>
          </w:hyperlink>
        </w:p>
        <w:p w:rsidR="00890044" w:rsidRDefault="00890044">
          <w:pPr>
            <w:pStyle w:val="TOC2"/>
            <w:tabs>
              <w:tab w:val="right" w:leader="dot" w:pos="9350"/>
            </w:tabs>
            <w:rPr>
              <w:noProof/>
              <w:sz w:val="22"/>
              <w:szCs w:val="22"/>
            </w:rPr>
          </w:pPr>
          <w:hyperlink w:anchor="_Toc404432822" w:history="1">
            <w:r w:rsidRPr="00B32423">
              <w:rPr>
                <w:rStyle w:val="Hyperlink"/>
                <w:noProof/>
              </w:rPr>
              <w:t>Escaping the visual user interface</w:t>
            </w:r>
            <w:r>
              <w:rPr>
                <w:noProof/>
                <w:webHidden/>
              </w:rPr>
              <w:tab/>
            </w:r>
            <w:r>
              <w:rPr>
                <w:noProof/>
                <w:webHidden/>
              </w:rPr>
              <w:fldChar w:fldCharType="begin"/>
            </w:r>
            <w:r>
              <w:rPr>
                <w:noProof/>
                <w:webHidden/>
              </w:rPr>
              <w:instrText xml:space="preserve"> PAGEREF _Toc404432822 \h </w:instrText>
            </w:r>
            <w:r>
              <w:rPr>
                <w:noProof/>
                <w:webHidden/>
              </w:rPr>
            </w:r>
            <w:r>
              <w:rPr>
                <w:noProof/>
                <w:webHidden/>
              </w:rPr>
              <w:fldChar w:fldCharType="separate"/>
            </w:r>
            <w:r>
              <w:rPr>
                <w:noProof/>
                <w:webHidden/>
              </w:rPr>
              <w:t>60</w:t>
            </w:r>
            <w:r>
              <w:rPr>
                <w:noProof/>
                <w:webHidden/>
              </w:rPr>
              <w:fldChar w:fldCharType="end"/>
            </w:r>
          </w:hyperlink>
        </w:p>
        <w:p w:rsidR="00890044" w:rsidRDefault="00890044">
          <w:pPr>
            <w:pStyle w:val="TOC1"/>
            <w:tabs>
              <w:tab w:val="right" w:leader="dot" w:pos="9350"/>
            </w:tabs>
            <w:rPr>
              <w:noProof/>
              <w:sz w:val="22"/>
              <w:szCs w:val="22"/>
            </w:rPr>
          </w:pPr>
          <w:hyperlink w:anchor="_Toc404432823" w:history="1">
            <w:r w:rsidRPr="00B32423">
              <w:rPr>
                <w:rStyle w:val="Hyperlink"/>
                <w:noProof/>
              </w:rPr>
              <w:t>Design Thinking</w:t>
            </w:r>
            <w:r>
              <w:rPr>
                <w:noProof/>
                <w:webHidden/>
              </w:rPr>
              <w:tab/>
            </w:r>
            <w:r>
              <w:rPr>
                <w:noProof/>
                <w:webHidden/>
              </w:rPr>
              <w:fldChar w:fldCharType="begin"/>
            </w:r>
            <w:r>
              <w:rPr>
                <w:noProof/>
                <w:webHidden/>
              </w:rPr>
              <w:instrText xml:space="preserve"> PAGEREF _Toc404432823 \h </w:instrText>
            </w:r>
            <w:r>
              <w:rPr>
                <w:noProof/>
                <w:webHidden/>
              </w:rPr>
            </w:r>
            <w:r>
              <w:rPr>
                <w:noProof/>
                <w:webHidden/>
              </w:rPr>
              <w:fldChar w:fldCharType="separate"/>
            </w:r>
            <w:r>
              <w:rPr>
                <w:noProof/>
                <w:webHidden/>
              </w:rPr>
              <w:t>61</w:t>
            </w:r>
            <w:r>
              <w:rPr>
                <w:noProof/>
                <w:webHidden/>
              </w:rPr>
              <w:fldChar w:fldCharType="end"/>
            </w:r>
          </w:hyperlink>
        </w:p>
        <w:p w:rsidR="00890044" w:rsidRDefault="00890044">
          <w:pPr>
            <w:pStyle w:val="TOC2"/>
            <w:tabs>
              <w:tab w:val="right" w:leader="dot" w:pos="9350"/>
            </w:tabs>
            <w:rPr>
              <w:noProof/>
              <w:sz w:val="22"/>
              <w:szCs w:val="22"/>
            </w:rPr>
          </w:pPr>
          <w:hyperlink w:anchor="_Toc404432824" w:history="1">
            <w:r w:rsidRPr="00B32423">
              <w:rPr>
                <w:rStyle w:val="Hyperlink"/>
                <w:noProof/>
              </w:rPr>
              <w:t>The Main activity</w:t>
            </w:r>
            <w:r>
              <w:rPr>
                <w:noProof/>
                <w:webHidden/>
              </w:rPr>
              <w:tab/>
            </w:r>
            <w:r>
              <w:rPr>
                <w:noProof/>
                <w:webHidden/>
              </w:rPr>
              <w:fldChar w:fldCharType="begin"/>
            </w:r>
            <w:r>
              <w:rPr>
                <w:noProof/>
                <w:webHidden/>
              </w:rPr>
              <w:instrText xml:space="preserve"> PAGEREF _Toc404432824 \h </w:instrText>
            </w:r>
            <w:r>
              <w:rPr>
                <w:noProof/>
                <w:webHidden/>
              </w:rPr>
            </w:r>
            <w:r>
              <w:rPr>
                <w:noProof/>
                <w:webHidden/>
              </w:rPr>
              <w:fldChar w:fldCharType="separate"/>
            </w:r>
            <w:r>
              <w:rPr>
                <w:noProof/>
                <w:webHidden/>
              </w:rPr>
              <w:t>61</w:t>
            </w:r>
            <w:r>
              <w:rPr>
                <w:noProof/>
                <w:webHidden/>
              </w:rPr>
              <w:fldChar w:fldCharType="end"/>
            </w:r>
          </w:hyperlink>
        </w:p>
        <w:p w:rsidR="00890044" w:rsidRDefault="00890044">
          <w:pPr>
            <w:pStyle w:val="TOC2"/>
            <w:tabs>
              <w:tab w:val="right" w:leader="dot" w:pos="9350"/>
            </w:tabs>
            <w:rPr>
              <w:noProof/>
              <w:sz w:val="22"/>
              <w:szCs w:val="22"/>
            </w:rPr>
          </w:pPr>
          <w:hyperlink w:anchor="_Toc404432825" w:history="1">
            <w:r w:rsidRPr="00B32423">
              <w:rPr>
                <w:rStyle w:val="Hyperlink"/>
                <w:noProof/>
              </w:rPr>
              <w:t>Type of sensing</w:t>
            </w:r>
            <w:r>
              <w:rPr>
                <w:noProof/>
                <w:webHidden/>
              </w:rPr>
              <w:tab/>
            </w:r>
            <w:r>
              <w:rPr>
                <w:noProof/>
                <w:webHidden/>
              </w:rPr>
              <w:fldChar w:fldCharType="begin"/>
            </w:r>
            <w:r>
              <w:rPr>
                <w:noProof/>
                <w:webHidden/>
              </w:rPr>
              <w:instrText xml:space="preserve"> PAGEREF _Toc404432825 \h </w:instrText>
            </w:r>
            <w:r>
              <w:rPr>
                <w:noProof/>
                <w:webHidden/>
              </w:rPr>
            </w:r>
            <w:r>
              <w:rPr>
                <w:noProof/>
                <w:webHidden/>
              </w:rPr>
              <w:fldChar w:fldCharType="separate"/>
            </w:r>
            <w:r>
              <w:rPr>
                <w:noProof/>
                <w:webHidden/>
              </w:rPr>
              <w:t>62</w:t>
            </w:r>
            <w:r>
              <w:rPr>
                <w:noProof/>
                <w:webHidden/>
              </w:rPr>
              <w:fldChar w:fldCharType="end"/>
            </w:r>
          </w:hyperlink>
        </w:p>
        <w:p w:rsidR="00890044" w:rsidRDefault="00890044">
          <w:pPr>
            <w:pStyle w:val="TOC2"/>
            <w:tabs>
              <w:tab w:val="right" w:leader="dot" w:pos="9350"/>
            </w:tabs>
            <w:rPr>
              <w:noProof/>
              <w:sz w:val="22"/>
              <w:szCs w:val="22"/>
            </w:rPr>
          </w:pPr>
          <w:hyperlink w:anchor="_Toc404432826" w:history="1">
            <w:r w:rsidRPr="00B32423">
              <w:rPr>
                <w:rStyle w:val="Hyperlink"/>
                <w:noProof/>
              </w:rPr>
              <w:t>Type of signal to be tracked</w:t>
            </w:r>
            <w:r>
              <w:rPr>
                <w:noProof/>
                <w:webHidden/>
              </w:rPr>
              <w:tab/>
            </w:r>
            <w:r>
              <w:rPr>
                <w:noProof/>
                <w:webHidden/>
              </w:rPr>
              <w:fldChar w:fldCharType="begin"/>
            </w:r>
            <w:r>
              <w:rPr>
                <w:noProof/>
                <w:webHidden/>
              </w:rPr>
              <w:instrText xml:space="preserve"> PAGEREF _Toc404432826 \h </w:instrText>
            </w:r>
            <w:r>
              <w:rPr>
                <w:noProof/>
                <w:webHidden/>
              </w:rPr>
            </w:r>
            <w:r>
              <w:rPr>
                <w:noProof/>
                <w:webHidden/>
              </w:rPr>
              <w:fldChar w:fldCharType="separate"/>
            </w:r>
            <w:r>
              <w:rPr>
                <w:noProof/>
                <w:webHidden/>
              </w:rPr>
              <w:t>62</w:t>
            </w:r>
            <w:r>
              <w:rPr>
                <w:noProof/>
                <w:webHidden/>
              </w:rPr>
              <w:fldChar w:fldCharType="end"/>
            </w:r>
          </w:hyperlink>
        </w:p>
        <w:p w:rsidR="00890044" w:rsidRDefault="00890044">
          <w:pPr>
            <w:pStyle w:val="TOC2"/>
            <w:tabs>
              <w:tab w:val="right" w:leader="dot" w:pos="9350"/>
            </w:tabs>
            <w:rPr>
              <w:noProof/>
              <w:sz w:val="22"/>
              <w:szCs w:val="22"/>
            </w:rPr>
          </w:pPr>
          <w:hyperlink w:anchor="_Toc404432827" w:history="1">
            <w:r w:rsidRPr="00B32423">
              <w:rPr>
                <w:rStyle w:val="Hyperlink"/>
                <w:noProof/>
              </w:rPr>
              <w:t>What control does the user have over the signal</w:t>
            </w:r>
            <w:r>
              <w:rPr>
                <w:noProof/>
                <w:webHidden/>
              </w:rPr>
              <w:tab/>
            </w:r>
            <w:r>
              <w:rPr>
                <w:noProof/>
                <w:webHidden/>
              </w:rPr>
              <w:fldChar w:fldCharType="begin"/>
            </w:r>
            <w:r>
              <w:rPr>
                <w:noProof/>
                <w:webHidden/>
              </w:rPr>
              <w:instrText xml:space="preserve"> PAGEREF _Toc404432827 \h </w:instrText>
            </w:r>
            <w:r>
              <w:rPr>
                <w:noProof/>
                <w:webHidden/>
              </w:rPr>
            </w:r>
            <w:r>
              <w:rPr>
                <w:noProof/>
                <w:webHidden/>
              </w:rPr>
              <w:fldChar w:fldCharType="separate"/>
            </w:r>
            <w:r>
              <w:rPr>
                <w:noProof/>
                <w:webHidden/>
              </w:rPr>
              <w:t>62</w:t>
            </w:r>
            <w:r>
              <w:rPr>
                <w:noProof/>
                <w:webHidden/>
              </w:rPr>
              <w:fldChar w:fldCharType="end"/>
            </w:r>
          </w:hyperlink>
        </w:p>
        <w:p w:rsidR="00890044" w:rsidRDefault="00890044">
          <w:pPr>
            <w:pStyle w:val="TOC2"/>
            <w:tabs>
              <w:tab w:val="right" w:leader="dot" w:pos="9350"/>
            </w:tabs>
            <w:rPr>
              <w:noProof/>
              <w:sz w:val="22"/>
              <w:szCs w:val="22"/>
            </w:rPr>
          </w:pPr>
          <w:hyperlink w:anchor="_Toc404432828" w:history="1">
            <w:r w:rsidRPr="00B32423">
              <w:rPr>
                <w:rStyle w:val="Hyperlink"/>
                <w:noProof/>
              </w:rPr>
              <w:t>Are there any redundancies with other senses?</w:t>
            </w:r>
            <w:r>
              <w:rPr>
                <w:noProof/>
                <w:webHidden/>
              </w:rPr>
              <w:tab/>
            </w:r>
            <w:r>
              <w:rPr>
                <w:noProof/>
                <w:webHidden/>
              </w:rPr>
              <w:fldChar w:fldCharType="begin"/>
            </w:r>
            <w:r>
              <w:rPr>
                <w:noProof/>
                <w:webHidden/>
              </w:rPr>
              <w:instrText xml:space="preserve"> PAGEREF _Toc404432828 \h </w:instrText>
            </w:r>
            <w:r>
              <w:rPr>
                <w:noProof/>
                <w:webHidden/>
              </w:rPr>
            </w:r>
            <w:r>
              <w:rPr>
                <w:noProof/>
                <w:webHidden/>
              </w:rPr>
              <w:fldChar w:fldCharType="separate"/>
            </w:r>
            <w:r>
              <w:rPr>
                <w:noProof/>
                <w:webHidden/>
              </w:rPr>
              <w:t>63</w:t>
            </w:r>
            <w:r>
              <w:rPr>
                <w:noProof/>
                <w:webHidden/>
              </w:rPr>
              <w:fldChar w:fldCharType="end"/>
            </w:r>
          </w:hyperlink>
        </w:p>
        <w:p w:rsidR="00890044" w:rsidRDefault="00890044">
          <w:pPr>
            <w:pStyle w:val="TOC2"/>
            <w:tabs>
              <w:tab w:val="right" w:leader="dot" w:pos="9350"/>
            </w:tabs>
            <w:rPr>
              <w:noProof/>
              <w:sz w:val="22"/>
              <w:szCs w:val="22"/>
            </w:rPr>
          </w:pPr>
          <w:hyperlink w:anchor="_Toc404432829" w:history="1">
            <w:r w:rsidRPr="00B32423">
              <w:rPr>
                <w:rStyle w:val="Hyperlink"/>
                <w:noProof/>
              </w:rPr>
              <w:t>What type of feedback can we use?</w:t>
            </w:r>
            <w:r>
              <w:rPr>
                <w:noProof/>
                <w:webHidden/>
              </w:rPr>
              <w:tab/>
            </w:r>
            <w:r>
              <w:rPr>
                <w:noProof/>
                <w:webHidden/>
              </w:rPr>
              <w:fldChar w:fldCharType="begin"/>
            </w:r>
            <w:r>
              <w:rPr>
                <w:noProof/>
                <w:webHidden/>
              </w:rPr>
              <w:instrText xml:space="preserve"> PAGEREF _Toc404432829 \h </w:instrText>
            </w:r>
            <w:r>
              <w:rPr>
                <w:noProof/>
                <w:webHidden/>
              </w:rPr>
            </w:r>
            <w:r>
              <w:rPr>
                <w:noProof/>
                <w:webHidden/>
              </w:rPr>
              <w:fldChar w:fldCharType="separate"/>
            </w:r>
            <w:r>
              <w:rPr>
                <w:noProof/>
                <w:webHidden/>
              </w:rPr>
              <w:t>64</w:t>
            </w:r>
            <w:r>
              <w:rPr>
                <w:noProof/>
                <w:webHidden/>
              </w:rPr>
              <w:fldChar w:fldCharType="end"/>
            </w:r>
          </w:hyperlink>
        </w:p>
        <w:p w:rsidR="00890044" w:rsidRDefault="00890044">
          <w:pPr>
            <w:pStyle w:val="TOC2"/>
            <w:tabs>
              <w:tab w:val="right" w:leader="dot" w:pos="9350"/>
            </w:tabs>
            <w:rPr>
              <w:noProof/>
              <w:sz w:val="22"/>
              <w:szCs w:val="22"/>
            </w:rPr>
          </w:pPr>
          <w:hyperlink w:anchor="_Toc404432830" w:history="1">
            <w:r w:rsidRPr="00B32423">
              <w:rPr>
                <w:rStyle w:val="Hyperlink"/>
                <w:noProof/>
              </w:rPr>
              <w:t>Where are the sensor and feedback located?</w:t>
            </w:r>
            <w:r>
              <w:rPr>
                <w:noProof/>
                <w:webHidden/>
              </w:rPr>
              <w:tab/>
            </w:r>
            <w:r>
              <w:rPr>
                <w:noProof/>
                <w:webHidden/>
              </w:rPr>
              <w:fldChar w:fldCharType="begin"/>
            </w:r>
            <w:r>
              <w:rPr>
                <w:noProof/>
                <w:webHidden/>
              </w:rPr>
              <w:instrText xml:space="preserve"> PAGEREF _Toc404432830 \h </w:instrText>
            </w:r>
            <w:r>
              <w:rPr>
                <w:noProof/>
                <w:webHidden/>
              </w:rPr>
            </w:r>
            <w:r>
              <w:rPr>
                <w:noProof/>
                <w:webHidden/>
              </w:rPr>
              <w:fldChar w:fldCharType="separate"/>
            </w:r>
            <w:r>
              <w:rPr>
                <w:noProof/>
                <w:webHidden/>
              </w:rPr>
              <w:t>64</w:t>
            </w:r>
            <w:r>
              <w:rPr>
                <w:noProof/>
                <w:webHidden/>
              </w:rPr>
              <w:fldChar w:fldCharType="end"/>
            </w:r>
          </w:hyperlink>
        </w:p>
        <w:p w:rsidR="00890044" w:rsidRDefault="00890044">
          <w:pPr>
            <w:pStyle w:val="TOC2"/>
            <w:tabs>
              <w:tab w:val="right" w:leader="dot" w:pos="9350"/>
            </w:tabs>
            <w:rPr>
              <w:noProof/>
              <w:sz w:val="22"/>
              <w:szCs w:val="22"/>
            </w:rPr>
          </w:pPr>
          <w:hyperlink w:anchor="_Toc404432831" w:history="1">
            <w:r w:rsidRPr="00B32423">
              <w:rPr>
                <w:rStyle w:val="Hyperlink"/>
                <w:noProof/>
              </w:rPr>
              <w:t>Can we set up a natural learning environment?</w:t>
            </w:r>
            <w:r>
              <w:rPr>
                <w:noProof/>
                <w:webHidden/>
              </w:rPr>
              <w:tab/>
            </w:r>
            <w:r>
              <w:rPr>
                <w:noProof/>
                <w:webHidden/>
              </w:rPr>
              <w:fldChar w:fldCharType="begin"/>
            </w:r>
            <w:r>
              <w:rPr>
                <w:noProof/>
                <w:webHidden/>
              </w:rPr>
              <w:instrText xml:space="preserve"> PAGEREF _Toc404432831 \h </w:instrText>
            </w:r>
            <w:r>
              <w:rPr>
                <w:noProof/>
                <w:webHidden/>
              </w:rPr>
            </w:r>
            <w:r>
              <w:rPr>
                <w:noProof/>
                <w:webHidden/>
              </w:rPr>
              <w:fldChar w:fldCharType="separate"/>
            </w:r>
            <w:r>
              <w:rPr>
                <w:noProof/>
                <w:webHidden/>
              </w:rPr>
              <w:t>65</w:t>
            </w:r>
            <w:r>
              <w:rPr>
                <w:noProof/>
                <w:webHidden/>
              </w:rPr>
              <w:fldChar w:fldCharType="end"/>
            </w:r>
          </w:hyperlink>
        </w:p>
        <w:p w:rsidR="00890044" w:rsidRDefault="00890044">
          <w:pPr>
            <w:pStyle w:val="TOC2"/>
            <w:tabs>
              <w:tab w:val="right" w:leader="dot" w:pos="9350"/>
            </w:tabs>
            <w:rPr>
              <w:noProof/>
              <w:sz w:val="22"/>
              <w:szCs w:val="22"/>
            </w:rPr>
          </w:pPr>
          <w:hyperlink w:anchor="_Toc404432832" w:history="1">
            <w:r w:rsidRPr="00B32423">
              <w:rPr>
                <w:rStyle w:val="Hyperlink"/>
                <w:noProof/>
              </w:rPr>
              <w:t>Examples</w:t>
            </w:r>
            <w:r>
              <w:rPr>
                <w:noProof/>
                <w:webHidden/>
              </w:rPr>
              <w:tab/>
            </w:r>
            <w:r>
              <w:rPr>
                <w:noProof/>
                <w:webHidden/>
              </w:rPr>
              <w:fldChar w:fldCharType="begin"/>
            </w:r>
            <w:r>
              <w:rPr>
                <w:noProof/>
                <w:webHidden/>
              </w:rPr>
              <w:instrText xml:space="preserve"> PAGEREF _Toc404432832 \h </w:instrText>
            </w:r>
            <w:r>
              <w:rPr>
                <w:noProof/>
                <w:webHidden/>
              </w:rPr>
            </w:r>
            <w:r>
              <w:rPr>
                <w:noProof/>
                <w:webHidden/>
              </w:rPr>
              <w:fldChar w:fldCharType="separate"/>
            </w:r>
            <w:r>
              <w:rPr>
                <w:noProof/>
                <w:webHidden/>
              </w:rPr>
              <w:t>66</w:t>
            </w:r>
            <w:r>
              <w:rPr>
                <w:noProof/>
                <w:webHidden/>
              </w:rPr>
              <w:fldChar w:fldCharType="end"/>
            </w:r>
          </w:hyperlink>
        </w:p>
        <w:p w:rsidR="00890044" w:rsidRDefault="00890044">
          <w:pPr>
            <w:pStyle w:val="TOC1"/>
            <w:tabs>
              <w:tab w:val="right" w:leader="dot" w:pos="9350"/>
            </w:tabs>
            <w:rPr>
              <w:noProof/>
              <w:sz w:val="22"/>
              <w:szCs w:val="22"/>
            </w:rPr>
          </w:pPr>
          <w:hyperlink w:anchor="_Toc404432833" w:history="1">
            <w:r w:rsidRPr="00B32423">
              <w:rPr>
                <w:rStyle w:val="Hyperlink"/>
                <w:noProof/>
              </w:rPr>
              <w:t>Contributions</w:t>
            </w:r>
            <w:r>
              <w:rPr>
                <w:noProof/>
                <w:webHidden/>
              </w:rPr>
              <w:tab/>
            </w:r>
            <w:r>
              <w:rPr>
                <w:noProof/>
                <w:webHidden/>
              </w:rPr>
              <w:fldChar w:fldCharType="begin"/>
            </w:r>
            <w:r>
              <w:rPr>
                <w:noProof/>
                <w:webHidden/>
              </w:rPr>
              <w:instrText xml:space="preserve"> PAGEREF _Toc404432833 \h </w:instrText>
            </w:r>
            <w:r>
              <w:rPr>
                <w:noProof/>
                <w:webHidden/>
              </w:rPr>
            </w:r>
            <w:r>
              <w:rPr>
                <w:noProof/>
                <w:webHidden/>
              </w:rPr>
              <w:fldChar w:fldCharType="separate"/>
            </w:r>
            <w:r>
              <w:rPr>
                <w:noProof/>
                <w:webHidden/>
              </w:rPr>
              <w:t>69</w:t>
            </w:r>
            <w:r>
              <w:rPr>
                <w:noProof/>
                <w:webHidden/>
              </w:rPr>
              <w:fldChar w:fldCharType="end"/>
            </w:r>
          </w:hyperlink>
        </w:p>
        <w:p w:rsidR="00890044" w:rsidRDefault="00890044">
          <w:pPr>
            <w:pStyle w:val="TOC1"/>
            <w:tabs>
              <w:tab w:val="right" w:leader="dot" w:pos="9350"/>
            </w:tabs>
            <w:rPr>
              <w:noProof/>
              <w:sz w:val="22"/>
              <w:szCs w:val="22"/>
            </w:rPr>
          </w:pPr>
          <w:hyperlink w:anchor="_Toc404432834" w:history="1">
            <w:r w:rsidRPr="00B32423">
              <w:rPr>
                <w:rStyle w:val="Hyperlink"/>
                <w:noProof/>
              </w:rPr>
              <w:t>Future vision</w:t>
            </w:r>
            <w:r>
              <w:rPr>
                <w:noProof/>
                <w:webHidden/>
              </w:rPr>
              <w:tab/>
            </w:r>
            <w:r>
              <w:rPr>
                <w:noProof/>
                <w:webHidden/>
              </w:rPr>
              <w:fldChar w:fldCharType="begin"/>
            </w:r>
            <w:r>
              <w:rPr>
                <w:noProof/>
                <w:webHidden/>
              </w:rPr>
              <w:instrText xml:space="preserve"> PAGEREF _Toc404432834 \h </w:instrText>
            </w:r>
            <w:r>
              <w:rPr>
                <w:noProof/>
                <w:webHidden/>
              </w:rPr>
            </w:r>
            <w:r>
              <w:rPr>
                <w:noProof/>
                <w:webHidden/>
              </w:rPr>
              <w:fldChar w:fldCharType="separate"/>
            </w:r>
            <w:r>
              <w:rPr>
                <w:noProof/>
                <w:webHidden/>
              </w:rPr>
              <w:t>71</w:t>
            </w:r>
            <w:r>
              <w:rPr>
                <w:noProof/>
                <w:webHidden/>
              </w:rPr>
              <w:fldChar w:fldCharType="end"/>
            </w:r>
          </w:hyperlink>
        </w:p>
        <w:p w:rsidR="00890044" w:rsidRDefault="00890044">
          <w:pPr>
            <w:pStyle w:val="TOC1"/>
            <w:tabs>
              <w:tab w:val="right" w:leader="dot" w:pos="9350"/>
            </w:tabs>
            <w:rPr>
              <w:noProof/>
              <w:sz w:val="22"/>
              <w:szCs w:val="22"/>
            </w:rPr>
          </w:pPr>
          <w:hyperlink w:anchor="_Toc404432835" w:history="1">
            <w:r w:rsidRPr="00B32423">
              <w:rPr>
                <w:rStyle w:val="Hyperlink"/>
                <w:noProof/>
              </w:rPr>
              <w:t>Conclusions</w:t>
            </w:r>
            <w:r>
              <w:rPr>
                <w:noProof/>
                <w:webHidden/>
              </w:rPr>
              <w:tab/>
            </w:r>
            <w:r>
              <w:rPr>
                <w:noProof/>
                <w:webHidden/>
              </w:rPr>
              <w:fldChar w:fldCharType="begin"/>
            </w:r>
            <w:r>
              <w:rPr>
                <w:noProof/>
                <w:webHidden/>
              </w:rPr>
              <w:instrText xml:space="preserve"> PAGEREF _Toc404432835 \h </w:instrText>
            </w:r>
            <w:r>
              <w:rPr>
                <w:noProof/>
                <w:webHidden/>
              </w:rPr>
            </w:r>
            <w:r>
              <w:rPr>
                <w:noProof/>
                <w:webHidden/>
              </w:rPr>
              <w:fldChar w:fldCharType="separate"/>
            </w:r>
            <w:r>
              <w:rPr>
                <w:noProof/>
                <w:webHidden/>
              </w:rPr>
              <w:t>72</w:t>
            </w:r>
            <w:r>
              <w:rPr>
                <w:noProof/>
                <w:webHidden/>
              </w:rPr>
              <w:fldChar w:fldCharType="end"/>
            </w:r>
          </w:hyperlink>
        </w:p>
        <w:p w:rsidR="00890044" w:rsidRDefault="00890044">
          <w:pPr>
            <w:pStyle w:val="TOC1"/>
            <w:tabs>
              <w:tab w:val="right" w:leader="dot" w:pos="9350"/>
            </w:tabs>
            <w:rPr>
              <w:noProof/>
              <w:sz w:val="22"/>
              <w:szCs w:val="22"/>
            </w:rPr>
          </w:pPr>
          <w:hyperlink w:anchor="_Toc404432836" w:history="1">
            <w:r w:rsidRPr="00B32423">
              <w:rPr>
                <w:rStyle w:val="Hyperlink"/>
                <w:noProof/>
              </w:rPr>
              <w:t>References</w:t>
            </w:r>
            <w:r>
              <w:rPr>
                <w:noProof/>
                <w:webHidden/>
              </w:rPr>
              <w:tab/>
            </w:r>
            <w:r>
              <w:rPr>
                <w:noProof/>
                <w:webHidden/>
              </w:rPr>
              <w:fldChar w:fldCharType="begin"/>
            </w:r>
            <w:r>
              <w:rPr>
                <w:noProof/>
                <w:webHidden/>
              </w:rPr>
              <w:instrText xml:space="preserve"> PAGEREF _Toc404432836 \h </w:instrText>
            </w:r>
            <w:r>
              <w:rPr>
                <w:noProof/>
                <w:webHidden/>
              </w:rPr>
            </w:r>
            <w:r>
              <w:rPr>
                <w:noProof/>
                <w:webHidden/>
              </w:rPr>
              <w:fldChar w:fldCharType="separate"/>
            </w:r>
            <w:r>
              <w:rPr>
                <w:noProof/>
                <w:webHidden/>
              </w:rPr>
              <w:t>73</w:t>
            </w:r>
            <w:r>
              <w:rPr>
                <w:noProof/>
                <w:webHidden/>
              </w:rPr>
              <w:fldChar w:fldCharType="end"/>
            </w:r>
          </w:hyperlink>
        </w:p>
        <w:p w:rsidR="00890044" w:rsidRDefault="00890044">
          <w:pPr>
            <w:pStyle w:val="TOC1"/>
            <w:tabs>
              <w:tab w:val="right" w:leader="dot" w:pos="9350"/>
            </w:tabs>
            <w:rPr>
              <w:noProof/>
              <w:sz w:val="22"/>
              <w:szCs w:val="22"/>
            </w:rPr>
          </w:pPr>
          <w:hyperlink w:anchor="_Toc404432837" w:history="1">
            <w:r w:rsidRPr="00B32423">
              <w:rPr>
                <w:rStyle w:val="Hyperlink"/>
                <w:noProof/>
              </w:rPr>
              <w:t>Non-Cited Bibliography</w:t>
            </w:r>
            <w:r>
              <w:rPr>
                <w:noProof/>
                <w:webHidden/>
              </w:rPr>
              <w:tab/>
            </w:r>
            <w:r>
              <w:rPr>
                <w:noProof/>
                <w:webHidden/>
              </w:rPr>
              <w:fldChar w:fldCharType="begin"/>
            </w:r>
            <w:r>
              <w:rPr>
                <w:noProof/>
                <w:webHidden/>
              </w:rPr>
              <w:instrText xml:space="preserve"> PAGEREF _Toc404432837 \h </w:instrText>
            </w:r>
            <w:r>
              <w:rPr>
                <w:noProof/>
                <w:webHidden/>
              </w:rPr>
            </w:r>
            <w:r>
              <w:rPr>
                <w:noProof/>
                <w:webHidden/>
              </w:rPr>
              <w:fldChar w:fldCharType="separate"/>
            </w:r>
            <w:r>
              <w:rPr>
                <w:noProof/>
                <w:webHidden/>
              </w:rPr>
              <w:t>76</w:t>
            </w:r>
            <w:r>
              <w:rPr>
                <w:noProof/>
                <w:webHidden/>
              </w:rPr>
              <w:fldChar w:fldCharType="end"/>
            </w:r>
          </w:hyperlink>
        </w:p>
        <w:p w:rsidR="00890044" w:rsidRDefault="00890044">
          <w:pPr>
            <w:pStyle w:val="TOC1"/>
            <w:tabs>
              <w:tab w:val="right" w:leader="dot" w:pos="9350"/>
            </w:tabs>
            <w:rPr>
              <w:noProof/>
              <w:sz w:val="22"/>
              <w:szCs w:val="22"/>
            </w:rPr>
          </w:pPr>
          <w:hyperlink w:anchor="_Toc404432838" w:history="1">
            <w:r w:rsidRPr="00B32423">
              <w:rPr>
                <w:rStyle w:val="Hyperlink"/>
                <w:noProof/>
              </w:rPr>
              <w:t>Bio</w:t>
            </w:r>
            <w:r>
              <w:rPr>
                <w:noProof/>
                <w:webHidden/>
              </w:rPr>
              <w:tab/>
            </w:r>
            <w:r>
              <w:rPr>
                <w:noProof/>
                <w:webHidden/>
              </w:rPr>
              <w:fldChar w:fldCharType="begin"/>
            </w:r>
            <w:r>
              <w:rPr>
                <w:noProof/>
                <w:webHidden/>
              </w:rPr>
              <w:instrText xml:space="preserve"> PAGEREF _Toc404432838 \h </w:instrText>
            </w:r>
            <w:r>
              <w:rPr>
                <w:noProof/>
                <w:webHidden/>
              </w:rPr>
            </w:r>
            <w:r>
              <w:rPr>
                <w:noProof/>
                <w:webHidden/>
              </w:rPr>
              <w:fldChar w:fldCharType="separate"/>
            </w:r>
            <w:r>
              <w:rPr>
                <w:noProof/>
                <w:webHidden/>
              </w:rPr>
              <w:t>78</w:t>
            </w:r>
            <w:r>
              <w:rPr>
                <w:noProof/>
                <w:webHidden/>
              </w:rPr>
              <w:fldChar w:fldCharType="end"/>
            </w:r>
          </w:hyperlink>
        </w:p>
        <w:p w:rsidR="00890044" w:rsidRDefault="00890044">
          <w:pPr>
            <w:pStyle w:val="TOC2"/>
            <w:tabs>
              <w:tab w:val="right" w:leader="dot" w:pos="9350"/>
            </w:tabs>
            <w:rPr>
              <w:noProof/>
              <w:sz w:val="22"/>
              <w:szCs w:val="22"/>
            </w:rPr>
          </w:pPr>
          <w:hyperlink w:anchor="_Toc404432839" w:history="1">
            <w:r w:rsidRPr="00B32423">
              <w:rPr>
                <w:rStyle w:val="Hyperlink"/>
                <w:noProof/>
              </w:rPr>
              <w:t>Santiago Eloy Alfaro</w:t>
            </w:r>
            <w:r>
              <w:rPr>
                <w:noProof/>
                <w:webHidden/>
              </w:rPr>
              <w:tab/>
            </w:r>
            <w:r>
              <w:rPr>
                <w:noProof/>
                <w:webHidden/>
              </w:rPr>
              <w:fldChar w:fldCharType="begin"/>
            </w:r>
            <w:r>
              <w:rPr>
                <w:noProof/>
                <w:webHidden/>
              </w:rPr>
              <w:instrText xml:space="preserve"> PAGEREF _Toc404432839 \h </w:instrText>
            </w:r>
            <w:r>
              <w:rPr>
                <w:noProof/>
                <w:webHidden/>
              </w:rPr>
            </w:r>
            <w:r>
              <w:rPr>
                <w:noProof/>
                <w:webHidden/>
              </w:rPr>
              <w:fldChar w:fldCharType="separate"/>
            </w:r>
            <w:r>
              <w:rPr>
                <w:noProof/>
                <w:webHidden/>
              </w:rPr>
              <w:t>78</w:t>
            </w:r>
            <w:r>
              <w:rPr>
                <w:noProof/>
                <w:webHidden/>
              </w:rPr>
              <w:fldChar w:fldCharType="end"/>
            </w:r>
          </w:hyperlink>
        </w:p>
        <w:p w:rsidR="00012AF7" w:rsidRPr="00131217" w:rsidRDefault="00012AF7">
          <w:r w:rsidRPr="00131217">
            <w:rPr>
              <w:b/>
              <w:bCs/>
              <w:noProof/>
            </w:rPr>
            <w:fldChar w:fldCharType="end"/>
          </w:r>
        </w:p>
      </w:sdtContent>
    </w:sdt>
    <w:p w:rsidR="00012AF7" w:rsidRPr="00131217" w:rsidRDefault="00012AF7">
      <w:r w:rsidRPr="00131217">
        <w:br w:type="page"/>
      </w:r>
    </w:p>
    <w:p w:rsidR="009A08A5" w:rsidRPr="00131217" w:rsidRDefault="009A08A5" w:rsidP="009A08A5">
      <w:pPr>
        <w:pStyle w:val="Heading1"/>
      </w:pPr>
      <w:bookmarkStart w:id="2" w:name="_Toc404432749"/>
      <w:r w:rsidRPr="00131217">
        <w:lastRenderedPageBreak/>
        <w:t>Executive Summary</w:t>
      </w:r>
      <w:bookmarkEnd w:id="2"/>
    </w:p>
    <w:p w:rsidR="009A08A5" w:rsidRPr="00131217" w:rsidRDefault="009A08A5" w:rsidP="009A08A5">
      <w:r w:rsidRPr="00131217">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 Technology has already given us the tools to make most of these dreams a reality. Furthermore, mobile technology has made it possible for humans to use sensors as a ubiquitous just-in-time source of information. This ability to access digital information from anywhere at any time is the main value of mobile devices. But interaction with mobile devices relies heavily on transmitting information visually, which demands a high level of attention from the user.</w:t>
      </w:r>
    </w:p>
    <w:p w:rsidR="009A08A5" w:rsidRPr="00131217" w:rsidRDefault="009A08A5" w:rsidP="009A08A5">
      <w:r w:rsidRPr="00131217">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Pr="00131217" w:rsidRDefault="009A08A5" w:rsidP="009A08A5">
      <w:r w:rsidRPr="00131217">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stimulation as a new sense. Instead of giving the users an absolute value of the information being detected, the users will feel this translation on their bodies. This will allow each user to find a personal meaning for the information that they are experiencing and interpret it in a unique way. By spreading out the interaction across more senses, the experience will feel more natural and thus allow the users to more easily divide their attention between concurrent tasks. Thus, Digital Synesthesia creates a richer, more immersive experience. </w:t>
      </w:r>
    </w:p>
    <w:p w:rsidR="009A08A5" w:rsidRPr="00131217" w:rsidRDefault="009A08A5" w:rsidP="009A08A5">
      <w:r w:rsidRPr="00131217">
        <w:t xml:space="preserve">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w:t>
      </w:r>
      <w:r w:rsidRPr="00131217">
        <w:lastRenderedPageBreak/>
        <w:t>understand our environment through our senses, having new sensory experiences will grant users a richer understanding of the world as they explore their new sensory capabilities.</w:t>
      </w:r>
    </w:p>
    <w:p w:rsidR="009A08A5" w:rsidRPr="00131217" w:rsidRDefault="009A08A5" w:rsidP="009A08A5">
      <w:r w:rsidRPr="00131217">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Pr="00131217" w:rsidRDefault="009A08A5" w:rsidP="009A08A5">
      <w:pPr>
        <w:pStyle w:val="Heading3"/>
      </w:pPr>
      <w:bookmarkStart w:id="3" w:name="_Toc404432750"/>
      <w:r w:rsidRPr="00131217">
        <w:t>Future Projection</w:t>
      </w:r>
      <w:bookmarkEnd w:id="3"/>
    </w:p>
    <w:p w:rsidR="009A08A5" w:rsidRPr="00131217" w:rsidRDefault="009A08A5" w:rsidP="009A08A5">
      <w:r w:rsidRPr="00131217">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Pr="00131217" w:rsidRDefault="00760EC0">
      <w:r w:rsidRPr="00131217">
        <w:br w:type="page"/>
      </w:r>
    </w:p>
    <w:p w:rsidR="00012AF7" w:rsidRPr="00131217" w:rsidRDefault="00012AF7" w:rsidP="00BB7A2B">
      <w:pPr>
        <w:pStyle w:val="Heading1"/>
      </w:pPr>
      <w:bookmarkStart w:id="4" w:name="_Toc404432751"/>
      <w:r w:rsidRPr="00131217">
        <w:lastRenderedPageBreak/>
        <w:t>Abstract</w:t>
      </w:r>
      <w:bookmarkEnd w:id="4"/>
    </w:p>
    <w:p w:rsidR="002D39A7" w:rsidRPr="00131217" w:rsidRDefault="002D39A7" w:rsidP="008C17B4">
      <w:r w:rsidRPr="00131217">
        <w:t xml:space="preserve">Digital Synesthesia is the concept of using sensors and mobile technology to create a user experience that mimics the way people use their senses and enables the perception of information that is outside of our sensory spectrum. Modern technology already offers the ability to detect this information, but what has not been achieved is </w:t>
      </w:r>
      <w:r w:rsidR="0043373A" w:rsidRPr="00131217">
        <w:t>a</w:t>
      </w:r>
      <w:r w:rsidRPr="00131217">
        <w:t xml:space="preserve"> way for our brains and body to incorporate this new information as a part of our sensory tool-belt. Then we can truly begin to understand our surrounding world in a new and undiscovered way. </w:t>
      </w:r>
    </w:p>
    <w:p w:rsidR="008C17B4" w:rsidRPr="00131217" w:rsidRDefault="008C17B4" w:rsidP="008C17B4">
      <w:r w:rsidRPr="00131217">
        <w:t xml:space="preserve">The vision of Digital Synesthesia is to </w:t>
      </w:r>
      <w:r w:rsidR="0043373A" w:rsidRPr="00131217">
        <w:t>help</w:t>
      </w:r>
      <w:r w:rsidRPr="00131217">
        <w:t xml:space="preserve"> the </w:t>
      </w:r>
      <w:r w:rsidR="00E5298D" w:rsidRPr="00131217">
        <w:t xml:space="preserve">current </w:t>
      </w:r>
      <w:r w:rsidRPr="00131217">
        <w:t xml:space="preserve">idea of Human-Computer Interfacing </w:t>
      </w:r>
      <w:r w:rsidR="00E5298D" w:rsidRPr="00131217">
        <w:t>evolve</w:t>
      </w:r>
      <w:r w:rsidRPr="00131217">
        <w:t xml:space="preserve"> so that it gives way for a new Human-</w:t>
      </w:r>
      <w:r w:rsidR="00195B3F" w:rsidRPr="00131217">
        <w:t>Environment</w:t>
      </w:r>
      <w:r w:rsidRPr="00131217">
        <w:t xml:space="preserve"> Inte</w:t>
      </w:r>
      <w:r w:rsidR="002D39A7" w:rsidRPr="00131217">
        <w:t xml:space="preserve">rfacing. Digital Synesthesia </w:t>
      </w:r>
      <w:r w:rsidRPr="00131217">
        <w:t>aim</w:t>
      </w:r>
      <w:r w:rsidR="002D39A7" w:rsidRPr="00131217">
        <w:t>s</w:t>
      </w:r>
      <w:r w:rsidRPr="00131217">
        <w:t xml:space="preserve"> </w:t>
      </w:r>
      <w:r w:rsidR="0043373A" w:rsidRPr="00131217">
        <w:t xml:space="preserve">to </w:t>
      </w:r>
      <w:r w:rsidR="002D39A7" w:rsidRPr="00131217">
        <w:t>keep</w:t>
      </w:r>
      <w:r w:rsidRPr="00131217">
        <w:t xml:space="preserve"> our mobile </w:t>
      </w:r>
      <w:r w:rsidR="002D39A7" w:rsidRPr="00131217">
        <w:t>devices</w:t>
      </w:r>
      <w:r w:rsidRPr="00131217">
        <w:t xml:space="preserve"> in our pockets </w:t>
      </w:r>
      <w:r w:rsidR="002D39A7" w:rsidRPr="00131217">
        <w:t>while</w:t>
      </w:r>
      <w:r w:rsidRPr="00131217">
        <w:t xml:space="preserve"> allow</w:t>
      </w:r>
      <w:r w:rsidR="002D39A7" w:rsidRPr="00131217">
        <w:t>ing</w:t>
      </w:r>
      <w:r w:rsidRPr="00131217">
        <w:t xml:space="preserve"> us to experience the world by sensing information outside of our sensory capabilities. </w:t>
      </w:r>
    </w:p>
    <w:p w:rsidR="00513878" w:rsidRPr="00131217" w:rsidRDefault="00382723" w:rsidP="00513878">
      <w:r w:rsidRPr="00131217">
        <w:t>The system will not only collect data through sensors</w:t>
      </w:r>
      <w:r w:rsidR="002D39A7" w:rsidRPr="00131217">
        <w:t>,</w:t>
      </w:r>
      <w:r w:rsidRPr="00131217">
        <w:t xml:space="preserve"> but </w:t>
      </w:r>
      <w:r w:rsidR="002D39A7" w:rsidRPr="00131217">
        <w:t xml:space="preserve">also </w:t>
      </w:r>
      <w:r w:rsidRPr="00131217">
        <w:t xml:space="preserve">find the best way to pass the information to the body while </w:t>
      </w:r>
      <w:r w:rsidR="002D39A7" w:rsidRPr="00131217">
        <w:t>bypassing</w:t>
      </w:r>
      <w:r w:rsidRPr="00131217">
        <w:t xml:space="preserve"> visual and auditory channels. This way</w:t>
      </w:r>
      <w:r w:rsidR="002D39A7" w:rsidRPr="00131217">
        <w:t>,</w:t>
      </w:r>
      <w:r w:rsidRPr="00131217">
        <w:t xml:space="preserve"> the brain will be able to </w:t>
      </w:r>
      <w:r w:rsidR="002D39A7" w:rsidRPr="00131217">
        <w:t>interpret</w:t>
      </w:r>
      <w:r w:rsidRPr="00131217">
        <w:t xml:space="preserve"> the new information without shifting or dividing attention from the current task.</w:t>
      </w:r>
      <w:r w:rsidR="00513878" w:rsidRPr="00131217">
        <w:br w:type="page"/>
      </w:r>
    </w:p>
    <w:p w:rsidR="00760EC0" w:rsidRPr="00131217" w:rsidRDefault="00760EC0" w:rsidP="00760EC0">
      <w:pPr>
        <w:pStyle w:val="Heading1"/>
      </w:pPr>
      <w:bookmarkStart w:id="5" w:name="_Toc404432752"/>
      <w:r w:rsidRPr="00131217">
        <w:lastRenderedPageBreak/>
        <w:t>Introduction</w:t>
      </w:r>
      <w:bookmarkEnd w:id="5"/>
    </w:p>
    <w:p w:rsidR="00760EC0" w:rsidRPr="00131217" w:rsidRDefault="00760EC0" w:rsidP="00760EC0">
      <w:r w:rsidRPr="00131217">
        <w:t>In his theory of the Umwelt</w:t>
      </w:r>
      <w:sdt>
        <w:sdtPr>
          <w:id w:val="-699087218"/>
          <w:citation/>
        </w:sdtPr>
        <w:sdtContent>
          <w:r w:rsidR="004A5B02" w:rsidRPr="00131217">
            <w:fldChar w:fldCharType="begin"/>
          </w:r>
          <w:r w:rsidR="004A5B02" w:rsidRPr="00131217">
            <w:instrText xml:space="preserve"> CITATION Uex10 \l 21514 </w:instrText>
          </w:r>
          <w:r w:rsidR="004A5B02" w:rsidRPr="00131217">
            <w:fldChar w:fldCharType="separate"/>
          </w:r>
          <w:r w:rsidR="004A5B02" w:rsidRPr="00131217">
            <w:rPr>
              <w:noProof/>
            </w:rPr>
            <w:t xml:space="preserve"> [1]</w:t>
          </w:r>
          <w:r w:rsidR="004A5B02" w:rsidRPr="00131217">
            <w:fldChar w:fldCharType="end"/>
          </w:r>
        </w:sdtContent>
      </w:sdt>
      <w:r w:rsidRPr="00131217">
        <w:t xml:space="preserve">, author </w:t>
      </w:r>
      <w:proofErr w:type="spellStart"/>
      <w:r w:rsidRPr="00131217">
        <w:t>Jakob</w:t>
      </w:r>
      <w:proofErr w:type="spellEnd"/>
      <w:r w:rsidRPr="00131217">
        <w:t xml:space="preserve"> von </w:t>
      </w:r>
      <w:proofErr w:type="spellStart"/>
      <w:r w:rsidRPr="00131217">
        <w:t>Uexküll</w:t>
      </w:r>
      <w:proofErr w:type="spellEnd"/>
      <w:r w:rsidRPr="00131217">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760EC0" w:rsidRPr="00131217" w:rsidRDefault="00EB74D7" w:rsidP="00760EC0">
      <w:r w:rsidRPr="00131217">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42427" w:rsidRPr="00131217" w:rsidRDefault="00A42427" w:rsidP="00A42427">
      <w:pPr>
        <w:pStyle w:val="Heading1"/>
      </w:pPr>
      <w:bookmarkStart w:id="6" w:name="_Toc404432753"/>
      <w:r w:rsidRPr="00131217">
        <w:t>Background</w:t>
      </w:r>
      <w:r w:rsidR="003E028C" w:rsidRPr="00131217">
        <w:t xml:space="preserve"> and Related Work</w:t>
      </w:r>
      <w:bookmarkEnd w:id="6"/>
    </w:p>
    <w:p w:rsidR="005F0C34" w:rsidRPr="00131217" w:rsidRDefault="00BE0778" w:rsidP="005F0C34">
      <w:r w:rsidRPr="00131217">
        <w:t>Many proj</w:t>
      </w:r>
      <w:r w:rsidR="00086F41" w:rsidRPr="00131217">
        <w:t>ects and research have sought</w:t>
      </w:r>
      <w:r w:rsidRPr="00131217">
        <w:t xml:space="preserve"> to understand the feasibility of using touch, thermal, vibration and </w:t>
      </w:r>
      <w:proofErr w:type="spellStart"/>
      <w:r w:rsidR="00232125" w:rsidRPr="00131217">
        <w:t>haptics</w:t>
      </w:r>
      <w:proofErr w:type="spellEnd"/>
      <w:r w:rsidR="00232125" w:rsidRPr="00131217">
        <w:t xml:space="preserve"> to communicate information to the brain</w:t>
      </w:r>
      <w:r w:rsidR="000E245F" w:rsidRPr="00131217">
        <w:t xml:space="preserve">. I’ll present here the research and projects that best support the </w:t>
      </w:r>
      <w:r w:rsidR="00124CCD" w:rsidRPr="00131217">
        <w:t>basis</w:t>
      </w:r>
      <w:r w:rsidR="000E245F" w:rsidRPr="00131217">
        <w:t xml:space="preserve"> of Digital Synesthesia.</w:t>
      </w:r>
    </w:p>
    <w:p w:rsidR="002B0DB5" w:rsidRPr="00131217" w:rsidRDefault="00AC664D" w:rsidP="00AC664D">
      <w:pPr>
        <w:pStyle w:val="Heading2"/>
      </w:pPr>
      <w:bookmarkStart w:id="7" w:name="_Toc404432754"/>
      <w:r w:rsidRPr="00131217">
        <w:t>Thermal Interfacing</w:t>
      </w:r>
      <w:bookmarkEnd w:id="7"/>
    </w:p>
    <w:p w:rsidR="00AC664D" w:rsidRPr="00131217" w:rsidRDefault="00AC664D" w:rsidP="00AC664D">
      <w:r w:rsidRPr="00131217">
        <w:t xml:space="preserve">Studies on </w:t>
      </w:r>
      <w:r w:rsidR="00232125" w:rsidRPr="00131217">
        <w:t>a</w:t>
      </w:r>
      <w:r w:rsidRPr="00131217">
        <w:t xml:space="preserve"> person’s ability to discern between two materials using only thermal cues have been conducted. They show how such perception is possible when there is a large difference between the thermal capacity and conductivity of the materials</w:t>
      </w:r>
      <w:r w:rsidR="00A478F5" w:rsidRPr="00131217">
        <w:fldChar w:fldCharType="begin" w:fldLock="1"/>
      </w:r>
      <w:r w:rsidR="0021455B" w:rsidRPr="00131217">
        <w:instrText>ADDIN CSL_CITATION { "citationItems" : [ { "id" : "ITEM-1", "itemData" : { "DOI" : "10.1109/HAPTIC.2003.1191267", "ISBN" : "0-7695-1890-7",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f45829b5-c11f-47b0-9cd0-32045a5c9384" ] } ], "mendeley" : { "previouslyFormattedCitation" : "[1]" }, "properties" : { "noteIndex" : 0 }, "schema" : "https://github.com/citation-style-language/schema/raw/master/csl-citation.json" }</w:instrText>
      </w:r>
      <w:r w:rsidR="00A478F5" w:rsidRPr="00131217">
        <w:fldChar w:fldCharType="separate"/>
      </w:r>
      <w:r w:rsidR="00A478F5" w:rsidRPr="00131217">
        <w:rPr>
          <w:noProof/>
        </w:rPr>
        <w:t>[1]</w:t>
      </w:r>
      <w:r w:rsidR="00A478F5" w:rsidRPr="00131217">
        <w:fldChar w:fldCharType="end"/>
      </w:r>
      <w:r w:rsidRPr="00131217">
        <w:t xml:space="preserve">. Similar results have been used to present thermal cues to the users in virtual environments and </w:t>
      </w:r>
      <w:proofErr w:type="spellStart"/>
      <w:r w:rsidR="003962FA" w:rsidRPr="00131217">
        <w:t>teleoperated</w:t>
      </w:r>
      <w:proofErr w:type="spellEnd"/>
      <w:r w:rsidR="003962FA" w:rsidRPr="00131217">
        <w:t xml:space="preserve"> systems</w:t>
      </w:r>
      <w:r w:rsidR="006A7890" w:rsidRPr="00131217">
        <w:t xml:space="preserve"> </w:t>
      </w:r>
      <w:r w:rsidR="00A478F5" w:rsidRPr="00131217">
        <w:fldChar w:fldCharType="begin" w:fldLock="1"/>
      </w:r>
      <w:r w:rsidR="0021455B" w:rsidRPr="00131217">
        <w:instrText>ADDIN CSL_CITATION { "citationItems" : [ { "id" : "ITEM-1", "itemData" : { "DOI" : "10.1109/TOH.2008.2",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8060ecf2-daf0-4cba-bc9a-55bb558091e9" ] }, { "id" : "ITEM-2", "itemData" : { "DOI" : "10.1145/1978942.1979316", "ISBN" : "9781450302678",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title" : "CHI '11", "container-title" : "Human Factors", "id" : "ITEM-2", "issued" : { "date-parts" : [ [ "2011" ] ] }, "page" : "2555-2564", "publisher" : "ACM", "title" : "Some Like it Hot ? Thermal Feedback for Mobile Devices", "type" : "article-journal" }, "uris" : [ "http://www.mendeley.com/documents/?uuid=81e424d4-1bdb-43dc-a07a-09da2a7ab912" ] } ], "mendeley" : { "previouslyFormattedCitation" : "[2], [3]" }, "properties" : { "noteIndex" : 0 }, "schema" : "https://github.com/citation-style-language/schema/raw/master/csl-citation.json" }</w:instrText>
      </w:r>
      <w:r w:rsidR="00A478F5" w:rsidRPr="00131217">
        <w:fldChar w:fldCharType="separate"/>
      </w:r>
      <w:r w:rsidR="00A478F5" w:rsidRPr="00131217">
        <w:rPr>
          <w:noProof/>
        </w:rPr>
        <w:t>[2], [3]</w:t>
      </w:r>
      <w:r w:rsidR="00A478F5" w:rsidRPr="00131217">
        <w:fldChar w:fldCharType="end"/>
      </w:r>
      <w:r w:rsidR="00232125" w:rsidRPr="00131217">
        <w:t xml:space="preserve">Digital Synesthesia will further this research by </w:t>
      </w:r>
      <w:r w:rsidR="00494E5F" w:rsidRPr="00131217">
        <w:t>finding more effective ways of coding information through the sense of temperature.</w:t>
      </w:r>
    </w:p>
    <w:p w:rsidR="006A7890" w:rsidRPr="00131217" w:rsidRDefault="006A7890" w:rsidP="006A7890">
      <w:pPr>
        <w:pStyle w:val="Heading2"/>
      </w:pPr>
      <w:bookmarkStart w:id="8" w:name="_Toc404432755"/>
      <w:proofErr w:type="spellStart"/>
      <w:r w:rsidRPr="00131217">
        <w:t>Vibrotactile</w:t>
      </w:r>
      <w:proofErr w:type="spellEnd"/>
      <w:r w:rsidRPr="00131217">
        <w:t xml:space="preserve"> Interfacing</w:t>
      </w:r>
      <w:bookmarkEnd w:id="8"/>
    </w:p>
    <w:p w:rsidR="006A7890" w:rsidRPr="00131217" w:rsidRDefault="00CE5AFF" w:rsidP="006A7890">
      <w:r w:rsidRPr="00131217">
        <w:t>LA Jones et al have tested a tactile display moun</w:t>
      </w:r>
      <w:r w:rsidR="00494E5F" w:rsidRPr="00131217">
        <w:t>ted o</w:t>
      </w:r>
      <w:r w:rsidRPr="00131217">
        <w:t>n the user’s arm and back</w:t>
      </w:r>
      <w:r w:rsidR="00FA11E9" w:rsidRPr="00131217">
        <w:fldChar w:fldCharType="begin" w:fldLock="1"/>
      </w:r>
      <w:r w:rsidR="0021455B" w:rsidRPr="00131217">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rsidRPr="00131217">
        <w:fldChar w:fldCharType="separate"/>
      </w:r>
      <w:r w:rsidR="00A478F5" w:rsidRPr="00131217">
        <w:rPr>
          <w:noProof/>
        </w:rPr>
        <w:t>[4]</w:t>
      </w:r>
      <w:r w:rsidR="00FA11E9" w:rsidRPr="00131217">
        <w:fldChar w:fldCharType="end"/>
      </w:r>
      <w:r w:rsidRPr="00131217">
        <w:t>. Simple commands and instructions were communicated through a vibration pattern and tes</w:t>
      </w:r>
      <w:r w:rsidR="00FA11E9" w:rsidRPr="00131217">
        <w:t>ted for accuracy and efficiency</w:t>
      </w:r>
      <w:r w:rsidRPr="00131217">
        <w:t>.</w:t>
      </w:r>
      <w:r w:rsidR="007F21DE" w:rsidRPr="00131217">
        <w:t xml:space="preserve"> </w:t>
      </w:r>
      <w:proofErr w:type="spellStart"/>
      <w:r w:rsidR="007F21DE" w:rsidRPr="00131217">
        <w:t>SenseableRays</w:t>
      </w:r>
      <w:proofErr w:type="spellEnd"/>
      <w:r w:rsidR="00970376" w:rsidRPr="00131217">
        <w:fldChar w:fldCharType="begin" w:fldLock="1"/>
      </w:r>
      <w:r w:rsidR="0021455B" w:rsidRPr="00131217">
        <w:instrText>ADDIN CSL_CITATION { "citationItems" : [ { "id" : "ITEM-1", "itemData" : { "DOI" : "10.1145/1520340.1520356", "ISBN" : "9781605582474", "author" : [ { "dropping-particle" : "", "family" : "Rekimoto", "given" : "J", "non-dropping-particle" : "", "parse-names" : false, "suffix" : "" } ], "container-title" : "CHI'09 Extended Abstracts on Human Factors in \u2026", "id" : "ITEM-1", "issued" : { "date-parts" : [ [ "2009", "4", "4" ] ] }, "page" : "2519", "publisher" : "ACM Press", "publisher-place" : "New York, New York, USA", "title" : "SenseableRays: opto-haptic substitution for touch-enhanced interactive spaces", "type" : "article-journal" }, "uris" : [ "http://www.mendeley.com/documents/?uuid=77fae1fc-45b3-43dd-8609-980c2505b081" ] } ], "mendeley" : { "previouslyFormattedCitation" : "[5]" }, "properties" : { "noteIndex" : 0 }, "schema" : "https://github.com/citation-style-language/schema/raw/master/csl-citation.json" }</w:instrText>
      </w:r>
      <w:r w:rsidR="00970376" w:rsidRPr="00131217">
        <w:fldChar w:fldCharType="separate"/>
      </w:r>
      <w:r w:rsidR="00A478F5" w:rsidRPr="00131217">
        <w:rPr>
          <w:noProof/>
        </w:rPr>
        <w:t>[5]</w:t>
      </w:r>
      <w:r w:rsidR="00970376" w:rsidRPr="00131217">
        <w:fldChar w:fldCharType="end"/>
      </w:r>
      <w:r w:rsidR="007F21DE" w:rsidRPr="00131217">
        <w:t xml:space="preserve"> from </w:t>
      </w:r>
      <w:proofErr w:type="spellStart"/>
      <w:r w:rsidR="007F21DE" w:rsidRPr="00131217">
        <w:t>Rekimoto</w:t>
      </w:r>
      <w:proofErr w:type="spellEnd"/>
      <w:r w:rsidR="007F21DE" w:rsidRPr="00131217">
        <w:t xml:space="preserve"> Labs uses a small finger-mounted module that detects a structured light signal and emits a vibratory pulse giving the sense of </w:t>
      </w:r>
      <w:r w:rsidR="007F21DE" w:rsidRPr="00131217">
        <w:lastRenderedPageBreak/>
        <w:t>feeling the projected light.</w:t>
      </w:r>
      <w:r w:rsidR="00625435" w:rsidRPr="00131217">
        <w:t xml:space="preserve"> </w:t>
      </w:r>
      <w:r w:rsidR="00494E5F" w:rsidRPr="00131217">
        <w:t xml:space="preserve">LA Jones has shown that </w:t>
      </w:r>
      <w:proofErr w:type="spellStart"/>
      <w:r w:rsidR="00494E5F" w:rsidRPr="00131217">
        <w:t>vibrotactile</w:t>
      </w:r>
      <w:proofErr w:type="spellEnd"/>
      <w:r w:rsidR="00494E5F" w:rsidRPr="00131217">
        <w:t xml:space="preserve"> interfacing is a very effective way of transmitting information while </w:t>
      </w:r>
      <w:proofErr w:type="spellStart"/>
      <w:r w:rsidR="00494E5F" w:rsidRPr="00131217">
        <w:t>Rekimoto</w:t>
      </w:r>
      <w:proofErr w:type="spellEnd"/>
      <w:r w:rsidR="00494E5F" w:rsidRPr="00131217">
        <w:t xml:space="preserve"> shows the added value that the tactile sense brings to an experience. Digital Synesthesia will try to join these two efforts to create a more immersive and efficient experience.</w:t>
      </w:r>
    </w:p>
    <w:p w:rsidR="00625435" w:rsidRPr="00131217" w:rsidRDefault="00625435" w:rsidP="00625435">
      <w:pPr>
        <w:pStyle w:val="Heading2"/>
      </w:pPr>
      <w:bookmarkStart w:id="9" w:name="_Toc404432756"/>
      <w:r w:rsidRPr="00131217">
        <w:t>Mobile Communication</w:t>
      </w:r>
      <w:bookmarkEnd w:id="9"/>
    </w:p>
    <w:p w:rsidR="00625435" w:rsidRPr="00131217" w:rsidRDefault="00625435" w:rsidP="00625435">
      <w:proofErr w:type="spellStart"/>
      <w:r w:rsidRPr="00131217">
        <w:t>Rekimoto</w:t>
      </w:r>
      <w:proofErr w:type="spellEnd"/>
      <w:r w:rsidRPr="00131217">
        <w:t xml:space="preserve"> lab has presented </w:t>
      </w:r>
      <w:proofErr w:type="spellStart"/>
      <w:r w:rsidRPr="00131217">
        <w:t>AffectPhone</w:t>
      </w:r>
      <w:proofErr w:type="spellEnd"/>
      <w:r w:rsidRPr="00131217">
        <w:fldChar w:fldCharType="begin" w:fldLock="1"/>
      </w:r>
      <w:r w:rsidR="0021455B" w:rsidRPr="00131217">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rsidRPr="00131217">
        <w:fldChar w:fldCharType="separate"/>
      </w:r>
      <w:r w:rsidR="00A478F5" w:rsidRPr="00131217">
        <w:rPr>
          <w:noProof/>
        </w:rPr>
        <w:t>[6]</w:t>
      </w:r>
      <w:r w:rsidRPr="00131217">
        <w:fldChar w:fldCharType="end"/>
      </w:r>
      <w:r w:rsidR="00494E5F" w:rsidRPr="00131217">
        <w:t>,</w:t>
      </w:r>
      <w:r w:rsidRPr="00131217">
        <w:t xml:space="preserve"> a system that gives a handset the ability to detect a user’s arousal level through G</w:t>
      </w:r>
      <w:r w:rsidR="00494E5F" w:rsidRPr="00131217">
        <w:t xml:space="preserve">alvanic </w:t>
      </w:r>
      <w:r w:rsidRPr="00131217">
        <w:t>S</w:t>
      </w:r>
      <w:r w:rsidR="00494E5F" w:rsidRPr="00131217">
        <w:t xml:space="preserve">kin </w:t>
      </w:r>
      <w:r w:rsidRPr="00131217">
        <w:t>R</w:t>
      </w:r>
      <w:r w:rsidR="00494E5F" w:rsidRPr="00131217">
        <w:t>esponse</w:t>
      </w:r>
      <w:r w:rsidRPr="00131217">
        <w:t xml:space="preserve"> sensors and transmit it to another user as hot or cold sensations in the hand. Similarly</w:t>
      </w:r>
      <w:r w:rsidR="007A226D" w:rsidRPr="00131217">
        <w:t>,</w:t>
      </w:r>
      <w:r w:rsidRPr="00131217">
        <w:t xml:space="preserve"> </w:t>
      </w:r>
      <w:proofErr w:type="spellStart"/>
      <w:r w:rsidRPr="00131217">
        <w:t>Pressages</w:t>
      </w:r>
      <w:proofErr w:type="spellEnd"/>
      <w:r w:rsidRPr="00131217">
        <w:fldChar w:fldCharType="begin" w:fldLock="1"/>
      </w:r>
      <w:r w:rsidR="0021455B" w:rsidRPr="00131217">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rsidRPr="00131217">
        <w:fldChar w:fldCharType="separate"/>
      </w:r>
      <w:r w:rsidR="00A478F5" w:rsidRPr="00131217">
        <w:rPr>
          <w:noProof/>
        </w:rPr>
        <w:t>[7]</w:t>
      </w:r>
      <w:r w:rsidRPr="00131217">
        <w:fldChar w:fldCharType="end"/>
      </w:r>
      <w:r w:rsidRPr="00131217">
        <w:t xml:space="preserve"> is a system that translates the pressure with which one user squeezes the sides of the mobile phone into </w:t>
      </w:r>
      <w:r w:rsidR="007A226D" w:rsidRPr="00131217">
        <w:t xml:space="preserve">a </w:t>
      </w:r>
      <w:r w:rsidRPr="00131217">
        <w:t>vibration on the receiving phone. Both these projects are looking to create a better communication by usi</w:t>
      </w:r>
      <w:r w:rsidR="00494E5F" w:rsidRPr="00131217">
        <w:t>ng sensory feedback of the user</w:t>
      </w:r>
      <w:r w:rsidRPr="00131217">
        <w:t>s</w:t>
      </w:r>
      <w:r w:rsidR="00494E5F" w:rsidRPr="00131217">
        <w:t>’</w:t>
      </w:r>
      <w:r w:rsidRPr="00131217">
        <w:t xml:space="preserve"> state. </w:t>
      </w:r>
      <w:proofErr w:type="spellStart"/>
      <w:r w:rsidRPr="00131217">
        <w:t>Connexus</w:t>
      </w:r>
      <w:proofErr w:type="spellEnd"/>
      <w:r w:rsidR="00857C60" w:rsidRPr="00131217">
        <w:fldChar w:fldCharType="begin" w:fldLock="1"/>
      </w:r>
      <w:r w:rsidR="0021455B" w:rsidRPr="00131217">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rsidRPr="00131217">
        <w:fldChar w:fldCharType="separate"/>
      </w:r>
      <w:r w:rsidR="00A478F5" w:rsidRPr="00131217">
        <w:rPr>
          <w:noProof/>
        </w:rPr>
        <w:t>[8]</w:t>
      </w:r>
      <w:r w:rsidR="00857C60" w:rsidRPr="00131217">
        <w:fldChar w:fldCharType="end"/>
      </w:r>
      <w:r w:rsidR="00857C60" w:rsidRPr="00131217">
        <w:t xml:space="preserve"> was an ambitious project that attempted to detect several signals of the users in order to recreate an image of the non-verbal cues that were being lost in non-co-located communication.</w:t>
      </w:r>
      <w:r w:rsidR="007A226D" w:rsidRPr="00131217">
        <w:t xml:space="preserve"> Even though these projects hit close to what Digital Synesthesia looks for, they are from the start limited in certain ways. </w:t>
      </w:r>
      <w:r w:rsidR="000303AC" w:rsidRPr="00131217">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Pr="00131217" w:rsidRDefault="00A42427" w:rsidP="00A42427">
      <w:pPr>
        <w:pStyle w:val="Heading2"/>
      </w:pPr>
      <w:bookmarkStart w:id="10" w:name="_Toc404432757"/>
      <w:r w:rsidRPr="00131217">
        <w:t>Sensory Substitution</w:t>
      </w:r>
      <w:bookmarkEnd w:id="10"/>
    </w:p>
    <w:p w:rsidR="00A42427" w:rsidRPr="00131217" w:rsidRDefault="00A42427" w:rsidP="00A42427">
      <w:r w:rsidRPr="00131217">
        <w:t>Either because a person may be lacking one of the five senses or because a different sensory input may offer other benefits like greater detail, sensory substitution has been seen in several fields</w:t>
      </w:r>
      <w:r w:rsidR="007A226D" w:rsidRPr="00131217">
        <w:t>. Most sensors translate information</w:t>
      </w:r>
      <w:r w:rsidRPr="00131217">
        <w:t>,</w:t>
      </w:r>
      <w:r w:rsidR="007A226D" w:rsidRPr="00131217">
        <w:t xml:space="preserve"> such as</w:t>
      </w:r>
      <w:r w:rsidRPr="00131217">
        <w:t xml:space="preserve"> temperature, wind speed, distance or the passing of time</w:t>
      </w:r>
      <w:r w:rsidR="007A226D" w:rsidRPr="00131217">
        <w:t>.</w:t>
      </w:r>
      <w:r w:rsidRPr="00131217">
        <w:t xml:space="preserve"> </w:t>
      </w:r>
      <w:r w:rsidR="007A226D" w:rsidRPr="00131217">
        <w:t xml:space="preserve">All </w:t>
      </w:r>
      <w:r w:rsidRPr="00131217">
        <w:t>are things our bodies can perceive but by using a sensor and translating the information to a coded visual form we add the ability of greater accuracy and universal understanding.</w:t>
      </w:r>
      <w:r w:rsidR="00FA11E9" w:rsidRPr="00131217">
        <w:t xml:space="preserve"> </w:t>
      </w:r>
      <w:proofErr w:type="spellStart"/>
      <w:r w:rsidRPr="00131217">
        <w:t>Brainport</w:t>
      </w:r>
      <w:proofErr w:type="spellEnd"/>
      <w:r w:rsidRPr="00131217">
        <w:fldChar w:fldCharType="begin" w:fldLock="1"/>
      </w:r>
      <w:r w:rsidR="0021455B" w:rsidRPr="00131217">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rsidRPr="00131217">
        <w:fldChar w:fldCharType="separate"/>
      </w:r>
      <w:r w:rsidR="00A478F5" w:rsidRPr="00131217">
        <w:rPr>
          <w:noProof/>
        </w:rPr>
        <w:t>[9]</w:t>
      </w:r>
      <w:r w:rsidRPr="00131217">
        <w:fldChar w:fldCharType="end"/>
      </w:r>
      <w:r w:rsidR="00FA11E9" w:rsidRPr="00131217">
        <w:t xml:space="preserve"> </w:t>
      </w:r>
      <w:r w:rsidRPr="00131217">
        <w:t>is a system that captures images through a camera and translates it into electrical signals that are felt on the tongue.</w:t>
      </w:r>
      <w:r w:rsidR="00FA11E9" w:rsidRPr="00131217">
        <w:t xml:space="preserve"> The artist </w:t>
      </w:r>
      <w:r w:rsidR="00FA11E9" w:rsidRPr="00131217">
        <w:rPr>
          <w:shd w:val="clear" w:color="auto" w:fill="FFFFFF"/>
        </w:rPr>
        <w:t xml:space="preserve">Neil </w:t>
      </w:r>
      <w:proofErr w:type="spellStart"/>
      <w:r w:rsidR="00FA11E9" w:rsidRPr="00131217">
        <w:rPr>
          <w:shd w:val="clear" w:color="auto" w:fill="FFFFFF"/>
        </w:rPr>
        <w:t>Harbisson</w:t>
      </w:r>
      <w:proofErr w:type="spellEnd"/>
      <w:r w:rsidR="00FA11E9" w:rsidRPr="00131217">
        <w:rPr>
          <w:shd w:val="clear" w:color="auto" w:fill="FFFFFF"/>
        </w:rPr>
        <w:t xml:space="preserve"> and his team have developed</w:t>
      </w:r>
      <w:r w:rsidR="00FA11E9" w:rsidRPr="00131217">
        <w:t xml:space="preserve"> </w:t>
      </w:r>
      <w:proofErr w:type="spellStart"/>
      <w:r w:rsidRPr="00131217">
        <w:t>Eyeborg</w:t>
      </w:r>
      <w:proofErr w:type="spellEnd"/>
      <w:r w:rsidRPr="00131217">
        <w:fldChar w:fldCharType="begin" w:fldLock="1"/>
      </w:r>
      <w:r w:rsidR="0021455B" w:rsidRPr="00131217">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rsidRPr="00131217">
        <w:fldChar w:fldCharType="separate"/>
      </w:r>
      <w:r w:rsidR="00A478F5" w:rsidRPr="00131217">
        <w:rPr>
          <w:noProof/>
        </w:rPr>
        <w:t>[10]</w:t>
      </w:r>
      <w:r w:rsidRPr="00131217">
        <w:fldChar w:fldCharType="end"/>
      </w:r>
      <w:r w:rsidR="00FA11E9" w:rsidRPr="00131217">
        <w:t xml:space="preserve"> so that Neil, who is completely color-blind, can </w:t>
      </w:r>
      <w:r w:rsidRPr="00131217">
        <w:rPr>
          <w:shd w:val="clear" w:color="auto" w:fill="FFFFFF"/>
        </w:rPr>
        <w:t xml:space="preserve">use </w:t>
      </w:r>
      <w:r w:rsidR="00FA11E9" w:rsidRPr="00131217">
        <w:rPr>
          <w:shd w:val="clear" w:color="auto" w:fill="FFFFFF"/>
        </w:rPr>
        <w:t>this</w:t>
      </w:r>
      <w:r w:rsidRPr="00131217">
        <w:rPr>
          <w:shd w:val="clear" w:color="auto" w:fill="FFFFFF"/>
        </w:rPr>
        <w:t xml:space="preserve"> device </w:t>
      </w:r>
      <w:r w:rsidR="00FA11E9" w:rsidRPr="00131217">
        <w:rPr>
          <w:shd w:val="clear" w:color="auto" w:fill="FFFFFF"/>
        </w:rPr>
        <w:t>to capture</w:t>
      </w:r>
      <w:r w:rsidRPr="00131217">
        <w:rPr>
          <w:shd w:val="clear" w:color="auto" w:fill="FFFFFF"/>
        </w:rPr>
        <w:t xml:space="preserve"> color information through a camer</w:t>
      </w:r>
      <w:r w:rsidR="00FA11E9" w:rsidRPr="00131217">
        <w:rPr>
          <w:shd w:val="clear" w:color="auto" w:fill="FFFFFF"/>
        </w:rPr>
        <w:t>a on his forehead and translate</w:t>
      </w:r>
      <w:r w:rsidRPr="00131217">
        <w:rPr>
          <w:shd w:val="clear" w:color="auto" w:fill="FFFFFF"/>
        </w:rPr>
        <w:t xml:space="preserve"> it to sound he hears through bone conduction.</w:t>
      </w:r>
      <w:r w:rsidR="007A226D" w:rsidRPr="00131217">
        <w:rPr>
          <w:shd w:val="clear" w:color="auto" w:fill="FFFFFF"/>
        </w:rPr>
        <w:t xml:space="preserve"> T</w:t>
      </w:r>
      <w:r w:rsidR="00AE6064" w:rsidRPr="00131217">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sidRPr="00131217">
        <w:rPr>
          <w:shd w:val="clear" w:color="auto" w:fill="FFFFFF"/>
        </w:rPr>
        <w:t>user</w:t>
      </w:r>
      <w:proofErr w:type="gramEnd"/>
      <w:r w:rsidR="00AE6064" w:rsidRPr="00131217">
        <w:rPr>
          <w:shd w:val="clear" w:color="auto" w:fill="FFFFFF"/>
        </w:rPr>
        <w:t xml:space="preserve"> friendly.</w:t>
      </w:r>
    </w:p>
    <w:p w:rsidR="00A42427" w:rsidRPr="00131217" w:rsidRDefault="00A42427" w:rsidP="00A42427">
      <w:pPr>
        <w:pStyle w:val="Heading2"/>
      </w:pPr>
      <w:bookmarkStart w:id="11" w:name="_Toc404432758"/>
      <w:r w:rsidRPr="00131217">
        <w:t>New Senses</w:t>
      </w:r>
      <w:bookmarkEnd w:id="11"/>
    </w:p>
    <w:p w:rsidR="00A42427" w:rsidRPr="00131217" w:rsidRDefault="00A42427" w:rsidP="00A42427">
      <w:r w:rsidRPr="00131217">
        <w:lastRenderedPageBreak/>
        <w:t xml:space="preserve">Another big area in this field is creating completely new senses. </w:t>
      </w:r>
      <w:r w:rsidR="00AE6064" w:rsidRPr="00131217">
        <w:t>A</w:t>
      </w:r>
      <w:r w:rsidRPr="00131217">
        <w:t xml:space="preserve">dding a new sense to our repertoire changes the way we understand and interact with the world. The </w:t>
      </w:r>
      <w:proofErr w:type="spellStart"/>
      <w:r w:rsidRPr="00131217">
        <w:t>F</w:t>
      </w:r>
      <w:r w:rsidRPr="00131217">
        <w:rPr>
          <w:shd w:val="clear" w:color="auto" w:fill="FFFFFF"/>
        </w:rPr>
        <w:t>eelSpace</w:t>
      </w:r>
      <w:proofErr w:type="spellEnd"/>
      <w:r w:rsidR="007F21DE" w:rsidRPr="00131217">
        <w:rPr>
          <w:shd w:val="clear" w:color="auto" w:fill="FFFFFF"/>
        </w:rPr>
        <w:fldChar w:fldCharType="begin" w:fldLock="1"/>
      </w:r>
      <w:r w:rsidR="0021455B" w:rsidRPr="00131217">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sidRPr="00131217">
        <w:rPr>
          <w:shd w:val="clear" w:color="auto" w:fill="FFFFFF"/>
        </w:rPr>
        <w:fldChar w:fldCharType="separate"/>
      </w:r>
      <w:r w:rsidR="00A478F5" w:rsidRPr="00131217">
        <w:rPr>
          <w:noProof/>
          <w:shd w:val="clear" w:color="auto" w:fill="FFFFFF"/>
        </w:rPr>
        <w:t>[11]</w:t>
      </w:r>
      <w:r w:rsidR="007F21DE" w:rsidRPr="00131217">
        <w:rPr>
          <w:shd w:val="clear" w:color="auto" w:fill="FFFFFF"/>
        </w:rPr>
        <w:fldChar w:fldCharType="end"/>
      </w:r>
      <w:r w:rsidR="007F21DE" w:rsidRPr="00131217">
        <w:t xml:space="preserve"> </w:t>
      </w:r>
      <w:r w:rsidRPr="00131217">
        <w:rPr>
          <w:shd w:val="clear" w:color="auto" w:fill="FFFFFF"/>
        </w:rPr>
        <w:t xml:space="preserve">belt </w:t>
      </w:r>
      <w:r w:rsidRPr="00131217">
        <w:t xml:space="preserve">was a device with vibrators that could be worn around the waist. The vibrator closest to geographical north would constantly vibrate, giving the user a sense of direction. </w:t>
      </w:r>
      <w:r w:rsidR="007F21DE" w:rsidRPr="00131217">
        <w:t xml:space="preserve">Another take on navigation is </w:t>
      </w:r>
      <w:proofErr w:type="spellStart"/>
      <w:r w:rsidR="007F21DE" w:rsidRPr="00131217">
        <w:t>Momo</w:t>
      </w:r>
      <w:proofErr w:type="spellEnd"/>
      <w:r w:rsidR="007F21DE" w:rsidRPr="00131217">
        <w:fldChar w:fldCharType="begin" w:fldLock="1"/>
      </w:r>
      <w:r w:rsidR="0021455B" w:rsidRPr="00131217">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rsidRPr="00131217">
        <w:fldChar w:fldCharType="separate"/>
      </w:r>
      <w:r w:rsidR="00A478F5" w:rsidRPr="00131217">
        <w:rPr>
          <w:noProof/>
        </w:rPr>
        <w:t>[12]</w:t>
      </w:r>
      <w:r w:rsidR="007F21DE" w:rsidRPr="00131217">
        <w:fldChar w:fldCharType="end"/>
      </w:r>
      <w:r w:rsidR="00AE6064" w:rsidRPr="00131217">
        <w:t>,</w:t>
      </w:r>
      <w:r w:rsidR="007F21DE" w:rsidRPr="00131217">
        <w:t xml:space="preserve"> a</w:t>
      </w:r>
      <w:r w:rsidR="00AE6064" w:rsidRPr="00131217">
        <w:t xml:space="preserve"> handheld</w:t>
      </w:r>
      <w:r w:rsidR="007F21DE" w:rsidRPr="00131217">
        <w:t xml:space="preserve"> egg-like device that leans towards the direction </w:t>
      </w:r>
      <w:r w:rsidR="00AE6064" w:rsidRPr="00131217">
        <w:t>in which the traveler needs to go. T</w:t>
      </w:r>
      <w:r w:rsidR="007F21DE" w:rsidRPr="00131217">
        <w:t xml:space="preserve">he change in the center of gravity of the device is perceptible in the hands of the user. </w:t>
      </w:r>
      <w:r w:rsidR="00FA11E9" w:rsidRPr="00131217">
        <w:t>Dan Berg, a writer and technology advisor</w:t>
      </w:r>
      <w:r w:rsidR="00AE6064" w:rsidRPr="00131217">
        <w:t>,</w:t>
      </w:r>
      <w:r w:rsidR="00FA11E9" w:rsidRPr="00131217">
        <w:t xml:space="preserve"> </w:t>
      </w:r>
      <w:r w:rsidRPr="00131217">
        <w:t xml:space="preserve">implanted a small magnet into </w:t>
      </w:r>
      <w:r w:rsidR="00FA11E9" w:rsidRPr="00131217">
        <w:t>the</w:t>
      </w:r>
      <w:r w:rsidRPr="00131217">
        <w:t xml:space="preserve"> </w:t>
      </w:r>
      <w:r w:rsidR="00FA11E9" w:rsidRPr="00131217">
        <w:t>little</w:t>
      </w:r>
      <w:r w:rsidRPr="00131217">
        <w:t> finger of his right hand</w:t>
      </w:r>
      <w:r w:rsidR="00FA11E9" w:rsidRPr="00131217">
        <w:fldChar w:fldCharType="begin" w:fldLock="1"/>
      </w:r>
      <w:r w:rsidR="0021455B" w:rsidRPr="00131217">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rsidRPr="00131217">
        <w:fldChar w:fldCharType="separate"/>
      </w:r>
      <w:r w:rsidR="00A478F5" w:rsidRPr="00131217">
        <w:rPr>
          <w:noProof/>
        </w:rPr>
        <w:t>[13]</w:t>
      </w:r>
      <w:r w:rsidR="00FA11E9" w:rsidRPr="00131217">
        <w:fldChar w:fldCharType="end"/>
      </w:r>
      <w:r w:rsidRPr="00131217">
        <w:t>. One of the reported effects was the ability to sense electrical flow by</w:t>
      </w:r>
      <w:r w:rsidR="00AE6064" w:rsidRPr="00131217">
        <w:t xml:space="preserve"> the</w:t>
      </w:r>
      <w:r w:rsidRPr="00131217">
        <w:t xml:space="preserve"> disruptions on the magnetic field.</w:t>
      </w:r>
      <w:r w:rsidR="00281FB8" w:rsidRPr="00131217">
        <w:t xml:space="preserve"> Disney research has developed </w:t>
      </w:r>
      <w:proofErr w:type="spellStart"/>
      <w:r w:rsidR="00281FB8" w:rsidRPr="00131217">
        <w:t>Aireal</w:t>
      </w:r>
      <w:proofErr w:type="spellEnd"/>
      <w:r w:rsidR="00281FB8" w:rsidRPr="00131217">
        <w:fldChar w:fldCharType="begin" w:fldLock="1"/>
      </w:r>
      <w:r w:rsidR="0021455B" w:rsidRPr="00131217">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rsidRPr="00131217">
        <w:fldChar w:fldCharType="separate"/>
      </w:r>
      <w:r w:rsidR="00A478F5" w:rsidRPr="00131217">
        <w:rPr>
          <w:noProof/>
        </w:rPr>
        <w:t>[14]</w:t>
      </w:r>
      <w:r w:rsidR="00281FB8" w:rsidRPr="00131217">
        <w:fldChar w:fldCharType="end"/>
      </w:r>
      <w:r w:rsidR="00AE6064" w:rsidRPr="00131217">
        <w:t>, which</w:t>
      </w:r>
      <w:r w:rsidR="00281FB8" w:rsidRPr="00131217">
        <w:t xml:space="preserve"> use</w:t>
      </w:r>
      <w:r w:rsidR="00AE6064" w:rsidRPr="00131217">
        <w:t>s</w:t>
      </w:r>
      <w:r w:rsidR="00281FB8" w:rsidRPr="00131217">
        <w:t xml:space="preserve"> air vortices to create a tactile sensation of virtual images or images projected on the body.</w:t>
      </w:r>
      <w:r w:rsidR="00AE6064" w:rsidRPr="00131217">
        <w:t xml:space="preserve"> These projects hint at the ability of the brain to interpret new experiences. Digital Synesthesia will make use of this ability to understand how the brain can learn to adapt to new sensory inputs.</w:t>
      </w:r>
    </w:p>
    <w:p w:rsidR="00A42427" w:rsidRPr="00131217" w:rsidRDefault="00A42427" w:rsidP="002B0DB5">
      <w:pPr>
        <w:pStyle w:val="Heading2"/>
      </w:pPr>
      <w:bookmarkStart w:id="12" w:name="_Toc404432759"/>
      <w:r w:rsidRPr="00131217">
        <w:t>Situational Awareness</w:t>
      </w:r>
      <w:bookmarkEnd w:id="12"/>
    </w:p>
    <w:p w:rsidR="00603B17" w:rsidRPr="00131217" w:rsidRDefault="00A42427" w:rsidP="00A42427">
      <w:r w:rsidRPr="00131217">
        <w:t>Situational Awareness is the ability to extract information from our environment and integrate it with previous knowledge in order to form a coherent mental picture</w:t>
      </w:r>
      <w:r w:rsidRPr="00131217">
        <w:fldChar w:fldCharType="begin" w:fldLock="1"/>
      </w:r>
      <w:r w:rsidR="0021455B" w:rsidRPr="00131217">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rsidRPr="00131217">
        <w:fldChar w:fldCharType="separate"/>
      </w:r>
      <w:r w:rsidR="00A478F5" w:rsidRPr="00131217">
        <w:rPr>
          <w:noProof/>
        </w:rPr>
        <w:t>[15]</w:t>
      </w:r>
      <w:r w:rsidRPr="00131217">
        <w:fldChar w:fldCharType="end"/>
      </w:r>
      <w:r w:rsidRPr="00131217">
        <w:t xml:space="preserve">. The </w:t>
      </w:r>
      <w:r w:rsidR="001C61AB" w:rsidRPr="00131217">
        <w:t xml:space="preserve">US </w:t>
      </w:r>
      <w:r w:rsidRPr="00131217">
        <w:t>military has done extensive research on Situational Awareness</w:t>
      </w:r>
      <w:r w:rsidR="001C61AB" w:rsidRPr="00131217">
        <w:t>.</w:t>
      </w:r>
      <w:r w:rsidRPr="00131217">
        <w:t xml:space="preserve"> </w:t>
      </w:r>
      <w:r w:rsidR="001C61AB" w:rsidRPr="00131217">
        <w:t>They have explored th</w:t>
      </w:r>
      <w:r w:rsidRPr="00131217">
        <w:t>e limits of the brain when forced to work in an environment with many attention cues</w:t>
      </w:r>
      <w:r w:rsidR="001C61AB" w:rsidRPr="00131217">
        <w:t>,</w:t>
      </w:r>
      <w:r w:rsidRPr="00131217">
        <w:t xml:space="preserve"> as well as different strategies for reducing the cognitive load while conveying information to the brain through channels other than sight or sound.</w:t>
      </w:r>
      <w:r w:rsidR="00473689" w:rsidRPr="00131217">
        <w:t xml:space="preserve"> </w:t>
      </w:r>
      <w:r w:rsidR="001C61AB" w:rsidRPr="00131217">
        <w:t>In addition to</w:t>
      </w:r>
      <w:r w:rsidRPr="00131217">
        <w:t xml:space="preserve"> many studies in how to measure Situational Awareness in various users and situations, there are some papers on actual devices being tested that use </w:t>
      </w:r>
      <w:proofErr w:type="spellStart"/>
      <w:r w:rsidRPr="00131217">
        <w:t>Vibrotactile</w:t>
      </w:r>
      <w:proofErr w:type="spellEnd"/>
      <w:r w:rsidRPr="00131217">
        <w:t xml:space="preserve"> Displays</w:t>
      </w:r>
      <w:r w:rsidRPr="00131217">
        <w:fldChar w:fldCharType="begin" w:fldLock="1"/>
      </w:r>
      <w:r w:rsidR="0021455B" w:rsidRPr="00131217">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rsidRPr="00131217">
        <w:fldChar w:fldCharType="separate"/>
      </w:r>
      <w:r w:rsidR="00A478F5" w:rsidRPr="00131217">
        <w:rPr>
          <w:noProof/>
        </w:rPr>
        <w:t>[16]</w:t>
      </w:r>
      <w:r w:rsidRPr="00131217">
        <w:fldChar w:fldCharType="end"/>
      </w:r>
      <w:r w:rsidRPr="00131217">
        <w:t xml:space="preserve"> and Tactile Navigation Cueing</w:t>
      </w:r>
      <w:r w:rsidRPr="00131217">
        <w:fldChar w:fldCharType="begin" w:fldLock="1"/>
      </w:r>
      <w:r w:rsidR="0021455B" w:rsidRPr="00131217">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rsidRPr="00131217">
        <w:fldChar w:fldCharType="separate"/>
      </w:r>
      <w:r w:rsidR="00A478F5" w:rsidRPr="00131217">
        <w:rPr>
          <w:noProof/>
        </w:rPr>
        <w:t>[17]</w:t>
      </w:r>
      <w:r w:rsidRPr="00131217">
        <w:fldChar w:fldCharType="end"/>
      </w:r>
      <w:r w:rsidRPr="00131217">
        <w:t>.</w:t>
      </w:r>
      <w:r w:rsidR="001C61AB" w:rsidRPr="00131217">
        <w:t xml:space="preserve"> The findings in these studies will inform Digital Synesthesia on the cognitive limits of the brain when presented with multiple sensory inputs at once.</w:t>
      </w:r>
    </w:p>
    <w:p w:rsidR="00DA119C" w:rsidRPr="00131217" w:rsidRDefault="00DA119C" w:rsidP="00DA119C">
      <w:pPr>
        <w:pStyle w:val="Heading2"/>
      </w:pPr>
      <w:bookmarkStart w:id="13" w:name="_Toc404432760"/>
      <w:r w:rsidRPr="00131217">
        <w:t>Neuroplasticity</w:t>
      </w:r>
      <w:bookmarkEnd w:id="13"/>
    </w:p>
    <w:p w:rsidR="00660AB6" w:rsidRPr="00131217" w:rsidRDefault="00DA119C">
      <w:r w:rsidRPr="00131217">
        <w:t xml:space="preserve">The field of Neuroplasticity has </w:t>
      </w:r>
      <w:r w:rsidR="001C61AB" w:rsidRPr="00131217">
        <w:t>explored</w:t>
      </w:r>
      <w:r w:rsidRPr="00131217">
        <w:t xml:space="preserve"> the way </w:t>
      </w:r>
      <w:r w:rsidR="001C61AB" w:rsidRPr="00131217">
        <w:t>in which the</w:t>
      </w:r>
      <w:r w:rsidRPr="00131217">
        <w:t xml:space="preserve"> human brain is able to evolve and change given different sensory inpu</w:t>
      </w:r>
      <w:r w:rsidR="001C61AB" w:rsidRPr="00131217">
        <w:t xml:space="preserve">ts. Studies have shown that a child’s </w:t>
      </w:r>
      <w:r w:rsidRPr="00131217">
        <w:t>brain exhibits a greater range of neuroplasticity than the adult brain but</w:t>
      </w:r>
      <w:r w:rsidR="001C61AB" w:rsidRPr="00131217">
        <w:t xml:space="preserve"> that</w:t>
      </w:r>
      <w:r w:rsidRPr="00131217">
        <w:t xml:space="preserve"> the adult brain is still capable of change and adaptation</w:t>
      </w:r>
      <w:r w:rsidRPr="00131217">
        <w:fldChar w:fldCharType="begin" w:fldLock="1"/>
      </w:r>
      <w:r w:rsidR="0021455B" w:rsidRPr="00131217">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rsidRPr="00131217">
        <w:fldChar w:fldCharType="separate"/>
      </w:r>
      <w:r w:rsidR="00A478F5" w:rsidRPr="00131217">
        <w:rPr>
          <w:noProof/>
        </w:rPr>
        <w:t>[18]</w:t>
      </w:r>
      <w:r w:rsidRPr="00131217">
        <w:fldChar w:fldCharType="end"/>
      </w:r>
      <w:r w:rsidR="000531EF" w:rsidRPr="00131217">
        <w:fldChar w:fldCharType="begin" w:fldLock="1"/>
      </w:r>
      <w:r w:rsidR="0021455B" w:rsidRPr="00131217">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rsidRPr="00131217">
        <w:fldChar w:fldCharType="separate"/>
      </w:r>
      <w:r w:rsidR="00A478F5" w:rsidRPr="00131217">
        <w:rPr>
          <w:noProof/>
        </w:rPr>
        <w:t>[19]</w:t>
      </w:r>
      <w:r w:rsidR="000531EF" w:rsidRPr="00131217">
        <w:fldChar w:fldCharType="end"/>
      </w:r>
      <w:r w:rsidRPr="00131217">
        <w:t xml:space="preserve">. </w:t>
      </w:r>
      <w:r w:rsidR="000531EF" w:rsidRPr="00131217">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rsidRPr="00131217">
        <w:fldChar w:fldCharType="begin" w:fldLock="1"/>
      </w:r>
      <w:r w:rsidR="0021455B" w:rsidRPr="00131217">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rsidRPr="00131217">
        <w:fldChar w:fldCharType="separate"/>
      </w:r>
      <w:r w:rsidR="00A478F5" w:rsidRPr="00131217">
        <w:rPr>
          <w:noProof/>
        </w:rPr>
        <w:t>[20]</w:t>
      </w:r>
      <w:r w:rsidR="000531EF" w:rsidRPr="00131217">
        <w:fldChar w:fldCharType="end"/>
      </w:r>
      <w:r w:rsidR="000624A1" w:rsidRPr="00131217">
        <w:fldChar w:fldCharType="begin" w:fldLock="1"/>
      </w:r>
      <w:r w:rsidR="0021455B" w:rsidRPr="00131217">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rsidRPr="00131217">
        <w:fldChar w:fldCharType="separate"/>
      </w:r>
      <w:r w:rsidR="00A478F5" w:rsidRPr="00131217">
        <w:rPr>
          <w:noProof/>
        </w:rPr>
        <w:t>[21]</w:t>
      </w:r>
      <w:r w:rsidR="000624A1" w:rsidRPr="00131217">
        <w:fldChar w:fldCharType="end"/>
      </w:r>
      <w:r w:rsidR="000624A1" w:rsidRPr="00131217">
        <w:fldChar w:fldCharType="begin" w:fldLock="1"/>
      </w:r>
      <w:r w:rsidR="0021455B" w:rsidRPr="00131217">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rsidRPr="00131217">
        <w:fldChar w:fldCharType="separate"/>
      </w:r>
      <w:r w:rsidR="00A478F5" w:rsidRPr="00131217">
        <w:rPr>
          <w:noProof/>
        </w:rPr>
        <w:t>[22]</w:t>
      </w:r>
      <w:r w:rsidR="000624A1" w:rsidRPr="00131217">
        <w:fldChar w:fldCharType="end"/>
      </w:r>
    </w:p>
    <w:p w:rsidR="00603B17" w:rsidRPr="00131217" w:rsidRDefault="00603B17" w:rsidP="00603B17">
      <w:pPr>
        <w:pStyle w:val="Heading1"/>
      </w:pPr>
      <w:bookmarkStart w:id="14" w:name="_Toc404432761"/>
      <w:r w:rsidRPr="00131217">
        <w:lastRenderedPageBreak/>
        <w:t>Digital Synesthesia</w:t>
      </w:r>
      <w:bookmarkEnd w:id="14"/>
    </w:p>
    <w:p w:rsidR="003E028C" w:rsidRPr="00131217" w:rsidRDefault="003E028C" w:rsidP="003E028C">
      <w:pPr>
        <w:pStyle w:val="Heading2"/>
      </w:pPr>
      <w:bookmarkStart w:id="15" w:name="_Toc404432762"/>
      <w:r w:rsidRPr="00131217">
        <w:t>Why?</w:t>
      </w:r>
      <w:bookmarkEnd w:id="15"/>
    </w:p>
    <w:p w:rsidR="003C417B" w:rsidRPr="00131217" w:rsidRDefault="00CD678D" w:rsidP="00CD678D">
      <w:r w:rsidRPr="00131217">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w:t>
      </w:r>
      <w:r w:rsidR="003C417B" w:rsidRPr="00131217">
        <w:t xml:space="preserve">both </w:t>
      </w:r>
      <w:r w:rsidRPr="00131217">
        <w:t>positive and negative points of view (Alone Together, Smarter than you think)</w:t>
      </w:r>
      <w:r w:rsidR="003C417B" w:rsidRPr="00131217">
        <w:t xml:space="preserve"> and most arriving to the conclusion that we are surrendering some of our social costumes in favor of newer virtual ways of relating to one another and to the world.</w:t>
      </w:r>
    </w:p>
    <w:p w:rsidR="00CD678D" w:rsidRPr="00131217" w:rsidRDefault="003C417B" w:rsidP="00CD678D">
      <w:r w:rsidRPr="00131217">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w:t>
      </w:r>
      <w:r w:rsidR="00FF41CF" w:rsidRPr="00131217">
        <w:t xml:space="preserve">mainly </w:t>
      </w:r>
      <w:r w:rsidRPr="00131217">
        <w:t xml:space="preserve">one sensory channel and in doing so our brain is overwhelmed needing to place most of its attention to this one </w:t>
      </w:r>
      <w:r w:rsidR="00FF41CF" w:rsidRPr="00131217">
        <w:t>input</w:t>
      </w:r>
      <w:r w:rsidRPr="00131217">
        <w:t xml:space="preserve"> and ignoring many others. </w:t>
      </w:r>
    </w:p>
    <w:p w:rsidR="003E028C" w:rsidRPr="00131217" w:rsidRDefault="003E028C" w:rsidP="003E028C">
      <w:pPr>
        <w:pStyle w:val="Heading2"/>
      </w:pPr>
      <w:bookmarkStart w:id="16" w:name="_Toc404432763"/>
      <w:r w:rsidRPr="00131217">
        <w:t>Design Approach</w:t>
      </w:r>
      <w:bookmarkEnd w:id="16"/>
    </w:p>
    <w:p w:rsidR="00E76C51" w:rsidRPr="00131217" w:rsidRDefault="00E76C51" w:rsidP="00E76C51">
      <w:r w:rsidRPr="00131217">
        <w:t xml:space="preserve">Digital Synesthesia is divided in three major parts. Sensing, translation and feedback, the understanding </w:t>
      </w:r>
      <w:r w:rsidR="00580DCD" w:rsidRPr="00131217">
        <w:t xml:space="preserve">and implementation </w:t>
      </w:r>
      <w:r w:rsidRPr="00131217">
        <w:t xml:space="preserve">of these three areas is </w:t>
      </w:r>
      <w:r w:rsidR="00580DCD" w:rsidRPr="00131217">
        <w:t xml:space="preserve">the </w:t>
      </w:r>
      <w:r w:rsidRPr="00131217">
        <w:t>key to create a stable base for future designers to be able to build upon this project.</w:t>
      </w:r>
    </w:p>
    <w:p w:rsidR="00E76C51" w:rsidRPr="00131217" w:rsidRDefault="00E76C51" w:rsidP="00E76C51">
      <w:r w:rsidRPr="00131217">
        <w:t xml:space="preserve">Sensing is the technology that will capture information from the world. </w:t>
      </w:r>
      <w:r w:rsidR="00E22275" w:rsidRPr="00131217">
        <w:t xml:space="preserve">This area brings interesting cross sections between fields. </w:t>
      </w:r>
      <w:r w:rsidR="00FF41CF" w:rsidRPr="00131217">
        <w:t>The designer needs to know about</w:t>
      </w:r>
      <w:r w:rsidR="00E22275" w:rsidRPr="00131217">
        <w:t xml:space="preserve"> sensors </w:t>
      </w:r>
      <w:r w:rsidR="00FF41CF" w:rsidRPr="00131217">
        <w:t xml:space="preserve">that </w:t>
      </w:r>
      <w:r w:rsidR="00E22275" w:rsidRPr="00131217">
        <w:t>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580DCD" w:rsidRPr="00131217" w:rsidRDefault="00580DCD" w:rsidP="00E76C51">
      <w:r w:rsidRPr="00131217">
        <w:t>Translation is a more narrow area where the designer can implement knowledge in coding and electronics to interface the sensor to a mobile device in order to capture the data. The mobile</w:t>
      </w:r>
      <w:r w:rsidR="007E0B9C" w:rsidRPr="00131217">
        <w:t xml:space="preserve"> device will then translate this information to the appropriate feedback.</w:t>
      </w:r>
      <w:r w:rsidR="00FF41CF" w:rsidRPr="00131217">
        <w:t xml:space="preserve"> Translation also needs the design of a user interface. In the far future vision of Digital Synesthesia, this interface will let a user choose what sensor they want active and where, and how, they wish to experience </w:t>
      </w:r>
      <w:r w:rsidR="00FF41CF" w:rsidRPr="00131217">
        <w:lastRenderedPageBreak/>
        <w:t>this feedback. This way, depending on the user’s activities, they will be able to turn artificial senses on and off.</w:t>
      </w:r>
    </w:p>
    <w:p w:rsidR="007E0B9C" w:rsidRPr="00131217" w:rsidRDefault="007E0B9C" w:rsidP="00E76C51">
      <w:r w:rsidRPr="00131217">
        <w:t>Feedback is the final step. At this stage, the designer will draw upon their knowledge of</w:t>
      </w:r>
      <w:r w:rsidR="004D618B" w:rsidRPr="00131217">
        <w:t xml:space="preserve"> user interfaces and ergonomics to create a comfortable sensory experience that will make sense with the user’s need and surrounding context.</w:t>
      </w:r>
      <w:r w:rsidR="00FF41CF" w:rsidRPr="00131217">
        <w:t xml:space="preserve"> The design of wearable technology will come into play as we find ways to comfortably generate the sensory signals that will respond </w:t>
      </w:r>
      <w:proofErr w:type="gramStart"/>
      <w:r w:rsidR="00FF41CF" w:rsidRPr="00131217">
        <w:t>to  the</w:t>
      </w:r>
      <w:proofErr w:type="gramEnd"/>
      <w:r w:rsidR="00FF41CF" w:rsidRPr="00131217">
        <w:t xml:space="preserve"> sensors.</w:t>
      </w:r>
    </w:p>
    <w:p w:rsidR="004F053E" w:rsidRPr="00131217" w:rsidRDefault="004F053E" w:rsidP="004F053E">
      <w:pPr>
        <w:pStyle w:val="Heading2"/>
      </w:pPr>
      <w:bookmarkStart w:id="17" w:name="_Toc404432764"/>
      <w:r w:rsidRPr="00131217">
        <w:t xml:space="preserve">The importance of the </w:t>
      </w:r>
      <w:r w:rsidR="00DA0931" w:rsidRPr="00131217">
        <w:t>single affordance</w:t>
      </w:r>
      <w:bookmarkEnd w:id="17"/>
    </w:p>
    <w:p w:rsidR="004F053E" w:rsidRPr="00131217" w:rsidRDefault="004F053E" w:rsidP="004F053E">
      <w:r w:rsidRPr="00131217">
        <w:t>All five</w:t>
      </w:r>
      <w:r w:rsidR="00DA0931" w:rsidRPr="00131217">
        <w:t xml:space="preserve"> of our senses are able to take-</w:t>
      </w:r>
      <w:r w:rsidRPr="00131217">
        <w:t xml:space="preserve">in </w:t>
      </w:r>
      <w:r w:rsidR="00DA0931" w:rsidRPr="00131217">
        <w:t>multiple information</w:t>
      </w:r>
      <w:r w:rsidRPr="00131217">
        <w:t xml:space="preserve"> at the same time. We can </w:t>
      </w:r>
      <w:r w:rsidR="00DA0931" w:rsidRPr="00131217">
        <w:t>see many colors</w:t>
      </w:r>
      <w:r w:rsidRPr="00131217">
        <w:t>, smell combinations of smell</w:t>
      </w:r>
      <w:r w:rsidR="00DA0931" w:rsidRPr="00131217">
        <w:t>,</w:t>
      </w:r>
      <w:r w:rsidRPr="00131217">
        <w:t xml:space="preserve"> feel at </w:t>
      </w:r>
      <w:r w:rsidR="00DA0931" w:rsidRPr="00131217">
        <w:t>various points in our body, detect</w:t>
      </w:r>
      <w:r w:rsidRPr="00131217">
        <w:t xml:space="preserve"> pressure and temperature </w:t>
      </w:r>
      <w:r w:rsidR="00DA0931" w:rsidRPr="00131217">
        <w:t xml:space="preserve">on our skin </w:t>
      </w:r>
      <w:r w:rsidRPr="00131217">
        <w:t>and taste different tastes, all at the same time. In a sense, each sensory experience is already acting to capacity and the brain is decoding</w:t>
      </w:r>
      <w:r w:rsidR="00DA0931" w:rsidRPr="00131217">
        <w:t xml:space="preserve"> and each sensory experience responds to signals with many affordances.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to learn from the experience without much training. This is why I have chosen vibration where the only affordance is frequency or temperature to convey the signal information. My hope </w:t>
      </w:r>
      <w:r w:rsidR="004A1763" w:rsidRPr="00131217">
        <w:t>is</w:t>
      </w:r>
      <w:r w:rsidR="00DA0931" w:rsidRPr="00131217">
        <w:t xml:space="preserve"> that the brain will be able to couple the simple signal with other information around it to create the cohesive experience.</w:t>
      </w:r>
    </w:p>
    <w:p w:rsidR="003E028C" w:rsidRPr="00131217" w:rsidRDefault="003E028C" w:rsidP="003E028C">
      <w:pPr>
        <w:pStyle w:val="Heading2"/>
      </w:pPr>
      <w:bookmarkStart w:id="18" w:name="_Toc404432765"/>
      <w:r w:rsidRPr="00131217">
        <w:t>Implementations</w:t>
      </w:r>
      <w:bookmarkEnd w:id="18"/>
    </w:p>
    <w:p w:rsidR="007F43BB" w:rsidRPr="00131217" w:rsidRDefault="00760EC0" w:rsidP="00AC39CC">
      <w:r w:rsidRPr="00131217">
        <w:t>Three implementations have been developed in order to test the user’s ability to relate to artificial sensory systems.</w:t>
      </w:r>
      <w:r w:rsidR="002801F7" w:rsidRPr="00131217">
        <w:t xml:space="preserve"> Each of the implementations was designed to test the user’s ability to relate to an artificial sense while reducing the familiarity with the experience.</w:t>
      </w:r>
      <w:r w:rsidR="00FF41CF" w:rsidRPr="00131217">
        <w:t xml:space="preserve"> During t</w:t>
      </w:r>
      <w:r w:rsidR="007F43BB" w:rsidRPr="00131217">
        <w: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EE22D6" w:rsidRPr="00131217" w:rsidRDefault="00EE22D6" w:rsidP="00F16820">
      <w:pPr>
        <w:pStyle w:val="Heading3"/>
      </w:pPr>
      <w:bookmarkStart w:id="19" w:name="_Toc404432766"/>
      <w:r w:rsidRPr="00131217">
        <w:t>First Study: Proximity Sensing</w:t>
      </w:r>
      <w:bookmarkEnd w:id="19"/>
    </w:p>
    <w:p w:rsidR="003E028C" w:rsidRPr="00131217" w:rsidRDefault="00EE22D6" w:rsidP="00AC39CC">
      <w:r w:rsidRPr="00131217">
        <w:t xml:space="preserve">For this study, I </w:t>
      </w:r>
      <w:r w:rsidR="007F43BB" w:rsidRPr="00131217">
        <w:t xml:space="preserve">gave the user a proximity sensor </w:t>
      </w:r>
      <w:r w:rsidRPr="00131217">
        <w:t xml:space="preserve">to wear </w:t>
      </w:r>
      <w:r w:rsidR="007F43BB" w:rsidRPr="00131217">
        <w:t>on the palm of their hand</w:t>
      </w:r>
      <w:r w:rsidRPr="00131217">
        <w:t xml:space="preserve"> and a vibration on the thumb of</w:t>
      </w:r>
      <w:r w:rsidR="007F43BB" w:rsidRPr="00131217">
        <w:t xml:space="preserve"> the same hand.</w:t>
      </w:r>
      <w:r w:rsidRPr="00131217">
        <w:t xml:space="preserve"> The study was comprised of three stages. First, with a blindfold on, the user was asked to wave their open palm over a table where I had placed a </w:t>
      </w:r>
      <w:r w:rsidRPr="00131217">
        <w:lastRenderedPageBreak/>
        <w:t>certain amount of objects and try to sense how many objects there were. After every guess, the user was allowed to take the blind fold off and see the real answer. This was important because the</w:t>
      </w:r>
      <w:r w:rsidR="00FE579D" w:rsidRPr="00131217">
        <w:t xml:space="preserve"> users</w:t>
      </w:r>
      <w:r w:rsidRPr="00131217">
        <w:t xml:space="preserve"> would the</w:t>
      </w:r>
      <w:r w:rsidR="00FE579D" w:rsidRPr="00131217">
        <w:t>n try to remember the feeling</w:t>
      </w:r>
      <w:r w:rsidRPr="00131217">
        <w:t xml:space="preserve"> of the new experience and in essence calibrate themselves to</w:t>
      </w:r>
      <w:r w:rsidR="00BF1322" w:rsidRPr="00131217">
        <w:t xml:space="preserve"> be able to identify and ignore the noise in the signal.</w:t>
      </w:r>
    </w:p>
    <w:p w:rsidR="00FE579D" w:rsidRPr="00131217" w:rsidRDefault="00FE579D" w:rsidP="00AC39CC">
      <w:r w:rsidRPr="00131217">
        <w:t>The second stage used the same methodology but the user was 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F21BE9" w:rsidRPr="00131217" w:rsidRDefault="00F21BE9" w:rsidP="00AC39CC">
      <w:r w:rsidRPr="00131217">
        <w:t>The third and final stage asked to identify a 3D shape. So the choices were a cube, a square or a Prism.</w:t>
      </w:r>
    </w:p>
    <w:p w:rsidR="00F21BE9" w:rsidRPr="00131217" w:rsidRDefault="00F21BE9" w:rsidP="00F16820">
      <w:pPr>
        <w:pStyle w:val="Heading3"/>
      </w:pPr>
      <w:bookmarkStart w:id="20" w:name="_Toc404432767"/>
      <w:r w:rsidRPr="00131217">
        <w:t>Second Study: Temperature Sensing</w:t>
      </w:r>
      <w:bookmarkEnd w:id="20"/>
    </w:p>
    <w:p w:rsidR="00660AB6" w:rsidRPr="00131217" w:rsidRDefault="00660AB6" w:rsidP="00660AB6">
      <w:r w:rsidRPr="00131217">
        <w:t>At this stage, the project will looked into the creation of new sensory experiences. This stage studied the users’ acceptance of new information that was consciously mapped to a particular sensory experience. This meant that the users had full understanding of the task to be accomplished, the new sense to be detected, and how the information was translated into what they felt. This allowed me to understand how quickly users can get used to their new sensory experiences and record their impressions on the experience.</w:t>
      </w:r>
    </w:p>
    <w:p w:rsidR="00FE579D" w:rsidRPr="00131217" w:rsidRDefault="00F21BE9" w:rsidP="00AC39CC">
      <w:r w:rsidRPr="00131217">
        <w:t>For this study, the user was fitted with a head band that had a temperature (IR) sensor facing outwards and a vibrating transducer towards the inside, against the forehead.</w:t>
      </w:r>
      <w:r w:rsidR="0028327C" w:rsidRPr="00131217">
        <w:t xml:space="preserve"> Four </w:t>
      </w:r>
      <w:proofErr w:type="spellStart"/>
      <w:r w:rsidR="0028327C" w:rsidRPr="00131217">
        <w:t>peltier</w:t>
      </w:r>
      <w:proofErr w:type="spellEnd"/>
      <w:r w:rsidR="0028327C" w:rsidRPr="00131217">
        <w:t xml:space="preserve"> modules were placed on the table in front of the subject.</w:t>
      </w:r>
      <w:r w:rsidR="00FA49E9" w:rsidRPr="00131217">
        <w:t xml:space="preserve"> A program was written that would randomly choose one of the four </w:t>
      </w:r>
      <w:proofErr w:type="spellStart"/>
      <w:r w:rsidR="00FA49E9" w:rsidRPr="00131217">
        <w:t>peltier</w:t>
      </w:r>
      <w:proofErr w:type="spellEnd"/>
      <w:r w:rsidR="00FA49E9" w:rsidRPr="00131217">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A940A7" w:rsidRPr="00131217" w:rsidRDefault="00A940A7" w:rsidP="00F16820">
      <w:pPr>
        <w:pStyle w:val="Heading3"/>
      </w:pPr>
      <w:bookmarkStart w:id="21" w:name="_Toc404432768"/>
      <w:r w:rsidRPr="00131217">
        <w:t>Third Study: Cellphone Sensors</w:t>
      </w:r>
      <w:bookmarkEnd w:id="21"/>
    </w:p>
    <w:p w:rsidR="00660AB6" w:rsidRPr="00131217" w:rsidRDefault="00660AB6" w:rsidP="00660AB6">
      <w:r w:rsidRPr="00131217">
        <w:t>Here the project set up a new sensory experience in which the users had no prior understanding of the translation taking place. This situation mimics the pattern in which a newborn might search for patterns in order to understand its new senses</w:t>
      </w:r>
      <w:r w:rsidRPr="00131217">
        <w:fldChar w:fldCharType="begin" w:fldLock="1"/>
      </w:r>
      <w:r w:rsidR="0021455B" w:rsidRPr="00131217">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3]" }, "properties" : { "noteIndex" : 0 }, "schema" : "https://github.com/citation-style-language/schema/raw/master/csl-citation.json" }</w:instrText>
      </w:r>
      <w:r w:rsidRPr="00131217">
        <w:fldChar w:fldCharType="separate"/>
      </w:r>
      <w:r w:rsidR="00A478F5" w:rsidRPr="00131217">
        <w:rPr>
          <w:noProof/>
        </w:rPr>
        <w:t>[23]</w:t>
      </w:r>
      <w:r w:rsidRPr="00131217">
        <w:fldChar w:fldCharType="end"/>
      </w:r>
      <w:r w:rsidRPr="00131217">
        <w:t xml:space="preserve">. This experiment showed how quickly the users can find a correlation between information from the world around them and the sensory feedback. </w:t>
      </w:r>
    </w:p>
    <w:p w:rsidR="00A940A7" w:rsidRPr="00131217" w:rsidRDefault="003914D7" w:rsidP="00A940A7">
      <w:r w:rsidRPr="00131217">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rsidRPr="00131217">
        <w:t>a</w:t>
      </w:r>
      <w:proofErr w:type="gramEnd"/>
      <w:r w:rsidRPr="00131217">
        <w:t xml:space="preserve"> IOIO board. The </w:t>
      </w:r>
      <w:r w:rsidRPr="00131217">
        <w:lastRenderedPageBreak/>
        <w:t>subject where asked to spend 15 minutes walking around the lab, anywhere they wanted to go. After the 15 minutes they were asked to give their best guess as to what the feedback on their forehead was responding to.</w:t>
      </w:r>
    </w:p>
    <w:p w:rsidR="00727F47" w:rsidRPr="00131217" w:rsidRDefault="00770A0C">
      <w:r w:rsidRPr="00131217">
        <w:t xml:space="preserve">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w:t>
      </w:r>
      <w:r w:rsidR="00DA2D57" w:rsidRPr="00131217">
        <w:t>device;</w:t>
      </w:r>
      <w:r w:rsidRPr="00131217">
        <w:t xml:space="preserve"> the mental mapping of the experience is still formed.</w:t>
      </w:r>
      <w:r w:rsidR="00727F47" w:rsidRPr="00131217">
        <w:br w:type="page"/>
      </w:r>
    </w:p>
    <w:p w:rsidR="00953BC1" w:rsidRPr="00131217" w:rsidRDefault="00953BC1">
      <w:pPr>
        <w:rPr>
          <w:smallCaps/>
          <w:spacing w:val="5"/>
          <w:sz w:val="32"/>
          <w:szCs w:val="32"/>
        </w:rPr>
      </w:pPr>
      <w:r w:rsidRPr="00131217">
        <w:rPr>
          <w:noProof/>
        </w:rPr>
        <w:lastRenderedPageBreak/>
        <mc:AlternateContent>
          <mc:Choice Requires="wps">
            <w:drawing>
              <wp:anchor distT="0" distB="0" distL="114300" distR="114300" simplePos="0" relativeHeight="251736064" behindDoc="0" locked="0" layoutInCell="1" allowOverlap="1" wp14:anchorId="7ECB8AE9" wp14:editId="619D0B6C">
                <wp:simplePos x="0" y="0"/>
                <wp:positionH relativeFrom="column">
                  <wp:posOffset>149860</wp:posOffset>
                </wp:positionH>
                <wp:positionV relativeFrom="paragraph">
                  <wp:posOffset>6980555</wp:posOffset>
                </wp:positionV>
                <wp:extent cx="3907790" cy="635"/>
                <wp:effectExtent l="0" t="0" r="0" b="0"/>
                <wp:wrapNone/>
                <wp:docPr id="39" name="Text Box 39"/>
                <wp:cNvGraphicFramePr/>
                <a:graphic xmlns:a="http://schemas.openxmlformats.org/drawingml/2006/main">
                  <a:graphicData uri="http://schemas.microsoft.com/office/word/2010/wordprocessingShape">
                    <wps:wsp>
                      <wps:cNvSpPr txBox="1"/>
                      <wps:spPr>
                        <a:xfrm>
                          <a:off x="0" y="0"/>
                          <a:ext cx="3907790" cy="635"/>
                        </a:xfrm>
                        <a:prstGeom prst="rect">
                          <a:avLst/>
                        </a:prstGeom>
                        <a:solidFill>
                          <a:prstClr val="white"/>
                        </a:solidFill>
                        <a:ln>
                          <a:noFill/>
                        </a:ln>
                        <a:effectLst/>
                      </wps:spPr>
                      <wps:txbx>
                        <w:txbxContent>
                          <w:p w:rsidR="00921927" w:rsidRPr="006B4F41" w:rsidRDefault="00921927" w:rsidP="00953BC1">
                            <w:pPr>
                              <w:pStyle w:val="Caption"/>
                              <w:rPr>
                                <w:noProof/>
                                <w:sz w:val="24"/>
                                <w:szCs w:val="20"/>
                              </w:rPr>
                            </w:pPr>
                            <w:bookmarkStart w:id="22" w:name="_Ref401589199"/>
                            <w:r>
                              <w:t xml:space="preserve">Figure </w:t>
                            </w:r>
                            <w:r>
                              <w:fldChar w:fldCharType="begin"/>
                            </w:r>
                            <w:r w:rsidRPr="00953BC1">
                              <w:instrText xml:space="preserve"> SEQ Figure \* ARABIC </w:instrText>
                            </w:r>
                            <w:r>
                              <w:fldChar w:fldCharType="separate"/>
                            </w:r>
                            <w:r w:rsidR="002E5147">
                              <w:rPr>
                                <w:noProof/>
                              </w:rPr>
                              <w:t>1</w:t>
                            </w:r>
                            <w:r>
                              <w:fldChar w:fldCharType="end"/>
                            </w:r>
                            <w:bookmarkEnd w:id="22"/>
                            <w:r>
                              <w:t xml:space="preserve">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39" o:spid="_x0000_s1026" type="#_x0000_t202" style="position:absolute;left:0;text-align:left;margin-left:11.8pt;margin-top:549.65pt;width:307.7pt;height:.05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" stroked="f">
                <v:textbox style="mso-fit-shape-to-text:t" inset="0,0,0,0">
                  <w:txbxContent>
                    <w:p w:rsidR="00921927" w:rsidRPr="006B4F41" w:rsidRDefault="00921927" w:rsidP="00953BC1">
                      <w:pPr>
                        <w:pStyle w:val="Caption"/>
                        <w:rPr>
                          <w:noProof/>
                          <w:sz w:val="24"/>
                          <w:szCs w:val="20"/>
                        </w:rPr>
                      </w:pPr>
                      <w:bookmarkStart w:id="23" w:name="_Ref401589199"/>
                      <w:r>
                        <w:t xml:space="preserve">Figure </w:t>
                      </w:r>
                      <w:r>
                        <w:fldChar w:fldCharType="begin"/>
                      </w:r>
                      <w:r w:rsidRPr="00953BC1">
                        <w:instrText xml:space="preserve"> SEQ Figure \* ARABIC </w:instrText>
                      </w:r>
                      <w:r>
                        <w:fldChar w:fldCharType="separate"/>
                      </w:r>
                      <w:r w:rsidR="002E5147">
                        <w:rPr>
                          <w:noProof/>
                        </w:rPr>
                        <w:t>1</w:t>
                      </w:r>
                      <w:r>
                        <w:fldChar w:fldCharType="end"/>
                      </w:r>
                      <w:bookmarkEnd w:id="23"/>
                      <w:r>
                        <w:t xml:space="preserve"> System</w:t>
                      </w:r>
                    </w:p>
                  </w:txbxContent>
                </v:textbox>
              </v:shape>
            </w:pict>
          </mc:Fallback>
        </mc:AlternateContent>
      </w:r>
      <w:r w:rsidRPr="00131217">
        <w:rPr>
          <w:noProof/>
        </w:rPr>
        <mc:AlternateContent>
          <mc:Choice Requires="wps">
            <w:drawing>
              <wp:anchor distT="0" distB="0" distL="114300" distR="114300" simplePos="0" relativeHeight="251720704" behindDoc="0" locked="0" layoutInCell="1" allowOverlap="1" wp14:anchorId="60CC14F6" wp14:editId="104CFC55">
                <wp:simplePos x="0" y="0"/>
                <wp:positionH relativeFrom="margin">
                  <wp:posOffset>152400</wp:posOffset>
                </wp:positionH>
                <wp:positionV relativeFrom="paragraph">
                  <wp:posOffset>1739265</wp:posOffset>
                </wp:positionV>
                <wp:extent cx="1888490" cy="5076089"/>
                <wp:effectExtent l="0" t="0" r="16510" b="10795"/>
                <wp:wrapNone/>
                <wp:docPr id="5" name="Rounded Rectangle 5"/>
                <wp:cNvGraphicFramePr/>
                <a:graphic xmlns:a="http://schemas.openxmlformats.org/drawingml/2006/main">
                  <a:graphicData uri="http://schemas.microsoft.com/office/word/2010/wordprocessingShape">
                    <wps:wsp>
                      <wps:cNvSpPr/>
                      <wps:spPr>
                        <a:xfrm>
                          <a:off x="0" y="0"/>
                          <a:ext cx="1888490" cy="507608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21927" w:rsidRPr="00953BC1" w:rsidRDefault="00921927" w:rsidP="00953BC1">
                            <w:pPr>
                              <w:jc w:val="center"/>
                              <w:rPr>
                                <w:b/>
                              </w:rPr>
                            </w:pPr>
                            <w:r w:rsidRPr="00953BC1">
                              <w:rPr>
                                <w:b/>
                                <w:sz w:val="32"/>
                              </w:rPr>
                              <w:t>Sensing</w:t>
                            </w:r>
                          </w:p>
                          <w:p w:rsidR="00921927" w:rsidRDefault="00921927" w:rsidP="00953BC1">
                            <w:pPr>
                              <w:jc w:val="center"/>
                            </w:pPr>
                            <w:proofErr w:type="gramStart"/>
                            <w:r>
                              <w:t>The actual sensor or sensing system.</w:t>
                            </w:r>
                            <w:proofErr w:type="gramEnd"/>
                            <w:r>
                              <w:t xml:space="preserve">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7" style="position:absolute;left:0;text-align:left;margin-left:12pt;margin-top:136.95pt;width:148.7pt;height:399.7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" fillcolor="#4f81bd [3204]" strokecolor="#243f60 [1604]" strokeweight="2pt">
                <v:textbox>
                  <w:txbxContent>
                    <w:p w:rsidR="00921927" w:rsidRPr="00953BC1" w:rsidRDefault="00921927" w:rsidP="00953BC1">
                      <w:pPr>
                        <w:jc w:val="center"/>
                        <w:rPr>
                          <w:b/>
                        </w:rPr>
                      </w:pPr>
                      <w:r w:rsidRPr="00953BC1">
                        <w:rPr>
                          <w:b/>
                          <w:sz w:val="32"/>
                        </w:rPr>
                        <w:t>Sensing</w:t>
                      </w:r>
                    </w:p>
                    <w:p w:rsidR="00921927" w:rsidRDefault="00921927" w:rsidP="00953BC1">
                      <w:pPr>
                        <w:jc w:val="center"/>
                      </w:pPr>
                      <w:proofErr w:type="gramStart"/>
                      <w:r>
                        <w:t>The actual sensor or sensing system.</w:t>
                      </w:r>
                      <w:proofErr w:type="gramEnd"/>
                      <w:r>
                        <w:t xml:space="preserve"> It can be a single sensor like an IR sensor or a collection of sensor from a mobile device. </w:t>
                      </w:r>
                    </w:p>
                  </w:txbxContent>
                </v:textbox>
                <w10:wrap anchorx="margin"/>
              </v:roundrect>
            </w:pict>
          </mc:Fallback>
        </mc:AlternateContent>
      </w:r>
      <w:r w:rsidRPr="00131217">
        <w:rPr>
          <w:noProof/>
        </w:rPr>
        <mc:AlternateContent>
          <mc:Choice Requires="wps">
            <w:drawing>
              <wp:anchor distT="0" distB="0" distL="114300" distR="114300" simplePos="0" relativeHeight="251721728" behindDoc="0" locked="0" layoutInCell="1" allowOverlap="1" wp14:anchorId="74790FFC" wp14:editId="63671ED8">
                <wp:simplePos x="0" y="0"/>
                <wp:positionH relativeFrom="column">
                  <wp:posOffset>2171065</wp:posOffset>
                </wp:positionH>
                <wp:positionV relativeFrom="paragraph">
                  <wp:posOffset>1322705</wp:posOffset>
                </wp:positionV>
                <wp:extent cx="1888490" cy="5603443"/>
                <wp:effectExtent l="0" t="0" r="16510" b="16510"/>
                <wp:wrapNone/>
                <wp:docPr id="6" name="Rounded Rectangle 6"/>
                <wp:cNvGraphicFramePr/>
                <a:graphic xmlns:a="http://schemas.openxmlformats.org/drawingml/2006/main">
                  <a:graphicData uri="http://schemas.microsoft.com/office/word/2010/wordprocessingShape">
                    <wps:wsp>
                      <wps:cNvSpPr/>
                      <wps:spPr>
                        <a:xfrm>
                          <a:off x="0" y="0"/>
                          <a:ext cx="1888490" cy="560344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21927" w:rsidRPr="00953BC1" w:rsidRDefault="00921927" w:rsidP="00953BC1">
                            <w:pPr>
                              <w:jc w:val="center"/>
                              <w:rPr>
                                <w:b/>
                              </w:rPr>
                            </w:pPr>
                            <w:r w:rsidRPr="00953BC1">
                              <w:rPr>
                                <w:b/>
                                <w:sz w:val="32"/>
                              </w:rPr>
                              <w:t>Translation</w:t>
                            </w:r>
                          </w:p>
                          <w:p w:rsidR="00921927" w:rsidRDefault="00921927" w:rsidP="00953BC1">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8" style="position:absolute;left:0;text-align:left;margin-left:170.95pt;margin-top:104.15pt;width:148.7pt;height:441.2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" fillcolor="#4f81bd [3204]" strokecolor="#243f60 [1604]" strokeweight="2pt">
                <v:textbox>
                  <w:txbxContent>
                    <w:p w:rsidR="00921927" w:rsidRPr="00953BC1" w:rsidRDefault="00921927" w:rsidP="00953BC1">
                      <w:pPr>
                        <w:jc w:val="center"/>
                        <w:rPr>
                          <w:b/>
                        </w:rPr>
                      </w:pPr>
                      <w:r w:rsidRPr="00953BC1">
                        <w:rPr>
                          <w:b/>
                          <w:sz w:val="32"/>
                        </w:rPr>
                        <w:t>Translation</w:t>
                      </w:r>
                    </w:p>
                    <w:p w:rsidR="00921927" w:rsidRDefault="00921927" w:rsidP="00953BC1">
                      <w:pPr>
                        <w:jc w:val="center"/>
                      </w:pPr>
                      <w:proofErr w:type="gramStart"/>
                      <w:r>
                        <w:t>The software side of DS, where the sensor data is collected, analyzed and sent to the feedback system.</w:t>
                      </w:r>
                      <w:proofErr w:type="gramEnd"/>
                    </w:p>
                  </w:txbxContent>
                </v:textbox>
              </v:roundrect>
            </w:pict>
          </mc:Fallback>
        </mc:AlternateContent>
      </w:r>
      <w:r w:rsidRPr="00131217">
        <w:rPr>
          <w:noProof/>
        </w:rPr>
        <mc:AlternateContent>
          <mc:Choice Requires="wps">
            <w:drawing>
              <wp:anchor distT="0" distB="0" distL="114300" distR="114300" simplePos="0" relativeHeight="251722752" behindDoc="0" locked="0" layoutInCell="1" allowOverlap="1" wp14:anchorId="06173EAE" wp14:editId="44CC5681">
                <wp:simplePos x="0" y="0"/>
                <wp:positionH relativeFrom="margin">
                  <wp:posOffset>4190365</wp:posOffset>
                </wp:positionH>
                <wp:positionV relativeFrom="paragraph">
                  <wp:posOffset>1739265</wp:posOffset>
                </wp:positionV>
                <wp:extent cx="1888490" cy="5075555"/>
                <wp:effectExtent l="0" t="0" r="16510" b="10795"/>
                <wp:wrapNone/>
                <wp:docPr id="7" name="Rounded Rectangle 7"/>
                <wp:cNvGraphicFramePr/>
                <a:graphic xmlns:a="http://schemas.openxmlformats.org/drawingml/2006/main">
                  <a:graphicData uri="http://schemas.microsoft.com/office/word/2010/wordprocessingShape">
                    <wps:wsp>
                      <wps:cNvSpPr/>
                      <wps:spPr>
                        <a:xfrm>
                          <a:off x="0" y="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21927" w:rsidRPr="00953BC1" w:rsidRDefault="00921927" w:rsidP="00953BC1">
                            <w:pPr>
                              <w:jc w:val="center"/>
                              <w:rPr>
                                <w:b/>
                                <w:sz w:val="32"/>
                              </w:rPr>
                            </w:pPr>
                            <w:r w:rsidRPr="00953BC1">
                              <w:rPr>
                                <w:b/>
                                <w:sz w:val="32"/>
                              </w:rPr>
                              <w:t>Feedback</w:t>
                            </w:r>
                          </w:p>
                          <w:p w:rsidR="00921927" w:rsidRDefault="00921927" w:rsidP="00953BC1">
                            <w:pPr>
                              <w:jc w:val="center"/>
                            </w:pPr>
                            <w:proofErr w:type="gramStart"/>
                            <w:r>
                              <w:t>The haptic system that will convey the information to the user.</w:t>
                            </w:r>
                            <w:proofErr w:type="gramEnd"/>
                          </w:p>
                          <w:p w:rsidR="00921927" w:rsidRDefault="00921927" w:rsidP="00953BC1">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9" style="position:absolute;left:0;text-align:left;margin-left:329.95pt;margin-top:136.95pt;width:148.7pt;height:399.6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" fillcolor="#4f81bd [3204]" strokecolor="#243f60 [1604]" strokeweight="2pt">
                <v:textbox>
                  <w:txbxContent>
                    <w:p w:rsidR="00921927" w:rsidRPr="00953BC1" w:rsidRDefault="00921927" w:rsidP="00953BC1">
                      <w:pPr>
                        <w:jc w:val="center"/>
                        <w:rPr>
                          <w:b/>
                          <w:sz w:val="32"/>
                        </w:rPr>
                      </w:pPr>
                      <w:r w:rsidRPr="00953BC1">
                        <w:rPr>
                          <w:b/>
                          <w:sz w:val="32"/>
                        </w:rPr>
                        <w:t>Feedback</w:t>
                      </w:r>
                    </w:p>
                    <w:p w:rsidR="00921927" w:rsidRDefault="00921927" w:rsidP="00953BC1">
                      <w:pPr>
                        <w:jc w:val="center"/>
                      </w:pPr>
                      <w:proofErr w:type="gramStart"/>
                      <w:r>
                        <w:t>The haptic system that will convey the information to the user.</w:t>
                      </w:r>
                      <w:proofErr w:type="gramEnd"/>
                    </w:p>
                    <w:p w:rsidR="00921927" w:rsidRDefault="00921927" w:rsidP="00953BC1">
                      <w:pPr>
                        <w:jc w:val="center"/>
                      </w:pPr>
                    </w:p>
                  </w:txbxContent>
                </v:textbox>
                <w10:wrap anchorx="margin"/>
              </v:roundrect>
            </w:pict>
          </mc:Fallback>
        </mc:AlternateContent>
      </w:r>
      <w:r w:rsidRPr="00131217">
        <w:rPr>
          <w:noProof/>
        </w:rPr>
        <mc:AlternateContent>
          <mc:Choice Requires="wps">
            <w:drawing>
              <wp:anchor distT="0" distB="0" distL="114300" distR="114300" simplePos="0" relativeHeight="251723776" behindDoc="0" locked="0" layoutInCell="1" allowOverlap="1" wp14:anchorId="6E1F5CAA" wp14:editId="4432E2BD">
                <wp:simplePos x="0" y="0"/>
                <wp:positionH relativeFrom="column">
                  <wp:posOffset>2273300</wp:posOffset>
                </wp:positionH>
                <wp:positionV relativeFrom="paragraph">
                  <wp:posOffset>4972050</wp:posOffset>
                </wp:positionV>
                <wp:extent cx="1681480" cy="1842770"/>
                <wp:effectExtent l="0" t="0" r="13970" b="24130"/>
                <wp:wrapNone/>
                <wp:docPr id="8" name="Rounded Rectangle 8"/>
                <wp:cNvGraphicFramePr/>
                <a:graphic xmlns:a="http://schemas.openxmlformats.org/drawingml/2006/main">
                  <a:graphicData uri="http://schemas.microsoft.com/office/word/2010/wordprocessingShape">
                    <wps:wsp>
                      <wps:cNvSpPr/>
                      <wps:spPr>
                        <a:xfrm>
                          <a:off x="0" y="0"/>
                          <a:ext cx="1681480" cy="1842770"/>
                        </a:xfrm>
                        <a:prstGeom prst="roundRect">
                          <a:avLst/>
                        </a:prstGeom>
                      </wps:spPr>
                      <wps:style>
                        <a:lnRef idx="2">
                          <a:schemeClr val="dk1"/>
                        </a:lnRef>
                        <a:fillRef idx="1">
                          <a:schemeClr val="lt1"/>
                        </a:fillRef>
                        <a:effectRef idx="0">
                          <a:schemeClr val="dk1"/>
                        </a:effectRef>
                        <a:fontRef idx="minor">
                          <a:schemeClr val="dk1"/>
                        </a:fontRef>
                      </wps:style>
                      <wps:txbx>
                        <w:txbxContent>
                          <w:p w:rsidR="00921927" w:rsidRPr="004F1B29" w:rsidRDefault="00921927" w:rsidP="00953BC1">
                            <w:pPr>
                              <w:jc w:val="center"/>
                              <w:rPr>
                                <w:color w:val="000000" w:themeColor="text1"/>
                              </w:rPr>
                            </w:pPr>
                            <w:r>
                              <w:rPr>
                                <w:color w:val="000000" w:themeColor="text1"/>
                              </w:rPr>
                              <w:t>User Interface</w:t>
                            </w:r>
                          </w:p>
                          <w:p w:rsidR="00921927" w:rsidRPr="004F1B29" w:rsidRDefault="00921927" w:rsidP="00953BC1">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30" style="position:absolute;left:0;text-align:left;margin-left:179pt;margin-top:391.5pt;width:132.4pt;height:145.1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" fillcolor="white [3201]" strokecolor="black [3200]" strokeweight="2pt">
                <v:textbox>
                  <w:txbxContent>
                    <w:p w:rsidR="00921927" w:rsidRPr="004F1B29" w:rsidRDefault="00921927" w:rsidP="00953BC1">
                      <w:pPr>
                        <w:jc w:val="center"/>
                        <w:rPr>
                          <w:color w:val="000000" w:themeColor="text1"/>
                        </w:rPr>
                      </w:pPr>
                      <w:r>
                        <w:rPr>
                          <w:color w:val="000000" w:themeColor="text1"/>
                        </w:rPr>
                        <w:t>User Interface</w:t>
                      </w:r>
                    </w:p>
                    <w:p w:rsidR="00921927" w:rsidRPr="004F1B29" w:rsidRDefault="00921927" w:rsidP="00953BC1">
                      <w:pPr>
                        <w:jc w:val="center"/>
                        <w:rPr>
                          <w:color w:val="000000" w:themeColor="text1"/>
                        </w:rPr>
                      </w:pPr>
                      <w:r w:rsidRPr="004F1B29">
                        <w:rPr>
                          <w:color w:val="000000" w:themeColor="text1"/>
                        </w:rPr>
                        <w:t>Here the user will find the access to options in the Digital Synesthesia system.</w:t>
                      </w:r>
                    </w:p>
                  </w:txbxContent>
                </v:textbox>
              </v:roundrect>
            </w:pict>
          </mc:Fallback>
        </mc:AlternateContent>
      </w:r>
      <w:r w:rsidRPr="00131217">
        <w:rPr>
          <w:noProof/>
        </w:rPr>
        <mc:AlternateContent>
          <mc:Choice Requires="wps">
            <w:drawing>
              <wp:anchor distT="0" distB="0" distL="114300" distR="114300" simplePos="0" relativeHeight="251724800" behindDoc="0" locked="0" layoutInCell="1" allowOverlap="1" wp14:anchorId="6F314599" wp14:editId="5047EFB9">
                <wp:simplePos x="0" y="0"/>
                <wp:positionH relativeFrom="column">
                  <wp:posOffset>254635</wp:posOffset>
                </wp:positionH>
                <wp:positionV relativeFrom="paragraph">
                  <wp:posOffset>3672205</wp:posOffset>
                </wp:positionV>
                <wp:extent cx="1681480" cy="365760"/>
                <wp:effectExtent l="0" t="0" r="13970" b="15240"/>
                <wp:wrapNone/>
                <wp:docPr id="10" name="Rounded Rectangle 10"/>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921927" w:rsidRPr="004F1B29" w:rsidRDefault="00921927" w:rsidP="00953BC1">
                            <w:pPr>
                              <w:jc w:val="center"/>
                            </w:pPr>
                            <w: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31" style="position:absolute;left:0;text-align:left;margin-left:20.05pt;margin-top:289.15pt;width:132.4pt;height:28.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" fillcolor="white [3201]" strokecolor="black [3200]" strokeweight="2pt">
                <v:textbox>
                  <w:txbxContent>
                    <w:p w:rsidR="00921927" w:rsidRPr="004F1B29" w:rsidRDefault="00921927" w:rsidP="00953BC1">
                      <w:pPr>
                        <w:jc w:val="center"/>
                      </w:pPr>
                      <w:r>
                        <w:t>Sensor</w:t>
                      </w:r>
                    </w:p>
                  </w:txbxContent>
                </v:textbox>
              </v:roundrect>
            </w:pict>
          </mc:Fallback>
        </mc:AlternateContent>
      </w:r>
      <w:r w:rsidRPr="00131217">
        <w:rPr>
          <w:noProof/>
        </w:rPr>
        <mc:AlternateContent>
          <mc:Choice Requires="wps">
            <w:drawing>
              <wp:anchor distT="0" distB="0" distL="114300" distR="114300" simplePos="0" relativeHeight="251725824" behindDoc="0" locked="0" layoutInCell="1" allowOverlap="1" wp14:anchorId="72C470AF" wp14:editId="7523D9AA">
                <wp:simplePos x="0" y="0"/>
                <wp:positionH relativeFrom="column">
                  <wp:posOffset>254635</wp:posOffset>
                </wp:positionH>
                <wp:positionV relativeFrom="paragraph">
                  <wp:posOffset>4972050</wp:posOffset>
                </wp:positionV>
                <wp:extent cx="1681480" cy="1738630"/>
                <wp:effectExtent l="0" t="0" r="13970" b="13970"/>
                <wp:wrapNone/>
                <wp:docPr id="11" name="Rounded Rectangle 11"/>
                <wp:cNvGraphicFramePr/>
                <a:graphic xmlns:a="http://schemas.openxmlformats.org/drawingml/2006/main">
                  <a:graphicData uri="http://schemas.microsoft.com/office/word/2010/wordprocessingShape">
                    <wps:wsp>
                      <wps:cNvSpPr/>
                      <wps:spPr>
                        <a:xfrm>
                          <a:off x="0" y="0"/>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921927" w:rsidRPr="004F1B29" w:rsidRDefault="00921927" w:rsidP="00953BC1">
                            <w:pPr>
                              <w:jc w:val="center"/>
                              <w:rPr>
                                <w:color w:val="000000" w:themeColor="text1"/>
                              </w:rPr>
                            </w:pPr>
                            <w:r w:rsidRPr="004F1B29">
                              <w:rPr>
                                <w:color w:val="000000" w:themeColor="text1"/>
                              </w:rPr>
                              <w:t>User Interface</w:t>
                            </w:r>
                          </w:p>
                          <w:p w:rsidR="00921927" w:rsidRPr="004F1B29" w:rsidRDefault="00921927" w:rsidP="00953BC1">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2" style="position:absolute;left:0;text-align:left;margin-left:20.05pt;margin-top:391.5pt;width:132.4pt;height:136.9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" fillcolor="white [3201]" strokecolor="black [3200]" strokeweight="2pt">
                <v:textbox>
                  <w:txbxContent>
                    <w:p w:rsidR="00921927" w:rsidRPr="004F1B29" w:rsidRDefault="00921927" w:rsidP="00953BC1">
                      <w:pPr>
                        <w:jc w:val="center"/>
                        <w:rPr>
                          <w:color w:val="000000" w:themeColor="text1"/>
                        </w:rPr>
                      </w:pPr>
                      <w:r w:rsidRPr="004F1B29">
                        <w:rPr>
                          <w:color w:val="000000" w:themeColor="text1"/>
                        </w:rPr>
                        <w:t>User Interface</w:t>
                      </w:r>
                    </w:p>
                    <w:p w:rsidR="00921927" w:rsidRPr="004F1B29" w:rsidRDefault="00921927" w:rsidP="00953BC1">
                      <w:pPr>
                        <w:jc w:val="center"/>
                        <w:rPr>
                          <w:color w:val="000000" w:themeColor="text1"/>
                        </w:rPr>
                      </w:pPr>
                      <w:r>
                        <w:rPr>
                          <w:color w:val="000000" w:themeColor="text1"/>
                        </w:rPr>
                        <w:t>This is the way the sensor is attached to the user.</w:t>
                      </w:r>
                    </w:p>
                  </w:txbxContent>
                </v:textbox>
              </v:roundrect>
            </w:pict>
          </mc:Fallback>
        </mc:AlternateContent>
      </w:r>
      <w:r w:rsidRPr="00131217">
        <w:rPr>
          <w:noProof/>
        </w:rPr>
        <mc:AlternateContent>
          <mc:Choice Requires="wps">
            <w:drawing>
              <wp:anchor distT="0" distB="0" distL="114300" distR="114300" simplePos="0" relativeHeight="251726848" behindDoc="0" locked="0" layoutInCell="1" allowOverlap="1" wp14:anchorId="7B6244C4" wp14:editId="03F516B5">
                <wp:simplePos x="0" y="0"/>
                <wp:positionH relativeFrom="column">
                  <wp:posOffset>4291965</wp:posOffset>
                </wp:positionH>
                <wp:positionV relativeFrom="paragraph">
                  <wp:posOffset>4972050</wp:posOffset>
                </wp:positionV>
                <wp:extent cx="1681480" cy="1738630"/>
                <wp:effectExtent l="0" t="0" r="13970" b="13970"/>
                <wp:wrapNone/>
                <wp:docPr id="12" name="Rounded Rectangle 12"/>
                <wp:cNvGraphicFramePr/>
                <a:graphic xmlns:a="http://schemas.openxmlformats.org/drawingml/2006/main">
                  <a:graphicData uri="http://schemas.microsoft.com/office/word/2010/wordprocessingShape">
                    <wps:wsp>
                      <wps:cNvSpPr/>
                      <wps:spPr>
                        <a:xfrm>
                          <a:off x="0" y="0"/>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921927" w:rsidRPr="004F1B29" w:rsidRDefault="00921927" w:rsidP="00953BC1">
                            <w:pPr>
                              <w:jc w:val="center"/>
                              <w:rPr>
                                <w:color w:val="000000" w:themeColor="text1"/>
                              </w:rPr>
                            </w:pPr>
                            <w:r w:rsidRPr="004F1B29">
                              <w:rPr>
                                <w:color w:val="000000" w:themeColor="text1"/>
                              </w:rPr>
                              <w:t>User Interface</w:t>
                            </w:r>
                          </w:p>
                          <w:p w:rsidR="00921927" w:rsidRPr="004F1B29" w:rsidRDefault="00921927" w:rsidP="00953BC1">
                            <w:pPr>
                              <w:jc w:val="center"/>
                              <w:rPr>
                                <w:color w:val="000000" w:themeColor="text1"/>
                              </w:rPr>
                            </w:pPr>
                            <w:r>
                              <w:rPr>
                                <w:color w:val="000000" w:themeColor="text1"/>
                              </w:rPr>
                              <w:t>This is the way the actuat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3" style="position:absolute;left:0;text-align:left;margin-left:337.95pt;margin-top:391.5pt;width:132.4pt;height:136.9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" fillcolor="white [3201]" strokecolor="black [3200]" strokeweight="2pt">
                <v:textbox>
                  <w:txbxContent>
                    <w:p w:rsidR="00921927" w:rsidRPr="004F1B29" w:rsidRDefault="00921927" w:rsidP="00953BC1">
                      <w:pPr>
                        <w:jc w:val="center"/>
                        <w:rPr>
                          <w:color w:val="000000" w:themeColor="text1"/>
                        </w:rPr>
                      </w:pPr>
                      <w:r w:rsidRPr="004F1B29">
                        <w:rPr>
                          <w:color w:val="000000" w:themeColor="text1"/>
                        </w:rPr>
                        <w:t>User Interface</w:t>
                      </w:r>
                    </w:p>
                    <w:p w:rsidR="00921927" w:rsidRPr="004F1B29" w:rsidRDefault="00921927" w:rsidP="00953BC1">
                      <w:pPr>
                        <w:jc w:val="center"/>
                        <w:rPr>
                          <w:color w:val="000000" w:themeColor="text1"/>
                        </w:rPr>
                      </w:pPr>
                      <w:r>
                        <w:rPr>
                          <w:color w:val="000000" w:themeColor="text1"/>
                        </w:rPr>
                        <w:t>This is the way the actuator is attached to the user.</w:t>
                      </w:r>
                    </w:p>
                  </w:txbxContent>
                </v:textbox>
              </v:roundrect>
            </w:pict>
          </mc:Fallback>
        </mc:AlternateContent>
      </w:r>
      <w:r w:rsidRPr="00131217">
        <w:rPr>
          <w:noProof/>
        </w:rPr>
        <mc:AlternateContent>
          <mc:Choice Requires="wps">
            <w:drawing>
              <wp:anchor distT="0" distB="0" distL="114300" distR="114300" simplePos="0" relativeHeight="251727872" behindDoc="0" locked="0" layoutInCell="1" allowOverlap="1" wp14:anchorId="6C74C8D6" wp14:editId="5749A497">
                <wp:simplePos x="0" y="0"/>
                <wp:positionH relativeFrom="column">
                  <wp:posOffset>2272665</wp:posOffset>
                </wp:positionH>
                <wp:positionV relativeFrom="paragraph">
                  <wp:posOffset>3671570</wp:posOffset>
                </wp:positionV>
                <wp:extent cx="1681480" cy="365760"/>
                <wp:effectExtent l="0" t="0" r="13970" b="15240"/>
                <wp:wrapNone/>
                <wp:docPr id="16" name="Rounded Rectangle 16"/>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921927" w:rsidRPr="004F1B29" w:rsidRDefault="00921927" w:rsidP="00953BC1">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6" o:spid="_x0000_s1034" style="position:absolute;left:0;text-align:left;margin-left:178.95pt;margin-top:289.1pt;width:132.4pt;height:28.8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" fillcolor="white [3201]" strokecolor="black [3200]" strokeweight="2pt">
                <v:textbox>
                  <w:txbxContent>
                    <w:p w:rsidR="00921927" w:rsidRPr="004F1B29" w:rsidRDefault="00921927" w:rsidP="00953BC1">
                      <w:pPr>
                        <w:jc w:val="center"/>
                      </w:pPr>
                      <w:r>
                        <w:t>IOIO Board</w:t>
                      </w:r>
                    </w:p>
                  </w:txbxContent>
                </v:textbox>
              </v:roundrect>
            </w:pict>
          </mc:Fallback>
        </mc:AlternateContent>
      </w:r>
      <w:r w:rsidRPr="00131217">
        <w:rPr>
          <w:noProof/>
        </w:rPr>
        <mc:AlternateContent>
          <mc:Choice Requires="wps">
            <w:drawing>
              <wp:anchor distT="0" distB="0" distL="114300" distR="114300" simplePos="0" relativeHeight="251728896" behindDoc="0" locked="0" layoutInCell="1" allowOverlap="1" wp14:anchorId="3F3C0F72" wp14:editId="7E29530A">
                <wp:simplePos x="0" y="0"/>
                <wp:positionH relativeFrom="column">
                  <wp:posOffset>4291965</wp:posOffset>
                </wp:positionH>
                <wp:positionV relativeFrom="paragraph">
                  <wp:posOffset>3671570</wp:posOffset>
                </wp:positionV>
                <wp:extent cx="1681480" cy="365760"/>
                <wp:effectExtent l="0" t="0" r="13970" b="15240"/>
                <wp:wrapNone/>
                <wp:docPr id="17" name="Rounded Rectangle 17"/>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921927" w:rsidRPr="004F1B29" w:rsidRDefault="00921927" w:rsidP="00953BC1">
                            <w:pPr>
                              <w:jc w:val="center"/>
                            </w:pPr>
                            <w:r>
                              <w:t>Actuato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7" o:spid="_x0000_s1035" style="position:absolute;left:0;text-align:left;margin-left:337.95pt;margin-top:289.1pt;width:132.4pt;height:28.8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" fillcolor="white [3201]" strokecolor="black [3200]" strokeweight="2pt">
                <v:textbox>
                  <w:txbxContent>
                    <w:p w:rsidR="00921927" w:rsidRPr="004F1B29" w:rsidRDefault="00921927" w:rsidP="00953BC1">
                      <w:pPr>
                        <w:jc w:val="center"/>
                      </w:pPr>
                      <w:r>
                        <w:t>Actuator</w:t>
                      </w:r>
                    </w:p>
                  </w:txbxContent>
                </v:textbox>
              </v:roundrect>
            </w:pict>
          </mc:Fallback>
        </mc:AlternateContent>
      </w:r>
      <w:r w:rsidRPr="00131217">
        <w:rPr>
          <w:noProof/>
        </w:rPr>
        <mc:AlternateContent>
          <mc:Choice Requires="wps">
            <w:drawing>
              <wp:anchor distT="0" distB="0" distL="114300" distR="114300" simplePos="0" relativeHeight="251729920" behindDoc="0" locked="0" layoutInCell="1" allowOverlap="1" wp14:anchorId="1263A38B" wp14:editId="1385B72F">
                <wp:simplePos x="0" y="0"/>
                <wp:positionH relativeFrom="column">
                  <wp:posOffset>2271395</wp:posOffset>
                </wp:positionH>
                <wp:positionV relativeFrom="paragraph">
                  <wp:posOffset>4476750</wp:posOffset>
                </wp:positionV>
                <wp:extent cx="1681480" cy="365760"/>
                <wp:effectExtent l="0" t="0" r="13970" b="15240"/>
                <wp:wrapNone/>
                <wp:docPr id="18" name="Rounded Rectangle 18"/>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921927" w:rsidRPr="004F1B29" w:rsidRDefault="00921927" w:rsidP="00953BC1">
                            <w:pPr>
                              <w:jc w:val="center"/>
                            </w:pPr>
                            <w:r>
                              <w:t>Mobile Devic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8" o:spid="_x0000_s1036" style="position:absolute;left:0;text-align:left;margin-left:178.85pt;margin-top:352.5pt;width:132.4pt;height:28.8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" fillcolor="white [3201]" strokecolor="black [3200]" strokeweight="2pt">
                <v:textbox>
                  <w:txbxContent>
                    <w:p w:rsidR="00921927" w:rsidRPr="004F1B29" w:rsidRDefault="00921927" w:rsidP="00953BC1">
                      <w:pPr>
                        <w:jc w:val="center"/>
                      </w:pPr>
                      <w:r>
                        <w:t>Mobile Device</w:t>
                      </w:r>
                    </w:p>
                  </w:txbxContent>
                </v:textbox>
              </v:roundrect>
            </w:pict>
          </mc:Fallback>
        </mc:AlternateContent>
      </w:r>
      <w:r w:rsidRPr="00131217">
        <w:rPr>
          <w:noProof/>
        </w:rPr>
        <mc:AlternateContent>
          <mc:Choice Requires="wps">
            <w:drawing>
              <wp:anchor distT="0" distB="0" distL="114300" distR="114300" simplePos="0" relativeHeight="251730944" behindDoc="0" locked="0" layoutInCell="1" allowOverlap="1" wp14:anchorId="0BD13595" wp14:editId="74014EBF">
                <wp:simplePos x="0" y="0"/>
                <wp:positionH relativeFrom="column">
                  <wp:posOffset>1783080</wp:posOffset>
                </wp:positionH>
                <wp:positionV relativeFrom="paragraph">
                  <wp:posOffset>3851275</wp:posOffset>
                </wp:positionV>
                <wp:extent cx="672465" cy="6985"/>
                <wp:effectExtent l="0" t="114300" r="0" b="126365"/>
                <wp:wrapNone/>
                <wp:docPr id="19" name="Straight Arrow Connector 19"/>
                <wp:cNvGraphicFramePr/>
                <a:graphic xmlns:a="http://schemas.openxmlformats.org/drawingml/2006/main">
                  <a:graphicData uri="http://schemas.microsoft.com/office/word/2010/wordprocessingShape">
                    <wps:wsp>
                      <wps:cNvCnPr/>
                      <wps:spPr>
                        <a:xfrm>
                          <a:off x="0" y="0"/>
                          <a:ext cx="672465" cy="6985"/>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9" o:spid="_x0000_s1026" type="#_x0000_t32" style="position:absolute;margin-left:140.4pt;margin-top:303.25pt;width:52.95pt;height:.5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" strokecolor="#bc4542 [3045]" strokeweight="2.25pt">
                <v:stroke endarrow="open"/>
              </v:shape>
            </w:pict>
          </mc:Fallback>
        </mc:AlternateContent>
      </w:r>
      <w:r w:rsidRPr="00131217">
        <w:rPr>
          <w:noProof/>
        </w:rPr>
        <mc:AlternateContent>
          <mc:Choice Requires="wps">
            <w:drawing>
              <wp:anchor distT="0" distB="0" distL="114300" distR="114300" simplePos="0" relativeHeight="251731968" behindDoc="0" locked="0" layoutInCell="1" allowOverlap="1" wp14:anchorId="7136E95F" wp14:editId="62A3E89B">
                <wp:simplePos x="0" y="0"/>
                <wp:positionH relativeFrom="column">
                  <wp:posOffset>3831590</wp:posOffset>
                </wp:positionH>
                <wp:positionV relativeFrom="paragraph">
                  <wp:posOffset>3855085</wp:posOffset>
                </wp:positionV>
                <wp:extent cx="738505" cy="0"/>
                <wp:effectExtent l="0" t="133350" r="0" b="133350"/>
                <wp:wrapNone/>
                <wp:docPr id="20" name="Straight Arrow Connector 20"/>
                <wp:cNvGraphicFramePr/>
                <a:graphic xmlns:a="http://schemas.openxmlformats.org/drawingml/2006/main">
                  <a:graphicData uri="http://schemas.microsoft.com/office/word/2010/wordprocessingShape">
                    <wps:wsp>
                      <wps:cNvCnPr/>
                      <wps:spPr>
                        <a:xfrm>
                          <a:off x="0" y="0"/>
                          <a:ext cx="738505"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id="Straight Arrow Connector 20" o:spid="_x0000_s1026" type="#_x0000_t32" style="position:absolute;margin-left:301.7pt;margin-top:303.55pt;width:58.15pt;height:0;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" strokecolor="#bc4542 [3045]" strokeweight="2.25pt">
                <v:stroke endarrow="open"/>
              </v:shape>
            </w:pict>
          </mc:Fallback>
        </mc:AlternateContent>
      </w:r>
      <w:r w:rsidRPr="00131217">
        <w:rPr>
          <w:noProof/>
        </w:rPr>
        <mc:AlternateContent>
          <mc:Choice Requires="wps">
            <w:drawing>
              <wp:anchor distT="0" distB="0" distL="114300" distR="114300" simplePos="0" relativeHeight="251732992" behindDoc="0" locked="0" layoutInCell="1" allowOverlap="1" wp14:anchorId="451F6F54" wp14:editId="61FECE5E">
                <wp:simplePos x="0" y="0"/>
                <wp:positionH relativeFrom="column">
                  <wp:posOffset>3363595</wp:posOffset>
                </wp:positionH>
                <wp:positionV relativeFrom="paragraph">
                  <wp:posOffset>3956685</wp:posOffset>
                </wp:positionV>
                <wp:extent cx="0" cy="570586"/>
                <wp:effectExtent l="133350" t="0" r="57150" b="39370"/>
                <wp:wrapNone/>
                <wp:docPr id="22" name="Straight Arrow Connector 22"/>
                <wp:cNvGraphicFramePr/>
                <a:graphic xmlns:a="http://schemas.openxmlformats.org/drawingml/2006/main">
                  <a:graphicData uri="http://schemas.microsoft.com/office/word/2010/wordprocessingShape">
                    <wps:wsp>
                      <wps:cNvCnPr/>
                      <wps:spPr>
                        <a:xfrm>
                          <a:off x="0" y="0"/>
                          <a:ext cx="0" cy="570586"/>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 o:spid="_x0000_s1026" type="#_x0000_t32" style="position:absolute;margin-left:264.85pt;margin-top:311.55pt;width:0;height:44.9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" strokecolor="#bc4542 [3045]" strokeweight="2.25pt">
                <v:stroke endarrow="open"/>
              </v:shape>
            </w:pict>
          </mc:Fallback>
        </mc:AlternateContent>
      </w:r>
      <w:r w:rsidRPr="00131217">
        <w:rPr>
          <w:noProof/>
        </w:rPr>
        <mc:AlternateContent>
          <mc:Choice Requires="wps">
            <w:drawing>
              <wp:anchor distT="0" distB="0" distL="114300" distR="114300" simplePos="0" relativeHeight="251734016" behindDoc="0" locked="0" layoutInCell="1" allowOverlap="1" wp14:anchorId="073FD8B9" wp14:editId="3769EC40">
                <wp:simplePos x="0" y="0"/>
                <wp:positionH relativeFrom="column">
                  <wp:posOffset>2894965</wp:posOffset>
                </wp:positionH>
                <wp:positionV relativeFrom="paragraph">
                  <wp:posOffset>3956685</wp:posOffset>
                </wp:positionV>
                <wp:extent cx="0" cy="570586"/>
                <wp:effectExtent l="57150" t="38100" r="57150" b="1270"/>
                <wp:wrapNone/>
                <wp:docPr id="23" name="Straight Arrow Connector 23"/>
                <wp:cNvGraphicFramePr/>
                <a:graphic xmlns:a="http://schemas.openxmlformats.org/drawingml/2006/main">
                  <a:graphicData uri="http://schemas.microsoft.com/office/word/2010/wordprocessingShape">
                    <wps:wsp>
                      <wps:cNvCnPr/>
                      <wps:spPr>
                        <a:xfrm>
                          <a:off x="0" y="0"/>
                          <a:ext cx="0" cy="570586"/>
                        </a:xfrm>
                        <a:prstGeom prst="straightConnector1">
                          <a:avLst/>
                        </a:prstGeom>
                        <a:ln w="28575">
                          <a:headEnd type="arrow"/>
                          <a:tailEnd type="non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3" o:spid="_x0000_s1026" type="#_x0000_t32" style="position:absolute;margin-left:227.95pt;margin-top:311.55pt;width:0;height:44.9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" strokecolor="#bc4542 [3045]" strokeweight="2.25pt">
                <v:stroke startarrow="open"/>
              </v:shape>
            </w:pict>
          </mc:Fallback>
        </mc:AlternateContent>
      </w:r>
      <w:r w:rsidRPr="00131217">
        <w:br w:type="page"/>
      </w:r>
    </w:p>
    <w:p w:rsidR="009A08A5" w:rsidRPr="00131217" w:rsidRDefault="009A08A5" w:rsidP="00513878">
      <w:pPr>
        <w:pStyle w:val="Heading1"/>
      </w:pPr>
      <w:bookmarkStart w:id="24" w:name="_Toc404432769"/>
      <w:r w:rsidRPr="00131217">
        <w:lastRenderedPageBreak/>
        <w:t>System Description</w:t>
      </w:r>
      <w:r w:rsidR="00953BC1" w:rsidRPr="00131217">
        <w:t xml:space="preserve"> </w:t>
      </w:r>
      <w:r w:rsidR="00953BC1" w:rsidRPr="00131217">
        <w:rPr>
          <w:sz w:val="20"/>
          <w:szCs w:val="20"/>
        </w:rPr>
        <w:t>(</w:t>
      </w:r>
      <w:r w:rsidR="00953BC1" w:rsidRPr="00131217">
        <w:rPr>
          <w:sz w:val="20"/>
          <w:szCs w:val="20"/>
        </w:rPr>
        <w:fldChar w:fldCharType="begin"/>
      </w:r>
      <w:r w:rsidR="00953BC1" w:rsidRPr="00131217">
        <w:rPr>
          <w:sz w:val="20"/>
          <w:szCs w:val="20"/>
        </w:rPr>
        <w:instrText xml:space="preserve"> REF _Ref401589199  \* MERGEFORMAT </w:instrText>
      </w:r>
      <w:r w:rsidR="00953BC1" w:rsidRPr="00131217">
        <w:rPr>
          <w:sz w:val="20"/>
          <w:szCs w:val="20"/>
        </w:rPr>
        <w:fldChar w:fldCharType="separate"/>
      </w:r>
      <w:r w:rsidR="006941C7" w:rsidRPr="00131217">
        <w:rPr>
          <w:sz w:val="20"/>
          <w:szCs w:val="20"/>
        </w:rPr>
        <w:t xml:space="preserve">Figure </w:t>
      </w:r>
      <w:r w:rsidR="006941C7" w:rsidRPr="00131217">
        <w:rPr>
          <w:noProof/>
          <w:sz w:val="20"/>
          <w:szCs w:val="20"/>
        </w:rPr>
        <w:t>1</w:t>
      </w:r>
      <w:r w:rsidR="00953BC1" w:rsidRPr="00131217">
        <w:rPr>
          <w:sz w:val="20"/>
          <w:szCs w:val="20"/>
        </w:rPr>
        <w:fldChar w:fldCharType="end"/>
      </w:r>
      <w:r w:rsidR="00953BC1" w:rsidRPr="00131217">
        <w:rPr>
          <w:sz w:val="20"/>
          <w:szCs w:val="20"/>
        </w:rPr>
        <w:t>)</w:t>
      </w:r>
      <w:bookmarkEnd w:id="24"/>
    </w:p>
    <w:p w:rsidR="0043373A" w:rsidRPr="00131217" w:rsidRDefault="00E574C3" w:rsidP="00D40D20">
      <w:r w:rsidRPr="00131217">
        <w:t>Three systems were designed for this project, all following a very similar architecture. A sensing</w:t>
      </w:r>
      <w:r w:rsidR="004F1B29" w:rsidRPr="00131217">
        <w:t xml:space="preserve"> system, a translati</w:t>
      </w:r>
      <w:r w:rsidR="00231BEF" w:rsidRPr="00131217">
        <w:t>on system and a feedback system are designed to be flexible enough to allow for future developing with evolving technologies, usage scenarios and user preferences.</w:t>
      </w:r>
    </w:p>
    <w:p w:rsidR="00953BC1" w:rsidRPr="00131217" w:rsidRDefault="00953BC1" w:rsidP="00953BC1">
      <w:pPr>
        <w:pStyle w:val="Heading2"/>
      </w:pPr>
      <w:bookmarkStart w:id="25" w:name="_Toc404432770"/>
      <w:r w:rsidRPr="00131217">
        <w:t>Hardware</w:t>
      </w:r>
      <w:bookmarkEnd w:id="25"/>
    </w:p>
    <w:p w:rsidR="00953BC1" w:rsidRPr="00131217" w:rsidRDefault="00953BC1" w:rsidP="00953BC1">
      <w:r w:rsidRPr="00131217">
        <w:t>The hardware setup for all studies is based on a IOIO-OTG</w:t>
      </w:r>
      <w:r w:rsidRPr="00131217">
        <w:fldChar w:fldCharType="begin" w:fldLock="1"/>
      </w:r>
      <w:r w:rsidRPr="00131217">
        <w:instrText>ADDIN CSL_CITATION { "citationItems" : [ { "id" : "ITEM-1", "itemData" : { "author" : [ { "dropping-particle" : "", "family" : "Ben-Tsvi", "given" : "Ytai", "non-dropping-particle" : "", "parse-names" : false, "suffix" : "" } ], "id" : "ITEM-1", "issued" : { "date-parts" : [ [ "2012" ] ] }, "title" : "IOIO Documentation", "type" : "webpage" }, "uris" : [ "http://www.mendeley.com/documents/?uuid=3911b9a9-3227-4ee2-963b-36d8f7439f48" ] } ], "mendeley" : { "previouslyFormattedCitation" : "[24]" }, "properties" : { "noteIndex" : 0 }, "schema" : "https://github.com/citation-style-language/schema/raw/master/csl-citation.json" }</w:instrText>
      </w:r>
      <w:r w:rsidRPr="00131217">
        <w:fldChar w:fldCharType="separate"/>
      </w:r>
      <w:r w:rsidRPr="00131217">
        <w:rPr>
          <w:noProof/>
        </w:rPr>
        <w:t>[24]</w:t>
      </w:r>
      <w:r w:rsidRPr="00131217">
        <w:fldChar w:fldCharType="end"/>
      </w:r>
      <w:r w:rsidRPr="00131217">
        <w:t xml:space="preserve"> board. The IOIO is a board specially designed to work with Android 1.5 and later. The board provides robust connectivity to an Android device via a USB or</w:t>
      </w:r>
      <w:r w:rsidRPr="00131217">
        <w:rPr>
          <w:rStyle w:val="apple-converted-space"/>
          <w:rFonts w:ascii="Helvetica" w:hAnsi="Helvetica" w:cs="Helvetica"/>
          <w:color w:val="333333"/>
          <w:sz w:val="21"/>
          <w:szCs w:val="21"/>
        </w:rPr>
        <w:t> </w:t>
      </w:r>
      <w:hyperlink r:id="rId9" w:history="1">
        <w:r w:rsidRPr="00131217">
          <w:t>Bluetooth</w:t>
        </w:r>
      </w:hyperlink>
      <w:r w:rsidRPr="00131217">
        <w:rPr>
          <w:rStyle w:val="apple-converted-space"/>
          <w:rFonts w:ascii="Helvetica" w:hAnsi="Helvetica" w:cs="Helvetica"/>
          <w:color w:val="333333"/>
          <w:sz w:val="21"/>
          <w:szCs w:val="21"/>
        </w:rPr>
        <w:t> </w:t>
      </w:r>
      <w:r w:rsidRPr="00131217">
        <w:t>connection and is fully controllable from within an Android application using a Java API. Sensors communicate to the IOIO via I2C or Analog Input and the Android software controls a Digital Output Pin to turn High or Low. The Output Pin was connected to a “HEXFET IRLZ34N” from International Rectifier that would control the gate current to a surface transducer “Surface Transducer – Small COM-10917” from</w:t>
      </w:r>
      <w:r w:rsidRPr="00131217">
        <w:rPr>
          <w:rFonts w:ascii="Arial Narrow" w:hAnsi="Arial Narrow"/>
          <w:caps/>
          <w:color w:val="777777"/>
          <w:spacing w:val="24"/>
          <w:sz w:val="21"/>
          <w:szCs w:val="21"/>
        </w:rPr>
        <w:t xml:space="preserve"> </w:t>
      </w:r>
      <w:proofErr w:type="spellStart"/>
      <w:r w:rsidRPr="00131217">
        <w:t>Sparkfun</w:t>
      </w:r>
      <w:proofErr w:type="spellEnd"/>
      <w:r w:rsidRPr="00131217">
        <w:fldChar w:fldCharType="begin" w:fldLock="1"/>
      </w:r>
      <w:r w:rsidRPr="00131217">
        <w:instrText>ADDIN CSL_CITATION { "citationItems" : [ { "id" : "ITEM-1", "itemData" : { "URL" : "https://www.sparkfun.com/products/10917", "author" : [ { "dropping-particle" : "", "family" : "Sparkfun", "given" : "", "non-dropping-particle" : "", "parse-names" : false, "suffix" : "" } ], "id" : "ITEM-1", "issued" : { "date-parts" : [ [ "0" ] ] }, "title" : "Surface Transducer - Small", "type" : "webpage" }, "uris" : [ "http://www.mendeley.com/documents/?uuid=c9616375-884b-423a-9554-09bebdc2bf81" ] } ], "mendeley" : { "previouslyFormattedCitation" : "[25]" }, "properties" : { "noteIndex" : 0 }, "schema" : "https://github.com/citation-style-language/schema/raw/master/csl-citation.json" }</w:instrText>
      </w:r>
      <w:r w:rsidRPr="00131217">
        <w:fldChar w:fldCharType="separate"/>
      </w:r>
      <w:r w:rsidRPr="00131217">
        <w:rPr>
          <w:noProof/>
        </w:rPr>
        <w:t>[25]</w:t>
      </w:r>
      <w:r w:rsidRPr="00131217">
        <w:fldChar w:fldCharType="end"/>
      </w:r>
      <w:r w:rsidRPr="00131217">
        <w:t xml:space="preserve"> or a </w:t>
      </w:r>
      <w:proofErr w:type="spellStart"/>
      <w:r w:rsidRPr="00131217">
        <w:t>Peltier</w:t>
      </w:r>
      <w:proofErr w:type="spellEnd"/>
      <w:r w:rsidRPr="00131217">
        <w:t xml:space="preserve"> device. On most cases a 9V battery was used to power the IOIO and the transducer while the sensor would be powered by the IOIO board.</w:t>
      </w:r>
    </w:p>
    <w:p w:rsidR="00953BC1" w:rsidRPr="00131217" w:rsidRDefault="00953BC1" w:rsidP="00953BC1">
      <w:pPr>
        <w:pStyle w:val="Heading2"/>
      </w:pPr>
      <w:bookmarkStart w:id="26" w:name="_Toc404432771"/>
      <w:r w:rsidRPr="00131217">
        <w:t>Software</w:t>
      </w:r>
      <w:bookmarkEnd w:id="26"/>
    </w:p>
    <w:p w:rsidR="00953BC1" w:rsidRPr="00131217" w:rsidRDefault="00953BC1" w:rsidP="00953BC1">
      <w:r w:rsidRPr="00131217">
        <w:t>There were tw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953BC1" w:rsidRPr="00131217" w:rsidRDefault="00953BC1" w:rsidP="00953BC1">
      <w:r w:rsidRPr="00131217">
        <w:t>All applications were coded in Android. The basic user interface application would read the data received by the IOIO from the sensor, map it to an output range and transform it into the frequency of the signal sent to the IOIO and from the IOIO to the transducer. Two forms of visual feedback were enabled. First, two set of numbers were shown, a numeric “value” would show the raw data coming from the sensor and a “rate” value would show the value after it had been mapped to the sensing range. Second, a graph would show the real time response of the sensor inside the sensing range.</w:t>
      </w:r>
    </w:p>
    <w:p w:rsidR="00953BC1" w:rsidRPr="00131217" w:rsidRDefault="00953BC1" w:rsidP="00953BC1">
      <w:r w:rsidRPr="00131217">
        <w:t xml:space="preserve"> A simple number picker interface offered the subject or examiner the ability to adjust the High and Low limits of the sensing range in order to adjust the sensitivity. In cases were the subject was given control of the sensitivity, the app would turn on a “Test in Progress” mode where it would hide all visual and numeric feedback from the subject.</w:t>
      </w:r>
    </w:p>
    <w:p w:rsidR="00953BC1" w:rsidRPr="002E5147" w:rsidRDefault="00953BC1" w:rsidP="00953BC1">
      <w:pPr>
        <w:pStyle w:val="Heading2"/>
      </w:pPr>
      <w:bookmarkStart w:id="27" w:name="_Toc404432772"/>
      <w:r w:rsidRPr="002E5147">
        <w:t>Sensitivity Mapping</w:t>
      </w:r>
      <w:bookmarkEnd w:id="27"/>
    </w:p>
    <w:p w:rsidR="00EC2388" w:rsidRPr="002E5147" w:rsidRDefault="00EC2388" w:rsidP="00EC2388">
      <w:r w:rsidRPr="002E5147">
        <w:lastRenderedPageBreak/>
        <w:t>An important part of this research is to investigate the ability of each user to understand and control the level of sensitivity of their sensory experience. When the system is detecting an analog signal, it may happen that the variations in the signal that the user is interested in are very small, it makes sense then that the user will be able to increase the sensitivity of the artificial signal in order to detect those tiny variations. On the other hand, if the signal happens to be noisy, the sensitivity can be used to drown out the noise and try to detect only the relevant information from the signal.</w:t>
      </w:r>
    </w:p>
    <w:p w:rsidR="00EC2388" w:rsidRPr="002E5147" w:rsidRDefault="00EC2388" w:rsidP="00EC2388">
      <w:r w:rsidRPr="002E5147">
        <w:t>The way I implemented this feature was by simply mapping the incoming data to a scale from 0 to 1000 that would determine the frequency of the vibration that the user would feel. So when the signal was very strong, the mapping would be close to 0 and this would create a high frequency feedback, 0 being the length in milliseconds between the pulses. Similarly, if the signal was low it would be mapped close to 1000 which would create a low frequency feedback of close to one pulse per second.</w:t>
      </w:r>
    </w:p>
    <w:p w:rsidR="002E5147" w:rsidRPr="002E5147" w:rsidRDefault="002E5147" w:rsidP="00EC2388">
      <w:r w:rsidRPr="002E5147">
        <w:rPr>
          <w:noProof/>
        </w:rPr>
        <mc:AlternateContent>
          <mc:Choice Requires="wpg">
            <w:drawing>
              <wp:anchor distT="0" distB="0" distL="114300" distR="114300" simplePos="0" relativeHeight="251833344" behindDoc="0" locked="0" layoutInCell="1" allowOverlap="1" wp14:anchorId="7D8234A4" wp14:editId="072A674D">
                <wp:simplePos x="0" y="0"/>
                <wp:positionH relativeFrom="column">
                  <wp:posOffset>36576</wp:posOffset>
                </wp:positionH>
                <wp:positionV relativeFrom="paragraph">
                  <wp:posOffset>117551</wp:posOffset>
                </wp:positionV>
                <wp:extent cx="4389120" cy="4065905"/>
                <wp:effectExtent l="38100" t="38100" r="30480" b="0"/>
                <wp:wrapSquare wrapText="bothSides"/>
                <wp:docPr id="162" name="Group 162"/>
                <wp:cNvGraphicFramePr/>
                <a:graphic xmlns:a="http://schemas.openxmlformats.org/drawingml/2006/main">
                  <a:graphicData uri="http://schemas.microsoft.com/office/word/2010/wordprocessingGroup">
                    <wpg:wgp>
                      <wpg:cNvGrpSpPr/>
                      <wpg:grpSpPr>
                        <a:xfrm>
                          <a:off x="0" y="0"/>
                          <a:ext cx="4389120" cy="4065905"/>
                          <a:chOff x="0" y="0"/>
                          <a:chExt cx="4389120" cy="4065905"/>
                        </a:xfrm>
                      </wpg:grpSpPr>
                      <wpg:grpSp>
                        <wpg:cNvPr id="160" name="Group 160"/>
                        <wpg:cNvGrpSpPr/>
                        <wpg:grpSpPr>
                          <a:xfrm>
                            <a:off x="0" y="0"/>
                            <a:ext cx="4389120" cy="3738067"/>
                            <a:chOff x="0" y="0"/>
                            <a:chExt cx="4389120" cy="3738067"/>
                          </a:xfrm>
                        </wpg:grpSpPr>
                        <pic:pic xmlns:pic="http://schemas.openxmlformats.org/drawingml/2006/picture">
                          <pic:nvPicPr>
                            <pic:cNvPr id="158" name="Picture 158"/>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06778" cy="3738067"/>
                            </a:xfrm>
                            <a:prstGeom prst="rect">
                              <a:avLst/>
                            </a:prstGeom>
                            <a:ln w="28575">
                              <a:solidFill>
                                <a:schemeClr val="tx1"/>
                              </a:solidFill>
                            </a:ln>
                          </pic:spPr>
                        </pic:pic>
                        <pic:pic xmlns:pic="http://schemas.openxmlformats.org/drawingml/2006/picture">
                          <pic:nvPicPr>
                            <pic:cNvPr id="159" name="Picture 159"/>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2282342" y="0"/>
                              <a:ext cx="2106778" cy="3738067"/>
                            </a:xfrm>
                            <a:prstGeom prst="rect">
                              <a:avLst/>
                            </a:prstGeom>
                            <a:ln w="28575">
                              <a:solidFill>
                                <a:schemeClr val="tx1"/>
                              </a:solidFill>
                            </a:ln>
                          </pic:spPr>
                        </pic:pic>
                      </wpg:grpSp>
                      <wps:wsp>
                        <wps:cNvPr id="161" name="Text Box 161"/>
                        <wps:cNvSpPr txBox="1"/>
                        <wps:spPr>
                          <a:xfrm>
                            <a:off x="0" y="3796030"/>
                            <a:ext cx="4389120" cy="269875"/>
                          </a:xfrm>
                          <a:prstGeom prst="rect">
                            <a:avLst/>
                          </a:prstGeom>
                          <a:solidFill>
                            <a:prstClr val="white"/>
                          </a:solidFill>
                          <a:ln>
                            <a:noFill/>
                          </a:ln>
                          <a:effectLst/>
                        </wps:spPr>
                        <wps:txbx>
                          <w:txbxContent>
                            <w:p w:rsidR="002E5147" w:rsidRPr="005A2DA2" w:rsidRDefault="002E5147" w:rsidP="002E5147">
                              <w:pPr>
                                <w:pStyle w:val="Caption"/>
                                <w:rPr>
                                  <w:noProof/>
                                  <w:color w:val="FF0000"/>
                                  <w:sz w:val="24"/>
                                  <w:szCs w:val="20"/>
                                </w:rPr>
                              </w:pPr>
                              <w:bookmarkStart w:id="28" w:name="_Ref404440117"/>
                              <w:r>
                                <w:t xml:space="preserve">Figure </w:t>
                              </w:r>
                              <w:r>
                                <w:fldChar w:fldCharType="begin"/>
                              </w:r>
                              <w:r>
                                <w:instrText xml:space="preserve"> SEQ Figure \* ARABIC </w:instrText>
                              </w:r>
                              <w:r>
                                <w:fldChar w:fldCharType="separate"/>
                              </w:r>
                              <w:r>
                                <w:rPr>
                                  <w:noProof/>
                                </w:rPr>
                                <w:t>2</w:t>
                              </w:r>
                              <w:r>
                                <w:fldChar w:fldCharType="end"/>
                              </w:r>
                              <w:bookmarkEnd w:id="28"/>
                              <w:r>
                                <w:t xml:space="preserve"> - examplse sensitivity u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62" o:spid="_x0000_s1037" style="position:absolute;left:0;text-align:left;margin-left:2.9pt;margin-top:9.25pt;width:345.6pt;height:320.15pt;z-index:251833344" coordsize="43891,406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">
                <v:group id="Group 160" o:spid="_x0000_s1038" style="position:absolute;width:43891;height:37380" coordsize="43891,373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8" o:spid="_x0000_s1039" type="#_x0000_t75" style="position:absolute;width:21067;height:373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nxatLHAAAA3AAAAA8AAABkcnMvZG93bnJldi54bWxEj09Lw0AQxe9Cv8MyBS/Sbiq1pLHbokLB&#10;Q0X75+JtyI6bYHY2Ztcm/fadg+Bthvfmvd+sNoNv1Jm6WAc2MJtmoIjLYGt2Bk7H7SQHFROyxSYw&#10;GbhQhM16dLPCwoae93Q+JKckhGOBBqqU2kLrWFbkMU5DSyzaV+g8Jlk7p22HvYT7Rt9n2UJ7rFka&#10;KmzppaLy+/DrDXwsf1xe37l89vaZ9Hv/PPe7bTDmdjw8PYJKNKR/89/1qxX8B6GVZ2QCvb4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nxatLHAAAA3AAAAA8AAAAAAAAAAAAA&#10;AAAAnwIAAGRycy9kb3ducmV2LnhtbFBLBQYAAAAABAAEAPcAAACTAwAAAAA=&#10;" stroked="t" strokecolor="black [3213]" strokeweight="2.25pt">
                    <v:imagedata r:id="rId12" o:title=""/>
                    <v:path arrowok="t"/>
                  </v:shape>
                  <v:shape id="Picture 159" o:spid="_x0000_s1040" type="#_x0000_t75" style="position:absolute;left:22823;width:21068;height:373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yds3EAAAA3AAAAA8AAABkcnMvZG93bnJldi54bWxET0trAjEQvgv+hzAFbzVrobZdjSLSiocq&#10;dC2eh83sw24maxJ17a83hYK3+fieM513phFncr62rGA0TEAQ51bXXCr43n08voLwAVljY5kUXMnD&#10;fNbvTTHV9sJfdM5CKWII+xQVVCG0qZQ+r8igH9qWOHKFdQZDhK6U2uElhptGPiXJWBqsOTZU2NKy&#10;ovwnOxkFL4flp1+NdsVvMXbvx83huNruUanBQ7eYgAjUhbv4373Wcf7zG/w9Ey+Qs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Lyds3EAAAA3AAAAA8AAAAAAAAAAAAAAAAA&#10;nwIAAGRycy9kb3ducmV2LnhtbFBLBQYAAAAABAAEAPcAAACQAwAAAAA=&#10;" stroked="t" strokecolor="black [3213]" strokeweight="2.25pt">
                    <v:imagedata r:id="rId13" o:title=""/>
                    <v:path arrowok="t"/>
                  </v:shape>
                </v:group>
                <v:shape id="Text Box 161" o:spid="_x0000_s1041" type="#_x0000_t202" style="position:absolute;top:37960;width:43891;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VpTcQA&#10;AADcAAAADwAAAGRycy9kb3ducmV2LnhtbERPS2sCMRC+C/0PYQpepGZ9sJStUURaqL2Iq5fehs24&#10;2XYzWZKsbv99Uyh4m4/vOavNYFtxJR8axwpm0wwEceV0w7WC8+nt6RlEiMgaW8ek4IcCbNYPoxUW&#10;2t34SNcy1iKFcChQgYmxK6QMlSGLYeo64sRdnLcYE/S11B5vKdy2cp5lubTYcGow2NHOUPVd9lbB&#10;Yfl5MJP+8vqxXS78/tzv8q+6VGr8OGxfQEQa4l38737XaX4+g79n0gV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laU3EAAAA3AAAAA8AAAAAAAAAAAAAAAAAmAIAAGRycy9k&#10;b3ducmV2LnhtbFBLBQYAAAAABAAEAPUAAACJAwAAAAA=&#10;" stroked="f">
                  <v:textbox style="mso-fit-shape-to-text:t" inset="0,0,0,0">
                    <w:txbxContent>
                      <w:p w:rsidR="002E5147" w:rsidRPr="005A2DA2" w:rsidRDefault="002E5147" w:rsidP="002E5147">
                        <w:pPr>
                          <w:pStyle w:val="Caption"/>
                          <w:rPr>
                            <w:noProof/>
                            <w:color w:val="FF0000"/>
                            <w:sz w:val="24"/>
                            <w:szCs w:val="20"/>
                          </w:rPr>
                        </w:pPr>
                        <w:bookmarkStart w:id="29" w:name="_Ref404440117"/>
                        <w:r>
                          <w:t xml:space="preserve">Figure </w:t>
                        </w:r>
                        <w:r>
                          <w:fldChar w:fldCharType="begin"/>
                        </w:r>
                        <w:r>
                          <w:instrText xml:space="preserve"> SEQ Figure \* ARABIC </w:instrText>
                        </w:r>
                        <w:r>
                          <w:fldChar w:fldCharType="separate"/>
                        </w:r>
                        <w:r>
                          <w:rPr>
                            <w:noProof/>
                          </w:rPr>
                          <w:t>2</w:t>
                        </w:r>
                        <w:r>
                          <w:fldChar w:fldCharType="end"/>
                        </w:r>
                        <w:bookmarkEnd w:id="29"/>
                        <w:r>
                          <w:t xml:space="preserve"> - examplse sensitivity ui</w:t>
                        </w:r>
                      </w:p>
                    </w:txbxContent>
                  </v:textbox>
                </v:shape>
                <w10:wrap type="square"/>
              </v:group>
            </w:pict>
          </mc:Fallback>
        </mc:AlternateContent>
      </w:r>
      <w:r w:rsidR="00EC2388" w:rsidRPr="002E5147">
        <w:t>The UI for every study would offer a way to control the sensitivity either by the researcher or by the subject The UI would be a number picker and a sliding scale that would control the range of sensing. For example when reading from the pressure sensor on the phone, the full range would prove to be not sensitive enough and the changes would be unperceivable but when the sensing range was reduced, the changes became clearer.</w:t>
      </w:r>
    </w:p>
    <w:p w:rsidR="00EC2388" w:rsidRPr="002E5147" w:rsidRDefault="002E5147" w:rsidP="002E5147">
      <w:pPr>
        <w:jc w:val="left"/>
      </w:pPr>
      <w:r w:rsidRPr="002E5147">
        <w:t xml:space="preserve">In </w:t>
      </w:r>
      <w:r w:rsidRPr="002E5147">
        <w:fldChar w:fldCharType="begin"/>
      </w:r>
      <w:r w:rsidRPr="002E5147">
        <w:instrText xml:space="preserve"> REF _Ref404440117 \h </w:instrText>
      </w:r>
      <w:r w:rsidRPr="002E5147">
        <w:fldChar w:fldCharType="separate"/>
      </w:r>
      <w:r w:rsidRPr="002E5147">
        <w:t xml:space="preserve">Figure </w:t>
      </w:r>
      <w:r w:rsidRPr="002E5147">
        <w:rPr>
          <w:noProof/>
        </w:rPr>
        <w:t>2</w:t>
      </w:r>
      <w:r w:rsidRPr="002E5147">
        <w:fldChar w:fldCharType="end"/>
      </w:r>
      <w:r w:rsidRPr="002E5147">
        <w:t xml:space="preserve"> we can see on the graph that when the range is smaller, the small changes are more discernible.</w:t>
      </w:r>
      <w:r w:rsidR="00EC2388" w:rsidRPr="002E5147">
        <w:br w:type="page"/>
      </w:r>
    </w:p>
    <w:p w:rsidR="00EC2388" w:rsidRPr="00EC2388" w:rsidRDefault="00EC2388" w:rsidP="00EC2388">
      <w:pPr>
        <w:rPr>
          <w:color w:val="FF0000"/>
        </w:rPr>
      </w:pPr>
    </w:p>
    <w:p w:rsidR="004F2708" w:rsidRPr="00131217" w:rsidRDefault="004F2708" w:rsidP="00513878">
      <w:pPr>
        <w:pStyle w:val="Heading1"/>
      </w:pPr>
      <w:bookmarkStart w:id="30" w:name="_Toc404432773"/>
      <w:r w:rsidRPr="00131217">
        <w:t>User Studies</w:t>
      </w:r>
      <w:bookmarkEnd w:id="30"/>
    </w:p>
    <w:p w:rsidR="004F2708" w:rsidRPr="00131217" w:rsidRDefault="004F2708" w:rsidP="004F2708">
      <w:r w:rsidRPr="00131217">
        <w:t>There was a series of user studies designed for this thesis, at different levels of complexity and completion. Early in the process, I realized it would be advantageous to quickly iterate through different setups while trying to understand and discern the key concepts that would make up the design tree for Digital Synesthesia.</w:t>
      </w:r>
      <w:r w:rsidR="008670F0" w:rsidRPr="00131217">
        <w:t xml:space="preserve"> The iterations would concentrate on testing different ways of conveying the data to the body I call this Testing the Feedback. Another variable for the studies was the type of signal I wanted to detect. Lastly, every test would change the amount of contextual information the user would have about the test.</w:t>
      </w:r>
    </w:p>
    <w:p w:rsidR="0063665E" w:rsidRPr="00131217" w:rsidRDefault="006107F6" w:rsidP="0063665E">
      <w:pPr>
        <w:pStyle w:val="Heading2"/>
      </w:pPr>
      <w:bookmarkStart w:id="31" w:name="_Toc404432774"/>
      <w:r w:rsidRPr="00131217">
        <w:t xml:space="preserve">Testing </w:t>
      </w:r>
      <w:r w:rsidR="008670F0" w:rsidRPr="00131217">
        <w:t xml:space="preserve">the </w:t>
      </w:r>
      <w:r w:rsidRPr="00131217">
        <w:t>F</w:t>
      </w:r>
      <w:r w:rsidR="0063665E" w:rsidRPr="00131217">
        <w:t>eedback</w:t>
      </w:r>
      <w:bookmarkEnd w:id="31"/>
    </w:p>
    <w:p w:rsidR="00A920F2" w:rsidRPr="00131217" w:rsidRDefault="00A920F2" w:rsidP="004F2708">
      <w:r w:rsidRPr="00131217">
        <w:t>The studies were created in order to test the best pairing of sensed data and feedback to be felt by the body</w:t>
      </w:r>
      <w:r w:rsidR="0063665E" w:rsidRPr="00131217">
        <w:t>. I wanted to test temperature, sound and vibration as feedback so three setups were created. The transducer can be used for either vibration or sound depending on where on the body it is located</w:t>
      </w:r>
      <w:r w:rsidR="00A231EE" w:rsidRPr="00131217">
        <w:t xml:space="preserve">, on study used vibration to represent data from a proximity sensor worn by the subject in the palm, the transducer was placed in the thumb of the same hand. Sound was used to translate data from a temperature sensor and this was used in two user studies, the sensor was worn on the forehead looking outwards and the transducer was behind the sensor and against the forehead. Temperature as feedback was used in one study, the </w:t>
      </w:r>
      <w:proofErr w:type="spellStart"/>
      <w:r w:rsidR="00A231EE" w:rsidRPr="00131217">
        <w:t>peltier</w:t>
      </w:r>
      <w:proofErr w:type="spellEnd"/>
      <w:r w:rsidR="00A231EE" w:rsidRPr="00131217">
        <w:t xml:space="preserve"> device was worn in the nape</w:t>
      </w:r>
      <w:r w:rsidR="006107F6" w:rsidRPr="00131217">
        <w:t xml:space="preserve"> and it responded to the location signal of the glass infrastructure around the Media Lab.</w:t>
      </w:r>
    </w:p>
    <w:p w:rsidR="006107F6" w:rsidRPr="00131217" w:rsidRDefault="006107F6" w:rsidP="006107F6">
      <w:pPr>
        <w:pStyle w:val="Heading2"/>
      </w:pPr>
      <w:bookmarkStart w:id="32" w:name="_Toc404432775"/>
      <w:r w:rsidRPr="00131217">
        <w:t xml:space="preserve">Testing </w:t>
      </w:r>
      <w:r w:rsidR="008670F0" w:rsidRPr="00131217">
        <w:t xml:space="preserve">the </w:t>
      </w:r>
      <w:r w:rsidRPr="00131217">
        <w:t>Signals</w:t>
      </w:r>
      <w:bookmarkEnd w:id="32"/>
    </w:p>
    <w:p w:rsidR="006107F6" w:rsidRPr="00131217" w:rsidRDefault="006107F6" w:rsidP="006107F6">
      <w:r w:rsidRPr="00131217">
        <w:t>I tried to find different types of signals to carry out the studies. The first distinction in the type of signals was either analog or binary.</w:t>
      </w:r>
      <w:r w:rsidR="00DE6416" w:rsidRPr="00131217">
        <w:t xml:space="preserve"> I chose as a binary signal a location based experience where the user would sense a feedback every time they walked in front of one of many screens at the lab that can recognize people via RFID. The analog signals I used were given by a proximity</w:t>
      </w:r>
      <w:r w:rsidR="00761D86" w:rsidRPr="00131217">
        <w:t xml:space="preserve"> sensor</w:t>
      </w:r>
      <w:r w:rsidR="00DE6416" w:rsidRPr="00131217">
        <w:t xml:space="preserve"> and a</w:t>
      </w:r>
      <w:r w:rsidR="00761D86" w:rsidRPr="00131217">
        <w:t>n</w:t>
      </w:r>
      <w:r w:rsidR="00DE6416" w:rsidRPr="00131217">
        <w:t xml:space="preserve"> IR </w:t>
      </w:r>
      <w:r w:rsidR="00175104" w:rsidRPr="00131217">
        <w:t>sensor;</w:t>
      </w:r>
      <w:r w:rsidR="00DE6416" w:rsidRPr="00131217">
        <w:t xml:space="preserve"> these signals would slowly ramp up or down depending on the behavior of the user.</w:t>
      </w:r>
    </w:p>
    <w:p w:rsidR="008670F0" w:rsidRPr="00131217" w:rsidRDefault="008670F0" w:rsidP="008670F0">
      <w:pPr>
        <w:pStyle w:val="Heading2"/>
      </w:pPr>
      <w:bookmarkStart w:id="33" w:name="_Toc404432776"/>
      <w:r w:rsidRPr="00131217">
        <w:t>Changing the Contextual Information</w:t>
      </w:r>
      <w:bookmarkEnd w:id="33"/>
    </w:p>
    <w:p w:rsidR="00DE6416" w:rsidRPr="00131217" w:rsidRDefault="00175104" w:rsidP="00DE6416">
      <w:r w:rsidRPr="00131217">
        <w:t xml:space="preserve">Lastly, the final variable was the amount of contextual information given to the subject. By contextual information I mean the knowledge that the subject could have about how the sensor, actuator and activity worked. A study with a lot of contextual information was done with a proximity sensor and an actuator worn in the hand. During this test, the user was told </w:t>
      </w:r>
      <w:r w:rsidRPr="00131217">
        <w:lastRenderedPageBreak/>
        <w:t>how the system worked, they could see were the sensor and the actuator were located on their bodies, they could assess their performance on the test by taking off a blindfold and looking at the correct answer and they were told other details like the sensitivity level to be used and the group of correct choices from which to venture a guess. All of these details amount to contextual information that helps the user understand their artificial sensory experience.</w:t>
      </w:r>
    </w:p>
    <w:p w:rsidR="00175104" w:rsidRPr="00131217" w:rsidRDefault="00175104" w:rsidP="00DE6416">
      <w:r w:rsidRPr="00131217">
        <w:t xml:space="preserve">A test with very little contextual information was done </w:t>
      </w:r>
      <w:r w:rsidR="001F156F" w:rsidRPr="00131217">
        <w:t>where the examiner would only have to make sure that the user</w:t>
      </w:r>
      <w:r w:rsidRPr="00131217">
        <w:t xml:space="preserve"> felt the actuator feedback and </w:t>
      </w:r>
      <w:r w:rsidR="001F156F" w:rsidRPr="00131217">
        <w:t>would give</w:t>
      </w:r>
      <w:r w:rsidRPr="00131217">
        <w:t xml:space="preserve"> no more information </w:t>
      </w:r>
      <w:r w:rsidR="001F156F" w:rsidRPr="00131217">
        <w:t>to the user. The user then</w:t>
      </w:r>
      <w:r w:rsidRPr="00131217">
        <w:t xml:space="preserve"> had fifteen minutes to explore and determine what the artificial sense was responding to.</w:t>
      </w:r>
    </w:p>
    <w:p w:rsidR="001F156F" w:rsidRPr="00131217" w:rsidRDefault="001F156F" w:rsidP="001F156F">
      <w:pPr>
        <w:pStyle w:val="Heading2"/>
      </w:pPr>
      <w:bookmarkStart w:id="34" w:name="_Toc404432777"/>
      <w:r w:rsidRPr="00131217">
        <w:t>Summary of User Studies</w:t>
      </w:r>
      <w:bookmarkEnd w:id="34"/>
    </w:p>
    <w:tbl>
      <w:tblPr>
        <w:tblStyle w:val="MediumGrid1-Accent1"/>
        <w:tblW w:w="9812" w:type="dxa"/>
        <w:tblLook w:val="04A0" w:firstRow="1" w:lastRow="0" w:firstColumn="1" w:lastColumn="0" w:noHBand="0" w:noVBand="1"/>
      </w:tblPr>
      <w:tblGrid>
        <w:gridCol w:w="2630"/>
        <w:gridCol w:w="2394"/>
        <w:gridCol w:w="2394"/>
        <w:gridCol w:w="2394"/>
      </w:tblGrid>
      <w:tr w:rsidR="001F156F" w:rsidRPr="00131217" w:rsidTr="007046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1F156F" w:rsidRPr="00131217" w:rsidRDefault="001F156F" w:rsidP="00841375">
            <w:pPr>
              <w:jc w:val="center"/>
              <w:rPr>
                <w:sz w:val="32"/>
              </w:rPr>
            </w:pPr>
            <w:r w:rsidRPr="00131217">
              <w:rPr>
                <w:sz w:val="32"/>
              </w:rPr>
              <w:t>Study</w:t>
            </w:r>
          </w:p>
        </w:tc>
        <w:tc>
          <w:tcPr>
            <w:tcW w:w="2394" w:type="dxa"/>
          </w:tcPr>
          <w:p w:rsidR="001F156F" w:rsidRPr="00131217" w:rsidRDefault="001F156F" w:rsidP="00841375">
            <w:pPr>
              <w:jc w:val="center"/>
              <w:cnfStyle w:val="100000000000" w:firstRow="1" w:lastRow="0" w:firstColumn="0" w:lastColumn="0" w:oddVBand="0" w:evenVBand="0" w:oddHBand="0" w:evenHBand="0" w:firstRowFirstColumn="0" w:firstRowLastColumn="0" w:lastRowFirstColumn="0" w:lastRowLastColumn="0"/>
              <w:rPr>
                <w:sz w:val="32"/>
              </w:rPr>
            </w:pPr>
            <w:r w:rsidRPr="00131217">
              <w:rPr>
                <w:sz w:val="32"/>
              </w:rPr>
              <w:t>Type of Feedback</w:t>
            </w:r>
          </w:p>
        </w:tc>
        <w:tc>
          <w:tcPr>
            <w:tcW w:w="2394" w:type="dxa"/>
          </w:tcPr>
          <w:p w:rsidR="001F156F" w:rsidRPr="00131217" w:rsidRDefault="001F156F" w:rsidP="00841375">
            <w:pPr>
              <w:jc w:val="center"/>
              <w:cnfStyle w:val="100000000000" w:firstRow="1" w:lastRow="0" w:firstColumn="0" w:lastColumn="0" w:oddVBand="0" w:evenVBand="0" w:oddHBand="0" w:evenHBand="0" w:firstRowFirstColumn="0" w:firstRowLastColumn="0" w:lastRowFirstColumn="0" w:lastRowLastColumn="0"/>
              <w:rPr>
                <w:sz w:val="32"/>
              </w:rPr>
            </w:pPr>
            <w:r w:rsidRPr="00131217">
              <w:rPr>
                <w:sz w:val="32"/>
              </w:rPr>
              <w:t>Type of Signal</w:t>
            </w:r>
          </w:p>
        </w:tc>
        <w:tc>
          <w:tcPr>
            <w:tcW w:w="2394" w:type="dxa"/>
          </w:tcPr>
          <w:p w:rsidR="001F156F" w:rsidRPr="00131217" w:rsidRDefault="001F156F" w:rsidP="00841375">
            <w:pPr>
              <w:jc w:val="center"/>
              <w:cnfStyle w:val="100000000000" w:firstRow="1" w:lastRow="0" w:firstColumn="0" w:lastColumn="0" w:oddVBand="0" w:evenVBand="0" w:oddHBand="0" w:evenHBand="0" w:firstRowFirstColumn="0" w:firstRowLastColumn="0" w:lastRowFirstColumn="0" w:lastRowLastColumn="0"/>
              <w:rPr>
                <w:sz w:val="32"/>
              </w:rPr>
            </w:pPr>
            <w:r w:rsidRPr="00131217">
              <w:rPr>
                <w:sz w:val="32"/>
              </w:rPr>
              <w:t>Contextual Info.</w:t>
            </w:r>
          </w:p>
        </w:tc>
      </w:tr>
      <w:tr w:rsidR="00841375" w:rsidRPr="00131217" w:rsidTr="00704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Proximity</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Vibration on the thumb</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High</w:t>
            </w:r>
          </w:p>
        </w:tc>
      </w:tr>
      <w:tr w:rsidR="00841375" w:rsidRPr="00131217" w:rsidTr="00704625">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Temperature</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Sound through bone conduction</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Medium</w:t>
            </w:r>
          </w:p>
        </w:tc>
      </w:tr>
      <w:tr w:rsidR="00841375" w:rsidRPr="00131217" w:rsidTr="00704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Cell Sensors</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Sound through bone conduction</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Low</w:t>
            </w:r>
          </w:p>
        </w:tc>
      </w:tr>
      <w:tr w:rsidR="00841375" w:rsidRPr="00131217" w:rsidTr="00704625">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 xml:space="preserve">The </w:t>
            </w:r>
            <w:proofErr w:type="spellStart"/>
            <w:r w:rsidRPr="00131217">
              <w:rPr>
                <w:sz w:val="28"/>
              </w:rPr>
              <w:t>Foodcam</w:t>
            </w:r>
            <w:proofErr w:type="spellEnd"/>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Smell</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Binary</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High</w:t>
            </w:r>
          </w:p>
        </w:tc>
      </w:tr>
      <w:tr w:rsidR="00841375" w:rsidRPr="00131217" w:rsidTr="00704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Stress</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Sound through bone conduction</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Medium</w:t>
            </w:r>
          </w:p>
        </w:tc>
      </w:tr>
      <w:tr w:rsidR="00841375" w:rsidRPr="00131217" w:rsidTr="00704625">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Location</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Temperature on the back of the neck</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Binary</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Medium</w:t>
            </w:r>
          </w:p>
        </w:tc>
      </w:tr>
    </w:tbl>
    <w:p w:rsidR="001F156F" w:rsidRPr="00131217" w:rsidRDefault="001F156F" w:rsidP="001F156F"/>
    <w:p w:rsidR="004F2708" w:rsidRPr="00131217" w:rsidRDefault="004F2708">
      <w:r w:rsidRPr="00131217">
        <w:br w:type="page"/>
      </w:r>
    </w:p>
    <w:p w:rsidR="00513878" w:rsidRPr="00131217" w:rsidRDefault="00897831" w:rsidP="004F2708">
      <w:pPr>
        <w:pStyle w:val="Heading2"/>
      </w:pPr>
      <w:bookmarkStart w:id="35" w:name="_Toc404432778"/>
      <w:r w:rsidRPr="00131217">
        <w:lastRenderedPageBreak/>
        <w:t>User Studies</w:t>
      </w:r>
      <w:r w:rsidR="00B41478" w:rsidRPr="00131217">
        <w:t xml:space="preserve"> (the successful ones)</w:t>
      </w:r>
      <w:bookmarkEnd w:id="35"/>
    </w:p>
    <w:p w:rsidR="006E64AB" w:rsidRPr="00131217" w:rsidRDefault="00522725" w:rsidP="006E64AB">
      <w:r w:rsidRPr="00131217">
        <w:t xml:space="preserve">Sensory substitution studies have proven that the brain is capable of interpreting data </w:t>
      </w:r>
      <w:r w:rsidR="006E64AB" w:rsidRPr="00131217">
        <w:t>from</w:t>
      </w:r>
      <w:r w:rsidRPr="00131217">
        <w:t xml:space="preserve"> one sensory input that is responding to another sensory input</w:t>
      </w:r>
      <w:r w:rsidR="0021455B" w:rsidRPr="00131217">
        <w:fldChar w:fldCharType="begin" w:fldLock="1"/>
      </w:r>
      <w:r w:rsidR="0021455B" w:rsidRPr="00131217">
        <w:instrText>ADDIN CSL_CITATION { "citationItems" : [ { "id" : "ITEM-1", "itemData" : { "DOI" : "10.1038/221963a0", "ISBN" : "0028-0836 (Print)\\n0028-0836 (Linking)", "ISSN" : "0028-0836", "PMID" : "5818337", "abstract" : "We describe here a vision substitution system which is being developed as a practical aid for the blind and as a means of studying the processing of afferent information in the central nervous system. The theoretical neurophysiological basis1 and the physical concept of the instrumentation2 have been discussed previously, and results obtained with preliminary models have been briefly reported3. A detailed description of the apparatus will appear elsewhere (manuscript in preparation).", "author" : [ { "dropping-particle" : "", "family" : "Bach-y-Rita", "given" : "P", "non-dropping-particle" : "", "parse-names" : false, "suffix" : "" }, { "dropping-particle" : "", "family" : "Collins", "given" : "C C", "non-dropping-particle" : "", "parse-names" : false, "suffix" : "" }, { "dropping-particle" : "", "family" : "Saunders", "given" : "F A", "non-dropping-particle" : "", "parse-names" : false, "suffix" : "" }, { "dropping-particle" : "", "family" : "White", "given" : "B", "non-dropping-particle" : "", "parse-names" : false, "suffix" : "" }, { "dropping-particle" : "", "family" : "Scadden", "given" : "L", "non-dropping-particle" : "", "parse-names" : false, "suffix" : "" } ], "container-title" : "Nature", "id" : "ITEM-1", "issued" : { "date-parts" : [ [ "1969" ] ] }, "page" : "963-964", "title" : "Vision substitution by tactile image projection.", "type" : "article-journal", "volume" : "221" }, "uris" : [ "http://www.mendeley.com/documents/?uuid=1c0a0c50-e1cd-49aa-a46c-b48c9a9718b2" ] } ], "mendeley" : { "previouslyFormattedCitation" : "[26]" }, "properties" : { "noteIndex" : 0 }, "schema" : "https://github.com/citation-style-language/schema/raw/master/csl-citation.json" }</w:instrText>
      </w:r>
      <w:r w:rsidR="0021455B" w:rsidRPr="00131217">
        <w:fldChar w:fldCharType="separate"/>
      </w:r>
      <w:r w:rsidR="0021455B" w:rsidRPr="00131217">
        <w:rPr>
          <w:noProof/>
        </w:rPr>
        <w:t>[26]</w:t>
      </w:r>
      <w:r w:rsidR="0021455B" w:rsidRPr="00131217">
        <w:fldChar w:fldCharType="end"/>
      </w:r>
      <w:r w:rsidRPr="00131217">
        <w:t>. I am interested in understanding how not only the brain but the user is able to use these new sensory experiences in daily life. The distinction between brain and user implies that the user is also aware of what all the other senses are saying and of the previous knowledge around the</w:t>
      </w:r>
      <w:r w:rsidR="006E64AB" w:rsidRPr="00131217">
        <w:t>ir</w:t>
      </w:r>
      <w:r w:rsidRPr="00131217">
        <w:t xml:space="preserve"> present state and situation</w:t>
      </w:r>
      <w:r w:rsidR="006E64AB" w:rsidRPr="00131217">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Pr="00131217" w:rsidRDefault="0000249F" w:rsidP="006E64AB">
      <w:r w:rsidRPr="00131217">
        <w:t>The user studies were based on a very si</w:t>
      </w:r>
      <w:r w:rsidR="0051560A" w:rsidRPr="00131217">
        <w:t>mple haptic feedback, a</w:t>
      </w:r>
      <w:r w:rsidRPr="00131217">
        <w:t xml:space="preserve"> vibration that would change its frequency according to the data received by the sensor.</w:t>
      </w:r>
      <w:r w:rsidR="0051560A" w:rsidRPr="00131217">
        <w:t xml:space="preserve"> The idea was to give the user a minimal amount of data that came directly form a sensor with minimum processing, hoping that the user would be able to discern noise from signal and be able to understand the signal within the experience.</w:t>
      </w:r>
    </w:p>
    <w:p w:rsidR="0051560A" w:rsidRPr="00131217" w:rsidRDefault="00C62027" w:rsidP="006E64AB">
      <w:r w:rsidRPr="00131217">
        <w:t xml:space="preserve">To this end, the 3 user studies used </w:t>
      </w:r>
      <w:r w:rsidR="00621BBB" w:rsidRPr="00131217">
        <w:t>a feedback signal with only one affordance, frequency,</w:t>
      </w:r>
      <w:r w:rsidRPr="00131217">
        <w:t xml:space="preserve"> and gradually took away the contextual cues in order to create a more isolated experience that the user would have to navigate through.</w:t>
      </w:r>
    </w:p>
    <w:p w:rsidR="00BA459D" w:rsidRPr="00131217" w:rsidRDefault="00BA459D">
      <w:pPr>
        <w:rPr>
          <w:smallCaps/>
          <w:spacing w:val="5"/>
          <w:sz w:val="28"/>
          <w:szCs w:val="28"/>
        </w:rPr>
      </w:pPr>
      <w:r w:rsidRPr="00131217">
        <w:br w:type="page"/>
      </w:r>
    </w:p>
    <w:p w:rsidR="00716AC3" w:rsidRPr="00131217" w:rsidRDefault="00F31C6F" w:rsidP="004F2708">
      <w:pPr>
        <w:pStyle w:val="Heading2"/>
      </w:pPr>
      <w:bookmarkStart w:id="36" w:name="_Toc404432779"/>
      <w:r w:rsidRPr="00131217">
        <w:lastRenderedPageBreak/>
        <w:t>Proximity to Vibration</w:t>
      </w:r>
      <w:bookmarkEnd w:id="36"/>
    </w:p>
    <w:p w:rsidR="00C62027" w:rsidRPr="00131217" w:rsidRDefault="00C62027" w:rsidP="00C62027">
      <w:r w:rsidRPr="00131217">
        <w:t>This study used “proximity” as the artificial sense. The test was designed to be redundant to vision. This means that the subject was able to corroborate through vision what they were feeling through the artificial sense.</w:t>
      </w:r>
    </w:p>
    <w:p w:rsidR="00716AC3" w:rsidRPr="00131217" w:rsidRDefault="00716AC3" w:rsidP="00716AC3">
      <w:pPr>
        <w:pStyle w:val="Heading3"/>
      </w:pPr>
      <w:bookmarkStart w:id="37" w:name="_Toc404432780"/>
      <w:r w:rsidRPr="00131217">
        <w:t>Preparation</w:t>
      </w:r>
      <w:bookmarkEnd w:id="37"/>
    </w:p>
    <w:p w:rsidR="00C75CDF" w:rsidRPr="00131217" w:rsidRDefault="00716AC3" w:rsidP="00C75CDF">
      <w:r w:rsidRPr="00131217">
        <w:t>T</w:t>
      </w:r>
      <w:r w:rsidR="006665BE" w:rsidRPr="00131217">
        <w:t>he system would randomly pick which hand was to be used by the subject. Then the subject would wear an ultrasonic sensor on the palm, of the selected hand, and a transducer on the thumb of the same hand.</w:t>
      </w:r>
      <w:r w:rsidR="00C75CDF" w:rsidRPr="00131217">
        <w:t xml:space="preserve"> </w:t>
      </w:r>
    </w:p>
    <w:p w:rsidR="0017203F" w:rsidRPr="00131217" w:rsidRDefault="0017203F" w:rsidP="00953BC1">
      <w:pPr>
        <w:pStyle w:val="Heading4"/>
      </w:pPr>
    </w:p>
    <w:p w:rsidR="00953BC1" w:rsidRPr="00131217" w:rsidRDefault="00953BC1" w:rsidP="00953BC1">
      <w:pPr>
        <w:pStyle w:val="Heading4"/>
      </w:pPr>
      <w:r w:rsidRPr="00131217">
        <w:t>Hardware</w:t>
      </w:r>
    </w:p>
    <w:p w:rsidR="0017203F" w:rsidRPr="00131217" w:rsidRDefault="00BC0E26" w:rsidP="00BC0E26">
      <w:r w:rsidRPr="00131217">
        <w:t xml:space="preserve">The system for the first stage and first user study implemented an Ultrasonic Range Finder LV-MaxSonar-EZ0 that interfaced with </w:t>
      </w:r>
      <w:proofErr w:type="gramStart"/>
      <w:r w:rsidRPr="00131217">
        <w:t>a</w:t>
      </w:r>
      <w:proofErr w:type="gramEnd"/>
      <w:r w:rsidRPr="00131217">
        <w:t xml:space="preserve"> IOIO OTG board through the analog interfac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the same amount of control over the sensor. The IOIO Board was inside a fabric wristband that also housed the 9V battery for power. The IOIO was connected via USB to the Android device, in this case a Sony Table S. The output of the IOIO was fed to the transducer that was attached to the thumb of the same hand that had the sensor.</w:t>
      </w:r>
    </w:p>
    <w:p w:rsidR="0017203F" w:rsidRPr="00131217" w:rsidRDefault="0017203F">
      <w:r w:rsidRPr="00131217">
        <w:br w:type="page"/>
      </w:r>
    </w:p>
    <w:p w:rsidR="00953BC1" w:rsidRPr="00131217" w:rsidRDefault="00953BC1" w:rsidP="00953BC1">
      <w:pPr>
        <w:keepNext/>
        <w:jc w:val="center"/>
      </w:pPr>
    </w:p>
    <w:p w:rsidR="0017203F" w:rsidRPr="00131217" w:rsidRDefault="0017203F" w:rsidP="0017203F">
      <w:pPr>
        <w:pStyle w:val="Heading4"/>
        <w:jc w:val="center"/>
      </w:pPr>
      <w:r w:rsidRPr="00131217">
        <w:rPr>
          <w:noProof/>
        </w:rPr>
        <w:drawing>
          <wp:inline distT="0" distB="0" distL="0" distR="0" wp14:anchorId="7599322E" wp14:editId="1127143D">
            <wp:extent cx="5356318" cy="3657600"/>
            <wp:effectExtent l="38100" t="38100" r="34925" b="381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FT.png"/>
                    <pic:cNvPicPr preferRelativeResize="0"/>
                  </pic:nvPicPr>
                  <pic:blipFill>
                    <a:blip r:embed="rId14" cstate="print">
                      <a:extLst>
                        <a:ext uri="{28A0092B-C50C-407E-A947-70E740481C1C}">
                          <a14:useLocalDpi xmlns:a14="http://schemas.microsoft.com/office/drawing/2010/main" val="0"/>
                        </a:ext>
                      </a:extLst>
                    </a:blip>
                    <a:stretch>
                      <a:fillRect/>
                    </a:stretch>
                  </pic:blipFill>
                  <pic:spPr>
                    <a:xfrm>
                      <a:off x="0" y="0"/>
                      <a:ext cx="5356318" cy="3657600"/>
                    </a:xfrm>
                    <a:prstGeom prst="rect">
                      <a:avLst/>
                    </a:prstGeom>
                    <a:noFill/>
                    <a:ln w="28575">
                      <a:solidFill>
                        <a:schemeClr val="tx1"/>
                      </a:solidFill>
                    </a:ln>
                  </pic:spPr>
                </pic:pic>
              </a:graphicData>
            </a:graphic>
          </wp:inline>
        </w:drawing>
      </w:r>
    </w:p>
    <w:p w:rsidR="0017203F" w:rsidRPr="00131217" w:rsidRDefault="0017203F" w:rsidP="0017203F">
      <w:pPr>
        <w:pStyle w:val="Caption"/>
        <w:jc w:val="center"/>
      </w:pPr>
      <w:r w:rsidRPr="00131217">
        <w:rPr>
          <w:noProof/>
        </w:rPr>
        <w:drawing>
          <wp:inline distT="0" distB="0" distL="0" distR="0" wp14:anchorId="23400F80" wp14:editId="6B9F62D6">
            <wp:extent cx="3977812" cy="3657600"/>
            <wp:effectExtent l="38100" t="38100" r="41910" b="381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ard.png"/>
                    <pic:cNvPicPr/>
                  </pic:nvPicPr>
                  <pic:blipFill>
                    <a:blip r:embed="rId15">
                      <a:extLst>
                        <a:ext uri="{28A0092B-C50C-407E-A947-70E740481C1C}">
                          <a14:useLocalDpi xmlns:a14="http://schemas.microsoft.com/office/drawing/2010/main" val="0"/>
                        </a:ext>
                      </a:extLst>
                    </a:blip>
                    <a:stretch>
                      <a:fillRect/>
                    </a:stretch>
                  </pic:blipFill>
                  <pic:spPr>
                    <a:xfrm>
                      <a:off x="0" y="0"/>
                      <a:ext cx="3977812" cy="3657600"/>
                    </a:xfrm>
                    <a:prstGeom prst="rect">
                      <a:avLst/>
                    </a:prstGeom>
                    <a:ln w="28575">
                      <a:solidFill>
                        <a:schemeClr val="tx1"/>
                      </a:solidFill>
                    </a:ln>
                  </pic:spPr>
                </pic:pic>
              </a:graphicData>
            </a:graphic>
          </wp:inline>
        </w:drawing>
      </w:r>
    </w:p>
    <w:p w:rsidR="0017203F" w:rsidRPr="00131217" w:rsidRDefault="0017203F" w:rsidP="0017203F">
      <w:pPr>
        <w:pStyle w:val="Caption"/>
      </w:pPr>
      <w:r w:rsidRPr="00131217">
        <w:t xml:space="preserve">Figure </w:t>
      </w:r>
      <w:r w:rsidRPr="00131217">
        <w:fldChar w:fldCharType="begin"/>
      </w:r>
      <w:r w:rsidRPr="00131217">
        <w:instrText xml:space="preserve"> SEQ Figure \* ARABIC </w:instrText>
      </w:r>
      <w:r w:rsidRPr="00131217">
        <w:fldChar w:fldCharType="separate"/>
      </w:r>
      <w:r w:rsidR="002E5147">
        <w:rPr>
          <w:noProof/>
        </w:rPr>
        <w:t>3</w:t>
      </w:r>
      <w:r w:rsidRPr="00131217">
        <w:rPr>
          <w:noProof/>
        </w:rPr>
        <w:fldChar w:fldCharType="end"/>
      </w:r>
      <w:r w:rsidRPr="00131217">
        <w:t xml:space="preserve"> – Schematic and board</w:t>
      </w:r>
    </w:p>
    <w:p w:rsidR="00953BC1" w:rsidRPr="00131217" w:rsidRDefault="00953BC1" w:rsidP="00953BC1">
      <w:pPr>
        <w:pStyle w:val="Heading4"/>
      </w:pPr>
      <w:r w:rsidRPr="00131217">
        <w:lastRenderedPageBreak/>
        <w:t>Software</w:t>
      </w:r>
    </w:p>
    <w:p w:rsidR="00BC0E26" w:rsidRPr="00131217" w:rsidRDefault="000F70F2" w:rsidP="00BE4CC3">
      <w:r w:rsidRPr="00131217">
        <w:t xml:space="preserve">The software side for this study was written to be used </w:t>
      </w:r>
      <w:r w:rsidR="00BE4CC3" w:rsidRPr="00131217">
        <w:t xml:space="preserve">only by the examiner. In it they were able to see the numerical value coming from the sensor and the resulting frequency of the transducer after being mapped. Two number pickers gave </w:t>
      </w:r>
      <w:r w:rsidR="00BC0E26" w:rsidRPr="00131217">
        <w:t>the ability to change the sensitivity of the artificial sense.</w:t>
      </w:r>
    </w:p>
    <w:p w:rsidR="0017203F" w:rsidRPr="00131217" w:rsidRDefault="0017203F" w:rsidP="00BE4CC3">
      <w:r w:rsidRPr="00131217">
        <w:rPr>
          <w:noProof/>
        </w:rPr>
        <w:drawing>
          <wp:inline distT="0" distB="0" distL="0" distR="0" wp14:anchorId="5C9F9491" wp14:editId="71135D02">
            <wp:extent cx="5943600" cy="3714750"/>
            <wp:effectExtent l="38100" t="38100" r="38100" b="3810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ximityScreenShot01.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3714750"/>
                    </a:xfrm>
                    <a:prstGeom prst="rect">
                      <a:avLst/>
                    </a:prstGeom>
                    <a:ln w="28575">
                      <a:solidFill>
                        <a:schemeClr val="tx1"/>
                      </a:solidFill>
                    </a:ln>
                  </pic:spPr>
                </pic:pic>
              </a:graphicData>
            </a:graphic>
          </wp:inline>
        </w:drawing>
      </w:r>
    </w:p>
    <w:p w:rsidR="00716AC3" w:rsidRPr="00131217" w:rsidRDefault="00716AC3" w:rsidP="00716AC3">
      <w:pPr>
        <w:pStyle w:val="Heading3"/>
      </w:pPr>
      <w:bookmarkStart w:id="38" w:name="_Toc404432781"/>
      <w:r w:rsidRPr="00131217">
        <w:t>Test Procedure</w:t>
      </w:r>
      <w:bookmarkEnd w:id="38"/>
    </w:p>
    <w:p w:rsidR="006957AF" w:rsidRPr="00131217" w:rsidRDefault="00716AC3" w:rsidP="00716AC3">
      <w:r w:rsidRPr="00131217">
        <w:t xml:space="preserve">This test was divided in three phases; each phase would follow a similar structure. The subject would wear a blindfold and asked to identify object on the table. </w:t>
      </w:r>
      <w:r w:rsidR="00230263" w:rsidRPr="00131217">
        <w:t xml:space="preserve"> In all phases the subject was given two minutes to try to guess. At the end of the two minutes the subject had the choice of venturing and answer or using 2 more minutes.</w:t>
      </w:r>
    </w:p>
    <w:p w:rsidR="006647BB" w:rsidRDefault="007205E0" w:rsidP="006647BB">
      <w:pPr>
        <w:keepNext/>
      </w:pPr>
      <w:r w:rsidRPr="00131217">
        <w:rPr>
          <w:noProof/>
        </w:rPr>
        <w:lastRenderedPageBreak/>
        <w:drawing>
          <wp:inline distT="0" distB="0" distL="0" distR="0" wp14:anchorId="1E249485" wp14:editId="7C62766C">
            <wp:extent cx="5943600" cy="4457700"/>
            <wp:effectExtent l="38100" t="38100" r="38100" b="3810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691.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a:ln w="28575">
                      <a:solidFill>
                        <a:schemeClr val="tx1"/>
                      </a:solidFill>
                    </a:ln>
                  </pic:spPr>
                </pic:pic>
              </a:graphicData>
            </a:graphic>
          </wp:inline>
        </w:drawing>
      </w:r>
    </w:p>
    <w:p w:rsidR="007205E0" w:rsidRPr="00131217" w:rsidRDefault="007205E0" w:rsidP="007205E0">
      <w:pPr>
        <w:pStyle w:val="Caption"/>
      </w:pPr>
      <w:r w:rsidRPr="00131217">
        <w:t xml:space="preserve">Figure </w:t>
      </w:r>
      <w:r w:rsidR="005C379A" w:rsidRPr="00131217">
        <w:fldChar w:fldCharType="begin"/>
      </w:r>
      <w:r w:rsidR="005C379A" w:rsidRPr="006647BB">
        <w:instrText xml:space="preserve"> SEQ Figure \* ARABIC </w:instrText>
      </w:r>
      <w:r w:rsidR="005C379A" w:rsidRPr="00131217">
        <w:fldChar w:fldCharType="separate"/>
      </w:r>
      <w:r w:rsidR="002E5147">
        <w:rPr>
          <w:noProof/>
        </w:rPr>
        <w:t>4</w:t>
      </w:r>
      <w:r w:rsidR="005C379A" w:rsidRPr="00131217">
        <w:rPr>
          <w:noProof/>
        </w:rPr>
        <w:fldChar w:fldCharType="end"/>
      </w:r>
      <w:r w:rsidRPr="00131217">
        <w:t xml:space="preserve"> subject during phase one</w:t>
      </w:r>
    </w:p>
    <w:p w:rsidR="0021455B" w:rsidRPr="00131217" w:rsidRDefault="006957AF" w:rsidP="00AA6151">
      <w:pPr>
        <w:pStyle w:val="Heading3"/>
      </w:pPr>
      <w:bookmarkStart w:id="39" w:name="_Toc404432782"/>
      <w:r w:rsidRPr="00131217">
        <w:t>Phase One</w:t>
      </w:r>
      <w:bookmarkEnd w:id="39"/>
    </w:p>
    <w:p w:rsidR="00716AC3" w:rsidRPr="00131217" w:rsidRDefault="00082EAC" w:rsidP="006957AF">
      <w:r w:rsidRPr="00131217">
        <w:t xml:space="preserve">On phase one I used flat </w:t>
      </w:r>
      <w:r w:rsidR="00353B82" w:rsidRPr="00131217">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rsidRPr="00131217">
        <w:t xml:space="preserve"> After each try, the subject was allowed to take off the blindfold and compare their answer to the actual number of objects. T</w:t>
      </w:r>
      <w:r w:rsidR="00353B82" w:rsidRPr="00131217">
        <w:t>he iterations were as follows:</w:t>
      </w:r>
    </w:p>
    <w:p w:rsidR="00353B82" w:rsidRPr="00131217" w:rsidRDefault="00353B82" w:rsidP="00AA6151">
      <w:pPr>
        <w:ind w:firstLine="720"/>
      </w:pPr>
      <w:r w:rsidRPr="00131217">
        <w:t xml:space="preserve">First try. </w:t>
      </w:r>
      <w:proofErr w:type="gramStart"/>
      <w:r w:rsidRPr="00131217">
        <w:t>Random number of objects, at 2” tall from the table and a sensitivity of 10.</w:t>
      </w:r>
      <w:proofErr w:type="gramEnd"/>
    </w:p>
    <w:p w:rsidR="00353B82" w:rsidRPr="00131217" w:rsidRDefault="00353B82" w:rsidP="00AA6151">
      <w:pPr>
        <w:ind w:left="720"/>
      </w:pPr>
      <w:r w:rsidRPr="00131217">
        <w:t xml:space="preserve">Second try. </w:t>
      </w:r>
      <w:proofErr w:type="gramStart"/>
      <w:r w:rsidRPr="00131217">
        <w:t>Random number of objects, at 2” tall from the table and a sensitivity of 5.</w:t>
      </w:r>
      <w:proofErr w:type="gramEnd"/>
      <w:r w:rsidRPr="00131217">
        <w:t xml:space="preserve"> </w:t>
      </w:r>
    </w:p>
    <w:p w:rsidR="00353B82" w:rsidRPr="00131217" w:rsidRDefault="00353B82" w:rsidP="00353B82">
      <w:pPr>
        <w:ind w:left="720"/>
      </w:pPr>
      <w:r w:rsidRPr="00131217">
        <w:t xml:space="preserve">Third try. </w:t>
      </w:r>
      <w:proofErr w:type="gramStart"/>
      <w:r w:rsidRPr="00131217">
        <w:t>Random number of objects, at 1” tall from the table and a sensitivity of 10.</w:t>
      </w:r>
      <w:proofErr w:type="gramEnd"/>
    </w:p>
    <w:p w:rsidR="00353B82" w:rsidRPr="00131217" w:rsidRDefault="00353B82" w:rsidP="00353B82">
      <w:pPr>
        <w:ind w:left="720"/>
      </w:pPr>
      <w:r w:rsidRPr="00131217">
        <w:t xml:space="preserve">Fourth try. </w:t>
      </w:r>
      <w:proofErr w:type="gramStart"/>
      <w:r w:rsidRPr="00131217">
        <w:t>Random number of objects, at 1” tall from the table and a sensitivity of 5.</w:t>
      </w:r>
      <w:proofErr w:type="gramEnd"/>
    </w:p>
    <w:p w:rsidR="00353B82" w:rsidRPr="00131217" w:rsidRDefault="007205E0" w:rsidP="00716AC3">
      <w:r w:rsidRPr="00131217">
        <w:rPr>
          <w:noProof/>
        </w:rPr>
        <w:lastRenderedPageBreak/>
        <mc:AlternateContent>
          <mc:Choice Requires="wpg">
            <w:drawing>
              <wp:anchor distT="0" distB="0" distL="114300" distR="114300" simplePos="0" relativeHeight="251750400" behindDoc="0" locked="0" layoutInCell="1" allowOverlap="1" wp14:anchorId="1363E259" wp14:editId="79EF289A">
                <wp:simplePos x="0" y="0"/>
                <wp:positionH relativeFrom="column">
                  <wp:posOffset>114300</wp:posOffset>
                </wp:positionH>
                <wp:positionV relativeFrom="paragraph">
                  <wp:posOffset>0</wp:posOffset>
                </wp:positionV>
                <wp:extent cx="5715000" cy="1698625"/>
                <wp:effectExtent l="38100" t="38100" r="38100" b="0"/>
                <wp:wrapSquare wrapText="bothSides"/>
                <wp:docPr id="54" name="Group 54"/>
                <wp:cNvGraphicFramePr/>
                <a:graphic xmlns:a="http://schemas.openxmlformats.org/drawingml/2006/main">
                  <a:graphicData uri="http://schemas.microsoft.com/office/word/2010/wordprocessingGroup">
                    <wpg:wgp>
                      <wpg:cNvGrpSpPr/>
                      <wpg:grpSpPr>
                        <a:xfrm>
                          <a:off x="0" y="0"/>
                          <a:ext cx="5715000" cy="1698625"/>
                          <a:chOff x="0" y="0"/>
                          <a:chExt cx="5715000" cy="1698625"/>
                        </a:xfrm>
                      </wpg:grpSpPr>
                      <wpg:grpSp>
                        <wpg:cNvPr id="52" name="Group 52"/>
                        <wpg:cNvGrpSpPr/>
                        <wpg:grpSpPr>
                          <a:xfrm>
                            <a:off x="0" y="0"/>
                            <a:ext cx="5715000" cy="1371600"/>
                            <a:chOff x="0" y="0"/>
                            <a:chExt cx="5715000" cy="1371600"/>
                          </a:xfrm>
                        </wpg:grpSpPr>
                        <pic:pic xmlns:pic="http://schemas.openxmlformats.org/drawingml/2006/picture">
                          <pic:nvPicPr>
                            <pic:cNvPr id="51" name="Picture 51"/>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pic:pic xmlns:pic="http://schemas.openxmlformats.org/drawingml/2006/picture">
                          <pic:nvPicPr>
                            <pic:cNvPr id="50" name="Picture 50"/>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49" name="Picture 49"/>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a:ln w="28575">
                              <a:solidFill>
                                <a:schemeClr val="tx1"/>
                              </a:solidFill>
                            </a:ln>
                          </pic:spPr>
                        </pic:pic>
                      </wpg:grpSp>
                      <wps:wsp>
                        <wps:cNvPr id="53" name="Text Box 53"/>
                        <wps:cNvSpPr txBox="1"/>
                        <wps:spPr>
                          <a:xfrm>
                            <a:off x="0" y="1428750"/>
                            <a:ext cx="5715000" cy="269875"/>
                          </a:xfrm>
                          <a:prstGeom prst="rect">
                            <a:avLst/>
                          </a:prstGeom>
                          <a:solidFill>
                            <a:prstClr val="white"/>
                          </a:solidFill>
                          <a:ln>
                            <a:noFill/>
                          </a:ln>
                          <a:effectLst/>
                        </wps:spPr>
                        <wps:txbx>
                          <w:txbxContent>
                            <w:p w:rsidR="00921927" w:rsidRPr="00EA2CD3" w:rsidRDefault="00921927" w:rsidP="007205E0">
                              <w:pPr>
                                <w:pStyle w:val="Caption"/>
                                <w:rPr>
                                  <w:noProof/>
                                  <w:sz w:val="24"/>
                                  <w:szCs w:val="20"/>
                                </w:rPr>
                              </w:pPr>
                              <w:r>
                                <w:t xml:space="preserve">Figure </w:t>
                              </w:r>
                              <w:r>
                                <w:fldChar w:fldCharType="begin"/>
                              </w:r>
                              <w:r>
                                <w:instrText xml:space="preserve"> SEQ Figure \* ARABIC </w:instrText>
                              </w:r>
                              <w:r>
                                <w:fldChar w:fldCharType="separate"/>
                              </w:r>
                              <w:r w:rsidR="002E5147">
                                <w:rPr>
                                  <w:noProof/>
                                </w:rPr>
                                <w:t>5</w:t>
                              </w:r>
                              <w:r>
                                <w:rPr>
                                  <w:noProof/>
                                </w:rPr>
                                <w:fldChar w:fldCharType="end"/>
                              </w:r>
                              <w:r>
                                <w:t xml:space="preserve"> One, Two and Three b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042" style="position:absolute;left:0;text-align:left;margin-left:9pt;margin-top:0;width:450pt;height:133.75pt;z-index:251750400" coordsize="57150,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">
                <v:group id="Group 52" o:spid="_x0000_s1043"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shape id="Picture 51" o:spid="_x0000_s1044"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ItjEAAAA2wAAAA8AAABkcnMvZG93bnJldi54bWxEj0FrwkAUhO+C/2F5BS9FNwoVG11FBG2h&#10;EDEV9PjIPpPQ7NuQXZP033eFgsdhZr5hVpveVKKlxpWWFUwnEQjizOqScwXn7/14AcJ5ZI2VZVLw&#10;Sw426+FghbG2HZ+oTX0uAoRdjAoK7+tYSpcVZNBNbE0cvJttDPogm1zqBrsAN5WcRdFcGiw5LBRY&#10;066g7Ce9GwXvXdLb60zWH2jvh682eb2YY6LU6KXfLkF46v0z/N/+1ArepvD4En6AXP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tItjEAAAA2wAAAA8AAAAAAAAAAAAAAAAA&#10;nwIAAGRycy9kb3ducmV2LnhtbFBLBQYAAAAABAAEAPcAAACQAwAAAAA=&#10;" stroked="t" strokecolor="black [3213]" strokeweight="2.25pt">
                    <v:imagedata r:id="rId21" o:title=""/>
                    <v:path arrowok="t"/>
                  </v:shape>
                  <v:shape id="Picture 50" o:spid="_x0000_s1045"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PPNi/AAAA2wAAAA8AAABkcnMvZG93bnJldi54bWxET8uKwjAU3Qv+Q7jC7DRVGBmrUVQQZjPg&#10;C8Hdtbm2xeamJtHWvzcLYZaH854tWlOJJzlfWlYwHCQgiDOrS84VHA+b/g8IH5A1VpZJwYs8LObd&#10;zgxTbRve0XMfchFD2KeooAihTqX0WUEG/cDWxJG7WmcwROhyqR02MdxUcpQkY2mw5NhQYE3rgrLb&#10;/mEU3C8T6xt3zq/4N3kZc9rKerVV6qvXLqcgArXhX/xx/2oF33F9/BJ/gJy/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zzzYvwAAANsAAAAPAAAAAAAAAAAAAAAAAJ8CAABk&#10;cnMvZG93bnJldi54bWxQSwUGAAAAAAQABAD3AAAAiwMAAAAA&#10;" stroked="t" strokecolor="black [3213]" strokeweight="2.25pt">
                    <v:imagedata r:id="rId22" o:title=""/>
                    <v:path arrowok="t"/>
                  </v:shape>
                  <v:shape id="Picture 49" o:spid="_x0000_s1046"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MOzfEAAAA2wAAAA8AAABkcnMvZG93bnJldi54bWxEj0FrwkAUhO9C/8PyCr3ppkGkiW6CFAul&#10;p5rW+zP7TKLZtzG7jam/vlsQPA4z8w2zykfTioF611hW8DyLQBCXVjdcKfj+epu+gHAeWWNrmRT8&#10;koM8e5isMNX2wlsaCl+JAGGXooLa+y6V0pU1GXQz2xEH72B7gz7IvpK6x0uAm1bGUbSQBhsOCzV2&#10;9FpTeSp+jILhdE3O8V7v4jIujh+LbXSdf26Uenoc10sQnkZ/D9/a71rBPIH/L+EHyOw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3MOzfEAAAA2wAAAA8AAAAAAAAAAAAAAAAA&#10;nwIAAGRycy9kb3ducmV2LnhtbFBLBQYAAAAABAAEAPcAAACQAwAAAAA=&#10;" stroked="t" strokecolor="black [3213]" strokeweight="2.25pt">
                    <v:imagedata r:id="rId23" o:title=""/>
                    <v:path arrowok="t"/>
                  </v:shape>
                </v:group>
                <v:shape id="Text Box 53" o:spid="_x0000_s1047" type="#_x0000_t202" style="position:absolute;top:14287;width:571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921927" w:rsidRPr="00EA2CD3" w:rsidRDefault="00921927" w:rsidP="007205E0">
                        <w:pPr>
                          <w:pStyle w:val="Caption"/>
                          <w:rPr>
                            <w:noProof/>
                            <w:sz w:val="24"/>
                            <w:szCs w:val="20"/>
                          </w:rPr>
                        </w:pPr>
                        <w:r>
                          <w:t xml:space="preserve">Figure </w:t>
                        </w:r>
                        <w:r>
                          <w:fldChar w:fldCharType="begin"/>
                        </w:r>
                        <w:r>
                          <w:instrText xml:space="preserve"> SEQ Figure \* ARABIC </w:instrText>
                        </w:r>
                        <w:r>
                          <w:fldChar w:fldCharType="separate"/>
                        </w:r>
                        <w:r w:rsidR="002E5147">
                          <w:rPr>
                            <w:noProof/>
                          </w:rPr>
                          <w:t>5</w:t>
                        </w:r>
                        <w:r>
                          <w:rPr>
                            <w:noProof/>
                          </w:rPr>
                          <w:fldChar w:fldCharType="end"/>
                        </w:r>
                        <w:r>
                          <w:t xml:space="preserve"> One, Two and Three bars</w:t>
                        </w:r>
                      </w:p>
                    </w:txbxContent>
                  </v:textbox>
                </v:shape>
                <w10:wrap type="square"/>
              </v:group>
            </w:pict>
          </mc:Fallback>
        </mc:AlternateContent>
      </w:r>
      <w:r w:rsidR="00353B82" w:rsidRPr="00131217">
        <w:t>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noticeable but the noise would also be more noticeable.</w:t>
      </w:r>
      <w:r w:rsidR="00FF215C" w:rsidRPr="00131217">
        <w:t xml:space="preserve"> The noise came from the sensor as well as from the stability of the </w:t>
      </w:r>
      <w:r w:rsidR="006647BB" w:rsidRPr="00131217">
        <w:t>subject’s</w:t>
      </w:r>
      <w:r w:rsidR="00FF215C" w:rsidRPr="00131217">
        <w:t xml:space="preserve"> hand.</w:t>
      </w:r>
    </w:p>
    <w:p w:rsidR="00FF215C" w:rsidRPr="00131217" w:rsidRDefault="007205E0" w:rsidP="00EF79AC">
      <w:pPr>
        <w:pStyle w:val="Heading4"/>
      </w:pPr>
      <w:r w:rsidRPr="00131217">
        <w:rPr>
          <w:noProof/>
        </w:rPr>
        <mc:AlternateContent>
          <mc:Choice Requires="wpg">
            <w:drawing>
              <wp:anchor distT="0" distB="0" distL="114300" distR="114300" simplePos="0" relativeHeight="251697152" behindDoc="0" locked="0" layoutInCell="1" allowOverlap="1" wp14:anchorId="66F58598" wp14:editId="7412F667">
                <wp:simplePos x="0" y="0"/>
                <wp:positionH relativeFrom="column">
                  <wp:posOffset>-12700</wp:posOffset>
                </wp:positionH>
                <wp:positionV relativeFrom="paragraph">
                  <wp:posOffset>73025</wp:posOffset>
                </wp:positionV>
                <wp:extent cx="3708400" cy="3013075"/>
                <wp:effectExtent l="19050" t="19050" r="6350" b="0"/>
                <wp:wrapSquare wrapText="bothSides"/>
                <wp:docPr id="48" name="Group 48"/>
                <wp:cNvGraphicFramePr/>
                <a:graphic xmlns:a="http://schemas.openxmlformats.org/drawingml/2006/main">
                  <a:graphicData uri="http://schemas.microsoft.com/office/word/2010/wordprocessingGroup">
                    <wpg:wgp>
                      <wpg:cNvGrpSpPr/>
                      <wpg:grpSpPr>
                        <a:xfrm>
                          <a:off x="0" y="0"/>
                          <a:ext cx="3708400" cy="3013075"/>
                          <a:chOff x="-50801" y="2971800"/>
                          <a:chExt cx="3708401" cy="3013075"/>
                        </a:xfrm>
                      </wpg:grpSpPr>
                      <wpg:graphicFrame>
                        <wpg:cNvPr id="9" name="Chart 9"/>
                        <wpg:cNvFrPr/>
                        <wpg:xfrm>
                          <a:off x="-50801" y="2971800"/>
                          <a:ext cx="3657600" cy="2743200"/>
                        </wpg:xfrm>
                        <a:graphic>
                          <a:graphicData uri="http://schemas.openxmlformats.org/drawingml/2006/chart">
                            <c:chart xmlns:c="http://schemas.openxmlformats.org/drawingml/2006/chart" xmlns:r="http://schemas.openxmlformats.org/officeDocument/2006/relationships" r:id="rId24"/>
                          </a:graphicData>
                        </a:graphic>
                      </wpg:graphicFrame>
                      <wps:wsp>
                        <wps:cNvPr id="27" name="Text Box 27"/>
                        <wps:cNvSpPr txBox="1"/>
                        <wps:spPr>
                          <a:xfrm>
                            <a:off x="0" y="5842000"/>
                            <a:ext cx="3657600" cy="142875"/>
                          </a:xfrm>
                          <a:prstGeom prst="rect">
                            <a:avLst/>
                          </a:prstGeom>
                          <a:solidFill>
                            <a:prstClr val="white"/>
                          </a:solidFill>
                          <a:ln>
                            <a:noFill/>
                          </a:ln>
                          <a:effectLst/>
                        </wps:spPr>
                        <wps:txbx>
                          <w:txbxContent>
                            <w:p w:rsidR="00921927" w:rsidRPr="00192CC1" w:rsidRDefault="00921927" w:rsidP="00712219">
                              <w:pPr>
                                <w:pStyle w:val="Caption"/>
                                <w:rPr>
                                  <w:bCs w:val="0"/>
                                  <w:smallCaps/>
                                  <w:noProof/>
                                  <w:spacing w:val="10"/>
                                </w:rPr>
                              </w:pPr>
                              <w:r>
                                <w:t xml:space="preserve">Figure </w:t>
                              </w:r>
                              <w:r>
                                <w:fldChar w:fldCharType="begin"/>
                              </w:r>
                              <w:r w:rsidRPr="00C75CDF">
                                <w:instrText xml:space="preserve"> SEQ Figure \* ARABIC </w:instrText>
                              </w:r>
                              <w:r>
                                <w:fldChar w:fldCharType="separate"/>
                              </w:r>
                              <w:r w:rsidR="002E5147">
                                <w:rPr>
                                  <w:noProof/>
                                </w:rPr>
                                <w:t>6</w:t>
                              </w:r>
                              <w:r>
                                <w:rPr>
                                  <w:noProof/>
                                </w:rPr>
                                <w:fldChar w:fldCharType="end"/>
                              </w:r>
                              <w:r>
                                <w:rPr>
                                  <w:noProof/>
                                </w:rPr>
                                <w:t xml:space="preserve"> Accuracy on phase on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8" o:spid="_x0000_s1048" style="position:absolute;margin-left:-1pt;margin-top:5.75pt;width:292pt;height:237.25pt;z-index:251697152;mso-width-relative:margin;mso-height-relative:margin" coordorigin="-508,29718" coordsize="37084,30130"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">
                <v:shape id="Chart 9" o:spid="_x0000_s1049" type="#_x0000_t75" style="position:absolute;left:-629;top:29596;width:36879;height:27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">
                  <v:imagedata r:id="rId25" o:title=""/>
                  <o:lock v:ext="edit" aspectratio="f"/>
                </v:shape>
                <v:shape id="Text Box 27" o:spid="_x0000_s1050" type="#_x0000_t202" style="position:absolute;top:58420;width:36576;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eGl8UA&#10;AADbAAAADwAAAGRycy9kb3ducmV2LnhtbESPzWrDMBCE74W8g9hALqWR60Na3CghPw30kB7shpwX&#10;a2uZWisjKbHz9lWg0OMwM98wy/VoO3ElH1rHCp7nGQji2umWGwWnr8PTK4gQkTV2jknBjQKsV5OH&#10;JRbaDVzStYqNSBAOBSowMfaFlKE2ZDHMXU+cvG/nLcYkfSO1xyHBbSfzLFtIiy2nBYM97QzVP9XF&#10;Kljs/WUoefe4P70f8bNv8vP2dlZqNh03byAijfE//Nf+0AryF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p4aXxQAAANsAAAAPAAAAAAAAAAAAAAAAAJgCAABkcnMv&#10;ZG93bnJldi54bWxQSwUGAAAAAAQABAD1AAAAigMAAAAA&#10;" stroked="f">
                  <v:textbox inset="0,0,0,0">
                    <w:txbxContent>
                      <w:p w:rsidR="00921927" w:rsidRPr="00192CC1" w:rsidRDefault="00921927" w:rsidP="00712219">
                        <w:pPr>
                          <w:pStyle w:val="Caption"/>
                          <w:rPr>
                            <w:bCs w:val="0"/>
                            <w:smallCaps/>
                            <w:noProof/>
                            <w:spacing w:val="10"/>
                          </w:rPr>
                        </w:pPr>
                        <w:r>
                          <w:t xml:space="preserve">Figure </w:t>
                        </w:r>
                        <w:r>
                          <w:fldChar w:fldCharType="begin"/>
                        </w:r>
                        <w:r w:rsidRPr="00C75CDF">
                          <w:instrText xml:space="preserve"> SEQ Figure \* ARABIC </w:instrText>
                        </w:r>
                        <w:r>
                          <w:fldChar w:fldCharType="separate"/>
                        </w:r>
                        <w:r w:rsidR="002E5147">
                          <w:rPr>
                            <w:noProof/>
                          </w:rPr>
                          <w:t>6</w:t>
                        </w:r>
                        <w:r>
                          <w:rPr>
                            <w:noProof/>
                          </w:rPr>
                          <w:fldChar w:fldCharType="end"/>
                        </w:r>
                        <w:r>
                          <w:rPr>
                            <w:noProof/>
                          </w:rPr>
                          <w:t xml:space="preserve"> Accuracy on phase one</w:t>
                        </w:r>
                      </w:p>
                    </w:txbxContent>
                  </v:textbox>
                </v:shape>
                <w10:wrap type="square"/>
              </v:group>
              <o:OLEObject Type="Embed" ProgID="Excel.Chart.8" ShapeID="Chart 9" DrawAspect="Content" ObjectID="_1478184220" r:id="rId26">
                <o:FieldCodes>\s</o:FieldCodes>
              </o:OLEObject>
            </w:pict>
          </mc:Fallback>
        </mc:AlternateContent>
      </w:r>
      <w:r w:rsidR="00FF215C" w:rsidRPr="00131217">
        <w:t>Phase One Results</w:t>
      </w:r>
    </w:p>
    <w:p w:rsidR="002C69BE" w:rsidRPr="00131217" w:rsidRDefault="00F0133F" w:rsidP="00716AC3">
      <w:r w:rsidRPr="00131217">
        <w:t>The results in Table 1 show that the subjects were close to</w:t>
      </w:r>
      <w:r w:rsidR="006957AF" w:rsidRPr="00131217">
        <w:t xml:space="preserve"> 50 percent accuracy. This was encouraging since it was well above a random distribution that would be close to 25 percent given that the users had one of four choices to make. Table 1 shows the results of </w:t>
      </w:r>
      <w:proofErr w:type="gramStart"/>
      <w:r w:rsidR="006957AF" w:rsidRPr="00131217">
        <w:t>phase</w:t>
      </w:r>
      <w:proofErr w:type="gramEnd"/>
      <w:r w:rsidR="006957AF" w:rsidRPr="00131217">
        <w:t xml:space="preserve"> one.</w:t>
      </w:r>
      <w:r w:rsidR="002C69BE" w:rsidRPr="00131217">
        <w:t xml:space="preserve"> </w:t>
      </w:r>
    </w:p>
    <w:p w:rsidR="00F0133F" w:rsidRPr="00131217" w:rsidRDefault="002C69BE" w:rsidP="00716AC3">
      <w:r w:rsidRPr="00131217">
        <w:t xml:space="preserve">Totaling the correct answers of phase one in the four tries and ignoring the height </w:t>
      </w:r>
      <w:r w:rsidR="00543ECA" w:rsidRPr="00131217">
        <w:t xml:space="preserve">and sensitivity </w:t>
      </w:r>
      <w:r w:rsidRPr="00131217">
        <w:t>difference</w:t>
      </w:r>
      <w:r w:rsidR="00561176" w:rsidRPr="00131217">
        <w:t xml:space="preserve">, we have a total (n) of 68 </w:t>
      </w:r>
      <w:r w:rsidR="00543ECA" w:rsidRPr="00131217">
        <w:t>tries;</w:t>
      </w:r>
      <w:r w:rsidRPr="00131217">
        <w:t xml:space="preserve"> the result gives a percentage of accuracy of 51%. </w:t>
      </w:r>
      <w:proofErr w:type="gramStart"/>
      <w:r w:rsidRPr="00131217">
        <w:t xml:space="preserve">When we compare this </w:t>
      </w:r>
      <w:r w:rsidR="00543ECA" w:rsidRPr="00131217">
        <w:t xml:space="preserve">percentage </w:t>
      </w:r>
      <w:r w:rsidRPr="00131217">
        <w:t xml:space="preserve">to a </w:t>
      </w:r>
      <w:r w:rsidR="00543ECA" w:rsidRPr="00131217">
        <w:t>random control group of 25</w:t>
      </w:r>
      <w:r w:rsidRPr="00131217">
        <w:t>%</w:t>
      </w:r>
      <w:r w:rsidR="00543ECA" w:rsidRPr="00131217">
        <w:t xml:space="preserve"> because of having to choose among 4 possible answers</w:t>
      </w:r>
      <w:r w:rsidRPr="00131217">
        <w:t xml:space="preserve">, we get a </w:t>
      </w:r>
      <w:r w:rsidR="00BC0AD8" w:rsidRPr="00131217">
        <w:t>conf</w:t>
      </w:r>
      <w:r w:rsidR="00543ECA" w:rsidRPr="00131217">
        <w:t>idence value of p&lt;0.002</w:t>
      </w:r>
      <w:r w:rsidR="00BC0AD8" w:rsidRPr="00131217">
        <w:t>.</w:t>
      </w:r>
      <w:proofErr w:type="gramEnd"/>
    </w:p>
    <w:p w:rsidR="00F932B2" w:rsidRPr="00131217" w:rsidRDefault="00F932B2" w:rsidP="00EF79AC">
      <w:pPr>
        <w:pStyle w:val="Heading4"/>
      </w:pPr>
      <w:r w:rsidRPr="00131217">
        <w:t>Phase One Evaluation</w:t>
      </w:r>
    </w:p>
    <w:p w:rsidR="00F932B2" w:rsidRPr="00131217" w:rsidRDefault="00F932B2" w:rsidP="00F932B2">
      <w:r w:rsidRPr="00131217">
        <w:t xml:space="preserve">In this first phase the subject needed to only move their hand from side to side in </w:t>
      </w:r>
      <w:r w:rsidR="002A7212" w:rsidRPr="00131217">
        <w:t>the X</w:t>
      </w:r>
      <w:r w:rsidRPr="00131217">
        <w:t xml:space="preserve"> axis and up and down </w:t>
      </w:r>
      <w:r w:rsidR="002A7212" w:rsidRPr="00131217">
        <w:t>in the Z</w:t>
      </w:r>
      <w:r w:rsidRPr="00131217">
        <w:t xml:space="preserve"> axis</w:t>
      </w:r>
      <w:r w:rsidR="00AA6151" w:rsidRPr="00131217">
        <w:t xml:space="preserve"> </w:t>
      </w:r>
      <w:r w:rsidR="00C75CDF" w:rsidRPr="00131217">
        <w:t>(</w:t>
      </w:r>
      <w:r w:rsidR="005C379A" w:rsidRPr="00131217">
        <w:fldChar w:fldCharType="begin"/>
      </w:r>
      <w:r w:rsidR="005C379A" w:rsidRPr="00131217">
        <w:instrText xml:space="preserve"> REF _Ref401588485 </w:instrText>
      </w:r>
      <w:r w:rsidR="005C379A" w:rsidRPr="00131217">
        <w:fldChar w:fldCharType="separate"/>
      </w:r>
      <w:r w:rsidR="006941C7" w:rsidRPr="00131217">
        <w:t xml:space="preserve">Figure </w:t>
      </w:r>
      <w:r w:rsidR="006941C7" w:rsidRPr="00131217">
        <w:rPr>
          <w:noProof/>
        </w:rPr>
        <w:t>6</w:t>
      </w:r>
      <w:r w:rsidR="005C379A" w:rsidRPr="00131217">
        <w:rPr>
          <w:noProof/>
        </w:rPr>
        <w:fldChar w:fldCharType="end"/>
      </w:r>
      <w:r w:rsidR="00C75CDF" w:rsidRPr="00131217">
        <w:t>)</w:t>
      </w:r>
      <w:r w:rsidRPr="00131217">
        <w:t>. Up and down would allow them to control the base line frequency they were comfortable with while scanning on the horizontal axis.</w:t>
      </w:r>
    </w:p>
    <w:p w:rsidR="00F932B2" w:rsidRPr="00131217" w:rsidRDefault="00F932B2" w:rsidP="00F932B2">
      <w:r w:rsidRPr="00131217">
        <w:lastRenderedPageBreak/>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Pr="00131217" w:rsidRDefault="007205E0" w:rsidP="00F932B2">
      <w:r w:rsidRPr="00131217">
        <w:rPr>
          <w:noProof/>
        </w:rPr>
        <mc:AlternateContent>
          <mc:Choice Requires="wpg">
            <w:drawing>
              <wp:anchor distT="0" distB="0" distL="114300" distR="114300" simplePos="0" relativeHeight="251745280" behindDoc="0" locked="0" layoutInCell="1" allowOverlap="1" wp14:anchorId="1683B39F" wp14:editId="558EAB4F">
                <wp:simplePos x="0" y="0"/>
                <wp:positionH relativeFrom="column">
                  <wp:posOffset>94615</wp:posOffset>
                </wp:positionH>
                <wp:positionV relativeFrom="paragraph">
                  <wp:posOffset>939165</wp:posOffset>
                </wp:positionV>
                <wp:extent cx="2057400" cy="3159760"/>
                <wp:effectExtent l="38100" t="38100" r="76200" b="2540"/>
                <wp:wrapSquare wrapText="bothSides"/>
                <wp:docPr id="47" name="Group 47"/>
                <wp:cNvGraphicFramePr/>
                <a:graphic xmlns:a="http://schemas.openxmlformats.org/drawingml/2006/main">
                  <a:graphicData uri="http://schemas.microsoft.com/office/word/2010/wordprocessingGroup">
                    <wpg:wgp>
                      <wpg:cNvGrpSpPr/>
                      <wpg:grpSpPr>
                        <a:xfrm>
                          <a:off x="0" y="0"/>
                          <a:ext cx="2057400" cy="3159760"/>
                          <a:chOff x="-317501" y="0"/>
                          <a:chExt cx="2057401" cy="3159760"/>
                        </a:xfrm>
                      </wpg:grpSpPr>
                      <wps:wsp>
                        <wps:cNvPr id="38" name="Text Box 38"/>
                        <wps:cNvSpPr txBox="1"/>
                        <wps:spPr>
                          <a:xfrm>
                            <a:off x="-317501" y="2832100"/>
                            <a:ext cx="2057401" cy="327660"/>
                          </a:xfrm>
                          <a:prstGeom prst="rect">
                            <a:avLst/>
                          </a:prstGeom>
                          <a:solidFill>
                            <a:prstClr val="white"/>
                          </a:solidFill>
                          <a:ln>
                            <a:noFill/>
                          </a:ln>
                          <a:effectLst/>
                        </wps:spPr>
                        <wps:txbx>
                          <w:txbxContent>
                            <w:p w:rsidR="00921927" w:rsidRPr="00EF1EED" w:rsidRDefault="00921927" w:rsidP="00C75CDF">
                              <w:pPr>
                                <w:pStyle w:val="Caption"/>
                                <w:rPr>
                                  <w:noProof/>
                                  <w:color w:val="FF0000"/>
                                  <w:sz w:val="24"/>
                                  <w:szCs w:val="20"/>
                                </w:rPr>
                              </w:pPr>
                              <w:bookmarkStart w:id="40" w:name="_Ref401588485"/>
                              <w:r>
                                <w:t xml:space="preserve">Figure </w:t>
                              </w:r>
                              <w:r>
                                <w:fldChar w:fldCharType="begin"/>
                              </w:r>
                              <w:r w:rsidRPr="005B2F69">
                                <w:instrText xml:space="preserve"> SEQ Figure \* ARABIC </w:instrText>
                              </w:r>
                              <w:r>
                                <w:fldChar w:fldCharType="separate"/>
                              </w:r>
                              <w:r w:rsidR="002E5147">
                                <w:rPr>
                                  <w:noProof/>
                                </w:rPr>
                                <w:t>7</w:t>
                              </w:r>
                              <w:r>
                                <w:fldChar w:fldCharType="end"/>
                              </w:r>
                              <w:bookmarkEnd w:id="40"/>
                              <w:r>
                                <w:t xml:space="preserve"> X axis green, y axis blue and z axis r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6" name="Group 46"/>
                        <wpg:cNvGrpSpPr/>
                        <wpg:grpSpPr>
                          <a:xfrm>
                            <a:off x="-317500" y="0"/>
                            <a:ext cx="2057400" cy="2743200"/>
                            <a:chOff x="-342900" y="0"/>
                            <a:chExt cx="2057400" cy="2743200"/>
                          </a:xfrm>
                        </wpg:grpSpPr>
                        <pic:pic xmlns:pic="http://schemas.openxmlformats.org/drawingml/2006/picture">
                          <pic:nvPicPr>
                            <pic:cNvPr id="30" name="Picture 30"/>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rot="5400000">
                              <a:off x="-685800" y="342900"/>
                              <a:ext cx="2743200" cy="2057400"/>
                            </a:xfrm>
                            <a:prstGeom prst="rect">
                              <a:avLst/>
                            </a:prstGeom>
                            <a:ln w="28575">
                              <a:solidFill>
                                <a:schemeClr val="tx1"/>
                              </a:solidFill>
                            </a:ln>
                          </pic:spPr>
                        </pic:pic>
                        <wps:wsp>
                          <wps:cNvPr id="43" name="Straight Arrow Connector 43"/>
                          <wps:cNvCnPr/>
                          <wps:spPr>
                            <a:xfrm flipV="1">
                              <a:off x="787400" y="1352550"/>
                              <a:ext cx="927100" cy="247650"/>
                            </a:xfrm>
                            <a:prstGeom prst="straightConnector1">
                              <a:avLst/>
                            </a:prstGeom>
                            <a:ln w="28575">
                              <a:headEnd type="arrow"/>
                              <a:tailEnd type="arrow"/>
                            </a:ln>
                          </wps:spPr>
                          <wps:style>
                            <a:lnRef idx="1">
                              <a:schemeClr val="accent3"/>
                            </a:lnRef>
                            <a:fillRef idx="0">
                              <a:schemeClr val="accent3"/>
                            </a:fillRef>
                            <a:effectRef idx="0">
                              <a:schemeClr val="accent3"/>
                            </a:effectRef>
                            <a:fontRef idx="minor">
                              <a:schemeClr val="tx1"/>
                            </a:fontRef>
                          </wps:style>
                          <wps:bodyPr/>
                        </wps:wsp>
                        <wps:wsp>
                          <wps:cNvPr id="44" name="Straight Arrow Connector 44"/>
                          <wps:cNvCnPr/>
                          <wps:spPr>
                            <a:xfrm>
                              <a:off x="1028700" y="1320800"/>
                              <a:ext cx="552450" cy="361950"/>
                            </a:xfrm>
                            <a:prstGeom prst="straightConnector1">
                              <a:avLst/>
                            </a:prstGeom>
                            <a:ln w="28575">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V="1">
                              <a:off x="1276350" y="971550"/>
                              <a:ext cx="0" cy="876300"/>
                            </a:xfrm>
                            <a:prstGeom prst="straightConnector1">
                              <a:avLst/>
                            </a:prstGeom>
                            <a:ln w="28575">
                              <a:headEnd type="arrow"/>
                              <a:tailEnd type="arrow"/>
                            </a:ln>
                          </wps:spPr>
                          <wps:style>
                            <a:lnRef idx="1">
                              <a:schemeClr val="accent2"/>
                            </a:lnRef>
                            <a:fillRef idx="0">
                              <a:schemeClr val="accent2"/>
                            </a:fillRef>
                            <a:effectRef idx="0">
                              <a:schemeClr val="accent2"/>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id="Group 47" o:spid="_x0000_s1051" style="position:absolute;left:0;text-align:left;margin-left:7.45pt;margin-top:73.95pt;width:162pt;height:248.8pt;z-index:251745280;mso-width-relative:margin;mso-height-relative:margin" coordorigin="-3175" coordsize="20574,315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">
                <v:shape id="Text Box 38" o:spid="_x0000_s1052" type="#_x0000_t202" style="position:absolute;left:-3175;top:28321;width:20574;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GEOMEA&#10;AADbAAAADwAAAGRycy9kb3ducmV2LnhtbERPy2rCQBTdF/oPwy24KTrRgkjqKJoodNEufOD6krlN&#10;gpk7YWby8O+dRaHLw3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hhDjBAAAA2wAAAA8AAAAAAAAAAAAAAAAAmAIAAGRycy9kb3du&#10;cmV2LnhtbFBLBQYAAAAABAAEAPUAAACGAwAAAAA=&#10;" stroked="f">
                  <v:textbox inset="0,0,0,0">
                    <w:txbxContent>
                      <w:p w:rsidR="00921927" w:rsidRPr="00EF1EED" w:rsidRDefault="00921927" w:rsidP="00C75CDF">
                        <w:pPr>
                          <w:pStyle w:val="Caption"/>
                          <w:rPr>
                            <w:noProof/>
                            <w:color w:val="FF0000"/>
                            <w:sz w:val="24"/>
                            <w:szCs w:val="20"/>
                          </w:rPr>
                        </w:pPr>
                        <w:bookmarkStart w:id="41" w:name="_Ref401588485"/>
                        <w:r>
                          <w:t xml:space="preserve">Figure </w:t>
                        </w:r>
                        <w:r>
                          <w:fldChar w:fldCharType="begin"/>
                        </w:r>
                        <w:r w:rsidRPr="005B2F69">
                          <w:instrText xml:space="preserve"> SEQ Figure \* ARABIC </w:instrText>
                        </w:r>
                        <w:r>
                          <w:fldChar w:fldCharType="separate"/>
                        </w:r>
                        <w:r w:rsidR="002E5147">
                          <w:rPr>
                            <w:noProof/>
                          </w:rPr>
                          <w:t>7</w:t>
                        </w:r>
                        <w:r>
                          <w:fldChar w:fldCharType="end"/>
                        </w:r>
                        <w:bookmarkEnd w:id="41"/>
                        <w:r>
                          <w:t xml:space="preserve"> X axis green, y axis blue and z axis red</w:t>
                        </w:r>
                      </w:p>
                    </w:txbxContent>
                  </v:textbox>
                </v:shape>
                <v:group id="Group 46" o:spid="_x0000_s1053" style="position:absolute;left:-3175;width:20574;height:27432" coordorigin="-3429" coordsize="20574,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Picture 30" o:spid="_x0000_s1054" type="#_x0000_t75" style="position:absolute;left:-6858;top:3429;width:27432;height:2057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1OkvBAAAA2wAAAA8AAABkcnMvZG93bnJldi54bWxET89rwjAUvg/8H8IbeBmazkLVzigiOrzs&#10;YC3s+miebVnzUpLM1v/eHAY7fny/N7vRdOJOzreWFbzPExDEldUt1wrK62m2AuEDssbOMil4kIfd&#10;dvKywVzbgS90L0ItYgj7HBU0IfS5lL5qyKCf2544cjfrDIYIXS21wyGGm04ukiSTBluODQ32dGio&#10;+il+jYLukJafTrcmuy2/v2x2Xsvj21qp6eu4/wARaAz/4j/3WStI4/r4Jf4AuX0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i1OkvBAAAA2wAAAA8AAAAAAAAAAAAAAAAAnwIA&#10;AGRycy9kb3ducmV2LnhtbFBLBQYAAAAABAAEAPcAAACNAwAAAAA=&#10;" stroked="t" strokecolor="black [3213]" strokeweight="2.25pt">
                    <v:imagedata r:id="rId28" o:title=""/>
                    <v:path arrowok="t"/>
                  </v:shape>
                  <v:shape id="Straight Arrow Connector 43" o:spid="_x0000_s1055" type="#_x0000_t32" style="position:absolute;left:7874;top:13525;width:9271;height:24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x38QAAADbAAAADwAAAGRycy9kb3ducmV2LnhtbESP0WrCQBRE3wv+w3IF3+pGDUWiq4hi&#10;aSl9iPUDLtlrEpO9G3a3Sdqv7xYKfRxm5gyz3Y+mFT05X1tWsJgnIIgLq2suFVw/zo9rED4ga2wt&#10;k4Iv8rDfTR62mGk7cE79JZQiQthnqKAKocuk9EVFBv3cdsTRu1lnMETpSqkdDhFuWrlMkidpsOa4&#10;UGFHx4qK5vJpImV9zt8WrrH3Z5e+L/3r/dR030rNpuNhAyLQGP7Df+0XrSBdwe+X+AP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RTHfxAAAANsAAAAPAAAAAAAAAAAA&#10;AAAAAKECAABkcnMvZG93bnJldi54bWxQSwUGAAAAAAQABAD5AAAAkgMAAAAA&#10;" strokecolor="#94b64e [3046]" strokeweight="2.25pt">
                    <v:stroke startarrow="open" endarrow="open"/>
                  </v:shape>
                  <v:shape id="Straight Arrow Connector 44" o:spid="_x0000_s1056" type="#_x0000_t32" style="position:absolute;left:10287;top:13208;width:5524;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SVQsMAAADbAAAADwAAAGRycy9kb3ducmV2LnhtbESPW4vCMBSE3wX/QzgL+6bpinipRlFh&#10;Fx8E8QL6eGjOtmWbk5JE2/33RhB8HGbmG2a+bE0l7uR8aVnBVz8BQZxZXXKu4Hz67k1A+ICssbJM&#10;Cv7Jw3LR7cwx1bbhA92PIRcRwj5FBUUIdSqlzwoy6Pu2Jo7er3UGQ5Qul9phE+GmkoMkGUmDJceF&#10;AmvaFJT9HW9GQXK15rD/qRo7pZ1by8t6PDi1Sn1+tKsZiEBteIdf7a1WMBzC80v8A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7UlULDAAAA2wAAAA8AAAAAAAAAAAAA&#10;AAAAoQIAAGRycy9kb3ducmV2LnhtbFBLBQYAAAAABAAEAPkAAACRAwAAAAA=&#10;" strokecolor="#4579b8 [3044]" strokeweight="2.25pt">
                    <v:stroke startarrow="open" endarrow="open"/>
                  </v:shape>
                  <v:shape id="Straight Arrow Connector 45" o:spid="_x0000_s1057" type="#_x0000_t32" style="position:absolute;left:12763;top:9715;width:0;height:87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JQzsUAAADbAAAADwAAAGRycy9kb3ducmV2LnhtbESPQWvCQBSE74L/YXkFL9JsFLU1zSoi&#10;CBakRNtDj4/saxKafRuza5L++25B6HGYmW+YdDuYWnTUusqyglkUgyDOra64UPDxfnh8BuE8ssba&#10;Min4IQfbzXiUYqJtz2fqLr4QAcIuQQWl900ipctLMugi2xAH78u2Bn2QbSF1i32Am1rO43glDVYc&#10;FkpsaF9S/n25GQVXft1nT+s+O7nedOvMTj9P5k2pycOwewHhafD/4Xv7qBUslvD3JfwA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JQzsUAAADbAAAADwAAAAAAAAAA&#10;AAAAAAChAgAAZHJzL2Rvd25yZXYueG1sUEsFBgAAAAAEAAQA+QAAAJMDAAAAAA==&#10;" strokecolor="#bc4542 [3045]" strokeweight="2.25pt">
                    <v:stroke startarrow="open" endarrow="open"/>
                  </v:shape>
                </v:group>
                <w10:wrap type="square"/>
              </v:group>
            </w:pict>
          </mc:Fallback>
        </mc:AlternateContent>
      </w:r>
      <w:r w:rsidR="00246D07" w:rsidRPr="00131217">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B72306" w:rsidRPr="00131217" w:rsidRDefault="002A7212" w:rsidP="00F932B2">
      <w:r w:rsidRPr="00131217">
        <w:t xml:space="preserve">The subjects demonstrated </w:t>
      </w:r>
      <w:r w:rsidR="00BF3680" w:rsidRPr="00131217">
        <w:t>different techniques to accomplish this task. Some subjects would simply scan and try to differentiate between noise and signal but some developed more 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B72306" w:rsidRPr="00131217" w:rsidRDefault="00B72306">
      <w:r w:rsidRPr="00131217">
        <w:br w:type="page"/>
      </w:r>
    </w:p>
    <w:p w:rsidR="00B72306" w:rsidRPr="00131217" w:rsidRDefault="00B72306" w:rsidP="00914726">
      <w:r w:rsidRPr="00131217">
        <w:rPr>
          <w:noProof/>
        </w:rPr>
        <w:lastRenderedPageBreak/>
        <mc:AlternateContent>
          <mc:Choice Requires="wpg">
            <w:drawing>
              <wp:anchor distT="0" distB="0" distL="114300" distR="114300" simplePos="0" relativeHeight="251755520" behindDoc="0" locked="0" layoutInCell="1" allowOverlap="1" wp14:anchorId="5D4ED9A7" wp14:editId="3500C159">
                <wp:simplePos x="0" y="0"/>
                <wp:positionH relativeFrom="margin">
                  <wp:align>center</wp:align>
                </wp:positionH>
                <wp:positionV relativeFrom="margin">
                  <wp:align>top</wp:align>
                </wp:positionV>
                <wp:extent cx="5715000" cy="1698625"/>
                <wp:effectExtent l="0" t="0" r="0" b="0"/>
                <wp:wrapSquare wrapText="bothSides"/>
                <wp:docPr id="60" name="Group 60"/>
                <wp:cNvGraphicFramePr/>
                <a:graphic xmlns:a="http://schemas.openxmlformats.org/drawingml/2006/main">
                  <a:graphicData uri="http://schemas.microsoft.com/office/word/2010/wordprocessingGroup">
                    <wpg:wgp>
                      <wpg:cNvGrpSpPr/>
                      <wpg:grpSpPr>
                        <a:xfrm>
                          <a:off x="0" y="0"/>
                          <a:ext cx="5715000" cy="1698625"/>
                          <a:chOff x="0" y="0"/>
                          <a:chExt cx="5715000" cy="1698625"/>
                        </a:xfrm>
                      </wpg:grpSpPr>
                      <wpg:grpSp>
                        <wpg:cNvPr id="58" name="Group 58"/>
                        <wpg:cNvGrpSpPr/>
                        <wpg:grpSpPr>
                          <a:xfrm>
                            <a:off x="0" y="0"/>
                            <a:ext cx="5715000" cy="1371600"/>
                            <a:chOff x="0" y="0"/>
                            <a:chExt cx="5715000" cy="1371600"/>
                          </a:xfrm>
                        </wpg:grpSpPr>
                        <pic:pic xmlns:pic="http://schemas.openxmlformats.org/drawingml/2006/picture">
                          <pic:nvPicPr>
                            <pic:cNvPr id="55" name="Picture 55"/>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pic:pic xmlns:pic="http://schemas.openxmlformats.org/drawingml/2006/picture">
                          <pic:nvPicPr>
                            <pic:cNvPr id="56" name="Picture 56"/>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pic:spPr>
                        </pic:pic>
                        <pic:pic xmlns:pic="http://schemas.openxmlformats.org/drawingml/2006/picture">
                          <pic:nvPicPr>
                            <pic:cNvPr id="57" name="Picture 57"/>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pic:spPr>
                        </pic:pic>
                      </wpg:grpSp>
                      <wps:wsp>
                        <wps:cNvPr id="59" name="Text Box 59"/>
                        <wps:cNvSpPr txBox="1"/>
                        <wps:spPr>
                          <a:xfrm>
                            <a:off x="0" y="1428750"/>
                            <a:ext cx="5715000" cy="269875"/>
                          </a:xfrm>
                          <a:prstGeom prst="rect">
                            <a:avLst/>
                          </a:prstGeom>
                          <a:solidFill>
                            <a:prstClr val="white"/>
                          </a:solidFill>
                          <a:ln>
                            <a:noFill/>
                          </a:ln>
                          <a:effectLst/>
                        </wps:spPr>
                        <wps:txbx>
                          <w:txbxContent>
                            <w:p w:rsidR="00921927" w:rsidRPr="00B95589" w:rsidRDefault="00921927" w:rsidP="00B72306">
                              <w:pPr>
                                <w:pStyle w:val="Caption"/>
                                <w:rPr>
                                  <w:bCs w:val="0"/>
                                  <w:smallCaps/>
                                  <w:noProof/>
                                  <w:spacing w:val="5"/>
                                  <w:sz w:val="24"/>
                                  <w:szCs w:val="24"/>
                                </w:rPr>
                              </w:pPr>
                              <w:r>
                                <w:t xml:space="preserve">Figure </w:t>
                              </w:r>
                              <w:r>
                                <w:fldChar w:fldCharType="begin"/>
                              </w:r>
                              <w:r>
                                <w:instrText xml:space="preserve"> SEQ Figure \* ARABIC </w:instrText>
                              </w:r>
                              <w:r>
                                <w:fldChar w:fldCharType="separate"/>
                              </w:r>
                              <w:r w:rsidR="002E5147">
                                <w:rPr>
                                  <w:noProof/>
                                </w:rPr>
                                <w:t>8</w:t>
                              </w:r>
                              <w:r>
                                <w:rPr>
                                  <w:noProof/>
                                </w:rPr>
                                <w:fldChar w:fldCharType="end"/>
                              </w:r>
                              <w:r>
                                <w:t xml:space="preserve"> different shapes for phase tw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058" style="position:absolute;left:0;text-align:left;margin-left:0;margin-top:0;width:450pt;height:133.75pt;z-index:251755520;mso-position-horizontal:center;mso-position-horizontal-relative:margin;mso-position-vertical:top;mso-position-vertical-relative:margin" coordsize="57150,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">
                <v:group id="Group 58" o:spid="_x0000_s1059"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 id="Picture 55" o:spid="_x0000_s1060"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52mbEAAAA2wAAAA8AAABkcnMvZG93bnJldi54bWxEj81qwzAQhO+FvoPYQG+17BInxYkSSmmo&#10;oac4oeS4WBvbxFoZS/XP21eFQo7DzHzDbPeTacVAvWssK0iiGARxaXXDlYLz6fD8CsJ5ZI2tZVIw&#10;k4P97vFhi5m2Ix9pKHwlAoRdhgpq77tMSlfWZNBFtiMO3tX2Bn2QfSV1j2OAm1a+xPFKGmw4LNTY&#10;0XtN5a34MQpccvv66Oz353qWmOTH2RYXvVTqaTG9bUB4mvw9/N/OtYI0hb8v4QfI3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K52mbEAAAA2wAAAA8AAAAAAAAAAAAAAAAA&#10;nwIAAGRycy9kb3ducmV2LnhtbFBLBQYAAAAABAAEAPcAAACQAwAAAAA=&#10;">
                    <v:imagedata r:id="rId32" o:title=""/>
                    <v:path arrowok="t"/>
                  </v:shape>
                  <v:shape id="Picture 56" o:spid="_x0000_s1061"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elCGTEAAAA2wAAAA8AAABkcnMvZG93bnJldi54bWxEj19rwjAUxd8Fv0O4wt40dTKVahQZCI7B&#10;xCro46W5tsXmpjZZrfv0ZiD4eDh/fpz5sjWlaKh2hWUFw0EEgji1uuBMwWG/7k9BOI+ssbRMCu7k&#10;YLnoduYYa3vjHTWJz0QYYRejgtz7KpbSpTkZdANbEQfvbGuDPsg6k7rGWxg3pXyPorE0WHAg5FjR&#10;Z07pJfk1AfI3GV3vnBx/vvbbZnhOT987e1LqrdeuZiA8tf4VfrY3WsHHGP6/hB8gFw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elCGTEAAAA2wAAAA8AAAAAAAAAAAAAAAAA&#10;nwIAAGRycy9kb3ducmV2LnhtbFBLBQYAAAAABAAEAPcAAACQAwAAAAA=&#10;">
                    <v:imagedata r:id="rId33" o:title=""/>
                    <v:path arrowok="t"/>
                  </v:shape>
                  <v:shape id="Picture 57" o:spid="_x0000_s1062"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hDXDEAAAA2wAAAA8AAABkcnMvZG93bnJldi54bWxEj81qwzAQhO+FvoPYQm+NnELT4EQ2odA2&#10;h9D8k+tibWwTa+VKiuO+fRQo5DjMzDfMNO9NIzpyvrasYDhIQBAXVtdcKthtP1/GIHxA1thYJgV/&#10;5CHPHh+mmGp74TV1m1CKCGGfooIqhDaV0hcVGfQD2xJH72idwRClK6V2eIlw08jXJBlJgzXHhQpb&#10;+qioOG3ORoGjBS1/h6PzXh86ufw6HVY/62+lnp/62QREoD7cw//tuVbw9g63L/EHyOwK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EhDXDEAAAA2wAAAA8AAAAAAAAAAAAAAAAA&#10;nwIAAGRycy9kb3ducmV2LnhtbFBLBQYAAAAABAAEAPcAAACQAwAAAAA=&#10;">
                    <v:imagedata r:id="rId34" o:title=""/>
                    <v:path arrowok="t"/>
                  </v:shape>
                </v:group>
                <v:shape id="Text Box 59" o:spid="_x0000_s1063" type="#_x0000_t202" style="position:absolute;top:14287;width:571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Lm8YA&#10;AADbAAAADwAAAGRycy9kb3ducmV2LnhtbESPQWsCMRSE74X+h/AEL0Wzba3YrVFELNhepKsXb4/N&#10;c7N287IkWV3/fVMo9DjMzDfMfNnbRlzIh9qxgsdxBoK4dLrmSsFh/z6agQgRWWPjmBTcKMBycX83&#10;x1y7K3/RpYiVSBAOOSowMba5lKE0ZDGMXUucvJPzFmOSvpLa4zXBbSOfsmwqLdacFgy2tDZUfhed&#10;VbCbHHfmoTttPleTZ/9x6NbTc1UoNRz0qzcQkfr4H/5rb7WCl1f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GLm8YAAADbAAAADwAAAAAAAAAAAAAAAACYAgAAZHJz&#10;L2Rvd25yZXYueG1sUEsFBgAAAAAEAAQA9QAAAIsDAAAAAA==&#10;" stroked="f">
                  <v:textbox style="mso-fit-shape-to-text:t" inset="0,0,0,0">
                    <w:txbxContent>
                      <w:p w:rsidR="00921927" w:rsidRPr="00B95589" w:rsidRDefault="00921927" w:rsidP="00B72306">
                        <w:pPr>
                          <w:pStyle w:val="Caption"/>
                          <w:rPr>
                            <w:bCs w:val="0"/>
                            <w:smallCaps/>
                            <w:noProof/>
                            <w:spacing w:val="5"/>
                            <w:sz w:val="24"/>
                            <w:szCs w:val="24"/>
                          </w:rPr>
                        </w:pPr>
                        <w:r>
                          <w:t xml:space="preserve">Figure </w:t>
                        </w:r>
                        <w:r>
                          <w:fldChar w:fldCharType="begin"/>
                        </w:r>
                        <w:r>
                          <w:instrText xml:space="preserve"> SEQ Figure \* ARABIC </w:instrText>
                        </w:r>
                        <w:r>
                          <w:fldChar w:fldCharType="separate"/>
                        </w:r>
                        <w:r w:rsidR="002E5147">
                          <w:rPr>
                            <w:noProof/>
                          </w:rPr>
                          <w:t>8</w:t>
                        </w:r>
                        <w:r>
                          <w:rPr>
                            <w:noProof/>
                          </w:rPr>
                          <w:fldChar w:fldCharType="end"/>
                        </w:r>
                        <w:r>
                          <w:t xml:space="preserve"> different shapes for phase two</w:t>
                        </w:r>
                      </w:p>
                    </w:txbxContent>
                  </v:textbox>
                </v:shape>
                <w10:wrap type="square" anchorx="margin" anchory="margin"/>
              </v:group>
            </w:pict>
          </mc:Fallback>
        </mc:AlternateContent>
      </w:r>
    </w:p>
    <w:p w:rsidR="00FF215C" w:rsidRPr="00131217" w:rsidRDefault="006957AF" w:rsidP="00B2178E">
      <w:pPr>
        <w:pStyle w:val="Heading3"/>
      </w:pPr>
      <w:bookmarkStart w:id="42" w:name="_Toc404432783"/>
      <w:r w:rsidRPr="00131217">
        <w:t>Phase Two</w:t>
      </w:r>
      <w:bookmarkEnd w:id="42"/>
    </w:p>
    <w:p w:rsidR="0071166F" w:rsidRPr="00131217" w:rsidRDefault="0071166F" w:rsidP="00716AC3">
      <w:r w:rsidRPr="00131217">
        <w:t>Phase two presented the subject with just one object. The computer would randomly choose between a circle</w:t>
      </w:r>
      <w:r w:rsidR="00FF215C" w:rsidRPr="00131217">
        <w:t>,</w:t>
      </w:r>
      <w:r w:rsidRPr="00131217">
        <w:t xml:space="preserve"> a rectangle or a triangle. This exercise was made 4 times as follows.</w:t>
      </w:r>
    </w:p>
    <w:p w:rsidR="0071166F" w:rsidRPr="00131217" w:rsidRDefault="0071166F" w:rsidP="0071166F">
      <w:pPr>
        <w:ind w:left="720"/>
      </w:pPr>
      <w:r w:rsidRPr="00131217">
        <w:t xml:space="preserve">First try. </w:t>
      </w:r>
      <w:proofErr w:type="gramStart"/>
      <w:r w:rsidRPr="00131217">
        <w:t>Random object, at 2” tall from the table and a sensitivity of 10.</w:t>
      </w:r>
      <w:proofErr w:type="gramEnd"/>
    </w:p>
    <w:p w:rsidR="00FF215C" w:rsidRPr="00131217" w:rsidRDefault="0071166F" w:rsidP="00FF215C">
      <w:pPr>
        <w:ind w:firstLine="720"/>
      </w:pPr>
      <w:r w:rsidRPr="00131217">
        <w:t xml:space="preserve">Second try. </w:t>
      </w:r>
      <w:proofErr w:type="gramStart"/>
      <w:r w:rsidRPr="00131217">
        <w:t xml:space="preserve">Random </w:t>
      </w:r>
      <w:r w:rsidR="00FF215C" w:rsidRPr="00131217">
        <w:t>object</w:t>
      </w:r>
      <w:r w:rsidRPr="00131217">
        <w:t>, at 2” tall from the table and a sensitivity of 5.</w:t>
      </w:r>
      <w:proofErr w:type="gramEnd"/>
      <w:r w:rsidRPr="00131217">
        <w:t xml:space="preserve"> </w:t>
      </w:r>
    </w:p>
    <w:p w:rsidR="00FF215C" w:rsidRPr="00131217" w:rsidRDefault="00FF215C" w:rsidP="00FF215C">
      <w:pPr>
        <w:ind w:left="720"/>
      </w:pPr>
      <w:r w:rsidRPr="00131217">
        <w:t xml:space="preserve">Third try. </w:t>
      </w:r>
      <w:proofErr w:type="gramStart"/>
      <w:r w:rsidRPr="00131217">
        <w:t>Random object, at 2” tall from the table and a sensitivity of 10.</w:t>
      </w:r>
      <w:proofErr w:type="gramEnd"/>
    </w:p>
    <w:p w:rsidR="00230263" w:rsidRPr="00131217" w:rsidRDefault="00FF215C" w:rsidP="002D0952">
      <w:pPr>
        <w:ind w:left="720"/>
      </w:pPr>
      <w:r w:rsidRPr="00131217">
        <w:t xml:space="preserve">Fourth try. </w:t>
      </w:r>
      <w:proofErr w:type="gramStart"/>
      <w:r w:rsidRPr="00131217">
        <w:t>Random object, at 2” tall from the table and a sensitivity of 5.</w:t>
      </w:r>
      <w:proofErr w:type="gramEnd"/>
      <w:r w:rsidRPr="00131217">
        <w:t xml:space="preserve"> </w:t>
      </w:r>
    </w:p>
    <w:p w:rsidR="00246D07" w:rsidRPr="00131217" w:rsidRDefault="00230263" w:rsidP="00EF79AC">
      <w:pPr>
        <w:pStyle w:val="Heading4"/>
      </w:pPr>
      <w:r w:rsidRPr="00131217">
        <w:t>Phase Two Results</w:t>
      </w:r>
    </w:p>
    <w:p w:rsidR="00543ECA" w:rsidRPr="00131217" w:rsidRDefault="00C75CDF" w:rsidP="00C75CDF">
      <w:r w:rsidRPr="00131217">
        <w:rPr>
          <w:noProof/>
        </w:rPr>
        <mc:AlternateContent>
          <mc:Choice Requires="wps">
            <w:drawing>
              <wp:anchor distT="0" distB="0" distL="114300" distR="114300" simplePos="0" relativeHeight="251694080" behindDoc="0" locked="0" layoutInCell="1" allowOverlap="1" wp14:anchorId="79063976" wp14:editId="7ED764AA">
                <wp:simplePos x="0" y="0"/>
                <wp:positionH relativeFrom="column">
                  <wp:posOffset>0</wp:posOffset>
                </wp:positionH>
                <wp:positionV relativeFrom="paragraph">
                  <wp:posOffset>2757170</wp:posOffset>
                </wp:positionV>
                <wp:extent cx="3902710" cy="272415"/>
                <wp:effectExtent l="0" t="0" r="2540" b="0"/>
                <wp:wrapSquare wrapText="bothSides"/>
                <wp:docPr id="26" name="Text Box 26"/>
                <wp:cNvGraphicFramePr/>
                <a:graphic xmlns:a="http://schemas.openxmlformats.org/drawingml/2006/main">
                  <a:graphicData uri="http://schemas.microsoft.com/office/word/2010/wordprocessingShape">
                    <wps:wsp>
                      <wps:cNvSpPr txBox="1"/>
                      <wps:spPr>
                        <a:xfrm>
                          <a:off x="0" y="0"/>
                          <a:ext cx="3902710" cy="272415"/>
                        </a:xfrm>
                        <a:prstGeom prst="rect">
                          <a:avLst/>
                        </a:prstGeom>
                        <a:solidFill>
                          <a:prstClr val="white"/>
                        </a:solidFill>
                        <a:ln>
                          <a:noFill/>
                        </a:ln>
                        <a:effectLst/>
                      </wps:spPr>
                      <wps:txbx>
                        <w:txbxContent>
                          <w:p w:rsidR="00921927" w:rsidRPr="008E6AC0" w:rsidRDefault="00921927" w:rsidP="00712219">
                            <w:pPr>
                              <w:pStyle w:val="Caption"/>
                              <w:rPr>
                                <w:noProof/>
                                <w:sz w:val="24"/>
                                <w:szCs w:val="20"/>
                              </w:rPr>
                            </w:pPr>
                            <w:bookmarkStart w:id="43" w:name="_Ref401588224"/>
                            <w:r>
                              <w:t xml:space="preserve">Figure </w:t>
                            </w:r>
                            <w:r>
                              <w:fldChar w:fldCharType="begin"/>
                            </w:r>
                            <w:r w:rsidRPr="00C75CDF">
                              <w:instrText xml:space="preserve"> SEQ Figure \* ARABIC </w:instrText>
                            </w:r>
                            <w:r>
                              <w:fldChar w:fldCharType="separate"/>
                            </w:r>
                            <w:r w:rsidR="002E5147">
                              <w:rPr>
                                <w:noProof/>
                              </w:rPr>
                              <w:t>9</w:t>
                            </w:r>
                            <w:r>
                              <w:rPr>
                                <w:noProof/>
                              </w:rPr>
                              <w:fldChar w:fldCharType="end"/>
                            </w:r>
                            <w:bookmarkEnd w:id="43"/>
                            <w:r>
                              <w:rPr>
                                <w:noProof/>
                              </w:rPr>
                              <w:t xml:space="preserve"> Percentage of Accuracy on phase tw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64" type="#_x0000_t202" style="position:absolute;left:0;text-align:left;margin-left:0;margin-top:217.1pt;width:307.3pt;height:21.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" stroked="f">
                <v:textbox inset="0,0,0,0">
                  <w:txbxContent>
                    <w:p w:rsidR="00921927" w:rsidRPr="008E6AC0" w:rsidRDefault="00921927" w:rsidP="00712219">
                      <w:pPr>
                        <w:pStyle w:val="Caption"/>
                        <w:rPr>
                          <w:noProof/>
                          <w:sz w:val="24"/>
                          <w:szCs w:val="20"/>
                        </w:rPr>
                      </w:pPr>
                      <w:bookmarkStart w:id="44" w:name="_Ref401588224"/>
                      <w:r>
                        <w:t xml:space="preserve">Figure </w:t>
                      </w:r>
                      <w:r>
                        <w:fldChar w:fldCharType="begin"/>
                      </w:r>
                      <w:r w:rsidRPr="00C75CDF">
                        <w:instrText xml:space="preserve"> SEQ Figure \* ARABIC </w:instrText>
                      </w:r>
                      <w:r>
                        <w:fldChar w:fldCharType="separate"/>
                      </w:r>
                      <w:r w:rsidR="002E5147">
                        <w:rPr>
                          <w:noProof/>
                        </w:rPr>
                        <w:t>9</w:t>
                      </w:r>
                      <w:r>
                        <w:rPr>
                          <w:noProof/>
                        </w:rPr>
                        <w:fldChar w:fldCharType="end"/>
                      </w:r>
                      <w:bookmarkEnd w:id="44"/>
                      <w:r>
                        <w:rPr>
                          <w:noProof/>
                        </w:rPr>
                        <w:t xml:space="preserve"> Percentage of Accuracy on phase two</w:t>
                      </w:r>
                    </w:p>
                  </w:txbxContent>
                </v:textbox>
                <w10:wrap type="square"/>
              </v:shape>
            </w:pict>
          </mc:Fallback>
        </mc:AlternateContent>
      </w:r>
      <w:r w:rsidR="006A3B61" w:rsidRPr="00131217">
        <w:rPr>
          <w:noProof/>
        </w:rPr>
        <w:drawing>
          <wp:anchor distT="0" distB="0" distL="114300" distR="114300" simplePos="0" relativeHeight="251692032" behindDoc="0" locked="0" layoutInCell="1" allowOverlap="1" wp14:anchorId="283DD741" wp14:editId="67779813">
            <wp:simplePos x="0" y="0"/>
            <wp:positionH relativeFrom="column">
              <wp:posOffset>-635</wp:posOffset>
            </wp:positionH>
            <wp:positionV relativeFrom="paragraph">
              <wp:posOffset>-1270</wp:posOffset>
            </wp:positionV>
            <wp:extent cx="3905885" cy="2743200"/>
            <wp:effectExtent l="0" t="0" r="18415" b="19050"/>
            <wp:wrapSquare wrapText="bothSides"/>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page">
              <wp14:pctWidth>0</wp14:pctWidth>
            </wp14:sizeRelH>
            <wp14:sizeRelV relativeFrom="page">
              <wp14:pctHeight>0</wp14:pctHeight>
            </wp14:sizeRelV>
          </wp:anchor>
        </w:drawing>
      </w:r>
      <w:r w:rsidR="00246D07" w:rsidRPr="00131217">
        <w:t xml:space="preserve">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w:t>
      </w:r>
      <w:r w:rsidR="005C379A" w:rsidRPr="00131217">
        <w:fldChar w:fldCharType="begin"/>
      </w:r>
      <w:r w:rsidR="005C379A" w:rsidRPr="00131217">
        <w:instrText xml:space="preserve"> REF _Ref401588224 </w:instrText>
      </w:r>
      <w:r w:rsidR="005C379A" w:rsidRPr="00131217">
        <w:fldChar w:fldCharType="separate"/>
      </w:r>
      <w:r w:rsidR="006941C7" w:rsidRPr="00131217">
        <w:t xml:space="preserve">Figure </w:t>
      </w:r>
      <w:r w:rsidR="006941C7" w:rsidRPr="00131217">
        <w:rPr>
          <w:noProof/>
        </w:rPr>
        <w:t>8</w:t>
      </w:r>
      <w:r w:rsidR="005C379A" w:rsidRPr="00131217">
        <w:rPr>
          <w:noProof/>
        </w:rPr>
        <w:fldChar w:fldCharType="end"/>
      </w:r>
      <w:r w:rsidRPr="00131217">
        <w:t xml:space="preserve"> </w:t>
      </w:r>
      <w:r w:rsidR="00246D07" w:rsidRPr="00131217">
        <w:t xml:space="preserve">shows the </w:t>
      </w:r>
      <w:r w:rsidRPr="00131217">
        <w:t>r</w:t>
      </w:r>
      <w:r w:rsidR="00246D07" w:rsidRPr="00131217">
        <w:t>esults of phase two.</w:t>
      </w:r>
    </w:p>
    <w:p w:rsidR="00246D07" w:rsidRPr="00131217" w:rsidRDefault="00561176" w:rsidP="00246D07">
      <w:r w:rsidRPr="00131217">
        <w:t xml:space="preserve">Totaling the correct answers of phase two in the four tries and ignoring the </w:t>
      </w:r>
      <w:r w:rsidR="00543ECA" w:rsidRPr="00131217">
        <w:t>sensitivity</w:t>
      </w:r>
      <w:r w:rsidRPr="00131217">
        <w:t xml:space="preserve"> difference, we have a total (n) of 68 tries; the result gives a percentage of accuracy of 54%. When we compare this to a random </w:t>
      </w:r>
      <w:r w:rsidRPr="00131217">
        <w:lastRenderedPageBreak/>
        <w:t>result, which would be 33% because of having to choose amongst 3 possibilities, we get a confidence value of p&lt;0.02.</w:t>
      </w:r>
    </w:p>
    <w:p w:rsidR="00246D07" w:rsidRPr="00131217" w:rsidRDefault="005549ED" w:rsidP="00EF79AC">
      <w:pPr>
        <w:pStyle w:val="Heading4"/>
      </w:pPr>
      <w:r w:rsidRPr="00131217">
        <w:t>Phase Two Evaluation</w:t>
      </w:r>
    </w:p>
    <w:p w:rsidR="005549ED" w:rsidRPr="00131217" w:rsidRDefault="005549ED" w:rsidP="005549ED">
      <w:r w:rsidRPr="00131217">
        <w:t>Having worked through the first phase, the subjects had a better handle on this artificial sensory experience. This exercise required the subjects to move their hand side to side and also front to back, giving them a 2D field to scan. Because of the first exercise, finding the edges was easy, their job was then to use that information to find a pattern they could compare with their mental expectation of how any of the shapes would feel.</w:t>
      </w:r>
    </w:p>
    <w:p w:rsidR="00246D07" w:rsidRPr="00131217" w:rsidRDefault="005549ED" w:rsidP="00246D07">
      <w:r w:rsidRPr="00131217">
        <w:t>The fact the triangle gave the best results was an interesting finding. E</w:t>
      </w:r>
      <w:r w:rsidR="00246D07" w:rsidRPr="00131217">
        <w:t>ven though I expected this not to be the case given the familiarity of the other shapes, the triangle offers the most drastic c</w:t>
      </w:r>
      <w:r w:rsidRPr="00131217">
        <w:t>hang</w:t>
      </w:r>
      <w:r w:rsidR="00246D07" w:rsidRPr="00131217">
        <w:t>e at the corners</w:t>
      </w:r>
      <w:r w:rsidRPr="00131217">
        <w:t xml:space="preserve"> and made it easy to identify. The circle seems to have had an advantage when people would start inside the shape and then realize how long it took to find an edge.</w:t>
      </w:r>
    </w:p>
    <w:p w:rsidR="00B72306" w:rsidRPr="00131217" w:rsidRDefault="00BF3680" w:rsidP="00230263">
      <w:r w:rsidRPr="00131217">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B72306" w:rsidRPr="00131217" w:rsidRDefault="00B72306" w:rsidP="00B72306">
      <w:r w:rsidRPr="00131217">
        <w:br w:type="page"/>
      </w:r>
    </w:p>
    <w:p w:rsidR="00B72306" w:rsidRPr="00131217" w:rsidRDefault="00B72306" w:rsidP="00914726">
      <w:r w:rsidRPr="00131217">
        <w:rPr>
          <w:noProof/>
        </w:rPr>
        <w:lastRenderedPageBreak/>
        <mc:AlternateContent>
          <mc:Choice Requires="wpg">
            <w:drawing>
              <wp:anchor distT="0" distB="0" distL="114300" distR="114300" simplePos="0" relativeHeight="251760640" behindDoc="0" locked="0" layoutInCell="1" allowOverlap="1" wp14:anchorId="72120B55" wp14:editId="3949B470">
                <wp:simplePos x="0" y="0"/>
                <wp:positionH relativeFrom="column">
                  <wp:posOffset>114300</wp:posOffset>
                </wp:positionH>
                <wp:positionV relativeFrom="paragraph">
                  <wp:posOffset>0</wp:posOffset>
                </wp:positionV>
                <wp:extent cx="5708650" cy="1698625"/>
                <wp:effectExtent l="0" t="0" r="6350" b="0"/>
                <wp:wrapSquare wrapText="bothSides"/>
                <wp:docPr id="66" name="Group 66"/>
                <wp:cNvGraphicFramePr/>
                <a:graphic xmlns:a="http://schemas.openxmlformats.org/drawingml/2006/main">
                  <a:graphicData uri="http://schemas.microsoft.com/office/word/2010/wordprocessingGroup">
                    <wpg:wgp>
                      <wpg:cNvGrpSpPr/>
                      <wpg:grpSpPr>
                        <a:xfrm>
                          <a:off x="0" y="0"/>
                          <a:ext cx="5708650" cy="1698625"/>
                          <a:chOff x="0" y="0"/>
                          <a:chExt cx="5708650" cy="1698625"/>
                        </a:xfrm>
                      </wpg:grpSpPr>
                      <wpg:grpSp>
                        <wpg:cNvPr id="64" name="Group 64"/>
                        <wpg:cNvGrpSpPr/>
                        <wpg:grpSpPr>
                          <a:xfrm>
                            <a:off x="0" y="0"/>
                            <a:ext cx="5708650" cy="1371600"/>
                            <a:chOff x="0" y="0"/>
                            <a:chExt cx="5708650" cy="1371600"/>
                          </a:xfrm>
                        </wpg:grpSpPr>
                        <pic:pic xmlns:pic="http://schemas.openxmlformats.org/drawingml/2006/picture">
                          <pic:nvPicPr>
                            <pic:cNvPr id="63" name="Picture 63"/>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pic:spPr>
                        </pic:pic>
                        <pic:pic xmlns:pic="http://schemas.openxmlformats.org/drawingml/2006/picture">
                          <pic:nvPicPr>
                            <pic:cNvPr id="62" name="Picture 62"/>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3879850" y="0"/>
                              <a:ext cx="1828800" cy="1371600"/>
                            </a:xfrm>
                            <a:prstGeom prst="rect">
                              <a:avLst/>
                            </a:prstGeom>
                          </pic:spPr>
                        </pic:pic>
                        <pic:pic xmlns:pic="http://schemas.openxmlformats.org/drawingml/2006/picture">
                          <pic:nvPicPr>
                            <pic:cNvPr id="61" name="Picture 61"/>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wpg:grpSp>
                      <wps:wsp>
                        <wps:cNvPr id="65" name="Text Box 65"/>
                        <wps:cNvSpPr txBox="1"/>
                        <wps:spPr>
                          <a:xfrm>
                            <a:off x="0" y="1428750"/>
                            <a:ext cx="5708650" cy="269875"/>
                          </a:xfrm>
                          <a:prstGeom prst="rect">
                            <a:avLst/>
                          </a:prstGeom>
                          <a:solidFill>
                            <a:prstClr val="white"/>
                          </a:solidFill>
                          <a:ln>
                            <a:noFill/>
                          </a:ln>
                          <a:effectLst/>
                        </wps:spPr>
                        <wps:txbx>
                          <w:txbxContent>
                            <w:p w:rsidR="00921927" w:rsidRPr="006559F6" w:rsidRDefault="00921927" w:rsidP="00B72306">
                              <w:pPr>
                                <w:pStyle w:val="Caption"/>
                                <w:rPr>
                                  <w:bCs w:val="0"/>
                                  <w:smallCaps/>
                                  <w:noProof/>
                                  <w:spacing w:val="5"/>
                                  <w:sz w:val="24"/>
                                  <w:szCs w:val="24"/>
                                </w:rPr>
                              </w:pPr>
                              <w:r>
                                <w:t xml:space="preserve">Figure </w:t>
                              </w:r>
                              <w:r>
                                <w:fldChar w:fldCharType="begin"/>
                              </w:r>
                              <w:r>
                                <w:instrText xml:space="preserve"> SEQ Figure \* ARABIC </w:instrText>
                              </w:r>
                              <w:r>
                                <w:fldChar w:fldCharType="separate"/>
                              </w:r>
                              <w:r w:rsidR="002E5147">
                                <w:rPr>
                                  <w:noProof/>
                                </w:rPr>
                                <w:t>10</w:t>
                              </w:r>
                              <w:r>
                                <w:rPr>
                                  <w:noProof/>
                                </w:rPr>
                                <w:fldChar w:fldCharType="end"/>
                              </w:r>
                              <w:r>
                                <w:t xml:space="preserve"> </w:t>
                              </w:r>
                              <w:r w:rsidR="006647BB">
                                <w:t xml:space="preserve">shapes for phse 3. </w:t>
                              </w:r>
                              <w:r>
                                <w:t>cUBE, SPHERE AND PRIS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065" style="position:absolute;left:0;text-align:left;margin-left:9pt;margin-top:0;width:449.5pt;height:133.75pt;z-index:251760640" coordsize="57086,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">
                <v:group id="Group 64" o:spid="_x0000_s1066" style="position:absolute;width:57086;height:13716" coordsize="57086,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shape id="Picture 63" o:spid="_x0000_s1067"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7AnzHCAAAA2wAAAA8AAABkcnMvZG93bnJldi54bWxEj91qwkAUhO8LvsNyBO/qRoVQoquI0mKv&#10;ij8PcMges8Hs2ZA9mvj2bqHQy2FmvmFWm8E36kFdrAMbmE0zUMRlsDVXBi7nz/cPUFGQLTaBycCT&#10;ImzWo7cVFjb0fKTHSSqVIBwLNOBE2kLrWDryGKehJU7eNXQeJcmu0rbDPsF9o+dZlmuPNacFhy3t&#10;HJW3090bkHNln/nX4kDlvHff++O13cuPMZPxsF2CEhrkP/zXPlgD+QJ+v6QfoN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wJ8xwgAAANsAAAAPAAAAAAAAAAAAAAAAAJ8C&#10;AABkcnMvZG93bnJldi54bWxQSwUGAAAAAAQABAD3AAAAjgMAAAAA&#10;">
                    <v:imagedata r:id="rId38" o:title=""/>
                    <v:path arrowok="t"/>
                  </v:shape>
                  <v:shape id="Picture 62" o:spid="_x0000_s1068" type="#_x0000_t75" style="position:absolute;left:38798;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c9WDDAAAA2wAAAA8AAABkcnMvZG93bnJldi54bWxEj0FrAjEUhO+F/ofwCt5qtopS1s1KKbRU&#10;8KBWPT82z921m5eQpLr+eyMIHoeZ+YYp5r3pxIl8aC0reBtmIIgrq1uuFWx/v17fQYSIrLGzTAou&#10;FGBePj8VmGt75jWdNrEWCcIhRwVNjC6XMlQNGQxD64iTd7DeYEzS11J7PCe46eQoy6bSYMtpoUFH&#10;nw1Vf5t/o2Bss290bjdZ7OXx0k3CEqvVUqnBS/8xAxGpj4/wvf2jFUxHcPuSfoAsr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Fz1YMMAAADbAAAADwAAAAAAAAAAAAAAAACf&#10;AgAAZHJzL2Rvd25yZXYueG1sUEsFBgAAAAAEAAQA9wAAAI8DAAAAAA==&#10;">
                    <v:imagedata r:id="rId39" o:title=""/>
                    <v:path arrowok="t"/>
                  </v:shape>
                  <v:shape id="Picture 61" o:spid="_x0000_s1069"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gWq3EAAAA2wAAAA8AAABkcnMvZG93bnJldi54bWxEj1trwkAQhd+F/odlCr7pJgpWYlYphYJF&#10;UIyF+jhkJxfMzqbZbYz99V2h4OPhXD5OuhlMI3rqXG1ZQTyNQBDnVtdcKvg8vU+WIJxH1thYJgU3&#10;crBZP41STLS98pH6zJcijLBLUEHlfZtI6fKKDLqpbYmDV9jOoA+yK6Xu8BrGTSNnUbSQBmsOhApb&#10;eqsov2Q/JkB+X+bfN86+9h+nQx8X+Xl3tGelxs/D6wqEp8E/wv/trVawiOH+JfwAuf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YgWq3EAAAA2wAAAA8AAAAAAAAAAAAAAAAA&#10;nwIAAGRycy9kb3ducmV2LnhtbFBLBQYAAAAABAAEAPcAAACQAwAAAAA=&#10;">
                    <v:imagedata r:id="rId33" o:title=""/>
                    <v:path arrowok="t"/>
                  </v:shape>
                </v:group>
                <v:shape id="Text Box 65" o:spid="_x0000_s1070" type="#_x0000_t202" style="position:absolute;top:14287;width:5708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BLI8YA&#10;AADbAAAADwAAAGRycy9kb3ducmV2LnhtbESPQWsCMRSE74X+h/AKvZSabWsXWY0i0kLrRbr14u2x&#10;eW7Wbl6WJKvrvzcFweMwM98ws8VgW3EkHxrHCl5GGQjiyumGawXb38/nCYgQkTW2jknBmQIs5vd3&#10;Myy0O/EPHctYiwThUKACE2NXSBkqQxbDyHXEyds7bzEm6WupPZ4S3LbyNctyabHhtGCwo5Wh6q/s&#10;rYLNeLcxT/3+Y70cv/nvbb/KD3Wp1OPDsJyCiDTEW/ja/tIK8nf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BLI8YAAADbAAAADwAAAAAAAAAAAAAAAACYAgAAZHJz&#10;L2Rvd25yZXYueG1sUEsFBgAAAAAEAAQA9QAAAIsDAAAAAA==&#10;" stroked="f">
                  <v:textbox style="mso-fit-shape-to-text:t" inset="0,0,0,0">
                    <w:txbxContent>
                      <w:p w:rsidR="00921927" w:rsidRPr="006559F6" w:rsidRDefault="00921927" w:rsidP="00B72306">
                        <w:pPr>
                          <w:pStyle w:val="Caption"/>
                          <w:rPr>
                            <w:bCs w:val="0"/>
                            <w:smallCaps/>
                            <w:noProof/>
                            <w:spacing w:val="5"/>
                            <w:sz w:val="24"/>
                            <w:szCs w:val="24"/>
                          </w:rPr>
                        </w:pPr>
                        <w:r>
                          <w:t xml:space="preserve">Figure </w:t>
                        </w:r>
                        <w:r>
                          <w:fldChar w:fldCharType="begin"/>
                        </w:r>
                        <w:r>
                          <w:instrText xml:space="preserve"> SEQ Figure \* ARABIC </w:instrText>
                        </w:r>
                        <w:r>
                          <w:fldChar w:fldCharType="separate"/>
                        </w:r>
                        <w:r w:rsidR="002E5147">
                          <w:rPr>
                            <w:noProof/>
                          </w:rPr>
                          <w:t>10</w:t>
                        </w:r>
                        <w:r>
                          <w:rPr>
                            <w:noProof/>
                          </w:rPr>
                          <w:fldChar w:fldCharType="end"/>
                        </w:r>
                        <w:r>
                          <w:t xml:space="preserve"> </w:t>
                        </w:r>
                        <w:r w:rsidR="006647BB">
                          <w:t xml:space="preserve">shapes for phse 3. </w:t>
                        </w:r>
                        <w:r>
                          <w:t>cUBE, SPHERE AND PRISM</w:t>
                        </w:r>
                      </w:p>
                    </w:txbxContent>
                  </v:textbox>
                </v:shape>
                <w10:wrap type="square"/>
              </v:group>
            </w:pict>
          </mc:Fallback>
        </mc:AlternateContent>
      </w:r>
    </w:p>
    <w:p w:rsidR="0071166F" w:rsidRPr="00131217" w:rsidRDefault="005549ED" w:rsidP="00EF79AC">
      <w:pPr>
        <w:pStyle w:val="Heading3"/>
      </w:pPr>
      <w:bookmarkStart w:id="45" w:name="_Toc404432784"/>
      <w:r w:rsidRPr="00131217">
        <w:t>Phase Three</w:t>
      </w:r>
      <w:bookmarkEnd w:id="45"/>
    </w:p>
    <w:p w:rsidR="002D0952" w:rsidRPr="00131217" w:rsidRDefault="00BF3680" w:rsidP="002D0952">
      <w:r w:rsidRPr="00131217">
        <w:t>Phase three was about an object with three relevant dimensions. Since the first two phases had dealt with, essentially, 2D shapes. This phase presented a Cube, a Prism and a Sphere. Everyt</w:t>
      </w:r>
      <w:r w:rsidR="002D0952" w:rsidRPr="00131217">
        <w:t xml:space="preserve">hing else was just like phase 2 as follows. </w:t>
      </w:r>
    </w:p>
    <w:p w:rsidR="002D0952" w:rsidRPr="00131217" w:rsidRDefault="002D0952" w:rsidP="002D0952">
      <w:pPr>
        <w:ind w:left="720"/>
      </w:pPr>
      <w:r w:rsidRPr="00131217">
        <w:t xml:space="preserve">First try. </w:t>
      </w:r>
      <w:proofErr w:type="gramStart"/>
      <w:r w:rsidRPr="00131217">
        <w:t>Random object, at a sensitivity of 10.</w:t>
      </w:r>
      <w:proofErr w:type="gramEnd"/>
    </w:p>
    <w:p w:rsidR="002D0952" w:rsidRPr="00131217" w:rsidRDefault="002D0952" w:rsidP="002D0952">
      <w:pPr>
        <w:ind w:firstLine="720"/>
      </w:pPr>
      <w:r w:rsidRPr="00131217">
        <w:t xml:space="preserve">Second try. </w:t>
      </w:r>
      <w:proofErr w:type="gramStart"/>
      <w:r w:rsidRPr="00131217">
        <w:t>Random object, at a sensitivity of 5.</w:t>
      </w:r>
      <w:proofErr w:type="gramEnd"/>
      <w:r w:rsidRPr="00131217">
        <w:t xml:space="preserve"> </w:t>
      </w:r>
    </w:p>
    <w:p w:rsidR="002D0952" w:rsidRPr="00131217" w:rsidRDefault="002D0952" w:rsidP="002D0952">
      <w:pPr>
        <w:ind w:left="720"/>
      </w:pPr>
      <w:r w:rsidRPr="00131217">
        <w:t xml:space="preserve">Third try. </w:t>
      </w:r>
      <w:proofErr w:type="gramStart"/>
      <w:r w:rsidRPr="00131217">
        <w:t>Random object, at a sensitivity of 10.</w:t>
      </w:r>
      <w:proofErr w:type="gramEnd"/>
    </w:p>
    <w:p w:rsidR="002D0952" w:rsidRPr="00131217" w:rsidRDefault="002D0952" w:rsidP="002D0952">
      <w:pPr>
        <w:ind w:left="720"/>
      </w:pPr>
      <w:r w:rsidRPr="00131217">
        <w:t xml:space="preserve">Fourth try. </w:t>
      </w:r>
      <w:proofErr w:type="gramStart"/>
      <w:r w:rsidRPr="00131217">
        <w:t>Random object, at a sensitivity of 5.</w:t>
      </w:r>
      <w:proofErr w:type="gramEnd"/>
      <w:r w:rsidRPr="00131217">
        <w:t xml:space="preserve"> </w:t>
      </w:r>
    </w:p>
    <w:p w:rsidR="00BF3680" w:rsidRPr="00131217" w:rsidRDefault="00B72306" w:rsidP="00EF79AC">
      <w:pPr>
        <w:pStyle w:val="Heading4"/>
      </w:pPr>
      <w:r w:rsidRPr="00131217">
        <w:rPr>
          <w:noProof/>
        </w:rPr>
        <mc:AlternateContent>
          <mc:Choice Requires="wpg">
            <w:drawing>
              <wp:anchor distT="0" distB="0" distL="114300" distR="114300" simplePos="0" relativeHeight="251700224" behindDoc="0" locked="0" layoutInCell="1" allowOverlap="1" wp14:anchorId="5B9C1091" wp14:editId="0D346963">
                <wp:simplePos x="0" y="0"/>
                <wp:positionH relativeFrom="column">
                  <wp:posOffset>0</wp:posOffset>
                </wp:positionH>
                <wp:positionV relativeFrom="paragraph">
                  <wp:posOffset>84455</wp:posOffset>
                </wp:positionV>
                <wp:extent cx="3657600" cy="3044825"/>
                <wp:effectExtent l="19050" t="19050" r="19050" b="3175"/>
                <wp:wrapSquare wrapText="bothSides"/>
                <wp:docPr id="67" name="Group 67"/>
                <wp:cNvGraphicFramePr/>
                <a:graphic xmlns:a="http://schemas.openxmlformats.org/drawingml/2006/main">
                  <a:graphicData uri="http://schemas.microsoft.com/office/word/2010/wordprocessingGroup">
                    <wpg:wgp>
                      <wpg:cNvGrpSpPr/>
                      <wpg:grpSpPr>
                        <a:xfrm>
                          <a:off x="0" y="0"/>
                          <a:ext cx="3657600" cy="3044825"/>
                          <a:chOff x="0" y="0"/>
                          <a:chExt cx="3657600" cy="3044825"/>
                        </a:xfrm>
                      </wpg:grpSpPr>
                      <wpg:graphicFrame>
                        <wpg:cNvPr id="28" name="Chart 28"/>
                        <wpg:cNvFrPr/>
                        <wpg:xfrm>
                          <a:off x="0" y="0"/>
                          <a:ext cx="3657600" cy="2743200"/>
                        </wpg:xfrm>
                        <a:graphic>
                          <a:graphicData uri="http://schemas.openxmlformats.org/drawingml/2006/chart">
                            <c:chart xmlns:c="http://schemas.openxmlformats.org/drawingml/2006/chart" xmlns:r="http://schemas.openxmlformats.org/officeDocument/2006/relationships" r:id="rId40"/>
                          </a:graphicData>
                        </a:graphic>
                      </wpg:graphicFrame>
                      <wps:wsp>
                        <wps:cNvPr id="29" name="Text Box 29"/>
                        <wps:cNvSpPr txBox="1"/>
                        <wps:spPr>
                          <a:xfrm>
                            <a:off x="0" y="2774950"/>
                            <a:ext cx="3657600" cy="269875"/>
                          </a:xfrm>
                          <a:prstGeom prst="rect">
                            <a:avLst/>
                          </a:prstGeom>
                          <a:solidFill>
                            <a:prstClr val="white"/>
                          </a:solidFill>
                          <a:ln>
                            <a:noFill/>
                          </a:ln>
                          <a:effectLst/>
                        </wps:spPr>
                        <wps:txbx>
                          <w:txbxContent>
                            <w:p w:rsidR="00921927" w:rsidRPr="001A149D" w:rsidRDefault="00921927" w:rsidP="00712219">
                              <w:pPr>
                                <w:pStyle w:val="Caption"/>
                                <w:rPr>
                                  <w:noProof/>
                                  <w:sz w:val="24"/>
                                  <w:szCs w:val="20"/>
                                </w:rPr>
                              </w:pPr>
                              <w:r>
                                <w:t xml:space="preserve">Figure </w:t>
                              </w:r>
                              <w:r>
                                <w:fldChar w:fldCharType="begin"/>
                              </w:r>
                              <w:r w:rsidRPr="00B72306">
                                <w:instrText xml:space="preserve"> SEQ Figure \* ARABIC </w:instrText>
                              </w:r>
                              <w:r>
                                <w:fldChar w:fldCharType="separate"/>
                              </w:r>
                              <w:r w:rsidR="002E5147">
                                <w:rPr>
                                  <w:noProof/>
                                </w:rPr>
                                <w:t>11</w:t>
                              </w:r>
                              <w:r>
                                <w:rPr>
                                  <w:noProof/>
                                </w:rPr>
                                <w:fldChar w:fldCharType="end"/>
                              </w:r>
                              <w:r>
                                <w:rPr>
                                  <w:noProof/>
                                </w:rPr>
                                <w:t xml:space="preserve"> Percentage of accuracy on phas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7" o:spid="_x0000_s1071" style="position:absolute;margin-left:0;margin-top:6.65pt;width:4in;height:239.75pt;z-index:251700224" coordsize="36576,30448"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">
                <v:shape id="Chart 28" o:spid="_x0000_s1072" type="#_x0000_t75" style="position:absolute;left:-121;top:-121;width:36879;height:2773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">
                  <v:imagedata r:id="rId41" o:title=""/>
                  <o:lock v:ext="edit" aspectratio="f"/>
                </v:shape>
                <v:shape id="Text Box 29" o:spid="_x0000_s1073" type="#_x0000_t202" style="position:absolute;top:27749;width:3657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921927" w:rsidRPr="001A149D" w:rsidRDefault="00921927" w:rsidP="00712219">
                        <w:pPr>
                          <w:pStyle w:val="Caption"/>
                          <w:rPr>
                            <w:noProof/>
                            <w:sz w:val="24"/>
                            <w:szCs w:val="20"/>
                          </w:rPr>
                        </w:pPr>
                        <w:r>
                          <w:t xml:space="preserve">Figure </w:t>
                        </w:r>
                        <w:r>
                          <w:fldChar w:fldCharType="begin"/>
                        </w:r>
                        <w:r w:rsidRPr="00B72306">
                          <w:instrText xml:space="preserve"> SEQ Figure \* ARABIC </w:instrText>
                        </w:r>
                        <w:r>
                          <w:fldChar w:fldCharType="separate"/>
                        </w:r>
                        <w:r w:rsidR="002E5147">
                          <w:rPr>
                            <w:noProof/>
                          </w:rPr>
                          <w:t>11</w:t>
                        </w:r>
                        <w:r>
                          <w:rPr>
                            <w:noProof/>
                          </w:rPr>
                          <w:fldChar w:fldCharType="end"/>
                        </w:r>
                        <w:r>
                          <w:rPr>
                            <w:noProof/>
                          </w:rPr>
                          <w:t xml:space="preserve"> Percentage of accuracy on phase 3</w:t>
                        </w:r>
                      </w:p>
                    </w:txbxContent>
                  </v:textbox>
                </v:shape>
                <w10:wrap type="square"/>
              </v:group>
              <o:OLEObject Type="Embed" ProgID="Excel.Chart.8" ShapeID="Chart 28" DrawAspect="Content" ObjectID="_1478184221" r:id="rId42">
                <o:FieldCodes>\s</o:FieldCodes>
              </o:OLEObject>
            </w:pict>
          </mc:Fallback>
        </mc:AlternateContent>
      </w:r>
      <w:r w:rsidR="00BF3680" w:rsidRPr="00131217">
        <w:t>Phase Three Results</w:t>
      </w:r>
    </w:p>
    <w:p w:rsidR="00543ECA" w:rsidRPr="00131217" w:rsidRDefault="002D0952" w:rsidP="00543ECA">
      <w:r w:rsidRPr="00131217">
        <w:t>The sphere shows a success rate barely above random whereas the Prism shows a success rate of more than 80%. Overall the success rate for all three shapes was 55%. The results of phase three are shown in table 3.</w:t>
      </w:r>
      <w:r w:rsidR="00543ECA" w:rsidRPr="00131217">
        <w:t xml:space="preserve"> </w:t>
      </w:r>
    </w:p>
    <w:p w:rsidR="00017618" w:rsidRPr="00131217" w:rsidRDefault="00543ECA" w:rsidP="00017618">
      <w:r w:rsidRPr="00131217">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Pr="00131217" w:rsidRDefault="002D0952" w:rsidP="00EF79AC">
      <w:pPr>
        <w:pStyle w:val="Heading4"/>
      </w:pPr>
      <w:r w:rsidRPr="00131217">
        <w:lastRenderedPageBreak/>
        <w:t>Phase Three Evaluation</w:t>
      </w:r>
    </w:p>
    <w:p w:rsidR="002D0952" w:rsidRPr="00131217" w:rsidRDefault="002D0952" w:rsidP="002D0952">
      <w:r w:rsidRPr="00131217">
        <w:t xml:space="preserve">The most surprising result in this phase was the Prism. I expected this shape to be the most unfamiliar and hence the hardest to identify. But it happened that because of the ultrasonic nature of the sensor, the behavior of the feedback was </w:t>
      </w:r>
      <w:r w:rsidR="00DF3EC6" w:rsidRPr="00131217">
        <w:t xml:space="preserve">not what the subject was expecting </w:t>
      </w:r>
      <w:r w:rsidRPr="00131217">
        <w:t>and for that same reason it was the most recognizable once the user knew that was the prism’s “signature”. What happened is that as the subject approached a side of the</w:t>
      </w:r>
      <w:r w:rsidR="00DF3EC6" w:rsidRPr="00131217">
        <w:t xml:space="preserve"> prism, the frequency would increase as expected for this and other shapes but once the subjec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704625" w:rsidRPr="00131217" w:rsidRDefault="00DF3EC6" w:rsidP="00017618">
      <w:r w:rsidRPr="00131217">
        <w:t>I believe this to be the most significant result because it is the result that shows that it is through the exploration of the artificial sense that we will learn to use it, even if what we feel might seem un-intuitive, as long as it is constant it will behave as a new sense with its own intricate patterns.</w:t>
      </w:r>
    </w:p>
    <w:p w:rsidR="00704625" w:rsidRPr="00131217" w:rsidRDefault="00704625" w:rsidP="00704625">
      <w:r w:rsidRPr="00131217">
        <w:br w:type="page"/>
      </w:r>
    </w:p>
    <w:p w:rsidR="00704625" w:rsidRPr="00131217" w:rsidRDefault="00131217" w:rsidP="00704625">
      <w:pPr>
        <w:pStyle w:val="Heading3"/>
      </w:pPr>
      <w:bookmarkStart w:id="46" w:name="_Toc404432785"/>
      <w:r>
        <w:rPr>
          <w:noProof/>
        </w:rPr>
        <w:lastRenderedPageBreak/>
        <mc:AlternateContent>
          <mc:Choice Requires="wpg">
            <w:drawing>
              <wp:anchor distT="0" distB="0" distL="114300" distR="114300" simplePos="0" relativeHeight="251776000" behindDoc="0" locked="0" layoutInCell="1" allowOverlap="1">
                <wp:simplePos x="0" y="0"/>
                <wp:positionH relativeFrom="column">
                  <wp:posOffset>36576</wp:posOffset>
                </wp:positionH>
                <wp:positionV relativeFrom="paragraph">
                  <wp:posOffset>65837</wp:posOffset>
                </wp:positionV>
                <wp:extent cx="3209925" cy="2741930"/>
                <wp:effectExtent l="95250" t="57150" r="123825" b="1270"/>
                <wp:wrapSquare wrapText="bothSides"/>
                <wp:docPr id="86" name="Group 86"/>
                <wp:cNvGraphicFramePr/>
                <a:graphic xmlns:a="http://schemas.openxmlformats.org/drawingml/2006/main">
                  <a:graphicData uri="http://schemas.microsoft.com/office/word/2010/wordprocessingGroup">
                    <wpg:wgp>
                      <wpg:cNvGrpSpPr/>
                      <wpg:grpSpPr>
                        <a:xfrm>
                          <a:off x="0" y="0"/>
                          <a:ext cx="3209925" cy="2741930"/>
                          <a:chOff x="0" y="0"/>
                          <a:chExt cx="3209925" cy="2741930"/>
                        </a:xfrm>
                      </wpg:grpSpPr>
                      <wpg:grpSp>
                        <wpg:cNvPr id="79" name="Group 79"/>
                        <wpg:cNvGrpSpPr/>
                        <wpg:grpSpPr>
                          <a:xfrm>
                            <a:off x="0" y="0"/>
                            <a:ext cx="3209925" cy="2413635"/>
                            <a:chOff x="0" y="0"/>
                            <a:chExt cx="3657600" cy="2750515"/>
                          </a:xfrm>
                        </wpg:grpSpPr>
                        <pic:pic xmlns:pic="http://schemas.openxmlformats.org/drawingml/2006/picture">
                          <pic:nvPicPr>
                            <pic:cNvPr id="42" name="Picture 42"/>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57600" cy="2750515"/>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78" name="Oval Callout 78"/>
                          <wps:cNvSpPr/>
                          <wps:spPr>
                            <a:xfrm>
                              <a:off x="1528877" y="2017363"/>
                              <a:ext cx="1185063" cy="462788"/>
                            </a:xfrm>
                            <a:prstGeom prst="wedgeEllipseCallout">
                              <a:avLst>
                                <a:gd name="adj1" fmla="val 47000"/>
                                <a:gd name="adj2" fmla="val -130813"/>
                              </a:avLst>
                            </a:prstGeom>
                          </wps:spPr>
                          <wps:style>
                            <a:lnRef idx="2">
                              <a:schemeClr val="dk1"/>
                            </a:lnRef>
                            <a:fillRef idx="1">
                              <a:schemeClr val="lt1"/>
                            </a:fillRef>
                            <a:effectRef idx="0">
                              <a:schemeClr val="dk1"/>
                            </a:effectRef>
                            <a:fontRef idx="minor">
                              <a:schemeClr val="dk1"/>
                            </a:fontRef>
                          </wps:style>
                          <wps:txbx>
                            <w:txbxContent>
                              <w:p w:rsidR="00921927" w:rsidRPr="00131217" w:rsidRDefault="00921927" w:rsidP="00C43214">
                                <w:pPr>
                                  <w:jc w:val="center"/>
                                </w:pPr>
                                <w:r w:rsidRPr="00131217">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Oval Callout 80"/>
                          <wps:cNvSpPr/>
                          <wps:spPr>
                            <a:xfrm>
                              <a:off x="2114093" y="409480"/>
                              <a:ext cx="1331367" cy="409920"/>
                            </a:xfrm>
                            <a:prstGeom prst="wedgeEllipseCallout">
                              <a:avLst>
                                <a:gd name="adj1" fmla="val -54465"/>
                                <a:gd name="adj2" fmla="val 81573"/>
                              </a:avLst>
                            </a:prstGeom>
                          </wps:spPr>
                          <wps:style>
                            <a:lnRef idx="2">
                              <a:schemeClr val="dk1"/>
                            </a:lnRef>
                            <a:fillRef idx="1">
                              <a:schemeClr val="lt1"/>
                            </a:fillRef>
                            <a:effectRef idx="0">
                              <a:schemeClr val="dk1"/>
                            </a:effectRef>
                            <a:fontRef idx="minor">
                              <a:schemeClr val="dk1"/>
                            </a:fontRef>
                          </wps:style>
                          <wps:txbx>
                            <w:txbxContent>
                              <w:p w:rsidR="00921927" w:rsidRPr="00C43214" w:rsidRDefault="00921927" w:rsidP="00C43214">
                                <w:pPr>
                                  <w:jc w:val="center"/>
                                  <w:rPr>
                                    <w:lang w:val="es-US"/>
                                  </w:rPr>
                                </w:pPr>
                                <w:r w:rsidRPr="00131217">
                                  <w:t>IOIO</w:t>
                                </w:r>
                                <w:r>
                                  <w:rPr>
                                    <w:lang w:val="es-US"/>
                                  </w:rPr>
                                  <w:t xml:space="preserve"> </w:t>
                                </w:r>
                                <w:proofErr w:type="spellStart"/>
                                <w:r>
                                  <w:rPr>
                                    <w:lang w:val="es-US"/>
                                  </w:rPr>
                                  <w:t>Board</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5" name="Text Box 85"/>
                        <wps:cNvSpPr txBox="1"/>
                        <wps:spPr>
                          <a:xfrm>
                            <a:off x="0" y="2472055"/>
                            <a:ext cx="3209925" cy="269875"/>
                          </a:xfrm>
                          <a:prstGeom prst="rect">
                            <a:avLst/>
                          </a:prstGeom>
                          <a:solidFill>
                            <a:prstClr val="white"/>
                          </a:solidFill>
                          <a:ln>
                            <a:noFill/>
                          </a:ln>
                          <a:effectLst/>
                        </wps:spPr>
                        <wps:txbx>
                          <w:txbxContent>
                            <w:p w:rsidR="00921927" w:rsidRPr="006D6050" w:rsidRDefault="00921927" w:rsidP="00131217">
                              <w:pPr>
                                <w:pStyle w:val="Caption"/>
                                <w:rPr>
                                  <w:bCs w:val="0"/>
                                  <w:smallCaps/>
                                  <w:noProof/>
                                  <w:spacing w:val="5"/>
                                  <w:sz w:val="24"/>
                                  <w:szCs w:val="24"/>
                                </w:rPr>
                              </w:pPr>
                              <w:r>
                                <w:t xml:space="preserve">Figure </w:t>
                              </w:r>
                              <w:r>
                                <w:fldChar w:fldCharType="begin"/>
                              </w:r>
                              <w:r>
                                <w:instrText xml:space="preserve"> SEQ Figure \* ARABIC </w:instrText>
                              </w:r>
                              <w:r>
                                <w:fldChar w:fldCharType="separate"/>
                              </w:r>
                              <w:r w:rsidR="002E5147">
                                <w:rPr>
                                  <w:noProof/>
                                </w:rPr>
                                <w:t>12</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6" o:spid="_x0000_s1074" style="position:absolute;margin-left:2.9pt;margin-top:5.2pt;width:252.75pt;height:215.9pt;z-index:251776000" coordsize="32099,2741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">
                <v:group id="Group 79" o:spid="_x0000_s1075" style="position:absolute;width:32099;height:24136" coordsize="36576,275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shape id="Picture 42" o:spid="_x0000_s1076" type="#_x0000_t75" style="position:absolute;width:36576;height:27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iponFAAAA2wAAAA8AAABkcnMvZG93bnJldi54bWxEj09rwkAUxO+C32F5Qi+lbpSiJbqK/1K8&#10;KGh78fbIPpNo9m3IriZ++65Q8DjMzG+Y6bw1pbhT7QrLCgb9CARxanXBmYLfn+TjC4TzyBpLy6Tg&#10;QQ7ms25nirG2DR/ofvSZCBB2MSrIva9iKV2ak0HXtxVx8M62NuiDrDOpa2wC3JRyGEUjabDgsJBj&#10;Rauc0uvxZhS8n/blOFo2m4RHO7f5Tta3B16Ueuu1iwkIT61/hf/bW63gcwjPL+EHyNk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IqaJxQAAANsAAAAPAAAAAAAAAAAAAAAA&#10;AJ8CAABkcnMvZG93bnJldi54bWxQSwUGAAAAAAQABAD3AAAAkQMAAAAA&#10;" filled="t" fillcolor="#ededed" stroked="t" strokecolor="black [3213]" strokeweight="2.25pt">
                    <v:stroke endcap="square"/>
                    <v:imagedata r:id="rId44" o:title=""/>
                    <v:shadow on="t" color="black" opacity="26214f" origin="-.5,-.5" offset="0,.5mm"/>
                    <v:path arrowok="t"/>
                  </v:shape>
                  <v:shapetype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Oval Callout 78" o:spid="_x0000_s1077" type="#_x0000_t63" style="position:absolute;left:15288;top:20173;width:11851;height:46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EdY8AA&#10;AADbAAAADwAAAGRycy9kb3ducmV2LnhtbERPTWvCQBC9F/oflin0UuqmClVSVykFpaAXtXieZsck&#10;NDsbsmOM/945CD0+3vd8OYTG9NSlOrKDt1EGhriIvubSwc9h9ToDkwTZYxOZHFwpwXLx+DDH3McL&#10;76jfS2k0hFOODiqRNrc2FRUFTKPYEit3il1AUdiV1nd40fDQ2HGWvduANWtDhS19VVT87c/BwfR0&#10;7OPLdiWbHfrxelb+ynEyde75afj8ACM0yL/47v726tOx+kV/gF3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EdY8AAAADbAAAADwAAAAAAAAAAAAAAAACYAgAAZHJzL2Rvd25y&#10;ZXYueG1sUEsFBgAAAAAEAAQA9QAAAIUDAAAAAA==&#10;" adj="20952,-17456" fillcolor="white [3201]" strokecolor="black [3200]" strokeweight="2pt">
                    <v:textbox>
                      <w:txbxContent>
                        <w:p w:rsidR="00921927" w:rsidRPr="00131217" w:rsidRDefault="00921927" w:rsidP="00C43214">
                          <w:pPr>
                            <w:jc w:val="center"/>
                          </w:pPr>
                          <w:r w:rsidRPr="00131217">
                            <w:t>Sensor</w:t>
                          </w:r>
                        </w:p>
                      </w:txbxContent>
                    </v:textbox>
                  </v:shape>
                  <v:shape id="Oval Callout 80" o:spid="_x0000_s1078" type="#_x0000_t63" style="position:absolute;left:21140;top:4094;width:13314;height:41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2n1MAA&#10;AADbAAAADwAAAGRycy9kb3ducmV2LnhtbERPPW/CMBDdK/EfrENiKw4MCKUYVBBUwEaCOl/ja5Ji&#10;n6PYDYFfjwckxqf3vVj11oiOWl87VjAZJyCIC6drLhWc8937HIQPyBqNY1JwIw+r5eBtgal2Vz5R&#10;l4VSxBD2KSqoQmhSKX1RkUU/dg1x5H5dazFE2JZSt3iN4dbIaZLMpMWaY0OFDW0qKi7Zv1WQZ7Nz&#10;/vPVdHf9vV0fD3+7rbkYpUbD/vMDRKA+vMRP914rmMf18Uv8AXL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62n1MAAAADbAAAADwAAAAAAAAAAAAAAAACYAgAAZHJzL2Rvd25y&#10;ZXYueG1sUEsFBgAAAAAEAAQA9QAAAIUDAAAAAA==&#10;" adj="-964,28420" fillcolor="white [3201]" strokecolor="black [3200]" strokeweight="2pt">
                    <v:textbox>
                      <w:txbxContent>
                        <w:p w:rsidR="00921927" w:rsidRPr="00C43214" w:rsidRDefault="00921927" w:rsidP="00C43214">
                          <w:pPr>
                            <w:jc w:val="center"/>
                            <w:rPr>
                              <w:lang w:val="es-US"/>
                            </w:rPr>
                          </w:pPr>
                          <w:r w:rsidRPr="00131217">
                            <w:t>IOIO</w:t>
                          </w:r>
                          <w:r>
                            <w:rPr>
                              <w:lang w:val="es-US"/>
                            </w:rPr>
                            <w:t xml:space="preserve"> </w:t>
                          </w:r>
                          <w:proofErr w:type="spellStart"/>
                          <w:r>
                            <w:rPr>
                              <w:lang w:val="es-US"/>
                            </w:rPr>
                            <w:t>Board</w:t>
                          </w:r>
                          <w:proofErr w:type="spellEnd"/>
                        </w:p>
                      </w:txbxContent>
                    </v:textbox>
                  </v:shape>
                </v:group>
                <v:shape id="Text Box 85" o:spid="_x0000_s1079" type="#_x0000_t202" style="position:absolute;top:24720;width:32099;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yt2cYA&#10;AADbAAAADwAAAGRycy9kb3ducmV2LnhtbESPQWsCMRSE74X+h/AKvRTNtlWR1SgiLbS9iKsXb4/N&#10;c7N287IkWV3/vSkUPA4z8w0zX/a2EWfyoXas4HWYgSAuna65UrDffQ6mIEJE1tg4JgVXCrBcPD7M&#10;Mdfuwls6F7ESCcIhRwUmxjaXMpSGLIaha4mTd3TeYkzSV1J7vCS4beRblk2kxZrTgsGW1obK36Kz&#10;Cjajw8a8dMePn9Xo3X/vu/XkVBVKPT/1qxmISH28h//bX1rBd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gyt2cYAAADbAAAADwAAAAAAAAAAAAAAAACYAgAAZHJz&#10;L2Rvd25yZXYueG1sUEsFBgAAAAAEAAQA9QAAAIsDAAAAAA==&#10;" stroked="f">
                  <v:textbox style="mso-fit-shape-to-text:t" inset="0,0,0,0">
                    <w:txbxContent>
                      <w:p w:rsidR="00921927" w:rsidRPr="006D6050" w:rsidRDefault="00921927" w:rsidP="00131217">
                        <w:pPr>
                          <w:pStyle w:val="Caption"/>
                          <w:rPr>
                            <w:bCs w:val="0"/>
                            <w:smallCaps/>
                            <w:noProof/>
                            <w:spacing w:val="5"/>
                            <w:sz w:val="24"/>
                            <w:szCs w:val="24"/>
                          </w:rPr>
                        </w:pPr>
                        <w:r>
                          <w:t xml:space="preserve">Figure </w:t>
                        </w:r>
                        <w:r>
                          <w:fldChar w:fldCharType="begin"/>
                        </w:r>
                        <w:r>
                          <w:instrText xml:space="preserve"> SEQ Figure \* ARABIC </w:instrText>
                        </w:r>
                        <w:r>
                          <w:fldChar w:fldCharType="separate"/>
                        </w:r>
                        <w:r w:rsidR="002E5147">
                          <w:rPr>
                            <w:noProof/>
                          </w:rPr>
                          <w:t>12</w:t>
                        </w:r>
                        <w:r>
                          <w:fldChar w:fldCharType="end"/>
                        </w:r>
                      </w:p>
                    </w:txbxContent>
                  </v:textbox>
                </v:shape>
                <w10:wrap type="square"/>
              </v:group>
            </w:pict>
          </mc:Fallback>
        </mc:AlternateContent>
      </w:r>
      <w:r w:rsidR="00704625" w:rsidRPr="00131217">
        <w:t>Normalization of the Sensor</w:t>
      </w:r>
      <w:bookmarkEnd w:id="46"/>
    </w:p>
    <w:p w:rsidR="00704625" w:rsidRPr="00131217" w:rsidRDefault="00704625" w:rsidP="00704625">
      <w:r w:rsidRPr="00131217">
        <w:t>A lot of care was taken in order to get accurate raw readings from the sensor in order to determine its specific characteristics.</w:t>
      </w:r>
      <w:r w:rsidR="00C43214" w:rsidRPr="00131217">
        <w:t xml:space="preserve"> </w:t>
      </w:r>
    </w:p>
    <w:p w:rsidR="00C43214" w:rsidRPr="00131217" w:rsidRDefault="00C43214" w:rsidP="00704625">
      <w:r w:rsidRPr="00131217">
        <w:t>A rig was built to hold the sensor over the objects at a constant height and completely still.</w:t>
      </w:r>
    </w:p>
    <w:p w:rsidR="0088448A" w:rsidRDefault="001F035F" w:rsidP="00704625">
      <w:r>
        <w:rPr>
          <w:noProof/>
        </w:rPr>
        <mc:AlternateContent>
          <mc:Choice Requires="wpg">
            <w:drawing>
              <wp:anchor distT="0" distB="0" distL="114300" distR="114300" simplePos="0" relativeHeight="251778048" behindDoc="0" locked="0" layoutInCell="1" allowOverlap="1" wp14:anchorId="23D0BD2D" wp14:editId="19F63EDE">
                <wp:simplePos x="0" y="0"/>
                <wp:positionH relativeFrom="column">
                  <wp:posOffset>-3448050</wp:posOffset>
                </wp:positionH>
                <wp:positionV relativeFrom="paragraph">
                  <wp:posOffset>1137285</wp:posOffset>
                </wp:positionV>
                <wp:extent cx="2406650" cy="3539490"/>
                <wp:effectExtent l="95250" t="76200" r="107950" b="3810"/>
                <wp:wrapSquare wrapText="bothSides"/>
                <wp:docPr id="88" name="Group 88"/>
                <wp:cNvGraphicFramePr/>
                <a:graphic xmlns:a="http://schemas.openxmlformats.org/drawingml/2006/main">
                  <a:graphicData uri="http://schemas.microsoft.com/office/word/2010/wordprocessingGroup">
                    <wpg:wgp>
                      <wpg:cNvGrpSpPr/>
                      <wpg:grpSpPr>
                        <a:xfrm>
                          <a:off x="0" y="0"/>
                          <a:ext cx="2406650" cy="3539490"/>
                          <a:chOff x="0" y="0"/>
                          <a:chExt cx="2406650" cy="3539490"/>
                        </a:xfrm>
                      </wpg:grpSpPr>
                      <wpg:grpSp>
                        <wpg:cNvPr id="81" name="Group 81"/>
                        <wpg:cNvGrpSpPr/>
                        <wpg:grpSpPr>
                          <a:xfrm>
                            <a:off x="0" y="0"/>
                            <a:ext cx="2406650" cy="3209925"/>
                            <a:chOff x="457200" y="-453715"/>
                            <a:chExt cx="2743199" cy="3657946"/>
                          </a:xfrm>
                        </wpg:grpSpPr>
                        <pic:pic xmlns:pic="http://schemas.openxmlformats.org/drawingml/2006/picture">
                          <pic:nvPicPr>
                            <pic:cNvPr id="82" name="Picture 82"/>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rot="5400000">
                              <a:off x="-173" y="3658"/>
                              <a:ext cx="3657946" cy="2743199"/>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83" name="Oval Callout 83"/>
                          <wps:cNvSpPr/>
                          <wps:spPr>
                            <a:xfrm>
                              <a:off x="1398760" y="1255208"/>
                              <a:ext cx="1568227" cy="916983"/>
                            </a:xfrm>
                            <a:prstGeom prst="wedgeEllipseCallout">
                              <a:avLst>
                                <a:gd name="adj1" fmla="val -59525"/>
                                <a:gd name="adj2" fmla="val 67060"/>
                              </a:avLst>
                            </a:prstGeom>
                          </wps:spPr>
                          <wps:style>
                            <a:lnRef idx="2">
                              <a:schemeClr val="dk1"/>
                            </a:lnRef>
                            <a:fillRef idx="1">
                              <a:schemeClr val="lt1"/>
                            </a:fillRef>
                            <a:effectRef idx="0">
                              <a:schemeClr val="dk1"/>
                            </a:effectRef>
                            <a:fontRef idx="minor">
                              <a:schemeClr val="dk1"/>
                            </a:fontRef>
                          </wps:style>
                          <wps:txbx>
                            <w:txbxContent>
                              <w:p w:rsidR="00921927" w:rsidRPr="00131217" w:rsidRDefault="00921927" w:rsidP="00C43214">
                                <w:pPr>
                                  <w:jc w:val="center"/>
                                </w:pPr>
                                <w:r w:rsidRPr="00131217">
                                  <w:t>One Inch mark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7" name="Text Box 87"/>
                        <wps:cNvSpPr txBox="1"/>
                        <wps:spPr>
                          <a:xfrm>
                            <a:off x="0" y="3269615"/>
                            <a:ext cx="2406650" cy="269875"/>
                          </a:xfrm>
                          <a:prstGeom prst="rect">
                            <a:avLst/>
                          </a:prstGeom>
                          <a:solidFill>
                            <a:prstClr val="white"/>
                          </a:solidFill>
                          <a:ln>
                            <a:noFill/>
                          </a:ln>
                          <a:effectLst/>
                        </wps:spPr>
                        <wps:txbx>
                          <w:txbxContent>
                            <w:p w:rsidR="00921927" w:rsidRPr="006E2F85" w:rsidRDefault="00921927" w:rsidP="00131217">
                              <w:pPr>
                                <w:pStyle w:val="Caption"/>
                                <w:rPr>
                                  <w:noProof/>
                                  <w:sz w:val="24"/>
                                  <w:szCs w:val="20"/>
                                </w:rPr>
                              </w:pPr>
                              <w:r>
                                <w:t xml:space="preserve">Figure </w:t>
                              </w:r>
                              <w:r>
                                <w:fldChar w:fldCharType="begin"/>
                              </w:r>
                              <w:r>
                                <w:instrText xml:space="preserve"> SEQ Figure \* ARABIC </w:instrText>
                              </w:r>
                              <w:r>
                                <w:fldChar w:fldCharType="separate"/>
                              </w:r>
                              <w:r w:rsidR="002E5147">
                                <w:rPr>
                                  <w:noProof/>
                                </w:rPr>
                                <w:t>13</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88" o:spid="_x0000_s1080" style="position:absolute;left:0;text-align:left;margin-left:-271.5pt;margin-top:89.55pt;width:189.5pt;height:278.7pt;z-index:251778048;mso-height-relative:margin" coordsize="24066,353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&#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">
                <v:group id="Group 81" o:spid="_x0000_s1081" style="position:absolute;width:24066;height:32099" coordorigin="4572,-4537" coordsize="27431,365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shape id="Picture 82" o:spid="_x0000_s1082" type="#_x0000_t75" style="position:absolute;left:-2;top:37;width:36579;height:2743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u7FvEAAAA2wAAAA8AAABkcnMvZG93bnJldi54bWxEj0FrwkAUhO8F/8PyhF5K3ZhDiamrqBDq&#10;RWhjoT0+sq9JMPs27K5J/PduodDjMDPfMOvtZDoxkPOtZQXLRQKCuLK65VrB57l4zkD4gKyxs0wK&#10;buRhu5k9rDHXduQPGspQiwhhn6OCJoQ+l9JXDRn0C9sTR+/HOoMhSldL7XCMcNPJNElepMGW40KD&#10;PR0aqi7l1Sg4fxdc7/D9bRh5vzo88UpmXyelHufT7hVEoCn8h//aR60gS+H3S/wBcnM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Ku7FvEAAAA2wAAAA8AAAAAAAAAAAAAAAAA&#10;nwIAAGRycy9kb3ducmV2LnhtbFBLBQYAAAAABAAEAPcAAACQAwAAAAA=&#10;" filled="t" fillcolor="#ededed" stroked="t" strokecolor="black [3213]" strokeweight="2.25pt">
                    <v:stroke endcap="square"/>
                    <v:imagedata r:id="rId46" o:title=""/>
                    <v:shadow on="t" color="black" opacity="26214f" origin="-.5,-.5" offset="0,.5mm"/>
                    <v:path arrowok="t"/>
                  </v:shape>
                  <v:shape id="Oval Callout 83" o:spid="_x0000_s1083" type="#_x0000_t63" style="position:absolute;left:13987;top:12552;width:15682;height:9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6q98UA&#10;AADbAAAADwAAAGRycy9kb3ducmV2LnhtbESPQWvCQBSE70L/w/IKvenGprSauooIgqIitQWvr9ln&#10;NjT7NmS3JvXXuwXB4zAz3zCTWWcrcabGl44VDAcJCOLc6ZILBV+fy/4IhA/IGivHpOCPPMymD70J&#10;Ztq1/EHnQyhEhLDPUIEJoc6k9Lkhi37gauLonVxjMUTZFFI32Ea4reRzkrxKiyXHBYM1LQzlP4df&#10;q8C+yWO7bk2d7rt0Hr5fxpvtZafU02M3fwcRqAv38K290gpGKfx/iT9AT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vqr3xQAAANsAAAAPAAAAAAAAAAAAAAAAAJgCAABkcnMv&#10;ZG93bnJldi54bWxQSwUGAAAAAAQABAD1AAAAigMAAAAA&#10;" adj="-2057,25285" fillcolor="white [3201]" strokecolor="black [3200]" strokeweight="2pt">
                    <v:textbox>
                      <w:txbxContent>
                        <w:p w:rsidR="00921927" w:rsidRPr="00131217" w:rsidRDefault="00921927" w:rsidP="00C43214">
                          <w:pPr>
                            <w:jc w:val="center"/>
                          </w:pPr>
                          <w:r w:rsidRPr="00131217">
                            <w:t>One Inch markings</w:t>
                          </w:r>
                        </w:p>
                      </w:txbxContent>
                    </v:textbox>
                  </v:shape>
                </v:group>
                <v:shape id="Text Box 87" o:spid="_x0000_s1084" type="#_x0000_t202" style="position:absolute;top:32696;width:24066;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KWNcYA&#10;AADbAAAADwAAAGRycy9kb3ducmV2LnhtbESPQWsCMRSE74X+h/AKvRTNthWV1SgiLbS9iKsXb4/N&#10;c7N287IkWV3/vSkUPA4z8w0zX/a2EWfyoXas4HWYgSAuna65UrDffQ6mIEJE1tg4JgVXCrBcPD7M&#10;Mdfuwls6F7ESCcIhRwUmxjaXMpSGLIaha4mTd3TeYkzSV1J7vCS4beRblo2lxZrTgsGW1obK36Kz&#10;Cjajw8a8dMePn9Xo3X/vu/X4VBVKPT/1qxmISH28h//bX1rBdAJ/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ZKWNcYAAADbAAAADwAAAAAAAAAAAAAAAACYAgAAZHJz&#10;L2Rvd25yZXYueG1sUEsFBgAAAAAEAAQA9QAAAIsDAAAAAA==&#10;" stroked="f">
                  <v:textbox style="mso-fit-shape-to-text:t" inset="0,0,0,0">
                    <w:txbxContent>
                      <w:p w:rsidR="00921927" w:rsidRPr="006E2F85" w:rsidRDefault="00921927" w:rsidP="00131217">
                        <w:pPr>
                          <w:pStyle w:val="Caption"/>
                          <w:rPr>
                            <w:noProof/>
                            <w:sz w:val="24"/>
                            <w:szCs w:val="20"/>
                          </w:rPr>
                        </w:pPr>
                        <w:r>
                          <w:t xml:space="preserve">Figure </w:t>
                        </w:r>
                        <w:r>
                          <w:fldChar w:fldCharType="begin"/>
                        </w:r>
                        <w:r>
                          <w:instrText xml:space="preserve"> SEQ Figure \* ARABIC </w:instrText>
                        </w:r>
                        <w:r>
                          <w:fldChar w:fldCharType="separate"/>
                        </w:r>
                        <w:r w:rsidR="002E5147">
                          <w:rPr>
                            <w:noProof/>
                          </w:rPr>
                          <w:t>13</w:t>
                        </w:r>
                        <w:r>
                          <w:fldChar w:fldCharType="end"/>
                        </w:r>
                      </w:p>
                    </w:txbxContent>
                  </v:textbox>
                </v:shape>
                <w10:wrap type="square"/>
              </v:group>
            </w:pict>
          </mc:Fallback>
        </mc:AlternateContent>
      </w:r>
      <w:r w:rsidR="00C43214" w:rsidRPr="00131217">
        <w:t>The rig allowed for adjusting the distance of the sensor to the table and the objects to be sensed and markings on the table allowed for careful alignment of the rig along the sensing area.</w:t>
      </w:r>
      <w:r>
        <w:t xml:space="preserve"> Ten seconds of readings were taken at twelve positions along the sensing area. The sensor readings were taken at raw, 10 and 5 sensitivity levels. The test was conducted with various objects and at two different heights from the table. </w:t>
      </w:r>
    </w:p>
    <w:p w:rsidR="0088448A" w:rsidRDefault="0088448A">
      <w:r>
        <w:br w:type="page"/>
      </w:r>
    </w:p>
    <w:p w:rsidR="0088448A" w:rsidRDefault="0088448A" w:rsidP="00704625">
      <w:r>
        <w:rPr>
          <w:noProof/>
        </w:rPr>
        <w:lastRenderedPageBreak/>
        <mc:AlternateContent>
          <mc:Choice Requires="wpg">
            <w:drawing>
              <wp:anchor distT="0" distB="0" distL="114300" distR="114300" simplePos="0" relativeHeight="251804672" behindDoc="0" locked="0" layoutInCell="1" allowOverlap="1">
                <wp:simplePos x="0" y="0"/>
                <wp:positionH relativeFrom="column">
                  <wp:posOffset>36576</wp:posOffset>
                </wp:positionH>
                <wp:positionV relativeFrom="paragraph">
                  <wp:posOffset>21946</wp:posOffset>
                </wp:positionV>
                <wp:extent cx="5903366" cy="6114415"/>
                <wp:effectExtent l="0" t="0" r="21590" b="635"/>
                <wp:wrapTight wrapText="bothSides">
                  <wp:wrapPolygon edited="0">
                    <wp:start x="11432" y="0"/>
                    <wp:lineTo x="11432" y="9691"/>
                    <wp:lineTo x="0" y="10633"/>
                    <wp:lineTo x="0" y="21535"/>
                    <wp:lineTo x="21609" y="21535"/>
                    <wp:lineTo x="21609" y="0"/>
                    <wp:lineTo x="11432" y="0"/>
                  </wp:wrapPolygon>
                </wp:wrapTight>
                <wp:docPr id="127" name="Group 127"/>
                <wp:cNvGraphicFramePr/>
                <a:graphic xmlns:a="http://schemas.openxmlformats.org/drawingml/2006/main">
                  <a:graphicData uri="http://schemas.microsoft.com/office/word/2010/wordprocessingGroup">
                    <wpg:wgp>
                      <wpg:cNvGrpSpPr/>
                      <wpg:grpSpPr>
                        <a:xfrm>
                          <a:off x="0" y="0"/>
                          <a:ext cx="5903366" cy="6114415"/>
                          <a:chOff x="0" y="0"/>
                          <a:chExt cx="5903366" cy="6114415"/>
                        </a:xfrm>
                      </wpg:grpSpPr>
                      <wpg:grpSp>
                        <wpg:cNvPr id="125" name="Group 125"/>
                        <wpg:cNvGrpSpPr/>
                        <wpg:grpSpPr>
                          <a:xfrm>
                            <a:off x="0" y="0"/>
                            <a:ext cx="5903366" cy="5786323"/>
                            <a:chOff x="0" y="0"/>
                            <a:chExt cx="5903366" cy="5786323"/>
                          </a:xfrm>
                        </wpg:grpSpPr>
                        <wpg:graphicFrame>
                          <wpg:cNvPr id="124" name="Chart 124"/>
                          <wpg:cNvFrPr/>
                          <wpg:xfrm>
                            <a:off x="3160166" y="3043123"/>
                            <a:ext cx="2743200" cy="2743200"/>
                          </wpg:xfrm>
                          <a:graphic>
                            <a:graphicData uri="http://schemas.openxmlformats.org/drawingml/2006/chart">
                              <c:chart xmlns:c="http://schemas.openxmlformats.org/drawingml/2006/chart" xmlns:r="http://schemas.openxmlformats.org/officeDocument/2006/relationships" r:id="rId47"/>
                            </a:graphicData>
                          </a:graphic>
                        </wpg:graphicFrame>
                        <wpg:graphicFrame>
                          <wpg:cNvPr id="123" name="Chart 123"/>
                          <wpg:cNvFrPr/>
                          <wpg:xfrm>
                            <a:off x="0" y="3021177"/>
                            <a:ext cx="2743200" cy="2743200"/>
                          </wpg:xfrm>
                          <a:graphic>
                            <a:graphicData uri="http://schemas.openxmlformats.org/drawingml/2006/chart">
                              <c:chart xmlns:c="http://schemas.openxmlformats.org/drawingml/2006/chart" xmlns:r="http://schemas.openxmlformats.org/officeDocument/2006/relationships" r:id="rId48"/>
                            </a:graphicData>
                          </a:graphic>
                        </wpg:graphicFrame>
                        <wpg:graphicFrame>
                          <wpg:cNvPr id="122" name="Chart 122"/>
                          <wpg:cNvFrPr/>
                          <wpg:xfrm>
                            <a:off x="3160166" y="0"/>
                            <a:ext cx="2743200" cy="2743200"/>
                          </wpg:xfrm>
                          <a:graphic>
                            <a:graphicData uri="http://schemas.openxmlformats.org/drawingml/2006/chart">
                              <c:chart xmlns:c="http://schemas.openxmlformats.org/drawingml/2006/chart" xmlns:r="http://schemas.openxmlformats.org/officeDocument/2006/relationships" r:id="rId49"/>
                            </a:graphicData>
                          </a:graphic>
                        </wpg:graphicFrame>
                      </wpg:grpSp>
                      <wps:wsp>
                        <wps:cNvPr id="126" name="Text Box 126"/>
                        <wps:cNvSpPr txBox="1"/>
                        <wps:spPr>
                          <a:xfrm>
                            <a:off x="0" y="5844540"/>
                            <a:ext cx="5902325" cy="269875"/>
                          </a:xfrm>
                          <a:prstGeom prst="rect">
                            <a:avLst/>
                          </a:prstGeom>
                          <a:solidFill>
                            <a:prstClr val="white"/>
                          </a:solidFill>
                          <a:ln>
                            <a:noFill/>
                          </a:ln>
                          <a:effectLst/>
                        </wps:spPr>
                        <wps:txbx>
                          <w:txbxContent>
                            <w:p w:rsidR="00921927" w:rsidRPr="0008270E" w:rsidRDefault="00921927" w:rsidP="0088448A">
                              <w:pPr>
                                <w:pStyle w:val="Caption"/>
                                <w:rPr>
                                  <w:noProof/>
                                  <w:sz w:val="24"/>
                                  <w:szCs w:val="20"/>
                                </w:rPr>
                              </w:pPr>
                              <w:bookmarkStart w:id="47" w:name="_Ref404431933"/>
                              <w:r>
                                <w:t xml:space="preserve">Figure </w:t>
                              </w:r>
                              <w:r>
                                <w:fldChar w:fldCharType="begin"/>
                              </w:r>
                              <w:r>
                                <w:instrText xml:space="preserve"> SEQ Figure \* ARABIC </w:instrText>
                              </w:r>
                              <w:r>
                                <w:fldChar w:fldCharType="separate"/>
                              </w:r>
                              <w:r w:rsidR="002E5147">
                                <w:rPr>
                                  <w:noProof/>
                                </w:rPr>
                                <w:t>14</w:t>
                              </w:r>
                              <w:r>
                                <w:fldChar w:fldCharType="end"/>
                              </w:r>
                              <w:bookmarkEnd w:id="47"/>
                              <w:r>
                                <w:t>– Controlled measurements at 12”from table and no b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27" o:spid="_x0000_s1085" style="position:absolute;left:0;text-align:left;margin-left:2.9pt;margin-top:1.75pt;width:464.85pt;height:481.45pt;z-index:251804672" coordsize="59033,61144"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">
                <v:group id="Group 125" o:spid="_x0000_s1086" style="position:absolute;width:59033;height:57863" coordsize="59033,578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ZlpMMAAADcAAAADwAAAGRycy9kb3ducmV2LnhtbERPS2vCQBC+F/oflin0&#10;1mxisUjqKiIqPQShRpDehuyYBLOzIbvm8e+7QqG3+fies1yPphE9da62rCCJYhDEhdU1lwrO+f5t&#10;AcJ5ZI2NZVIwkYP16vlpiam2A39Tf/KlCCHsUlRQed+mUrqiIoMusi1x4K62M+gD7EqpOxxCuGnk&#10;LI4/pMGaQ0OFLW0rKm6nu1FwGHDYvCe7Prtdt9NPPj9esoSUen0ZN58gPI3+X/zn/tJh/mwO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QBmWkwwAAANwAAAAP&#10;AAAAAAAAAAAAAAAAAKoCAABkcnMvZG93bnJldi54bWxQSwUGAAAAAAQABAD6AAAAmgMAAAAA&#10;">
                  <v:shape id="Chart 124" o:spid="_x0000_s1087" type="#_x0000_t75" style="position:absolute;left:31516;top:30358;width:27554;height:2755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">
                    <v:imagedata r:id="rId50" o:title=""/>
                    <o:lock v:ext="edit" aspectratio="f"/>
                  </v:shape>
                  <v:shape id="Chart 123" o:spid="_x0000_s1088" type="#_x0000_t75" style="position:absolute;left:-60;top:30175;width:27552;height:2755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">
                    <v:imagedata r:id="rId51" o:title=""/>
                    <o:lock v:ext="edit" aspectratio="f"/>
                  </v:shape>
                  <v:shape id="Chart 122" o:spid="_x0000_s1089" type="#_x0000_t75" style="position:absolute;left:31516;top:-60;width:27554;height:27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">
                    <v:imagedata r:id="rId52" o:title=""/>
                    <o:lock v:ext="edit" aspectratio="f"/>
                  </v:shape>
                </v:group>
                <v:shape id="Text Box 126" o:spid="_x0000_s1090" type="#_x0000_t202" style="position:absolute;top:58445;width:5902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ZI+cQA&#10;AADcAAAADwAAAGRycy9kb3ducmV2LnhtbERPTWsCMRC9F/ofwhS8lJqtlaWsRhGp0PYi3XrxNmzG&#10;zepmsiRZ3f77RhC8zeN9znw52FacyYfGsYLXcQaCuHK64VrB7nfz8g4iRGSNrWNS8EcBlovHhzkW&#10;2l34h85lrEUK4VCgAhNjV0gZKkMWw9h1xIk7OG8xJuhrqT1eUrht5STLcmmx4dRgsKO1oepU9lbB&#10;drrfmuf+8PG9mr75r12/zo91qdToaVjNQEQa4l18c3/qNH+S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mSPnEAAAA3AAAAA8AAAAAAAAAAAAAAAAAmAIAAGRycy9k&#10;b3ducmV2LnhtbFBLBQYAAAAABAAEAPUAAACJAwAAAAA=&#10;" stroked="f">
                  <v:textbox style="mso-fit-shape-to-text:t" inset="0,0,0,0">
                    <w:txbxContent>
                      <w:p w:rsidR="00921927" w:rsidRPr="0008270E" w:rsidRDefault="00921927" w:rsidP="0088448A">
                        <w:pPr>
                          <w:pStyle w:val="Caption"/>
                          <w:rPr>
                            <w:noProof/>
                            <w:sz w:val="24"/>
                            <w:szCs w:val="20"/>
                          </w:rPr>
                        </w:pPr>
                        <w:bookmarkStart w:id="48" w:name="_Ref404431933"/>
                        <w:r>
                          <w:t xml:space="preserve">Figure </w:t>
                        </w:r>
                        <w:r>
                          <w:fldChar w:fldCharType="begin"/>
                        </w:r>
                        <w:r>
                          <w:instrText xml:space="preserve"> SEQ Figure \* ARABIC </w:instrText>
                        </w:r>
                        <w:r>
                          <w:fldChar w:fldCharType="separate"/>
                        </w:r>
                        <w:r w:rsidR="002E5147">
                          <w:rPr>
                            <w:noProof/>
                          </w:rPr>
                          <w:t>14</w:t>
                        </w:r>
                        <w:r>
                          <w:fldChar w:fldCharType="end"/>
                        </w:r>
                        <w:bookmarkEnd w:id="48"/>
                        <w:r>
                          <w:t>– Controlled measurements at 12”from table and no bars</w:t>
                        </w:r>
                      </w:p>
                    </w:txbxContent>
                  </v:textbox>
                </v:shape>
                <w10:wrap type="tight"/>
              </v:group>
            </w:pict>
          </mc:Fallback>
        </mc:AlternateContent>
      </w:r>
      <w:r>
        <w:rPr>
          <w:noProof/>
        </w:rPr>
        <w:drawing>
          <wp:anchor distT="0" distB="0" distL="114300" distR="114300" simplePos="0" relativeHeight="251799552" behindDoc="1" locked="0" layoutInCell="1" allowOverlap="1" wp14:anchorId="1EEA77BF" wp14:editId="2400A6AA">
            <wp:simplePos x="0" y="0"/>
            <wp:positionH relativeFrom="column">
              <wp:posOffset>34925</wp:posOffset>
            </wp:positionH>
            <wp:positionV relativeFrom="paragraph">
              <wp:posOffset>43815</wp:posOffset>
            </wp:positionV>
            <wp:extent cx="2743200" cy="2741930"/>
            <wp:effectExtent l="38100" t="38100" r="38100" b="39370"/>
            <wp:wrapTight wrapText="bothSides">
              <wp:wrapPolygon edited="0">
                <wp:start x="-300" y="-300"/>
                <wp:lineTo x="-300" y="21760"/>
                <wp:lineTo x="21750" y="21760"/>
                <wp:lineTo x="21750" y="-300"/>
                <wp:lineTo x="-300" y="-300"/>
              </wp:wrapPolygon>
            </wp:wrapTight>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53" cstate="print">
                      <a:extLst>
                        <a:ext uri="{28A0092B-C50C-407E-A947-70E740481C1C}">
                          <a14:useLocalDpi xmlns:a14="http://schemas.microsoft.com/office/drawing/2010/main" val="0"/>
                        </a:ext>
                      </a:extLst>
                    </a:blip>
                    <a:srcRect l="12167" r="14587" b="2323"/>
                    <a:stretch/>
                  </pic:blipFill>
                  <pic:spPr bwMode="auto">
                    <a:xfrm>
                      <a:off x="0" y="0"/>
                      <a:ext cx="2743200" cy="274193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8448A" w:rsidRDefault="0088448A" w:rsidP="00704625"/>
    <w:p w:rsidR="00704625" w:rsidRDefault="00704625" w:rsidP="00704625"/>
    <w:p w:rsidR="0088448A" w:rsidRDefault="0088448A" w:rsidP="00704625"/>
    <w:p w:rsidR="0088448A" w:rsidRDefault="0088448A" w:rsidP="00704625"/>
    <w:p w:rsidR="0088448A" w:rsidRDefault="0088448A" w:rsidP="00704625"/>
    <w:p w:rsidR="0088448A" w:rsidRDefault="0088448A" w:rsidP="00704625"/>
    <w:p w:rsidR="0088448A" w:rsidRDefault="0088448A" w:rsidP="00704625"/>
    <w:p w:rsidR="0088448A" w:rsidRDefault="0088448A" w:rsidP="00704625">
      <w:r>
        <w:fldChar w:fldCharType="begin"/>
      </w:r>
      <w:r>
        <w:instrText xml:space="preserve"> REF _Ref404431933 \h </w:instrText>
      </w:r>
      <w:r>
        <w:fldChar w:fldCharType="separate"/>
      </w:r>
      <w:r>
        <w:t xml:space="preserve">Figure </w:t>
      </w:r>
      <w:r>
        <w:rPr>
          <w:noProof/>
        </w:rPr>
        <w:t>13</w:t>
      </w:r>
      <w:r>
        <w:fldChar w:fldCharType="end"/>
      </w:r>
      <w:r>
        <w:t xml:space="preserve"> shows how the sensor data can be noisy at 12 inches from the table and how this noise is amplified by the sensitivity settings.</w:t>
      </w:r>
    </w:p>
    <w:p w:rsidR="0088448A" w:rsidRDefault="0088448A">
      <w:r>
        <w:br w:type="page"/>
      </w:r>
    </w:p>
    <w:p w:rsidR="0088448A" w:rsidRDefault="007727AB" w:rsidP="00613AD0">
      <w:pPr>
        <w:jc w:val="left"/>
      </w:pPr>
      <w:r>
        <w:rPr>
          <w:noProof/>
        </w:rPr>
        <w:lastRenderedPageBreak/>
        <w:drawing>
          <wp:anchor distT="0" distB="0" distL="114300" distR="114300" simplePos="0" relativeHeight="251795456" behindDoc="1" locked="0" layoutInCell="1" allowOverlap="1" wp14:anchorId="13834B54" wp14:editId="2EED8E03">
            <wp:simplePos x="0" y="0"/>
            <wp:positionH relativeFrom="column">
              <wp:posOffset>160655</wp:posOffset>
            </wp:positionH>
            <wp:positionV relativeFrom="paragraph">
              <wp:posOffset>0</wp:posOffset>
            </wp:positionV>
            <wp:extent cx="2743200" cy="2741930"/>
            <wp:effectExtent l="38100" t="38100" r="38100" b="39370"/>
            <wp:wrapTight wrapText="bothSides">
              <wp:wrapPolygon edited="0">
                <wp:start x="-300" y="-300"/>
                <wp:lineTo x="-300" y="21760"/>
                <wp:lineTo x="21750" y="21760"/>
                <wp:lineTo x="21750" y="-300"/>
                <wp:lineTo x="-300" y="-30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53" cstate="print">
                      <a:extLst>
                        <a:ext uri="{28A0092B-C50C-407E-A947-70E740481C1C}">
                          <a14:useLocalDpi xmlns:a14="http://schemas.microsoft.com/office/drawing/2010/main" val="0"/>
                        </a:ext>
                      </a:extLst>
                    </a:blip>
                    <a:srcRect l="12167" r="14587" b="2323"/>
                    <a:stretch/>
                  </pic:blipFill>
                  <pic:spPr bwMode="auto">
                    <a:xfrm>
                      <a:off x="0" y="0"/>
                      <a:ext cx="2743200" cy="274193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B0B3C">
        <w:rPr>
          <w:noProof/>
        </w:rPr>
        <mc:AlternateContent>
          <mc:Choice Requires="wpg">
            <w:drawing>
              <wp:anchor distT="0" distB="0" distL="114300" distR="114300" simplePos="0" relativeHeight="251658239" behindDoc="0" locked="0" layoutInCell="1" allowOverlap="1" wp14:anchorId="4CB365FF" wp14:editId="195CBC88">
                <wp:simplePos x="0" y="0"/>
                <wp:positionH relativeFrom="column">
                  <wp:posOffset>160655</wp:posOffset>
                </wp:positionH>
                <wp:positionV relativeFrom="paragraph">
                  <wp:posOffset>0</wp:posOffset>
                </wp:positionV>
                <wp:extent cx="5742305" cy="6069330"/>
                <wp:effectExtent l="0" t="0" r="10795" b="7620"/>
                <wp:wrapTight wrapText="bothSides">
                  <wp:wrapPolygon edited="0">
                    <wp:start x="11107" y="0"/>
                    <wp:lineTo x="11107" y="9763"/>
                    <wp:lineTo x="0" y="10508"/>
                    <wp:lineTo x="0" y="21559"/>
                    <wp:lineTo x="21569" y="21559"/>
                    <wp:lineTo x="21569" y="0"/>
                    <wp:lineTo x="11107" y="0"/>
                  </wp:wrapPolygon>
                </wp:wrapTight>
                <wp:docPr id="105" name="Group 105"/>
                <wp:cNvGraphicFramePr/>
                <a:graphic xmlns:a="http://schemas.openxmlformats.org/drawingml/2006/main">
                  <a:graphicData uri="http://schemas.microsoft.com/office/word/2010/wordprocessingGroup">
                    <wpg:wgp>
                      <wpg:cNvGrpSpPr/>
                      <wpg:grpSpPr>
                        <a:xfrm>
                          <a:off x="0" y="0"/>
                          <a:ext cx="5742305" cy="6069330"/>
                          <a:chOff x="0" y="-1"/>
                          <a:chExt cx="5742432" cy="6070588"/>
                        </a:xfrm>
                      </wpg:grpSpPr>
                      <wpg:graphicFrame>
                        <wpg:cNvPr id="92" name="Chart 92"/>
                        <wpg:cNvFrPr/>
                        <wpg:xfrm>
                          <a:off x="2999232" y="-1"/>
                          <a:ext cx="2743200" cy="2743483"/>
                        </wpg:xfrm>
                        <a:graphic>
                          <a:graphicData uri="http://schemas.openxmlformats.org/drawingml/2006/chart">
                            <c:chart xmlns:c="http://schemas.openxmlformats.org/drawingml/2006/chart" xmlns:r="http://schemas.openxmlformats.org/officeDocument/2006/relationships" r:id="rId54"/>
                          </a:graphicData>
                        </a:graphic>
                      </wpg:graphicFrame>
                      <wpg:graphicFrame>
                        <wpg:cNvPr id="96" name="Chart 96"/>
                        <wpg:cNvFrPr/>
                        <wpg:xfrm>
                          <a:off x="0" y="2970008"/>
                          <a:ext cx="2743200" cy="2743389"/>
                        </wpg:xfrm>
                        <a:graphic>
                          <a:graphicData uri="http://schemas.openxmlformats.org/drawingml/2006/chart">
                            <c:chart xmlns:c="http://schemas.openxmlformats.org/drawingml/2006/chart" xmlns:r="http://schemas.openxmlformats.org/officeDocument/2006/relationships" r:id="rId55"/>
                          </a:graphicData>
                        </a:graphic>
                      </wpg:graphicFrame>
                      <wpg:graphicFrame>
                        <wpg:cNvPr id="94" name="Chart 94"/>
                        <wpg:cNvFrPr/>
                        <wpg:xfrm>
                          <a:off x="2999232" y="2970009"/>
                          <a:ext cx="2743200" cy="2743200"/>
                        </wpg:xfrm>
                        <a:graphic>
                          <a:graphicData uri="http://schemas.openxmlformats.org/drawingml/2006/chart">
                            <c:chart xmlns:c="http://schemas.openxmlformats.org/drawingml/2006/chart" xmlns:r="http://schemas.openxmlformats.org/officeDocument/2006/relationships" r:id="rId56"/>
                          </a:graphicData>
                        </a:graphic>
                      </wpg:graphicFrame>
                      <wps:wsp>
                        <wps:cNvPr id="104" name="Text Box 104"/>
                        <wps:cNvSpPr txBox="1"/>
                        <wps:spPr>
                          <a:xfrm>
                            <a:off x="0" y="5800712"/>
                            <a:ext cx="5742305" cy="269875"/>
                          </a:xfrm>
                          <a:prstGeom prst="rect">
                            <a:avLst/>
                          </a:prstGeom>
                          <a:solidFill>
                            <a:prstClr val="white"/>
                          </a:solidFill>
                          <a:ln>
                            <a:noFill/>
                          </a:ln>
                          <a:effectLst/>
                        </wps:spPr>
                        <wps:txbx>
                          <w:txbxContent>
                            <w:p w:rsidR="00921927" w:rsidRPr="00C552D5" w:rsidRDefault="00921927" w:rsidP="00AB0B3C">
                              <w:pPr>
                                <w:pStyle w:val="Caption"/>
                                <w:rPr>
                                  <w:noProof/>
                                  <w:sz w:val="24"/>
                                  <w:szCs w:val="20"/>
                                </w:rPr>
                              </w:pPr>
                              <w:bookmarkStart w:id="49" w:name="_Ref404428963"/>
                              <w:bookmarkStart w:id="50" w:name="_Ref404428971"/>
                              <w:r>
                                <w:t xml:space="preserve">Figure </w:t>
                              </w:r>
                              <w:r>
                                <w:fldChar w:fldCharType="begin"/>
                              </w:r>
                              <w:r w:rsidRPr="00CA3D53">
                                <w:instrText xml:space="preserve"> SEQ Figure \* ARABIC </w:instrText>
                              </w:r>
                              <w:r>
                                <w:fldChar w:fldCharType="separate"/>
                              </w:r>
                              <w:r w:rsidR="002E5147">
                                <w:rPr>
                                  <w:noProof/>
                                </w:rPr>
                                <w:t>15</w:t>
                              </w:r>
                              <w:r>
                                <w:fldChar w:fldCharType="end"/>
                              </w:r>
                              <w:bookmarkEnd w:id="50"/>
                              <w:r>
                                <w:t xml:space="preserve"> – Controlled measurements at 9”from table and no bars</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05" o:spid="_x0000_s1091" style="position:absolute;margin-left:12.65pt;margin-top:0;width:452.15pt;height:477.9pt;z-index:251658239;mso-height-relative:margin" coordorigin="" coordsize="57424,60705"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">
                <v:shape id="Chart 92" o:spid="_x0000_s1092" type="#_x0000_t75" style="position:absolute;left:29932;top:-60;width:27554;height:2755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">
                  <v:imagedata r:id="rId57" o:title=""/>
                  <o:lock v:ext="edit" aspectratio="f"/>
                </v:shape>
                <v:shape id="Chart 96" o:spid="_x0000_s1093" type="#_x0000_t75" style="position:absolute;left:-60;top:29632;width:27553;height:27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">
                  <v:imagedata r:id="rId58" o:title=""/>
                  <o:lock v:ext="edit" aspectratio="f"/>
                </v:shape>
                <v:shape id="Chart 94" o:spid="_x0000_s1094" type="#_x0000_t75" style="position:absolute;left:29932;top:29632;width:27554;height:27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">
                  <v:imagedata r:id="rId59" o:title=""/>
                  <o:lock v:ext="edit" aspectratio="f"/>
                </v:shape>
                <v:shape id="Text Box 104" o:spid="_x0000_s1095" type="#_x0000_t202" style="position:absolute;top:58007;width:57423;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0vdcQA&#10;AADcAAAADwAAAGRycy9kb3ducmV2LnhtbERPTWsCMRC9F/wPYQpeima1i5StUURaaHsRt168DZtx&#10;s+1msiRZ3f77RhC8zeN9znI92FacyYfGsYLZNANBXDndcK3g8P0+eQERIrLG1jEp+KMA69XoYYmF&#10;dhfe07mMtUghHApUYGLsCilDZchimLqOOHEn5y3GBH0ttcdLCretnGfZQlpsODUY7GhrqPote6tg&#10;lx935qk/vX1t8mf/eei3i5+6VGr8OGxeQUQa4l18c3/oND/L4fpMuk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NL3XEAAAA3AAAAA8AAAAAAAAAAAAAAAAAmAIAAGRycy9k&#10;b3ducmV2LnhtbFBLBQYAAAAABAAEAPUAAACJAwAAAAA=&#10;" stroked="f">
                  <v:textbox style="mso-fit-shape-to-text:t" inset="0,0,0,0">
                    <w:txbxContent>
                      <w:p w:rsidR="00921927" w:rsidRPr="00C552D5" w:rsidRDefault="00921927" w:rsidP="00AB0B3C">
                        <w:pPr>
                          <w:pStyle w:val="Caption"/>
                          <w:rPr>
                            <w:noProof/>
                            <w:sz w:val="24"/>
                            <w:szCs w:val="20"/>
                          </w:rPr>
                        </w:pPr>
                        <w:bookmarkStart w:id="51" w:name="_Ref404428963"/>
                        <w:bookmarkStart w:id="52" w:name="_Ref404428971"/>
                        <w:r>
                          <w:t xml:space="preserve">Figure </w:t>
                        </w:r>
                        <w:r>
                          <w:fldChar w:fldCharType="begin"/>
                        </w:r>
                        <w:r w:rsidRPr="00CA3D53">
                          <w:instrText xml:space="preserve"> SEQ Figure \* ARABIC </w:instrText>
                        </w:r>
                        <w:r>
                          <w:fldChar w:fldCharType="separate"/>
                        </w:r>
                        <w:r w:rsidR="002E5147">
                          <w:rPr>
                            <w:noProof/>
                          </w:rPr>
                          <w:t>15</w:t>
                        </w:r>
                        <w:r>
                          <w:fldChar w:fldCharType="end"/>
                        </w:r>
                        <w:bookmarkEnd w:id="52"/>
                        <w:r>
                          <w:t xml:space="preserve"> – Controlled measurements at 9”from table and no bars</w:t>
                        </w:r>
                        <w:bookmarkEnd w:id="51"/>
                      </w:p>
                    </w:txbxContent>
                  </v:textbox>
                </v:shape>
                <w10:wrap type="tight"/>
              </v:group>
            </w:pict>
          </mc:Fallback>
        </mc:AlternateContent>
      </w:r>
      <w:r w:rsidR="00AB0B3C">
        <w:fldChar w:fldCharType="begin"/>
      </w:r>
      <w:r w:rsidR="00AB0B3C">
        <w:instrText xml:space="preserve"> REF _Ref404428971 \h </w:instrText>
      </w:r>
      <w:r w:rsidR="00613AD0">
        <w:instrText xml:space="preserve"> \* MERGEFORMAT </w:instrText>
      </w:r>
      <w:r w:rsidR="00AB0B3C">
        <w:fldChar w:fldCharType="separate"/>
      </w:r>
      <w:r w:rsidR="0088448A">
        <w:t xml:space="preserve">Figure </w:t>
      </w:r>
      <w:r w:rsidR="0088448A">
        <w:rPr>
          <w:noProof/>
        </w:rPr>
        <w:t>14</w:t>
      </w:r>
      <w:r w:rsidR="00AB0B3C">
        <w:fldChar w:fldCharType="end"/>
      </w:r>
      <w:r w:rsidR="00AB0B3C">
        <w:t xml:space="preserve"> shows the setup and results of the sensor when no objects were on the table. There is a spike that responds to an anomaly of the sensor data. These anomalies are what the user is learning to differentiate from the valuable signal.</w:t>
      </w:r>
      <w:r w:rsidR="0088448A">
        <w:t xml:space="preserve"> Compared to the 12” readings, this is a much cleaner signal that is easier for the user to perceive.</w:t>
      </w:r>
    </w:p>
    <w:p w:rsidR="0088448A" w:rsidRDefault="0088448A">
      <w:r>
        <w:br w:type="page"/>
      </w:r>
    </w:p>
    <w:p w:rsidR="0088448A" w:rsidRDefault="00445478" w:rsidP="00613AD0">
      <w:pPr>
        <w:jc w:val="left"/>
      </w:pPr>
      <w:r>
        <w:rPr>
          <w:noProof/>
        </w:rPr>
        <w:lastRenderedPageBreak/>
        <mc:AlternateContent>
          <mc:Choice Requires="wpg">
            <w:drawing>
              <wp:anchor distT="0" distB="0" distL="114300" distR="114300" simplePos="0" relativeHeight="251811840" behindDoc="0" locked="0" layoutInCell="1" allowOverlap="1" wp14:anchorId="3F22EBFD" wp14:editId="39C41723">
                <wp:simplePos x="0" y="0"/>
                <wp:positionH relativeFrom="column">
                  <wp:posOffset>0</wp:posOffset>
                </wp:positionH>
                <wp:positionV relativeFrom="paragraph">
                  <wp:posOffset>58420</wp:posOffset>
                </wp:positionV>
                <wp:extent cx="5946140" cy="5960745"/>
                <wp:effectExtent l="0" t="0" r="16510" b="1905"/>
                <wp:wrapTight wrapText="bothSides">
                  <wp:wrapPolygon edited="0">
                    <wp:start x="11487" y="0"/>
                    <wp:lineTo x="11487" y="9941"/>
                    <wp:lineTo x="0" y="10424"/>
                    <wp:lineTo x="0" y="21538"/>
                    <wp:lineTo x="21591" y="21538"/>
                    <wp:lineTo x="21591" y="0"/>
                    <wp:lineTo x="11487" y="0"/>
                  </wp:wrapPolygon>
                </wp:wrapTight>
                <wp:docPr id="137" name="Group 137"/>
                <wp:cNvGraphicFramePr/>
                <a:graphic xmlns:a="http://schemas.openxmlformats.org/drawingml/2006/main">
                  <a:graphicData uri="http://schemas.microsoft.com/office/word/2010/wordprocessingGroup">
                    <wpg:wgp>
                      <wpg:cNvGrpSpPr/>
                      <wpg:grpSpPr>
                        <a:xfrm>
                          <a:off x="0" y="0"/>
                          <a:ext cx="5946140" cy="5960745"/>
                          <a:chOff x="0" y="0"/>
                          <a:chExt cx="5946597" cy="5960745"/>
                        </a:xfrm>
                      </wpg:grpSpPr>
                      <wpg:grpSp>
                        <wpg:cNvPr id="132" name="Group 132"/>
                        <wpg:cNvGrpSpPr/>
                        <wpg:grpSpPr>
                          <a:xfrm>
                            <a:off x="0" y="0"/>
                            <a:ext cx="5946597" cy="5653305"/>
                            <a:chOff x="0" y="58524"/>
                            <a:chExt cx="5947349" cy="5654198"/>
                          </a:xfrm>
                        </wpg:grpSpPr>
                        <wpg:graphicFrame>
                          <wpg:cNvPr id="131" name="Chart 131"/>
                          <wpg:cNvFrPr/>
                          <wpg:xfrm>
                            <a:off x="3204149" y="2969522"/>
                            <a:ext cx="2743200" cy="2743200"/>
                          </wpg:xfrm>
                          <a:graphic>
                            <a:graphicData uri="http://schemas.openxmlformats.org/drawingml/2006/chart">
                              <c:chart xmlns:c="http://schemas.openxmlformats.org/drawingml/2006/chart" xmlns:r="http://schemas.openxmlformats.org/officeDocument/2006/relationships" r:id="rId60"/>
                            </a:graphicData>
                          </a:graphic>
                        </wpg:graphicFrame>
                        <wpg:graphicFrame>
                          <wpg:cNvPr id="130" name="Chart 130"/>
                          <wpg:cNvFrPr/>
                          <wpg:xfrm>
                            <a:off x="0" y="2948029"/>
                            <a:ext cx="2743251" cy="2743200"/>
                          </wpg:xfrm>
                          <a:graphic>
                            <a:graphicData uri="http://schemas.openxmlformats.org/drawingml/2006/chart">
                              <c:chart xmlns:c="http://schemas.openxmlformats.org/drawingml/2006/chart" xmlns:r="http://schemas.openxmlformats.org/officeDocument/2006/relationships" r:id="rId61"/>
                            </a:graphicData>
                          </a:graphic>
                        </wpg:graphicFrame>
                        <wpg:graphicFrame>
                          <wpg:cNvPr id="129" name="Chart 129"/>
                          <wpg:cNvFrPr/>
                          <wpg:xfrm>
                            <a:off x="3204098" y="58524"/>
                            <a:ext cx="2743251" cy="2743200"/>
                          </wpg:xfrm>
                          <a:graphic>
                            <a:graphicData uri="http://schemas.openxmlformats.org/drawingml/2006/chart">
                              <c:chart xmlns:c="http://schemas.openxmlformats.org/drawingml/2006/chart" xmlns:r="http://schemas.openxmlformats.org/officeDocument/2006/relationships" r:id="rId62"/>
                            </a:graphicData>
                          </a:graphic>
                        </wpg:graphicFrame>
                      </wpg:grpSp>
                      <wps:wsp>
                        <wps:cNvPr id="133" name="Text Box 133"/>
                        <wps:cNvSpPr txBox="1"/>
                        <wps:spPr>
                          <a:xfrm>
                            <a:off x="0" y="5690870"/>
                            <a:ext cx="5866130" cy="269875"/>
                          </a:xfrm>
                          <a:prstGeom prst="rect">
                            <a:avLst/>
                          </a:prstGeom>
                          <a:solidFill>
                            <a:prstClr val="white"/>
                          </a:solidFill>
                          <a:ln>
                            <a:noFill/>
                          </a:ln>
                          <a:effectLst/>
                        </wps:spPr>
                        <wps:txbx>
                          <w:txbxContent>
                            <w:p w:rsidR="00921927" w:rsidRPr="008C364C" w:rsidRDefault="00921927" w:rsidP="00E235B4">
                              <w:pPr>
                                <w:pStyle w:val="Caption"/>
                                <w:rPr>
                                  <w:noProof/>
                                  <w:sz w:val="24"/>
                                  <w:szCs w:val="20"/>
                                </w:rPr>
                              </w:pPr>
                              <w:bookmarkStart w:id="53" w:name="_Ref404432153"/>
                              <w:r>
                                <w:t xml:space="preserve">Figure </w:t>
                              </w:r>
                              <w:r>
                                <w:fldChar w:fldCharType="begin"/>
                              </w:r>
                              <w:r>
                                <w:instrText xml:space="preserve"> SEQ Figure \* ARABIC </w:instrText>
                              </w:r>
                              <w:r>
                                <w:fldChar w:fldCharType="separate"/>
                              </w:r>
                              <w:r w:rsidR="002E5147">
                                <w:rPr>
                                  <w:noProof/>
                                </w:rPr>
                                <w:t>16</w:t>
                              </w:r>
                              <w:r>
                                <w:fldChar w:fldCharType="end"/>
                              </w:r>
                              <w:bookmarkEnd w:id="53"/>
                              <w:r>
                                <w:t xml:space="preserve"> – Controlled measurments at 12”from the table and one b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137" o:spid="_x0000_s1096" style="position:absolute;margin-left:0;margin-top:4.6pt;width:468.2pt;height:469.35pt;z-index:251811840;mso-width-relative:margin" coordsize="59465,59607"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">
                <v:group id="Group 132" o:spid="_x0000_s1097" style="position:absolute;width:59465;height:56533" coordorigin=",585" coordsize="59473,565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shape id="Chart 131" o:spid="_x0000_s1098" type="#_x0000_t75" style="position:absolute;left:32010;top:29606;width:27499;height:2755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">
                    <v:imagedata r:id="rId63" o:title=""/>
                    <o:lock v:ext="edit" aspectratio="f"/>
                  </v:shape>
                  <v:shape id="Chart 130" o:spid="_x0000_s1099" type="#_x0000_t75" style="position:absolute;left:-60;top:29423;width:27558;height:2755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">
                    <v:imagedata r:id="rId64" o:title=""/>
                    <o:lock v:ext="edit" aspectratio="f"/>
                  </v:shape>
                  <v:shape id="Chart 129" o:spid="_x0000_s1100" type="#_x0000_t75" style="position:absolute;left:31949;top:524;width:27560;height:2755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">
                    <v:imagedata r:id="rId65" o:title=""/>
                    <o:lock v:ext="edit" aspectratio="f"/>
                  </v:shape>
                </v:group>
                <v:shape id="Text Box 133" o:spid="_x0000_s1101" type="#_x0000_t202" style="position:absolute;top:56908;width:58661;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h9vMQA&#10;AADcAAAADwAAAGRycy9kb3ducmV2LnhtbERPTWsCMRC9F/ofwhS8lJqtK1K2RhGpYHsRVy+9DZtx&#10;s+1msiRZ3f77RhC8zeN9znw52FacyYfGsYLXcQaCuHK64VrB8bB5eQMRIrLG1jEp+KMAy8XjwxwL&#10;7S68p3MZa5FCOBSowMTYFVKGypDFMHYdceJOzluMCfpaao+XFG5bOcmymbTYcGow2NHaUPVb9lbB&#10;bvq9M8/96eNrNc3957Ffz37qUqnR07B6BxFpiHfxzb3VaX6e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0IfbzEAAAA3AAAAA8AAAAAAAAAAAAAAAAAmAIAAGRycy9k&#10;b3ducmV2LnhtbFBLBQYAAAAABAAEAPUAAACJAwAAAAA=&#10;" stroked="f">
                  <v:textbox style="mso-fit-shape-to-text:t" inset="0,0,0,0">
                    <w:txbxContent>
                      <w:p w:rsidR="00921927" w:rsidRPr="008C364C" w:rsidRDefault="00921927" w:rsidP="00E235B4">
                        <w:pPr>
                          <w:pStyle w:val="Caption"/>
                          <w:rPr>
                            <w:noProof/>
                            <w:sz w:val="24"/>
                            <w:szCs w:val="20"/>
                          </w:rPr>
                        </w:pPr>
                        <w:bookmarkStart w:id="54" w:name="_Ref404432153"/>
                        <w:r>
                          <w:t xml:space="preserve">Figure </w:t>
                        </w:r>
                        <w:r>
                          <w:fldChar w:fldCharType="begin"/>
                        </w:r>
                        <w:r>
                          <w:instrText xml:space="preserve"> SEQ Figure \* ARABIC </w:instrText>
                        </w:r>
                        <w:r>
                          <w:fldChar w:fldCharType="separate"/>
                        </w:r>
                        <w:r w:rsidR="002E5147">
                          <w:rPr>
                            <w:noProof/>
                          </w:rPr>
                          <w:t>16</w:t>
                        </w:r>
                        <w:r>
                          <w:fldChar w:fldCharType="end"/>
                        </w:r>
                        <w:bookmarkEnd w:id="54"/>
                        <w:r>
                          <w:t xml:space="preserve"> – Controlled measurments at 12”from the table and one bar</w:t>
                        </w:r>
                      </w:p>
                    </w:txbxContent>
                  </v:textbox>
                </v:shape>
                <w10:wrap type="tight"/>
              </v:group>
            </w:pict>
          </mc:Fallback>
        </mc:AlternateContent>
      </w:r>
      <w:r w:rsidR="00E235B4">
        <w:fldChar w:fldCharType="begin"/>
      </w:r>
      <w:r w:rsidR="00E235B4">
        <w:instrText xml:space="preserve"> REF _Ref404432153 \h </w:instrText>
      </w:r>
      <w:r w:rsidR="00E235B4">
        <w:fldChar w:fldCharType="separate"/>
      </w:r>
      <w:r w:rsidR="00E235B4">
        <w:t xml:space="preserve">Figure </w:t>
      </w:r>
      <w:r w:rsidR="00E235B4">
        <w:rPr>
          <w:noProof/>
        </w:rPr>
        <w:t>15</w:t>
      </w:r>
      <w:r w:rsidR="00E235B4">
        <w:fldChar w:fldCharType="end"/>
      </w:r>
      <w:r w:rsidR="0088448A">
        <w:rPr>
          <w:noProof/>
        </w:rPr>
        <w:drawing>
          <wp:anchor distT="0" distB="0" distL="114300" distR="114300" simplePos="0" relativeHeight="251806720" behindDoc="1" locked="0" layoutInCell="1" allowOverlap="1" wp14:anchorId="41BE4ACA" wp14:editId="3C47FF6D">
            <wp:simplePos x="0" y="0"/>
            <wp:positionH relativeFrom="column">
              <wp:posOffset>27940</wp:posOffset>
            </wp:positionH>
            <wp:positionV relativeFrom="paragraph">
              <wp:posOffset>62865</wp:posOffset>
            </wp:positionV>
            <wp:extent cx="2743200" cy="2735580"/>
            <wp:effectExtent l="38100" t="38100" r="38100" b="45720"/>
            <wp:wrapTight wrapText="bothSides">
              <wp:wrapPolygon edited="0">
                <wp:start x="-300" y="-301"/>
                <wp:lineTo x="-300" y="21811"/>
                <wp:lineTo x="21750" y="21811"/>
                <wp:lineTo x="21750" y="-301"/>
                <wp:lineTo x="-300" y="-301"/>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66" cstate="print">
                      <a:extLst>
                        <a:ext uri="{28A0092B-C50C-407E-A947-70E740481C1C}">
                          <a14:useLocalDpi xmlns:a14="http://schemas.microsoft.com/office/drawing/2010/main" val="0"/>
                        </a:ext>
                      </a:extLst>
                    </a:blip>
                    <a:srcRect l="24812" t="-1" b="11"/>
                    <a:stretch/>
                  </pic:blipFill>
                  <pic:spPr bwMode="auto">
                    <a:xfrm>
                      <a:off x="0" y="0"/>
                      <a:ext cx="2743200" cy="273558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235B4">
        <w:t xml:space="preserve"> shows the measurements at 12”with one bar on the table. Here we can start to see the differences between the sensitivity levels and how the response at 5 might be more drastic but the noise is also amplified.</w:t>
      </w:r>
    </w:p>
    <w:p w:rsidR="0088448A" w:rsidRDefault="0088448A" w:rsidP="00613AD0">
      <w:pPr>
        <w:jc w:val="left"/>
      </w:pPr>
    </w:p>
    <w:p w:rsidR="0088448A" w:rsidRDefault="0088448A" w:rsidP="00613AD0">
      <w:pPr>
        <w:jc w:val="left"/>
      </w:pPr>
    </w:p>
    <w:p w:rsidR="00CA3D53" w:rsidRDefault="00CA3D53">
      <w:r>
        <w:br w:type="page"/>
      </w:r>
    </w:p>
    <w:p w:rsidR="001E1938" w:rsidRDefault="007727AB" w:rsidP="00AB0B3C">
      <w:r>
        <w:rPr>
          <w:noProof/>
        </w:rPr>
        <w:lastRenderedPageBreak/>
        <w:drawing>
          <wp:anchor distT="0" distB="0" distL="114300" distR="114300" simplePos="0" relativeHeight="251785216" behindDoc="1" locked="0" layoutInCell="1" allowOverlap="1" wp14:anchorId="005C02C8" wp14:editId="64E36322">
            <wp:simplePos x="0" y="0"/>
            <wp:positionH relativeFrom="column">
              <wp:posOffset>0</wp:posOffset>
            </wp:positionH>
            <wp:positionV relativeFrom="paragraph">
              <wp:posOffset>80010</wp:posOffset>
            </wp:positionV>
            <wp:extent cx="2743200" cy="2735580"/>
            <wp:effectExtent l="38100" t="38100" r="38100" b="45720"/>
            <wp:wrapTight wrapText="bothSides">
              <wp:wrapPolygon edited="0">
                <wp:start x="-300" y="-301"/>
                <wp:lineTo x="-300" y="21811"/>
                <wp:lineTo x="21750" y="21811"/>
                <wp:lineTo x="21750" y="-301"/>
                <wp:lineTo x="-300" y="-301"/>
              </wp:wrapPolygon>
            </wp:wrapTight>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66" cstate="print">
                      <a:extLst>
                        <a:ext uri="{28A0092B-C50C-407E-A947-70E740481C1C}">
                          <a14:useLocalDpi xmlns:a14="http://schemas.microsoft.com/office/drawing/2010/main" val="0"/>
                        </a:ext>
                      </a:extLst>
                    </a:blip>
                    <a:srcRect l="24812" t="-1" b="11"/>
                    <a:stretch/>
                  </pic:blipFill>
                  <pic:spPr bwMode="auto">
                    <a:xfrm>
                      <a:off x="0" y="0"/>
                      <a:ext cx="2743200" cy="273558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A3D53">
        <w:rPr>
          <w:noProof/>
        </w:rPr>
        <mc:AlternateContent>
          <mc:Choice Requires="wpg">
            <w:drawing>
              <wp:anchor distT="0" distB="0" distL="114300" distR="114300" simplePos="0" relativeHeight="251789312" behindDoc="0" locked="0" layoutInCell="1" allowOverlap="1" wp14:anchorId="6182ACD5" wp14:editId="6D2D5D2A">
                <wp:simplePos x="0" y="0"/>
                <wp:positionH relativeFrom="column">
                  <wp:posOffset>0</wp:posOffset>
                </wp:positionH>
                <wp:positionV relativeFrom="paragraph">
                  <wp:posOffset>80010</wp:posOffset>
                </wp:positionV>
                <wp:extent cx="5902960" cy="5894070"/>
                <wp:effectExtent l="0" t="0" r="21590" b="0"/>
                <wp:wrapTight wrapText="bothSides">
                  <wp:wrapPolygon edited="0">
                    <wp:start x="11432" y="0"/>
                    <wp:lineTo x="11432" y="10053"/>
                    <wp:lineTo x="0" y="10332"/>
                    <wp:lineTo x="0" y="21502"/>
                    <wp:lineTo x="21609" y="21502"/>
                    <wp:lineTo x="21609" y="0"/>
                    <wp:lineTo x="11432" y="0"/>
                  </wp:wrapPolygon>
                </wp:wrapTight>
                <wp:docPr id="112" name="Group 112"/>
                <wp:cNvGraphicFramePr/>
                <a:graphic xmlns:a="http://schemas.openxmlformats.org/drawingml/2006/main">
                  <a:graphicData uri="http://schemas.microsoft.com/office/word/2010/wordprocessingGroup">
                    <wpg:wgp>
                      <wpg:cNvGrpSpPr/>
                      <wpg:grpSpPr>
                        <a:xfrm>
                          <a:off x="0" y="0"/>
                          <a:ext cx="5902960" cy="5894070"/>
                          <a:chOff x="0" y="0"/>
                          <a:chExt cx="5903366" cy="5909621"/>
                        </a:xfrm>
                      </wpg:grpSpPr>
                      <wpg:grpSp>
                        <wpg:cNvPr id="110" name="Group 110"/>
                        <wpg:cNvGrpSpPr/>
                        <wpg:grpSpPr>
                          <a:xfrm>
                            <a:off x="0" y="0"/>
                            <a:ext cx="5903366" cy="5588813"/>
                            <a:chOff x="0" y="0"/>
                            <a:chExt cx="5903366" cy="5588813"/>
                          </a:xfrm>
                        </wpg:grpSpPr>
                        <wpg:graphicFrame>
                          <wpg:cNvPr id="107" name="Chart 107"/>
                          <wpg:cNvFrPr/>
                          <wpg:xfrm>
                            <a:off x="3160166" y="0"/>
                            <a:ext cx="2743200" cy="2743200"/>
                          </wpg:xfrm>
                          <a:graphic>
                            <a:graphicData uri="http://schemas.openxmlformats.org/drawingml/2006/chart">
                              <c:chart xmlns:c="http://schemas.openxmlformats.org/drawingml/2006/chart" xmlns:r="http://schemas.openxmlformats.org/officeDocument/2006/relationships" r:id="rId67"/>
                            </a:graphicData>
                          </a:graphic>
                        </wpg:graphicFrame>
                        <wpg:graphicFrame>
                          <wpg:cNvPr id="108" name="Chart 108"/>
                          <wpg:cNvFrPr/>
                          <wpg:xfrm>
                            <a:off x="0" y="2845613"/>
                            <a:ext cx="2743200" cy="2743200"/>
                          </wpg:xfrm>
                          <a:graphic>
                            <a:graphicData uri="http://schemas.openxmlformats.org/drawingml/2006/chart">
                              <c:chart xmlns:c="http://schemas.openxmlformats.org/drawingml/2006/chart" xmlns:r="http://schemas.openxmlformats.org/officeDocument/2006/relationships" r:id="rId68"/>
                            </a:graphicData>
                          </a:graphic>
                        </wpg:graphicFrame>
                        <wpg:graphicFrame>
                          <wpg:cNvPr id="109" name="Chart 109"/>
                          <wpg:cNvFrPr/>
                          <wpg:xfrm>
                            <a:off x="3160166" y="2845613"/>
                            <a:ext cx="2743200" cy="2743200"/>
                          </wpg:xfrm>
                          <a:graphic>
                            <a:graphicData uri="http://schemas.openxmlformats.org/drawingml/2006/chart">
                              <c:chart xmlns:c="http://schemas.openxmlformats.org/drawingml/2006/chart" xmlns:r="http://schemas.openxmlformats.org/officeDocument/2006/relationships" r:id="rId69"/>
                            </a:graphicData>
                          </a:graphic>
                        </wpg:graphicFrame>
                      </wpg:grpSp>
                      <wps:wsp>
                        <wps:cNvPr id="111" name="Text Box 111"/>
                        <wps:cNvSpPr txBox="1"/>
                        <wps:spPr>
                          <a:xfrm>
                            <a:off x="0" y="5639746"/>
                            <a:ext cx="5902325" cy="269875"/>
                          </a:xfrm>
                          <a:prstGeom prst="rect">
                            <a:avLst/>
                          </a:prstGeom>
                          <a:solidFill>
                            <a:prstClr val="white"/>
                          </a:solidFill>
                          <a:ln>
                            <a:noFill/>
                          </a:ln>
                          <a:effectLst/>
                        </wps:spPr>
                        <wps:txbx>
                          <w:txbxContent>
                            <w:p w:rsidR="00921927" w:rsidRPr="00FE7304" w:rsidRDefault="00921927" w:rsidP="00CA3D53">
                              <w:pPr>
                                <w:pStyle w:val="Caption"/>
                                <w:rPr>
                                  <w:noProof/>
                                  <w:sz w:val="24"/>
                                  <w:szCs w:val="20"/>
                                </w:rPr>
                              </w:pPr>
                              <w:bookmarkStart w:id="55" w:name="_Ref404429759"/>
                              <w:r>
                                <w:t xml:space="preserve">Figure </w:t>
                              </w:r>
                              <w:r>
                                <w:fldChar w:fldCharType="begin"/>
                              </w:r>
                              <w:r w:rsidRPr="00124480">
                                <w:instrText xml:space="preserve"> SEQ Figure \* ARABIC </w:instrText>
                              </w:r>
                              <w:r>
                                <w:fldChar w:fldCharType="separate"/>
                              </w:r>
                              <w:r w:rsidR="002E5147">
                                <w:rPr>
                                  <w:noProof/>
                                </w:rPr>
                                <w:t>17</w:t>
                              </w:r>
                              <w:r>
                                <w:fldChar w:fldCharType="end"/>
                              </w:r>
                              <w:bookmarkEnd w:id="55"/>
                              <w:r>
                                <w:t>– Controlled measurements at 9”from table and one b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12" o:spid="_x0000_s1102" style="position:absolute;left:0;text-align:left;margin-left:0;margin-top:6.3pt;width:464.8pt;height:464.1pt;z-index:251789312;mso-height-relative:margin" coordsize="59033,59096"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">
                <v:group id="Group 110" o:spid="_x0000_s1103" style="position:absolute;width:59033;height:55888" coordsize="59033,558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shape id="Chart 107" o:spid="_x0000_s1104" type="#_x0000_t75" style="position:absolute;left:31518;top:-61;width:27556;height:2756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">
                    <v:imagedata r:id="rId70" o:title=""/>
                    <o:lock v:ext="edit" aspectratio="f"/>
                  </v:shape>
                  <v:shape id="Chart 108" o:spid="_x0000_s1105" type="#_x0000_t75" style="position:absolute;left:-60;top:28421;width:27554;height:27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">
                    <v:imagedata r:id="rId71" o:title=""/>
                    <o:lock v:ext="edit" aspectratio="f"/>
                  </v:shape>
                  <v:shape id="Chart 109" o:spid="_x0000_s1106" type="#_x0000_t75" style="position:absolute;left:31518;top:28421;width:27556;height:27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">
                    <v:imagedata r:id="rId72" o:title=""/>
                    <o:lock v:ext="edit" aspectratio="f"/>
                  </v:shape>
                </v:group>
                <v:shape id="Text Box 111" o:spid="_x0000_s1107" type="#_x0000_t202" style="position:absolute;top:56397;width:5902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MaMMQA&#10;AADcAAAADwAAAGRycy9kb3ducmV2LnhtbERPTWsCMRC9F/ofwhS8lJpdFSlbo4i0UHsRVy+9DZtx&#10;s+1msiRZ3f77RhC8zeN9zmI12FacyYfGsYJ8nIEgrpxuuFZwPHy8vIIIEVlj65gU/FGA1fLxYYGF&#10;dhfe07mMtUghHApUYGLsCilDZchiGLuOOHEn5y3GBH0ttcdLCretnGTZXFpsODUY7GhjqPote6tg&#10;N/vemef+9P61nk399thv5j91qdToaVi/gYg0xLv45v7UaX6ew/WZdIF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jGjDEAAAA3AAAAA8AAAAAAAAAAAAAAAAAmAIAAGRycy9k&#10;b3ducmV2LnhtbFBLBQYAAAAABAAEAPUAAACJAwAAAAA=&#10;" stroked="f">
                  <v:textbox style="mso-fit-shape-to-text:t" inset="0,0,0,0">
                    <w:txbxContent>
                      <w:p w:rsidR="00921927" w:rsidRPr="00FE7304" w:rsidRDefault="00921927" w:rsidP="00CA3D53">
                        <w:pPr>
                          <w:pStyle w:val="Caption"/>
                          <w:rPr>
                            <w:noProof/>
                            <w:sz w:val="24"/>
                            <w:szCs w:val="20"/>
                          </w:rPr>
                        </w:pPr>
                        <w:bookmarkStart w:id="56" w:name="_Ref404429759"/>
                        <w:r>
                          <w:t xml:space="preserve">Figure </w:t>
                        </w:r>
                        <w:r>
                          <w:fldChar w:fldCharType="begin"/>
                        </w:r>
                        <w:r w:rsidRPr="00124480">
                          <w:instrText xml:space="preserve"> SEQ Figure \* ARABIC </w:instrText>
                        </w:r>
                        <w:r>
                          <w:fldChar w:fldCharType="separate"/>
                        </w:r>
                        <w:r w:rsidR="002E5147">
                          <w:rPr>
                            <w:noProof/>
                          </w:rPr>
                          <w:t>17</w:t>
                        </w:r>
                        <w:r>
                          <w:fldChar w:fldCharType="end"/>
                        </w:r>
                        <w:bookmarkEnd w:id="56"/>
                        <w:r>
                          <w:t>– Controlled measurements at 9”from table and one bar</w:t>
                        </w:r>
                      </w:p>
                    </w:txbxContent>
                  </v:textbox>
                </v:shape>
                <w10:wrap type="tight"/>
              </v:group>
            </w:pict>
          </mc:Fallback>
        </mc:AlternateContent>
      </w:r>
    </w:p>
    <w:p w:rsidR="001E1938" w:rsidRDefault="001E1938" w:rsidP="00AB0B3C"/>
    <w:p w:rsidR="001E1938" w:rsidRDefault="001E1938" w:rsidP="00AB0B3C"/>
    <w:p w:rsidR="001E1938" w:rsidRDefault="001E1938" w:rsidP="00AB0B3C"/>
    <w:p w:rsidR="001E1938" w:rsidRDefault="001E1938" w:rsidP="00AB0B3C"/>
    <w:p w:rsidR="001E1938" w:rsidRDefault="001E1938" w:rsidP="00AB0B3C"/>
    <w:p w:rsidR="001E1938" w:rsidRDefault="001E1938" w:rsidP="00AB0B3C"/>
    <w:p w:rsidR="00AB0B3C" w:rsidRPr="00131217" w:rsidRDefault="00AB0B3C" w:rsidP="00AB0B3C"/>
    <w:p w:rsidR="00445478" w:rsidRDefault="00CA3D53">
      <w:r>
        <w:fldChar w:fldCharType="begin"/>
      </w:r>
      <w:r>
        <w:instrText xml:space="preserve"> REF _Ref404429759 \h </w:instrText>
      </w:r>
      <w:r>
        <w:fldChar w:fldCharType="separate"/>
      </w:r>
      <w:r w:rsidR="00890044">
        <w:t xml:space="preserve">Figure </w:t>
      </w:r>
      <w:r w:rsidR="00890044">
        <w:rPr>
          <w:noProof/>
        </w:rPr>
        <w:t>16</w:t>
      </w:r>
      <w:r>
        <w:fldChar w:fldCharType="end"/>
      </w:r>
      <w:r>
        <w:t xml:space="preserve"> shows the sensor data when one bar is present. Again we can see spikes of bad data and a clear dip at position 6 where the bar was detected.</w:t>
      </w:r>
    </w:p>
    <w:p w:rsidR="00445478" w:rsidRDefault="00445478">
      <w:r>
        <w:br w:type="page"/>
      </w:r>
    </w:p>
    <w:p w:rsidR="00445478" w:rsidRDefault="00445478">
      <w:r>
        <w:rPr>
          <w:noProof/>
        </w:rPr>
        <w:lastRenderedPageBreak/>
        <mc:AlternateContent>
          <mc:Choice Requires="wps">
            <w:drawing>
              <wp:anchor distT="0" distB="0" distL="114300" distR="114300" simplePos="0" relativeHeight="251819008" behindDoc="0" locked="0" layoutInCell="1" allowOverlap="1" wp14:anchorId="7A507C23" wp14:editId="7CB74CA3">
                <wp:simplePos x="0" y="0"/>
                <wp:positionH relativeFrom="column">
                  <wp:posOffset>6985</wp:posOffset>
                </wp:positionH>
                <wp:positionV relativeFrom="paragraph">
                  <wp:posOffset>5792470</wp:posOffset>
                </wp:positionV>
                <wp:extent cx="5922645" cy="635"/>
                <wp:effectExtent l="0" t="0" r="0" b="0"/>
                <wp:wrapTight wrapText="bothSides">
                  <wp:wrapPolygon edited="0">
                    <wp:start x="0" y="0"/>
                    <wp:lineTo x="0" y="21600"/>
                    <wp:lineTo x="21600" y="21600"/>
                    <wp:lineTo x="21600" y="0"/>
                  </wp:wrapPolygon>
                </wp:wrapTight>
                <wp:docPr id="143" name="Text Box 143"/>
                <wp:cNvGraphicFramePr/>
                <a:graphic xmlns:a="http://schemas.openxmlformats.org/drawingml/2006/main">
                  <a:graphicData uri="http://schemas.microsoft.com/office/word/2010/wordprocessingShape">
                    <wps:wsp>
                      <wps:cNvSpPr txBox="1"/>
                      <wps:spPr>
                        <a:xfrm>
                          <a:off x="0" y="0"/>
                          <a:ext cx="5922645" cy="635"/>
                        </a:xfrm>
                        <a:prstGeom prst="rect">
                          <a:avLst/>
                        </a:prstGeom>
                        <a:solidFill>
                          <a:prstClr val="white"/>
                        </a:solidFill>
                        <a:ln>
                          <a:noFill/>
                        </a:ln>
                        <a:effectLst/>
                      </wps:spPr>
                      <wps:txbx>
                        <w:txbxContent>
                          <w:p w:rsidR="00921927" w:rsidRPr="00F31D46" w:rsidRDefault="00921927" w:rsidP="00445478">
                            <w:pPr>
                              <w:pStyle w:val="Caption"/>
                              <w:rPr>
                                <w:noProof/>
                                <w:sz w:val="24"/>
                                <w:szCs w:val="20"/>
                              </w:rPr>
                            </w:pPr>
                            <w:bookmarkStart w:id="57" w:name="_Ref404432531"/>
                            <w:r>
                              <w:t xml:space="preserve">Figure </w:t>
                            </w:r>
                            <w:r>
                              <w:fldChar w:fldCharType="begin"/>
                            </w:r>
                            <w:r>
                              <w:instrText xml:space="preserve"> SEQ Figure \* ARABIC </w:instrText>
                            </w:r>
                            <w:r>
                              <w:fldChar w:fldCharType="separate"/>
                            </w:r>
                            <w:r w:rsidR="002E5147">
                              <w:rPr>
                                <w:noProof/>
                              </w:rPr>
                              <w:t>18</w:t>
                            </w:r>
                            <w:r>
                              <w:fldChar w:fldCharType="end"/>
                            </w:r>
                            <w:bookmarkEnd w:id="57"/>
                            <w:r>
                              <w:t>- controlled measurements from 12” from the table with the pris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3" o:spid="_x0000_s1108" type="#_x0000_t202" style="position:absolute;left:0;text-align:left;margin-left:.55pt;margin-top:456.1pt;width:466.35pt;height:.05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" stroked="f">
                <v:textbox style="mso-fit-shape-to-text:t" inset="0,0,0,0">
                  <w:txbxContent>
                    <w:p w:rsidR="00921927" w:rsidRPr="00F31D46" w:rsidRDefault="00921927" w:rsidP="00445478">
                      <w:pPr>
                        <w:pStyle w:val="Caption"/>
                        <w:rPr>
                          <w:noProof/>
                          <w:sz w:val="24"/>
                          <w:szCs w:val="20"/>
                        </w:rPr>
                      </w:pPr>
                      <w:bookmarkStart w:id="58" w:name="_Ref404432531"/>
                      <w:r>
                        <w:t xml:space="preserve">Figure </w:t>
                      </w:r>
                      <w:r>
                        <w:fldChar w:fldCharType="begin"/>
                      </w:r>
                      <w:r>
                        <w:instrText xml:space="preserve"> SEQ Figure \* ARABIC </w:instrText>
                      </w:r>
                      <w:r>
                        <w:fldChar w:fldCharType="separate"/>
                      </w:r>
                      <w:r w:rsidR="002E5147">
                        <w:rPr>
                          <w:noProof/>
                        </w:rPr>
                        <w:t>18</w:t>
                      </w:r>
                      <w:r>
                        <w:fldChar w:fldCharType="end"/>
                      </w:r>
                      <w:bookmarkEnd w:id="58"/>
                      <w:r>
                        <w:t>- controlled measurements from 12” from the table with the prism</w:t>
                      </w:r>
                    </w:p>
                  </w:txbxContent>
                </v:textbox>
                <w10:wrap type="tight"/>
              </v:shape>
            </w:pict>
          </mc:Fallback>
        </mc:AlternateContent>
      </w:r>
      <w:r>
        <w:rPr>
          <w:noProof/>
        </w:rPr>
        <mc:AlternateContent>
          <mc:Choice Requires="wpg">
            <w:drawing>
              <wp:anchor distT="0" distB="0" distL="114300" distR="114300" simplePos="0" relativeHeight="251816960" behindDoc="0" locked="0" layoutInCell="1" allowOverlap="1" wp14:anchorId="217D2B89" wp14:editId="59FBFE0F">
                <wp:simplePos x="0" y="0"/>
                <wp:positionH relativeFrom="column">
                  <wp:posOffset>6985</wp:posOffset>
                </wp:positionH>
                <wp:positionV relativeFrom="paragraph">
                  <wp:posOffset>45085</wp:posOffset>
                </wp:positionV>
                <wp:extent cx="5922645" cy="5690235"/>
                <wp:effectExtent l="0" t="0" r="20955" b="24765"/>
                <wp:wrapTight wrapText="bothSides">
                  <wp:wrapPolygon edited="0">
                    <wp:start x="11463" y="0"/>
                    <wp:lineTo x="11463" y="10413"/>
                    <wp:lineTo x="0" y="11136"/>
                    <wp:lineTo x="0" y="21622"/>
                    <wp:lineTo x="21607" y="21622"/>
                    <wp:lineTo x="21607" y="0"/>
                    <wp:lineTo x="11463" y="0"/>
                  </wp:wrapPolygon>
                </wp:wrapTight>
                <wp:docPr id="142" name="Group 142"/>
                <wp:cNvGraphicFramePr/>
                <a:graphic xmlns:a="http://schemas.openxmlformats.org/drawingml/2006/main">
                  <a:graphicData uri="http://schemas.microsoft.com/office/word/2010/wordprocessingGroup">
                    <wpg:wgp>
                      <wpg:cNvGrpSpPr/>
                      <wpg:grpSpPr>
                        <a:xfrm>
                          <a:off x="0" y="0"/>
                          <a:ext cx="5922645" cy="5690235"/>
                          <a:chOff x="15313" y="87782"/>
                          <a:chExt cx="5924887" cy="5691031"/>
                        </a:xfrm>
                      </wpg:grpSpPr>
                      <wpg:graphicFrame>
                        <wpg:cNvPr id="141" name="Chart 141"/>
                        <wpg:cNvFrPr/>
                        <wpg:xfrm>
                          <a:off x="3196949" y="3013951"/>
                          <a:ext cx="2743200" cy="2743200"/>
                        </wpg:xfrm>
                        <a:graphic>
                          <a:graphicData uri="http://schemas.openxmlformats.org/drawingml/2006/chart">
                            <c:chart xmlns:c="http://schemas.openxmlformats.org/drawingml/2006/chart" xmlns:r="http://schemas.openxmlformats.org/officeDocument/2006/relationships" r:id="rId73"/>
                          </a:graphicData>
                        </a:graphic>
                      </wpg:graphicFrame>
                      <wpg:graphicFrame>
                        <wpg:cNvPr id="140" name="Chart 140"/>
                        <wpg:cNvFrPr/>
                        <wpg:xfrm>
                          <a:off x="15313" y="3035613"/>
                          <a:ext cx="2743297" cy="2743200"/>
                        </wpg:xfrm>
                        <a:graphic>
                          <a:graphicData uri="http://schemas.openxmlformats.org/drawingml/2006/chart">
                            <c:chart xmlns:c="http://schemas.openxmlformats.org/drawingml/2006/chart" xmlns:r="http://schemas.openxmlformats.org/officeDocument/2006/relationships" r:id="rId74"/>
                          </a:graphicData>
                        </a:graphic>
                      </wpg:graphicFrame>
                      <wpg:graphicFrame>
                        <wpg:cNvPr id="139" name="Chart 139"/>
                        <wpg:cNvFrPr/>
                        <wpg:xfrm>
                          <a:off x="3196949" y="87782"/>
                          <a:ext cx="2743251" cy="2743199"/>
                        </wpg:xfrm>
                        <a:graphic>
                          <a:graphicData uri="http://schemas.openxmlformats.org/drawingml/2006/chart">
                            <c:chart xmlns:c="http://schemas.openxmlformats.org/drawingml/2006/chart" xmlns:r="http://schemas.openxmlformats.org/officeDocument/2006/relationships" r:id="rId75"/>
                          </a:graphicData>
                        </a:graphic>
                      </wpg:graphicFrame>
                    </wpg:wgp>
                  </a:graphicData>
                </a:graphic>
                <wp14:sizeRelH relativeFrom="margin">
                  <wp14:pctWidth>0</wp14:pctWidth>
                </wp14:sizeRelH>
                <wp14:sizeRelV relativeFrom="margin">
                  <wp14:pctHeight>0</wp14:pctHeight>
                </wp14:sizeRelV>
              </wp:anchor>
            </w:drawing>
          </mc:Choice>
          <mc:Fallback>
            <w:pict>
              <v:group id="Group 142" o:spid="_x0000_s1026" style="position:absolute;margin-left:.55pt;margin-top:3.55pt;width:466.35pt;height:448.05pt;z-index:251816960;mso-width-relative:margin;mso-height-relative:margin" coordorigin="153,877" coordsize="59248,56910"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">
                <v:shape id="Chart 141" o:spid="_x0000_s1027" type="#_x0000_t75" style="position:absolute;left:31925;top:30081;width:27564;height:2755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">
                  <v:imagedata r:id="rId76" o:title=""/>
                  <o:lock v:ext="edit" aspectratio="f"/>
                </v:shape>
                <v:shape id="Chart 140" o:spid="_x0000_s1028" type="#_x0000_t75" style="position:absolute;left:92;top:30325;width:27564;height:2749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">
                  <v:imagedata r:id="rId77" o:title=""/>
                  <o:lock v:ext="edit" aspectratio="f"/>
                </v:shape>
                <v:shape id="Chart 139" o:spid="_x0000_s1029" type="#_x0000_t75" style="position:absolute;left:31925;top:816;width:27564;height:2755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">
                  <v:imagedata r:id="rId78" o:title=""/>
                  <o:lock v:ext="edit" aspectratio="f"/>
                </v:shape>
                <w10:wrap type="tight"/>
              </v:group>
            </w:pict>
          </mc:Fallback>
        </mc:AlternateContent>
      </w:r>
      <w:r>
        <w:rPr>
          <w:noProof/>
        </w:rPr>
        <w:drawing>
          <wp:anchor distT="0" distB="0" distL="114300" distR="114300" simplePos="0" relativeHeight="251813888" behindDoc="1" locked="0" layoutInCell="1" allowOverlap="1" wp14:anchorId="382EA6C4" wp14:editId="70C06F5D">
            <wp:simplePos x="0" y="0"/>
            <wp:positionH relativeFrom="column">
              <wp:posOffset>11430</wp:posOffset>
            </wp:positionH>
            <wp:positionV relativeFrom="paragraph">
              <wp:posOffset>45085</wp:posOffset>
            </wp:positionV>
            <wp:extent cx="2743200" cy="2742565"/>
            <wp:effectExtent l="38100" t="38100" r="38100" b="38735"/>
            <wp:wrapTight wrapText="bothSides">
              <wp:wrapPolygon edited="0">
                <wp:start x="-300" y="-300"/>
                <wp:lineTo x="-300" y="21755"/>
                <wp:lineTo x="21750" y="21755"/>
                <wp:lineTo x="21750" y="-300"/>
                <wp:lineTo x="-300" y="-300"/>
              </wp:wrapPolygon>
            </wp:wrapTight>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79" cstate="print">
                      <a:extLst>
                        <a:ext uri="{28A0092B-C50C-407E-A947-70E740481C1C}">
                          <a14:useLocalDpi xmlns:a14="http://schemas.microsoft.com/office/drawing/2010/main" val="0"/>
                        </a:ext>
                      </a:extLst>
                    </a:blip>
                    <a:srcRect l="10400" r="14601" b="12"/>
                    <a:stretch/>
                  </pic:blipFill>
                  <pic:spPr bwMode="auto">
                    <a:xfrm>
                      <a:off x="0" y="0"/>
                      <a:ext cx="2743200" cy="2742565"/>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45478" w:rsidRDefault="00445478"/>
    <w:p w:rsidR="00445478" w:rsidRDefault="00445478"/>
    <w:p w:rsidR="00445478" w:rsidRDefault="00445478"/>
    <w:p w:rsidR="00445478" w:rsidRDefault="00445478"/>
    <w:p w:rsidR="00445478" w:rsidRDefault="00445478"/>
    <w:p w:rsidR="00445478" w:rsidRDefault="00445478"/>
    <w:p w:rsidR="00445478" w:rsidRDefault="00445478"/>
    <w:p w:rsidR="00445478" w:rsidRDefault="00445478">
      <w:r>
        <w:fldChar w:fldCharType="begin"/>
      </w:r>
      <w:r>
        <w:instrText xml:space="preserve"> REF _Ref404432531 \h </w:instrText>
      </w:r>
      <w:r>
        <w:fldChar w:fldCharType="separate"/>
      </w:r>
      <w:r w:rsidR="00890044">
        <w:t xml:space="preserve">Figure </w:t>
      </w:r>
      <w:r w:rsidR="00890044">
        <w:rPr>
          <w:noProof/>
        </w:rPr>
        <w:t>17</w:t>
      </w:r>
      <w:r>
        <w:fldChar w:fldCharType="end"/>
      </w:r>
      <w:r w:rsidRPr="00445478">
        <w:t xml:space="preserve"> </w:t>
      </w:r>
      <w:r>
        <w:t>shows the result with the prism object at 12”. I find this measurement to be really important because the pattern is completely different from what the user had learned the sensor would behave up to this point, but given the highly distinct pattern, after only one occurrence of the prism, if the user was presented with it again, there was no confusion an so the accuracy of the prism was of about 80%. We can see that around position 3 the sensor picks up the prism but at 6 the prism “disappears” and comes back in positions 7 to 9</w:t>
      </w:r>
      <w:r w:rsidR="00890044">
        <w:t>.</w:t>
      </w:r>
    </w:p>
    <w:p w:rsidR="00124480" w:rsidRDefault="00124480"/>
    <w:p w:rsidR="00124480" w:rsidRDefault="00124480">
      <w:r>
        <w:br w:type="page"/>
      </w:r>
    </w:p>
    <w:p w:rsidR="00124480" w:rsidRDefault="009E082A">
      <w:r>
        <w:rPr>
          <w:noProof/>
        </w:rPr>
        <w:lastRenderedPageBreak/>
        <w:drawing>
          <wp:anchor distT="0" distB="0" distL="114300" distR="114300" simplePos="0" relativeHeight="251791360" behindDoc="1" locked="0" layoutInCell="1" allowOverlap="1" wp14:anchorId="3DFB29F7" wp14:editId="6785C857">
            <wp:simplePos x="0" y="0"/>
            <wp:positionH relativeFrom="column">
              <wp:posOffset>153035</wp:posOffset>
            </wp:positionH>
            <wp:positionV relativeFrom="paragraph">
              <wp:posOffset>306705</wp:posOffset>
            </wp:positionV>
            <wp:extent cx="2743200" cy="2742565"/>
            <wp:effectExtent l="38100" t="38100" r="38100" b="38735"/>
            <wp:wrapTight wrapText="bothSides">
              <wp:wrapPolygon edited="0">
                <wp:start x="-300" y="-300"/>
                <wp:lineTo x="-300" y="21755"/>
                <wp:lineTo x="21750" y="21755"/>
                <wp:lineTo x="21750" y="-300"/>
                <wp:lineTo x="-300" y="-300"/>
              </wp:wrapPolygon>
            </wp:wrapTight>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80" cstate="print">
                      <a:extLst>
                        <a:ext uri="{28A0092B-C50C-407E-A947-70E740481C1C}">
                          <a14:useLocalDpi xmlns:a14="http://schemas.microsoft.com/office/drawing/2010/main" val="0"/>
                        </a:ext>
                      </a:extLst>
                    </a:blip>
                    <a:srcRect l="25050" b="66"/>
                    <a:stretch/>
                  </pic:blipFill>
                  <pic:spPr bwMode="auto">
                    <a:xfrm>
                      <a:off x="0" y="0"/>
                      <a:ext cx="2743200" cy="2742565"/>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13AD0">
        <w:rPr>
          <w:noProof/>
        </w:rPr>
        <mc:AlternateContent>
          <mc:Choice Requires="wpg">
            <w:drawing>
              <wp:anchor distT="0" distB="0" distL="114300" distR="114300" simplePos="0" relativeHeight="251797504" behindDoc="0" locked="0" layoutInCell="1" allowOverlap="1" wp14:anchorId="429FA706" wp14:editId="01D75C43">
                <wp:simplePos x="0" y="0"/>
                <wp:positionH relativeFrom="column">
                  <wp:posOffset>153619</wp:posOffset>
                </wp:positionH>
                <wp:positionV relativeFrom="paragraph">
                  <wp:posOffset>307238</wp:posOffset>
                </wp:positionV>
                <wp:extent cx="5763895" cy="5982970"/>
                <wp:effectExtent l="0" t="0" r="27305" b="0"/>
                <wp:wrapTight wrapText="bothSides">
                  <wp:wrapPolygon edited="0">
                    <wp:start x="11208" y="0"/>
                    <wp:lineTo x="11208" y="9904"/>
                    <wp:lineTo x="0" y="10454"/>
                    <wp:lineTo x="0" y="21527"/>
                    <wp:lineTo x="21631" y="21527"/>
                    <wp:lineTo x="21631" y="0"/>
                    <wp:lineTo x="11208" y="0"/>
                  </wp:wrapPolygon>
                </wp:wrapTight>
                <wp:docPr id="119" name="Group 119"/>
                <wp:cNvGraphicFramePr/>
                <a:graphic xmlns:a="http://schemas.openxmlformats.org/drawingml/2006/main">
                  <a:graphicData uri="http://schemas.microsoft.com/office/word/2010/wordprocessingGroup">
                    <wpg:wgp>
                      <wpg:cNvGrpSpPr/>
                      <wpg:grpSpPr>
                        <a:xfrm>
                          <a:off x="0" y="0"/>
                          <a:ext cx="5763895" cy="5982970"/>
                          <a:chOff x="0" y="0"/>
                          <a:chExt cx="5763895" cy="5982970"/>
                        </a:xfrm>
                      </wpg:grpSpPr>
                      <wpg:grpSp>
                        <wpg:cNvPr id="117" name="Group 117"/>
                        <wpg:cNvGrpSpPr/>
                        <wpg:grpSpPr>
                          <a:xfrm>
                            <a:off x="0" y="0"/>
                            <a:ext cx="5763895" cy="5654040"/>
                            <a:chOff x="153632" y="-36576"/>
                            <a:chExt cx="5764447" cy="5654659"/>
                          </a:xfrm>
                        </wpg:grpSpPr>
                        <wpg:graphicFrame>
                          <wpg:cNvPr id="114" name="Chart 114"/>
                          <wpg:cNvFrPr/>
                          <wpg:xfrm>
                            <a:off x="3174828" y="-36576"/>
                            <a:ext cx="2743200" cy="2743200"/>
                          </wpg:xfrm>
                          <a:graphic>
                            <a:graphicData uri="http://schemas.openxmlformats.org/drawingml/2006/chart">
                              <c:chart xmlns:c="http://schemas.openxmlformats.org/drawingml/2006/chart" xmlns:r="http://schemas.openxmlformats.org/officeDocument/2006/relationships" r:id="rId81"/>
                            </a:graphicData>
                          </a:graphic>
                        </wpg:graphicFrame>
                        <wpg:graphicFrame>
                          <wpg:cNvPr id="115" name="Chart 115"/>
                          <wpg:cNvFrPr/>
                          <wpg:xfrm>
                            <a:off x="153632" y="2874883"/>
                            <a:ext cx="2743251" cy="2743200"/>
                          </wpg:xfrm>
                          <a:graphic>
                            <a:graphicData uri="http://schemas.openxmlformats.org/drawingml/2006/chart">
                              <c:chart xmlns:c="http://schemas.openxmlformats.org/drawingml/2006/chart" xmlns:r="http://schemas.openxmlformats.org/officeDocument/2006/relationships" r:id="rId82"/>
                            </a:graphicData>
                          </a:graphic>
                        </wpg:graphicFrame>
                        <wpg:graphicFrame>
                          <wpg:cNvPr id="116" name="Chart 116"/>
                          <wpg:cNvFrPr/>
                          <wpg:xfrm>
                            <a:off x="3174828" y="2874883"/>
                            <a:ext cx="2743251" cy="2743200"/>
                          </wpg:xfrm>
                          <a:graphic>
                            <a:graphicData uri="http://schemas.openxmlformats.org/drawingml/2006/chart">
                              <c:chart xmlns:c="http://schemas.openxmlformats.org/drawingml/2006/chart" xmlns:r="http://schemas.openxmlformats.org/officeDocument/2006/relationships" r:id="rId83"/>
                            </a:graphicData>
                          </a:graphic>
                        </wpg:graphicFrame>
                      </wpg:grpSp>
                      <wps:wsp>
                        <wps:cNvPr id="118" name="Text Box 118"/>
                        <wps:cNvSpPr txBox="1"/>
                        <wps:spPr>
                          <a:xfrm>
                            <a:off x="0" y="5713095"/>
                            <a:ext cx="5763895" cy="269875"/>
                          </a:xfrm>
                          <a:prstGeom prst="rect">
                            <a:avLst/>
                          </a:prstGeom>
                          <a:solidFill>
                            <a:prstClr val="white"/>
                          </a:solidFill>
                          <a:ln>
                            <a:noFill/>
                          </a:ln>
                          <a:effectLst/>
                        </wps:spPr>
                        <wps:txbx>
                          <w:txbxContent>
                            <w:p w:rsidR="00921927" w:rsidRPr="005B4A8A" w:rsidRDefault="00921927" w:rsidP="00613AD0">
                              <w:pPr>
                                <w:pStyle w:val="Caption"/>
                                <w:rPr>
                                  <w:noProof/>
                                  <w:sz w:val="24"/>
                                  <w:szCs w:val="20"/>
                                </w:rPr>
                              </w:pPr>
                              <w:bookmarkStart w:id="59" w:name="_Ref404431171"/>
                              <w:r>
                                <w:t xml:space="preserve">Figure </w:t>
                              </w:r>
                              <w:r>
                                <w:fldChar w:fldCharType="begin"/>
                              </w:r>
                              <w:r>
                                <w:instrText xml:space="preserve"> SEQ Figure \* ARABIC </w:instrText>
                              </w:r>
                              <w:r>
                                <w:fldChar w:fldCharType="separate"/>
                              </w:r>
                              <w:r w:rsidR="002E5147">
                                <w:rPr>
                                  <w:noProof/>
                                </w:rPr>
                                <w:t>19</w:t>
                              </w:r>
                              <w:r>
                                <w:fldChar w:fldCharType="end"/>
                              </w:r>
                              <w:bookmarkEnd w:id="59"/>
                              <w:r>
                                <w:t xml:space="preserve"> –controlled measurements from 9” from the table with the pris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9" o:spid="_x0000_s1109" style="position:absolute;left:0;text-align:left;margin-left:12.1pt;margin-top:24.2pt;width:453.85pt;height:471.1pt;z-index:251797504" coordsize="57638,59829"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">
                <v:group id="Group 117" o:spid="_x0000_s1110" style="position:absolute;width:57638;height:56540" coordorigin="1536,-365" coordsize="57644,565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shape id="Chart 114" o:spid="_x0000_s1111" type="#_x0000_t75" style="position:absolute;left:31714;top:-426;width:27556;height:275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">
                    <v:imagedata r:id="rId84" o:title=""/>
                    <o:lock v:ext="edit" aspectratio="f"/>
                  </v:shape>
                  <v:shape id="Chart 115" o:spid="_x0000_s1112" type="#_x0000_t75" style="position:absolute;left:1475;top:28715;width:27556;height:274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">
                    <v:imagedata r:id="rId85" o:title=""/>
                    <o:lock v:ext="edit" aspectratio="f"/>
                  </v:shape>
                  <v:shape id="Chart 116" o:spid="_x0000_s1113" type="#_x0000_t75" style="position:absolute;left:31714;top:28715;width:27556;height:274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">
                    <v:imagedata r:id="rId86" o:title=""/>
                    <o:lock v:ext="edit" aspectratio="f"/>
                  </v:shape>
                </v:group>
                <v:shape id="Text Box 118" o:spid="_x0000_s1114" type="#_x0000_t202" style="position:absolute;top:57130;width:57638;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mzrccA&#10;AADcAAAADwAAAGRycy9kb3ducmV2LnhtbESPQUsDMRCF70L/Q5hCL2KzraXI2rSUoqBeimsv3obN&#10;dLO6mSxJtl3/vXMQvM3w3rz3zWY3+k5dKKY2sIHFvABFXAfbcmPg9PF89wAqZWSLXWAy8EMJdtvJ&#10;zQZLG678TpcqN0pCOJVowOXcl1qn2pHHNA89sWjnED1mWWOjbcSrhPtOL4tirT22LA0Oezo4qr+r&#10;wRs4rj6P7nY4P73tV/fx9TQc1l9NZcxsOu4fQWUa87/57/rFCv5CaOUZmUBv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gZs63HAAAA3AAAAA8AAAAAAAAAAAAAAAAAmAIAAGRy&#10;cy9kb3ducmV2LnhtbFBLBQYAAAAABAAEAPUAAACMAwAAAAA=&#10;" stroked="f">
                  <v:textbox style="mso-fit-shape-to-text:t" inset="0,0,0,0">
                    <w:txbxContent>
                      <w:p w:rsidR="00921927" w:rsidRPr="005B4A8A" w:rsidRDefault="00921927" w:rsidP="00613AD0">
                        <w:pPr>
                          <w:pStyle w:val="Caption"/>
                          <w:rPr>
                            <w:noProof/>
                            <w:sz w:val="24"/>
                            <w:szCs w:val="20"/>
                          </w:rPr>
                        </w:pPr>
                        <w:bookmarkStart w:id="60" w:name="_Ref404431171"/>
                        <w:r>
                          <w:t xml:space="preserve">Figure </w:t>
                        </w:r>
                        <w:r>
                          <w:fldChar w:fldCharType="begin"/>
                        </w:r>
                        <w:r>
                          <w:instrText xml:space="preserve"> SEQ Figure \* ARABIC </w:instrText>
                        </w:r>
                        <w:r>
                          <w:fldChar w:fldCharType="separate"/>
                        </w:r>
                        <w:r w:rsidR="002E5147">
                          <w:rPr>
                            <w:noProof/>
                          </w:rPr>
                          <w:t>19</w:t>
                        </w:r>
                        <w:r>
                          <w:fldChar w:fldCharType="end"/>
                        </w:r>
                        <w:bookmarkEnd w:id="60"/>
                        <w:r>
                          <w:t xml:space="preserve"> –controlled measurements from 9” from the table with the prism</w:t>
                        </w:r>
                      </w:p>
                    </w:txbxContent>
                  </v:textbox>
                </v:shape>
                <w10:wrap type="tight"/>
              </v:group>
            </w:pict>
          </mc:Fallback>
        </mc:AlternateContent>
      </w:r>
    </w:p>
    <w:p w:rsidR="00124480" w:rsidRDefault="00005C5A">
      <w:r>
        <w:fldChar w:fldCharType="begin"/>
      </w:r>
      <w:r>
        <w:instrText xml:space="preserve"> REF _Ref404431171 \h </w:instrText>
      </w:r>
      <w:r>
        <w:fldChar w:fldCharType="separate"/>
      </w:r>
      <w:r w:rsidR="00890044">
        <w:t xml:space="preserve">Figure </w:t>
      </w:r>
      <w:r w:rsidR="00890044">
        <w:rPr>
          <w:noProof/>
        </w:rPr>
        <w:t>18</w:t>
      </w:r>
      <w:r>
        <w:fldChar w:fldCharType="end"/>
      </w:r>
      <w:r>
        <w:t xml:space="preserve"> </w:t>
      </w:r>
      <w:r w:rsidR="00890044">
        <w:t>shows how different the measurements are from 12” to 9” and also shows how in this case measuring at 12” gave a better reading than at 9”.</w:t>
      </w:r>
    </w:p>
    <w:p w:rsidR="00124480" w:rsidRDefault="00124480"/>
    <w:p w:rsidR="00F16820" w:rsidRPr="00131217" w:rsidRDefault="00F16820">
      <w:r w:rsidRPr="00131217">
        <w:br w:type="page"/>
      </w:r>
    </w:p>
    <w:p w:rsidR="007F1C90" w:rsidRPr="00131217" w:rsidRDefault="00EA27CE" w:rsidP="00EF79AC">
      <w:pPr>
        <w:pStyle w:val="Heading2"/>
      </w:pPr>
      <w:bookmarkStart w:id="61" w:name="_Toc404432786"/>
      <w:r w:rsidRPr="00131217">
        <w:lastRenderedPageBreak/>
        <w:t xml:space="preserve">Temperature to </w:t>
      </w:r>
      <w:r w:rsidR="00C618DB" w:rsidRPr="00131217">
        <w:t>Sound</w:t>
      </w:r>
      <w:bookmarkEnd w:id="61"/>
    </w:p>
    <w:p w:rsidR="005B4148" w:rsidRPr="00131217" w:rsidRDefault="00375637" w:rsidP="005B4148">
      <w:r w:rsidRPr="00131217">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Pr="00131217" w:rsidRDefault="007F1C90" w:rsidP="007F1C90">
      <w:pPr>
        <w:pStyle w:val="Heading3"/>
      </w:pPr>
      <w:bookmarkStart w:id="62" w:name="_Toc404432787"/>
      <w:r w:rsidRPr="00131217">
        <w:t>Preparation</w:t>
      </w:r>
      <w:bookmarkEnd w:id="62"/>
    </w:p>
    <w:p w:rsidR="00475673" w:rsidRPr="00131217" w:rsidRDefault="00FF73C7" w:rsidP="00FF73C7">
      <w:r w:rsidRPr="00131217">
        <w:t xml:space="preserve">At a desk with a computer monitor, the subject would find 3 </w:t>
      </w:r>
      <w:proofErr w:type="spellStart"/>
      <w:r w:rsidRPr="00131217">
        <w:t>peltier</w:t>
      </w:r>
      <w:proofErr w:type="spellEnd"/>
      <w:r w:rsidRPr="00131217">
        <w:t xml:space="preserve"> modules attached to the monitor at eye level. The tablet device would be placed in front of the </w:t>
      </w:r>
      <w:proofErr w:type="gramStart"/>
      <w:r w:rsidRPr="00131217">
        <w:t>subject,</w:t>
      </w:r>
      <w:proofErr w:type="gramEnd"/>
      <w:r w:rsidRPr="00131217">
        <w:t xml:space="preserve"> this would be the main UI for the test. The subjects were also given a mobile device that would be the UI for their sensory device.</w:t>
      </w:r>
    </w:p>
    <w:p w:rsidR="00475673" w:rsidRPr="00131217" w:rsidRDefault="00475673" w:rsidP="00475673">
      <w:r w:rsidRPr="00131217">
        <w:br w:type="page"/>
      </w:r>
    </w:p>
    <w:p w:rsidR="00475673" w:rsidRPr="00131217" w:rsidRDefault="00475673" w:rsidP="007F1C90">
      <w:pPr>
        <w:pStyle w:val="Heading4"/>
      </w:pPr>
      <w:r w:rsidRPr="00131217">
        <w:rPr>
          <w:noProof/>
        </w:rPr>
        <w:lastRenderedPageBreak/>
        <mc:AlternateContent>
          <mc:Choice Requires="wpg">
            <w:drawing>
              <wp:anchor distT="0" distB="0" distL="114300" distR="114300" simplePos="0" relativeHeight="251766784" behindDoc="0" locked="0" layoutInCell="1" allowOverlap="1" wp14:anchorId="485FCFFF" wp14:editId="1EBB4D12">
                <wp:simplePos x="0" y="0"/>
                <wp:positionH relativeFrom="column">
                  <wp:posOffset>120650</wp:posOffset>
                </wp:positionH>
                <wp:positionV relativeFrom="paragraph">
                  <wp:posOffset>0</wp:posOffset>
                </wp:positionV>
                <wp:extent cx="5702300" cy="5248275"/>
                <wp:effectExtent l="0" t="0" r="0" b="9525"/>
                <wp:wrapSquare wrapText="bothSides"/>
                <wp:docPr id="71" name="Group 71"/>
                <wp:cNvGraphicFramePr/>
                <a:graphic xmlns:a="http://schemas.openxmlformats.org/drawingml/2006/main">
                  <a:graphicData uri="http://schemas.microsoft.com/office/word/2010/wordprocessingGroup">
                    <wpg:wgp>
                      <wpg:cNvGrpSpPr/>
                      <wpg:grpSpPr>
                        <a:xfrm>
                          <a:off x="0" y="0"/>
                          <a:ext cx="5702300" cy="5248275"/>
                          <a:chOff x="0" y="0"/>
                          <a:chExt cx="5702300" cy="5248275"/>
                        </a:xfrm>
                      </wpg:grpSpPr>
                      <wpg:grpSp>
                        <wpg:cNvPr id="68" name="Group 68"/>
                        <wpg:cNvGrpSpPr/>
                        <wpg:grpSpPr>
                          <a:xfrm>
                            <a:off x="0" y="0"/>
                            <a:ext cx="5702300" cy="4921250"/>
                            <a:chOff x="0" y="0"/>
                            <a:chExt cx="5702300" cy="4921250"/>
                          </a:xfrm>
                        </wpg:grpSpPr>
                        <pic:pic xmlns:pic="http://schemas.openxmlformats.org/drawingml/2006/picture">
                          <pic:nvPicPr>
                            <pic:cNvPr id="41" name="Picture 41"/>
                            <pic:cNvPicPr>
                              <a:picLocks noChangeAspect="1"/>
                            </pic:cNvPicPr>
                          </pic:nvPicPr>
                          <pic:blipFill rotWithShape="1">
                            <a:blip r:embed="rId87">
                              <a:extLst>
                                <a:ext uri="{28A0092B-C50C-407E-A947-70E740481C1C}">
                                  <a14:useLocalDpi xmlns:a14="http://schemas.microsoft.com/office/drawing/2010/main" val="0"/>
                                </a:ext>
                              </a:extLst>
                            </a:blip>
                            <a:srcRect l="5469" t="4062" r="17144"/>
                            <a:stretch/>
                          </pic:blipFill>
                          <pic:spPr bwMode="auto">
                            <a:xfrm>
                              <a:off x="2959100" y="19050"/>
                              <a:ext cx="2743200" cy="49022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0" name="Picture 40"/>
                            <pic:cNvPicPr>
                              <a:picLocks noChangeAspect="1"/>
                            </pic:cNvPicPr>
                          </pic:nvPicPr>
                          <pic:blipFill rotWithShape="1">
                            <a:blip r:embed="rId88">
                              <a:extLst>
                                <a:ext uri="{28A0092B-C50C-407E-A947-70E740481C1C}">
                                  <a14:useLocalDpi xmlns:a14="http://schemas.microsoft.com/office/drawing/2010/main" val="0"/>
                                </a:ext>
                              </a:extLst>
                            </a:blip>
                            <a:srcRect l="5776" t="4256" r="17244"/>
                            <a:stretch/>
                          </pic:blipFill>
                          <pic:spPr bwMode="auto">
                            <a:xfrm>
                              <a:off x="0" y="0"/>
                              <a:ext cx="2743200" cy="4921250"/>
                            </a:xfrm>
                            <a:prstGeom prst="rect">
                              <a:avLst/>
                            </a:prstGeom>
                            <a:ln>
                              <a:noFill/>
                            </a:ln>
                            <a:extLst>
                              <a:ext uri="{53640926-AAD7-44D8-BBD7-CCE9431645EC}">
                                <a14:shadowObscured xmlns:a14="http://schemas.microsoft.com/office/drawing/2010/main"/>
                              </a:ext>
                            </a:extLst>
                          </pic:spPr>
                        </pic:pic>
                      </wpg:grpSp>
                      <wps:wsp>
                        <wps:cNvPr id="69" name="Text Box 69"/>
                        <wps:cNvSpPr txBox="1"/>
                        <wps:spPr>
                          <a:xfrm>
                            <a:off x="0" y="4978400"/>
                            <a:ext cx="2743200" cy="269875"/>
                          </a:xfrm>
                          <a:prstGeom prst="rect">
                            <a:avLst/>
                          </a:prstGeom>
                          <a:solidFill>
                            <a:prstClr val="white"/>
                          </a:solidFill>
                          <a:ln>
                            <a:noFill/>
                          </a:ln>
                          <a:effectLst/>
                        </wps:spPr>
                        <wps:txbx>
                          <w:txbxContent>
                            <w:p w:rsidR="00921927" w:rsidRPr="001F6323" w:rsidRDefault="00921927"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sidR="002E5147">
                                <w:rPr>
                                  <w:noProof/>
                                </w:rPr>
                                <w:t>21</w:t>
                              </w:r>
                              <w:r>
                                <w:fldChar w:fldCharType="end"/>
                              </w:r>
                              <w:r>
                                <w:t xml:space="preserve"> board t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0" name="Text Box 70"/>
                        <wps:cNvSpPr txBox="1"/>
                        <wps:spPr>
                          <a:xfrm>
                            <a:off x="2990850" y="4978400"/>
                            <a:ext cx="2711450" cy="269875"/>
                          </a:xfrm>
                          <a:prstGeom prst="rect">
                            <a:avLst/>
                          </a:prstGeom>
                          <a:solidFill>
                            <a:prstClr val="white"/>
                          </a:solidFill>
                          <a:ln>
                            <a:noFill/>
                          </a:ln>
                          <a:effectLst/>
                        </wps:spPr>
                        <wps:txbx>
                          <w:txbxContent>
                            <w:p w:rsidR="00921927" w:rsidRPr="0049491D" w:rsidRDefault="00921927"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sidR="002E5147">
                                <w:rPr>
                                  <w:noProof/>
                                </w:rPr>
                                <w:t>21</w:t>
                              </w:r>
                              <w:r>
                                <w:fldChar w:fldCharType="end"/>
                              </w:r>
                              <w:r>
                                <w:t xml:space="preserve"> board bott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 o:spid="_x0000_s1115" style="position:absolute;margin-left:9.5pt;margin-top:0;width:449pt;height:413.25pt;z-index:251766784" coordsize="57023,524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">
                <v:group id="Group 68" o:spid="_x0000_s1116" style="position:absolute;width:57023;height:49212" coordsize="57023,492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 id="Picture 41" o:spid="_x0000_s1117" type="#_x0000_t75" style="position:absolute;left:29591;top:190;width:27432;height:490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tMZXEAAAA2wAAAA8AAABkcnMvZG93bnJldi54bWxEj09rwkAUxO9Cv8PyCr3prqJiU1cp0pJe&#10;BP/1/si+JiHZt2l21eTbu4LgcZiZ3zDLdWdrcaHWl441jEcKBHHmTMm5htPxe7gA4QOywdoxaejJ&#10;w3r1MlhiYtyV93Q5hFxECPsENRQhNImUPivIoh+5hjh6f661GKJsc2lavEa4reVEqbm0WHJcKLCh&#10;TUFZdThbDV/V726Xvvfpefaf7qtjr7rtVGn99tp9foAI1IVn+NH+MRqmY7h/iT9Ar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tMZXEAAAA2wAAAA8AAAAAAAAAAAAAAAAA&#10;nwIAAGRycy9kb3ducmV2LnhtbFBLBQYAAAAABAAEAPcAAACQAwAAAAA=&#10;">
                    <v:imagedata r:id="rId89" o:title="" croptop="2662f" cropleft="3584f" cropright="11235f"/>
                    <v:path arrowok="t"/>
                  </v:shape>
                  <v:shape id="Picture 40" o:spid="_x0000_s1118" type="#_x0000_t75" style="position:absolute;width:27432;height:492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cy4m9AAAA2wAAAA8AAABkcnMvZG93bnJldi54bWxET8uqwjAQ3Qv+QxjBnaaKqFSjiKIoKPjc&#10;j83YFptJaaL2/v3NQnB5OO/pvDaFeFPlcssKet0IBHFidc6pgutl3RmDcB5ZY2GZFPyRg/ms2Zhi&#10;rO2HT/Q++1SEEHYxKsi8L2MpXZKRQde1JXHgHrYy6AOsUqkr/IRwU8h+FA2lwZxDQ4YlLTNKnueX&#10;UXDLk81xGPnRoXzsd1tzXxV4uijVbtWLCQhPtf+Jv+6tVjAI68OX8APk7B8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1zLib0AAADbAAAADwAAAAAAAAAAAAAAAACfAgAAZHJz&#10;L2Rvd25yZXYueG1sUEsFBgAAAAAEAAQA9wAAAIkDAAAAAA==&#10;">
                    <v:imagedata r:id="rId90" o:title="" croptop="2789f" cropleft="3785f" cropright="11301f"/>
                    <v:path arrowok="t"/>
                  </v:shape>
                </v:group>
                <v:shape id="Text Box 69" o:spid="_x0000_s1119" type="#_x0000_t202" style="position:absolute;top:49784;width:27432;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1BJsYA&#10;AADbAAAADwAAAGRycy9kb3ducmV2LnhtbESPQWsCMRSE74X+h/AKvZSabStLXY0i0kLrRbr14u2x&#10;eW7Wbl6WJKvrvzcFweMwM98ws8VgW3EkHxrHCl5GGQjiyumGawXb38/ndxAhImtsHZOCMwVYzO/v&#10;Zlhod+IfOpaxFgnCoUAFJsaukDJUhiyGkeuIk7d33mJM0tdSezwluG3la5bl0mLDacFgRytD1V/Z&#10;WwWb8W5jnvr9x3o5fvPf236VH+pSqceHYTkFEWmIt/C1/aUV5B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01BJsYAAADbAAAADwAAAAAAAAAAAAAAAACYAgAAZHJz&#10;L2Rvd25yZXYueG1sUEsFBgAAAAAEAAQA9QAAAIsDAAAAAA==&#10;" stroked="f">
                  <v:textbox style="mso-fit-shape-to-text:t" inset="0,0,0,0">
                    <w:txbxContent>
                      <w:p w:rsidR="00921927" w:rsidRPr="001F6323" w:rsidRDefault="00921927"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sidR="002E5147">
                          <w:rPr>
                            <w:noProof/>
                          </w:rPr>
                          <w:t>21</w:t>
                        </w:r>
                        <w:r>
                          <w:fldChar w:fldCharType="end"/>
                        </w:r>
                        <w:r>
                          <w:t xml:space="preserve"> board top</w:t>
                        </w:r>
                      </w:p>
                    </w:txbxContent>
                  </v:textbox>
                </v:shape>
                <v:shape id="Text Box 70" o:spid="_x0000_s1120" type="#_x0000_t202" style="position:absolute;left:29908;top:49784;width:27115;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5+ZsIA&#10;AADbAAAADwAAAGRycy9kb3ducmV2LnhtbERPz2vCMBS+D/wfwhN2GZo6xUk1ioiDbRex8+Lt0Tyb&#10;bs1LSVKt//1yGHj8+H6vNr1txJV8qB0rmIwzEMSl0zVXCk7f76MFiBCRNTaOScGdAmzWg6cV5trd&#10;+EjXIlYihXDIUYGJsc2lDKUhi2HsWuLEXZy3GBP0ldQebyncNvI1y+bSYs2pwWBLO0Plb9FZBYfZ&#10;+WBeusv+azub+s9Tt5v/VIVSz8N+uwQRqY8P8b/7Qyt4S+vTl/QD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rn5mwgAAANsAAAAPAAAAAAAAAAAAAAAAAJgCAABkcnMvZG93&#10;bnJldi54bWxQSwUGAAAAAAQABAD1AAAAhwMAAAAA&#10;" stroked="f">
                  <v:textbox style="mso-fit-shape-to-text:t" inset="0,0,0,0">
                    <w:txbxContent>
                      <w:p w:rsidR="00921927" w:rsidRPr="0049491D" w:rsidRDefault="00921927"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sidR="002E5147">
                          <w:rPr>
                            <w:noProof/>
                          </w:rPr>
                          <w:t>21</w:t>
                        </w:r>
                        <w:r>
                          <w:fldChar w:fldCharType="end"/>
                        </w:r>
                        <w:r>
                          <w:t xml:space="preserve"> board bottom</w:t>
                        </w:r>
                      </w:p>
                    </w:txbxContent>
                  </v:textbox>
                </v:shape>
                <w10:wrap type="square"/>
              </v:group>
            </w:pict>
          </mc:Fallback>
        </mc:AlternateContent>
      </w:r>
    </w:p>
    <w:p w:rsidR="00475673" w:rsidRPr="00131217" w:rsidRDefault="007F1C90" w:rsidP="00475673">
      <w:pPr>
        <w:pStyle w:val="Heading4"/>
      </w:pPr>
      <w:r w:rsidRPr="00131217">
        <w:t>Hardware</w:t>
      </w:r>
    </w:p>
    <w:p w:rsidR="0033241A" w:rsidRPr="00131217" w:rsidRDefault="0033241A" w:rsidP="005925B5">
      <w:r w:rsidRPr="00131217">
        <w:t xml:space="preserve">There were two systems created for this study. First, the system worn by the subject consisted of </w:t>
      </w:r>
      <w:r w:rsidR="005925B5" w:rsidRPr="00131217">
        <w:t xml:space="preserve">an MLX90614BAA to detect the temperature of the </w:t>
      </w:r>
      <w:proofErr w:type="spellStart"/>
      <w:r w:rsidR="005925B5" w:rsidRPr="00131217">
        <w:t>peltier</w:t>
      </w:r>
      <w:proofErr w:type="spellEnd"/>
      <w:r w:rsidR="005925B5" w:rsidRPr="00131217">
        <w:t xml:space="preserve"> module. This sensor was connected via I2C to the IOIO OTG board and the board would connect to the transducer. </w:t>
      </w:r>
    </w:p>
    <w:p w:rsidR="00475673" w:rsidRPr="00131217" w:rsidRDefault="0033241A" w:rsidP="005925B5">
      <w:r w:rsidRPr="00131217">
        <w:t xml:space="preserve">The second was to control the </w:t>
      </w:r>
      <w:proofErr w:type="spellStart"/>
      <w:r w:rsidRPr="00131217">
        <w:t>peltiers</w:t>
      </w:r>
      <w:proofErr w:type="spellEnd"/>
      <w:r w:rsidRPr="00131217">
        <w:t xml:space="preserve">, and record the data. </w:t>
      </w:r>
      <w:r w:rsidR="005925B5" w:rsidRPr="00131217">
        <w:t xml:space="preserve">Three </w:t>
      </w:r>
      <w:proofErr w:type="spellStart"/>
      <w:r w:rsidR="005925B5" w:rsidRPr="00131217">
        <w:t>peltier</w:t>
      </w:r>
      <w:proofErr w:type="spellEnd"/>
      <w:r w:rsidR="005925B5" w:rsidRPr="00131217">
        <w:t xml:space="preserve"> modules were used, two 1x1 inch and one 1/2x1/2 inch. The two large </w:t>
      </w:r>
      <w:proofErr w:type="spellStart"/>
      <w:r w:rsidR="005925B5" w:rsidRPr="00131217">
        <w:t>peltiers</w:t>
      </w:r>
      <w:proofErr w:type="spellEnd"/>
      <w:r w:rsidR="005925B5" w:rsidRPr="00131217">
        <w:t xml:space="preserve"> were placed on the sides and the small one in the middle.</w:t>
      </w:r>
      <w:r w:rsidRPr="00131217">
        <w:t xml:space="preserve"> They were controlled via PWM by </w:t>
      </w:r>
      <w:proofErr w:type="gramStart"/>
      <w:r w:rsidRPr="00131217">
        <w:t>a</w:t>
      </w:r>
      <w:proofErr w:type="gramEnd"/>
      <w:r w:rsidRPr="00131217">
        <w:t xml:space="preserve"> IOIO Board that was hooked up to a Sony</w:t>
      </w:r>
      <w:r w:rsidR="005D6E8F" w:rsidRPr="00131217">
        <w:t xml:space="preserve"> tablet</w:t>
      </w:r>
      <w:r w:rsidRPr="00131217">
        <w:t xml:space="preserve"> S.</w:t>
      </w:r>
    </w:p>
    <w:p w:rsidR="00475673" w:rsidRPr="00131217" w:rsidRDefault="00475673" w:rsidP="00475673">
      <w:r w:rsidRPr="00131217">
        <w:br w:type="page"/>
      </w:r>
    </w:p>
    <w:p w:rsidR="008A0FCA" w:rsidRPr="00131217" w:rsidRDefault="00475673" w:rsidP="008A0FCA">
      <w:pPr>
        <w:keepNext/>
      </w:pPr>
      <w:r w:rsidRPr="00131217">
        <w:rPr>
          <w:noProof/>
        </w:rPr>
        <w:lastRenderedPageBreak/>
        <w:drawing>
          <wp:inline distT="0" distB="0" distL="0" distR="0" wp14:anchorId="12886071" wp14:editId="14E88BAC">
            <wp:extent cx="5943600" cy="37147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91">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rsidR="008A0FCA" w:rsidRPr="00131217" w:rsidRDefault="008A0FCA" w:rsidP="008A0FCA">
      <w:pPr>
        <w:pStyle w:val="Caption"/>
      </w:pPr>
      <w:r w:rsidRPr="00131217">
        <w:t xml:space="preserve">Figure </w:t>
      </w:r>
      <w:r w:rsidR="005C379A" w:rsidRPr="00131217">
        <w:fldChar w:fldCharType="begin"/>
      </w:r>
      <w:r w:rsidR="005C379A" w:rsidRPr="00131217">
        <w:instrText xml:space="preserve"> SEQ Figure \* ARABIC </w:instrText>
      </w:r>
      <w:r w:rsidR="005C379A" w:rsidRPr="00131217">
        <w:fldChar w:fldCharType="separate"/>
      </w:r>
      <w:r w:rsidR="002E5147">
        <w:rPr>
          <w:noProof/>
        </w:rPr>
        <w:t>22</w:t>
      </w:r>
      <w:r w:rsidR="005C379A" w:rsidRPr="00131217">
        <w:rPr>
          <w:noProof/>
        </w:rPr>
        <w:fldChar w:fldCharType="end"/>
      </w:r>
      <w:r w:rsidRPr="00131217">
        <w:t xml:space="preserve"> User interface for second study</w:t>
      </w:r>
    </w:p>
    <w:p w:rsidR="007F1C90" w:rsidRPr="00131217" w:rsidRDefault="007F1C90" w:rsidP="008A0FCA">
      <w:r w:rsidRPr="00131217">
        <w:t>Software</w:t>
      </w:r>
    </w:p>
    <w:p w:rsidR="005D6E8F" w:rsidRPr="00131217" w:rsidRDefault="008A0FCA" w:rsidP="005925B5">
      <w:r w:rsidRPr="00131217">
        <w:rPr>
          <w:noProof/>
        </w:rPr>
        <mc:AlternateContent>
          <mc:Choice Requires="wpg">
            <w:drawing>
              <wp:anchor distT="0" distB="0" distL="114300" distR="114300" simplePos="0" relativeHeight="251770880" behindDoc="0" locked="0" layoutInCell="1" allowOverlap="1" wp14:anchorId="3842F6F0" wp14:editId="7C082A87">
                <wp:simplePos x="0" y="0"/>
                <wp:positionH relativeFrom="column">
                  <wp:posOffset>120650</wp:posOffset>
                </wp:positionH>
                <wp:positionV relativeFrom="paragraph">
                  <wp:posOffset>2087245</wp:posOffset>
                </wp:positionV>
                <wp:extent cx="5600700" cy="2041525"/>
                <wp:effectExtent l="0" t="0" r="0" b="0"/>
                <wp:wrapSquare wrapText="bothSides"/>
                <wp:docPr id="77" name="Group 77"/>
                <wp:cNvGraphicFramePr/>
                <a:graphic xmlns:a="http://schemas.openxmlformats.org/drawingml/2006/main">
                  <a:graphicData uri="http://schemas.microsoft.com/office/word/2010/wordprocessingGroup">
                    <wpg:wgp>
                      <wpg:cNvGrpSpPr/>
                      <wpg:grpSpPr>
                        <a:xfrm>
                          <a:off x="0" y="0"/>
                          <a:ext cx="5600700" cy="2041525"/>
                          <a:chOff x="0" y="0"/>
                          <a:chExt cx="5600700" cy="2041525"/>
                        </a:xfrm>
                      </wpg:grpSpPr>
                      <wpg:grpSp>
                        <wpg:cNvPr id="75" name="Group 75"/>
                        <wpg:cNvGrpSpPr/>
                        <wpg:grpSpPr>
                          <a:xfrm>
                            <a:off x="0" y="0"/>
                            <a:ext cx="5600700" cy="1714500"/>
                            <a:chOff x="0" y="0"/>
                            <a:chExt cx="5600700" cy="1714500"/>
                          </a:xfrm>
                        </wpg:grpSpPr>
                        <pic:pic xmlns:pic="http://schemas.openxmlformats.org/drawingml/2006/picture">
                          <pic:nvPicPr>
                            <pic:cNvPr id="74" name="Picture 74"/>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2857500" y="0"/>
                              <a:ext cx="2743200" cy="1714500"/>
                            </a:xfrm>
                            <a:prstGeom prst="rect">
                              <a:avLst/>
                            </a:prstGeom>
                          </pic:spPr>
                        </pic:pic>
                        <pic:pic xmlns:pic="http://schemas.openxmlformats.org/drawingml/2006/picture">
                          <pic:nvPicPr>
                            <pic:cNvPr id="73" name="Picture 73"/>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743200" cy="1714500"/>
                            </a:xfrm>
                            <a:prstGeom prst="rect">
                              <a:avLst/>
                            </a:prstGeom>
                          </pic:spPr>
                        </pic:pic>
                      </wpg:grpSp>
                      <wps:wsp>
                        <wps:cNvPr id="76" name="Text Box 76"/>
                        <wps:cNvSpPr txBox="1"/>
                        <wps:spPr>
                          <a:xfrm>
                            <a:off x="0" y="1771650"/>
                            <a:ext cx="5600700" cy="269875"/>
                          </a:xfrm>
                          <a:prstGeom prst="rect">
                            <a:avLst/>
                          </a:prstGeom>
                          <a:solidFill>
                            <a:prstClr val="white"/>
                          </a:solidFill>
                          <a:ln>
                            <a:noFill/>
                          </a:ln>
                          <a:effectLst/>
                        </wps:spPr>
                        <wps:txbx>
                          <w:txbxContent>
                            <w:p w:rsidR="00921927" w:rsidRPr="00FA06D1" w:rsidRDefault="00921927" w:rsidP="008A0FCA">
                              <w:pPr>
                                <w:pStyle w:val="Caption"/>
                                <w:rPr>
                                  <w:noProof/>
                                  <w:sz w:val="24"/>
                                  <w:szCs w:val="20"/>
                                </w:rPr>
                              </w:pPr>
                              <w:r>
                                <w:t xml:space="preserve">Figure </w:t>
                              </w:r>
                              <w:r>
                                <w:fldChar w:fldCharType="begin"/>
                              </w:r>
                              <w:r>
                                <w:instrText xml:space="preserve"> SEQ Figure \* ARABIC </w:instrText>
                              </w:r>
                              <w:r>
                                <w:fldChar w:fldCharType="separate"/>
                              </w:r>
                              <w:r w:rsidR="002E5147">
                                <w:rPr>
                                  <w:noProof/>
                                </w:rPr>
                                <w:t>23</w:t>
                              </w:r>
                              <w:r>
                                <w:rPr>
                                  <w:noProof/>
                                </w:rPr>
                                <w:fldChar w:fldCharType="end"/>
                              </w:r>
                              <w:r>
                                <w:t xml:space="preserve"> green when correct, red when wro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7" o:spid="_x0000_s1121" style="position:absolute;left:0;text-align:left;margin-left:9.5pt;margin-top:164.35pt;width:441pt;height:160.75pt;z-index:251770880" coordsize="56007,20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">
                <v:group id="Group 75" o:spid="_x0000_s1122" style="position:absolute;width:56007;height:17145" coordsize="56007,17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Picture 74" o:spid="_x0000_s1123" type="#_x0000_t75" style="position:absolute;left:28575;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iTbczDAAAA2wAAAA8AAABkcnMvZG93bnJldi54bWxEj0FrwkAUhO9C/8PyCr3ppq1oiW5CKqi9&#10;ianen9nXTdrs25BdNf333YLgcZiZb5hlPthWXKj3jWMFz5MEBHHldMNGweFzPX4D4QOyxtYxKfgl&#10;D3n2MFpiqt2V93QpgxERwj5FBXUIXSqlr2qy6CeuI47el+sthih7I3WP1wi3rXxJkpm02HBcqLGj&#10;VU3VT3m2Ck7dhg9muzHHb3s+7srXwhTvRqmnx6FYgAg0hHv41v7QCuZT+P8Sf4DM/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JNtzMMAAADbAAAADwAAAAAAAAAAAAAAAACf&#10;AgAAZHJzL2Rvd25yZXYueG1sUEsFBgAAAAAEAAQA9wAAAI8DAAAAAA==&#10;">
                    <v:imagedata r:id="rId94" o:title=""/>
                    <v:path arrowok="t"/>
                  </v:shape>
                  <v:shape id="Picture 73" o:spid="_x0000_s1124" type="#_x0000_t75" style="position:absolute;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W39DEAAAA2wAAAA8AAABkcnMvZG93bnJldi54bWxEj0FrAjEUhO8F/0N4greabS1WV6MUwdKD&#10;IrUFr8/N283SzcuSpOv6741Q6HGYmW+Y5bq3jejIh9qxgqdxBoK4cLrmSsH31/ZxBiJEZI2NY1Jw&#10;pQDr1eBhibl2F/6k7hgrkSAcclRgYmxzKUNhyGIYu5Y4eaXzFmOSvpLa4yXBbSOfs2wqLdacFgy2&#10;tDFU/Bx/rYL9vjzNXs7vpmvd9FDueF5rH5UaDfu3BYhIffwP/7U/tILXCdy/pB8gVz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tW39DEAAAA2wAAAA8AAAAAAAAAAAAAAAAA&#10;nwIAAGRycy9kb3ducmV2LnhtbFBLBQYAAAAABAAEAPcAAACQAwAAAAA=&#10;">
                    <v:imagedata r:id="rId95" o:title=""/>
                    <v:path arrowok="t"/>
                  </v:shape>
                </v:group>
                <v:shape id="Text Box 76" o:spid="_x0000_s1125" type="#_x0000_t202" style="position:absolute;top:17716;width:56007;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tDicYA&#10;AADbAAAADwAAAGRycy9kb3ducmV2LnhtbESPQWsCMRSE74X+h/AKvZSabStbWY0i0kLrRbr14u2x&#10;eW7Wbl6WJKvrvzcFweMwM98ws8VgW3EkHxrHCl5GGQjiyumGawXb38/nCYgQkTW2jknBmQIs5vd3&#10;Myy0O/EPHctYiwThUKACE2NXSBkqQxbDyHXEyds7bzEm6WupPZ4S3LbyNctyabHhtGCwo5Wh6q/s&#10;rYLNeLcxT/3+Y70cv/nvbb/KD3Wp1OPDsJyCiDTEW/ja/tIK3n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wtDicYAAADbAAAADwAAAAAAAAAAAAAAAACYAgAAZHJz&#10;L2Rvd25yZXYueG1sUEsFBgAAAAAEAAQA9QAAAIsDAAAAAA==&#10;" stroked="f">
                  <v:textbox style="mso-fit-shape-to-text:t" inset="0,0,0,0">
                    <w:txbxContent>
                      <w:p w:rsidR="00921927" w:rsidRPr="00FA06D1" w:rsidRDefault="00921927" w:rsidP="008A0FCA">
                        <w:pPr>
                          <w:pStyle w:val="Caption"/>
                          <w:rPr>
                            <w:noProof/>
                            <w:sz w:val="24"/>
                            <w:szCs w:val="20"/>
                          </w:rPr>
                        </w:pPr>
                        <w:r>
                          <w:t xml:space="preserve">Figure </w:t>
                        </w:r>
                        <w:r>
                          <w:fldChar w:fldCharType="begin"/>
                        </w:r>
                        <w:r>
                          <w:instrText xml:space="preserve"> SEQ Figure \* ARABIC </w:instrText>
                        </w:r>
                        <w:r>
                          <w:fldChar w:fldCharType="separate"/>
                        </w:r>
                        <w:r w:rsidR="002E5147">
                          <w:rPr>
                            <w:noProof/>
                          </w:rPr>
                          <w:t>23</w:t>
                        </w:r>
                        <w:r>
                          <w:rPr>
                            <w:noProof/>
                          </w:rPr>
                          <w:fldChar w:fldCharType="end"/>
                        </w:r>
                        <w:r>
                          <w:t xml:space="preserve"> green when correct, red when wrong</w:t>
                        </w:r>
                      </w:p>
                    </w:txbxContent>
                  </v:textbox>
                </v:shape>
                <w10:wrap type="square"/>
              </v:group>
            </w:pict>
          </mc:Fallback>
        </mc:AlternateContent>
      </w:r>
      <w:r w:rsidR="005D6E8F" w:rsidRPr="00131217">
        <w:t xml:space="preserve">Similarly, two </w:t>
      </w:r>
      <w:r w:rsidR="00FF73C7" w:rsidRPr="00131217">
        <w:t xml:space="preserve">Android </w:t>
      </w:r>
      <w:r w:rsidR="005D6E8F" w:rsidRPr="00131217">
        <w:t xml:space="preserve">apps were written for this </w:t>
      </w:r>
      <w:r w:rsidR="00FF73C7" w:rsidRPr="00131217">
        <w:t xml:space="preserve">study. One gives the user control of the sensory experience by giving control over the sensitivity </w:t>
      </w:r>
      <w:proofErr w:type="gramStart"/>
      <w:r w:rsidR="00FF73C7" w:rsidRPr="00131217">
        <w:t>range,</w:t>
      </w:r>
      <w:proofErr w:type="gramEnd"/>
      <w:r w:rsidR="00FF73C7" w:rsidRPr="00131217">
        <w:t xml:space="preserve"> all other visual feedback was disabled. The second app was written to give the subject control over the test. It was designed to be completely independent of the examiner and so create a double blind test. The app would first randomly decide if there would be a result feedback at the beginning or end of the session. Then it would offer the button to turn on the </w:t>
      </w:r>
      <w:proofErr w:type="spellStart"/>
      <w:r w:rsidR="00FF73C7" w:rsidRPr="00131217">
        <w:t>peltiers</w:t>
      </w:r>
      <w:proofErr w:type="spellEnd"/>
      <w:r w:rsidR="00FF73C7" w:rsidRPr="00131217">
        <w:t xml:space="preserve"> and give a countdown of how many turns were left. Three buttons corresponded to the three modules to allow the subject to enter their guess. At the end of the session the app would notify the subject that they were done and would give them the score out of twelve of correct responses.</w:t>
      </w:r>
    </w:p>
    <w:p w:rsidR="00475673" w:rsidRPr="00131217" w:rsidRDefault="00475673" w:rsidP="005925B5"/>
    <w:p w:rsidR="007F1C90" w:rsidRPr="00131217" w:rsidRDefault="007F1C90" w:rsidP="007F1C90">
      <w:pPr>
        <w:pStyle w:val="Heading3"/>
      </w:pPr>
      <w:bookmarkStart w:id="63" w:name="_Toc404432788"/>
      <w:r w:rsidRPr="00131217">
        <w:t>Procedure</w:t>
      </w:r>
      <w:bookmarkEnd w:id="63"/>
    </w:p>
    <w:p w:rsidR="00FF73C7" w:rsidRPr="00131217" w:rsidRDefault="00FF73C7" w:rsidP="00FF73C7">
      <w:r w:rsidRPr="00131217">
        <w:t xml:space="preserve">The subjects were seated in front of three </w:t>
      </w:r>
      <w:proofErr w:type="spellStart"/>
      <w:r w:rsidRPr="00131217">
        <w:t>peltier</w:t>
      </w:r>
      <w:proofErr w:type="spellEnd"/>
      <w:r w:rsidRPr="00131217">
        <w:t xml:space="preserve"> devices. At a given moment, only one of these devices would be hotter than the others. The subject’s task was to guess which device was hot.</w:t>
      </w:r>
    </w:p>
    <w:p w:rsidR="00FF73C7" w:rsidRPr="00131217" w:rsidRDefault="00FF73C7" w:rsidP="00FF73C7">
      <w:r w:rsidRPr="00131217">
        <w:t xml:space="preserve">The subjects were given a head band that would hold the sensor, transducer, IOIO and power. That IOIO would be connected via Bluetooth to a mobile device that would give sensitivity control to the users. Another device would control the </w:t>
      </w:r>
      <w:proofErr w:type="spellStart"/>
      <w:r w:rsidRPr="00131217">
        <w:t>peltier</w:t>
      </w:r>
      <w:proofErr w:type="spellEnd"/>
      <w:r w:rsidRPr="00131217">
        <w:t xml:space="preserve"> modules so that when a button was pressed, the device would randomly activate one of the </w:t>
      </w:r>
      <w:proofErr w:type="spellStart"/>
      <w:r w:rsidRPr="00131217">
        <w:t>peltier</w:t>
      </w:r>
      <w:proofErr w:type="spellEnd"/>
      <w:r w:rsidRPr="00131217">
        <w:t xml:space="preserve"> modules. The UI </w:t>
      </w:r>
      <w:proofErr w:type="spellStart"/>
      <w:r w:rsidRPr="00131217">
        <w:t>peltier</w:t>
      </w:r>
      <w:proofErr w:type="spellEnd"/>
      <w:r w:rsidRPr="00131217">
        <w:t xml:space="preserve"> control device would offer a button to activate the </w:t>
      </w:r>
      <w:proofErr w:type="spellStart"/>
      <w:r w:rsidRPr="00131217">
        <w:t>peltiers</w:t>
      </w:r>
      <w:proofErr w:type="spellEnd"/>
      <w:r w:rsidRPr="00131217">
        <w:t xml:space="preserve"> and begin timing and three buttons that corresponded to the subject’s guess.</w:t>
      </w:r>
    </w:p>
    <w:p w:rsidR="002318D8" w:rsidRPr="00131217" w:rsidRDefault="00124729" w:rsidP="002318D8">
      <w:pPr>
        <w:keepNext/>
      </w:pPr>
      <w:r w:rsidRPr="00131217">
        <w:rPr>
          <w:noProof/>
        </w:rPr>
        <w:drawing>
          <wp:inline distT="0" distB="0" distL="0" distR="0" wp14:anchorId="605478F9" wp14:editId="23B1D2EF">
            <wp:extent cx="5830214" cy="2743200"/>
            <wp:effectExtent l="0" t="0" r="18415"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rsidR="00124729" w:rsidRPr="00131217" w:rsidRDefault="002318D8" w:rsidP="002318D8">
      <w:pPr>
        <w:pStyle w:val="Caption"/>
      </w:pPr>
      <w:r w:rsidRPr="00131217">
        <w:t xml:space="preserve">Figure </w:t>
      </w:r>
      <w:r w:rsidR="005C379A" w:rsidRPr="00131217">
        <w:fldChar w:fldCharType="begin"/>
      </w:r>
      <w:r w:rsidR="005C379A" w:rsidRPr="00131217">
        <w:instrText xml:space="preserve"> SEQ Figure \* ARABIC </w:instrText>
      </w:r>
      <w:r w:rsidR="005C379A" w:rsidRPr="00131217">
        <w:fldChar w:fldCharType="separate"/>
      </w:r>
      <w:r w:rsidR="002E5147">
        <w:rPr>
          <w:noProof/>
        </w:rPr>
        <w:t>24</w:t>
      </w:r>
      <w:r w:rsidR="005C379A" w:rsidRPr="00131217">
        <w:rPr>
          <w:noProof/>
        </w:rPr>
        <w:fldChar w:fldCharType="end"/>
      </w:r>
    </w:p>
    <w:p w:rsidR="007A0B24" w:rsidRPr="00131217" w:rsidRDefault="007A0B24" w:rsidP="00124729">
      <w:pPr>
        <w:keepNext/>
      </w:pPr>
      <w:r w:rsidRPr="00131217">
        <w:rPr>
          <w:noProof/>
        </w:rPr>
        <w:lastRenderedPageBreak/>
        <w:drawing>
          <wp:inline distT="0" distB="0" distL="0" distR="0" wp14:anchorId="77F5D291" wp14:editId="2C9C0A46">
            <wp:extent cx="5830214" cy="2743200"/>
            <wp:effectExtent l="0" t="0" r="18415" b="1905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rsidR="00124729" w:rsidRPr="00131217" w:rsidRDefault="00124729" w:rsidP="00124729">
      <w:pPr>
        <w:pStyle w:val="Caption"/>
      </w:pPr>
      <w:r w:rsidRPr="00131217">
        <w:t xml:space="preserve">Figure </w:t>
      </w:r>
      <w:r w:rsidR="005C379A" w:rsidRPr="00131217">
        <w:fldChar w:fldCharType="begin"/>
      </w:r>
      <w:r w:rsidR="005C379A" w:rsidRPr="00131217">
        <w:instrText xml:space="preserve"> SEQ Figure \* ARABIC </w:instrText>
      </w:r>
      <w:r w:rsidR="005C379A" w:rsidRPr="00131217">
        <w:fldChar w:fldCharType="separate"/>
      </w:r>
      <w:r w:rsidR="002E5147">
        <w:rPr>
          <w:noProof/>
        </w:rPr>
        <w:t>25</w:t>
      </w:r>
      <w:r w:rsidR="005C379A" w:rsidRPr="00131217">
        <w:rPr>
          <w:noProof/>
        </w:rPr>
        <w:fldChar w:fldCharType="end"/>
      </w:r>
    </w:p>
    <w:p w:rsidR="00FF73C7" w:rsidRPr="00131217" w:rsidRDefault="00FF73C7" w:rsidP="00FF73C7">
      <w:r w:rsidRPr="00131217">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7F1C90" w:rsidRPr="00131217" w:rsidRDefault="007F1C90" w:rsidP="007F1C90">
      <w:pPr>
        <w:pStyle w:val="Heading3"/>
      </w:pPr>
      <w:bookmarkStart w:id="64" w:name="_Toc404432789"/>
      <w:r w:rsidRPr="00131217">
        <w:t>Results</w:t>
      </w:r>
      <w:bookmarkEnd w:id="64"/>
    </w:p>
    <w:p w:rsidR="005B4148" w:rsidRPr="00131217" w:rsidRDefault="00887708" w:rsidP="0020690D">
      <w:r w:rsidRPr="00131217">
        <w:t>The initial result shows an average of 80% accuracy, but this was not the most exciting result or even the result I wanted to examine. This study was more about the subject’s ability to learn how to use this sense and it would be reflected in the time each subject took to make a guess. Overal</w:t>
      </w:r>
      <w:r w:rsidR="0020690D" w:rsidRPr="00131217">
        <w:t xml:space="preserve">l we see that the time per turn </w:t>
      </w:r>
      <w:r w:rsidRPr="00131217">
        <w:t>go</w:t>
      </w:r>
      <w:r w:rsidR="0020690D" w:rsidRPr="00131217">
        <w:t>es</w:t>
      </w:r>
      <w:r w:rsidRPr="00131217">
        <w:t xml:space="preserve"> down (table </w:t>
      </w:r>
      <w:r w:rsidR="0020690D" w:rsidRPr="00131217">
        <w:t>4</w:t>
      </w:r>
      <w:r w:rsidRPr="00131217">
        <w:t>)</w:t>
      </w:r>
      <w:r w:rsidR="0020690D" w:rsidRPr="00131217">
        <w:t>, and when compared with the average of right or wrong answer, the accuracy tends to remain well above 50%.</w:t>
      </w:r>
    </w:p>
    <w:p w:rsidR="004B750C" w:rsidRPr="00131217" w:rsidRDefault="004E742E" w:rsidP="004B750C">
      <w:r w:rsidRPr="00131217">
        <w:t>Another interesting result was the relation between time and the visual feedback. For 6 of the 12 turns the subject received a green light for correct answers and a red light of wrong answers. T</w:t>
      </w:r>
      <w:r w:rsidR="0049049C" w:rsidRPr="00131217">
        <w:t>he results show that there was no significant advantage to having the visual feedback come at the beginning or at the end.</w:t>
      </w:r>
      <w:r w:rsidR="00547350" w:rsidRPr="00131217">
        <w:t xml:space="preserve"> The data was analyzed to compare the average time per turn when the visual feedback came first against when it came second</w:t>
      </w:r>
      <w:r w:rsidR="00BA443E" w:rsidRPr="00131217">
        <w:t xml:space="preserve"> (table 5)</w:t>
      </w:r>
      <w:r w:rsidR="00547350" w:rsidRPr="00131217">
        <w:t xml:space="preserve">, then the average time of the 6 turns with no feedback when </w:t>
      </w:r>
      <w:r w:rsidR="004B750C" w:rsidRPr="00131217">
        <w:t xml:space="preserve">these came before against when these came after and finally the average time of the last six turns when the feedback came first against </w:t>
      </w:r>
    </w:p>
    <w:p w:rsidR="00921927" w:rsidRDefault="007F1C90" w:rsidP="00921927">
      <w:pPr>
        <w:pStyle w:val="Heading3"/>
      </w:pPr>
      <w:bookmarkStart w:id="65" w:name="_Toc404432790"/>
      <w:r w:rsidRPr="00131217">
        <w:t>Evaluation</w:t>
      </w:r>
      <w:bookmarkEnd w:id="65"/>
    </w:p>
    <w:p w:rsidR="00315840" w:rsidRPr="00315840" w:rsidRDefault="00315840" w:rsidP="00315840">
      <w:r w:rsidRPr="00131217">
        <w:t>I expected to see the users get better as they performed the task and this is shown by the</w:t>
      </w:r>
      <w:r w:rsidRPr="00315840">
        <w:t xml:space="preserve"> </w:t>
      </w:r>
      <w:r w:rsidRPr="00131217">
        <w:t>average time per turn decreasing to an average of little more than 30 seconds. This means that</w:t>
      </w:r>
      <w:r w:rsidRPr="00315840">
        <w:t xml:space="preserve"> </w:t>
      </w:r>
      <w:r w:rsidRPr="00131217">
        <w:t>the user learns to understand their sense, but also that they get used to the task. For instance</w:t>
      </w:r>
    </w:p>
    <w:tbl>
      <w:tblPr>
        <w:tblStyle w:val="LightShading-Accent1"/>
        <w:tblpPr w:leftFromText="180" w:rightFromText="180" w:vertAnchor="text" w:tblpY="1"/>
        <w:tblOverlap w:val="never"/>
        <w:tblW w:w="5414" w:type="dxa"/>
        <w:tblLook w:val="0480" w:firstRow="0" w:lastRow="0" w:firstColumn="1" w:lastColumn="0" w:noHBand="0" w:noVBand="1"/>
      </w:tblPr>
      <w:tblGrid>
        <w:gridCol w:w="2006"/>
        <w:gridCol w:w="1756"/>
        <w:gridCol w:w="1652"/>
      </w:tblGrid>
      <w:tr w:rsidR="00921927"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921927" w:rsidRPr="00131217" w:rsidRDefault="00921927" w:rsidP="00315840">
            <w:pPr>
              <w:jc w:val="center"/>
            </w:pPr>
            <w:r w:rsidRPr="00131217">
              <w:rPr>
                <w:sz w:val="28"/>
              </w:rPr>
              <w:lastRenderedPageBreak/>
              <w:t>Time and Accuracy of the last 6 turns, when feedback came first vs. second</w:t>
            </w:r>
          </w:p>
        </w:tc>
      </w:tr>
      <w:tr w:rsidR="00921927" w:rsidRPr="00131217" w:rsidTr="00315840">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921927" w:rsidRPr="00131217" w:rsidRDefault="00921927" w:rsidP="00315840">
            <w:pPr>
              <w:jc w:val="center"/>
              <w:rPr>
                <w:rFonts w:ascii="Calibri" w:hAnsi="Calibri"/>
                <w:color w:val="000000"/>
                <w:sz w:val="28"/>
                <w:szCs w:val="22"/>
              </w:rPr>
            </w:pPr>
            <w:r w:rsidRPr="00131217">
              <w:rPr>
                <w:rFonts w:ascii="Calibri" w:hAnsi="Calibri"/>
                <w:color w:val="000000"/>
                <w:sz w:val="28"/>
                <w:szCs w:val="22"/>
              </w:rPr>
              <w:t>Feedback</w:t>
            </w:r>
          </w:p>
        </w:tc>
        <w:tc>
          <w:tcPr>
            <w:tcW w:w="0" w:type="auto"/>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Time(sec)</w:t>
            </w:r>
          </w:p>
        </w:tc>
        <w:tc>
          <w:tcPr>
            <w:tcW w:w="0" w:type="auto"/>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Accuracy</w:t>
            </w:r>
          </w:p>
        </w:tc>
      </w:tr>
      <w:tr w:rsidR="00921927" w:rsidRPr="00131217" w:rsidTr="0031584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921927" w:rsidRPr="00131217" w:rsidRDefault="00921927" w:rsidP="00315840">
            <w:pPr>
              <w:jc w:val="left"/>
              <w:rPr>
                <w:rFonts w:ascii="Calibri" w:hAnsi="Calibri"/>
                <w:b w:val="0"/>
                <w:color w:val="000000"/>
                <w:sz w:val="22"/>
                <w:szCs w:val="22"/>
              </w:rPr>
            </w:pPr>
            <w:r w:rsidRPr="00131217">
              <w:rPr>
                <w:rFonts w:ascii="Calibri" w:hAnsi="Calibri"/>
                <w:b w:val="0"/>
                <w:color w:val="000000"/>
                <w:sz w:val="22"/>
                <w:szCs w:val="22"/>
              </w:rPr>
              <w:t>Feedback first</w:t>
            </w:r>
          </w:p>
        </w:tc>
        <w:tc>
          <w:tcPr>
            <w:tcW w:w="0" w:type="auto"/>
            <w:vAlign w:val="center"/>
          </w:tcPr>
          <w:p w:rsidR="00921927" w:rsidRPr="00131217" w:rsidRDefault="00921927"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8.01</w:t>
            </w:r>
          </w:p>
        </w:tc>
        <w:tc>
          <w:tcPr>
            <w:tcW w:w="0" w:type="auto"/>
            <w:vAlign w:val="center"/>
          </w:tcPr>
          <w:p w:rsidR="00921927" w:rsidRPr="00131217" w:rsidRDefault="00921927"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66.67</w:t>
            </w:r>
          </w:p>
        </w:tc>
      </w:tr>
      <w:tr w:rsidR="00921927" w:rsidRPr="00131217" w:rsidTr="0031584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921927" w:rsidRPr="00131217" w:rsidRDefault="00921927" w:rsidP="00315840">
            <w:pPr>
              <w:jc w:val="left"/>
              <w:rPr>
                <w:rFonts w:ascii="Calibri" w:hAnsi="Calibri"/>
                <w:b w:val="0"/>
                <w:color w:val="000000"/>
                <w:sz w:val="22"/>
                <w:szCs w:val="22"/>
              </w:rPr>
            </w:pPr>
            <w:r w:rsidRPr="00131217">
              <w:rPr>
                <w:rFonts w:ascii="Calibri" w:hAnsi="Calibri"/>
                <w:b w:val="0"/>
                <w:color w:val="000000"/>
                <w:sz w:val="22"/>
                <w:szCs w:val="22"/>
              </w:rPr>
              <w:t>Feedback Second</w:t>
            </w:r>
          </w:p>
        </w:tc>
        <w:tc>
          <w:tcPr>
            <w:tcW w:w="0" w:type="auto"/>
            <w:vAlign w:val="center"/>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0.22</w:t>
            </w:r>
          </w:p>
        </w:tc>
        <w:tc>
          <w:tcPr>
            <w:tcW w:w="0" w:type="auto"/>
            <w:vAlign w:val="center"/>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83.33</w:t>
            </w:r>
          </w:p>
        </w:tc>
      </w:tr>
      <w:tr w:rsidR="00315840"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bl>
    <w:tbl>
      <w:tblPr>
        <w:tblStyle w:val="LightShading-Accent1"/>
        <w:tblpPr w:leftFromText="180" w:rightFromText="180" w:vertAnchor="text" w:horzAnchor="margin" w:tblpY="2662"/>
        <w:tblOverlap w:val="never"/>
        <w:tblW w:w="5414" w:type="dxa"/>
        <w:tblCellMar>
          <w:left w:w="115" w:type="dxa"/>
          <w:right w:w="115" w:type="dxa"/>
        </w:tblCellMar>
        <w:tblLook w:val="0480" w:firstRow="0" w:lastRow="0" w:firstColumn="1" w:lastColumn="0" w:noHBand="0" w:noVBand="1"/>
      </w:tblPr>
      <w:tblGrid>
        <w:gridCol w:w="1873"/>
        <w:gridCol w:w="1824"/>
        <w:gridCol w:w="1717"/>
      </w:tblGrid>
      <w:tr w:rsidR="00315840"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315840" w:rsidRPr="00131217" w:rsidRDefault="00315840" w:rsidP="00315840">
            <w:pPr>
              <w:jc w:val="center"/>
            </w:pPr>
            <w:r w:rsidRPr="00131217">
              <w:rPr>
                <w:sz w:val="28"/>
              </w:rPr>
              <w:t>Average time of feedback Vs no feedback</w:t>
            </w:r>
          </w:p>
        </w:tc>
      </w:tr>
      <w:tr w:rsidR="00315840" w:rsidRPr="00131217" w:rsidTr="00315840">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315840" w:rsidRPr="00131217" w:rsidRDefault="00315840" w:rsidP="00315840">
            <w:pPr>
              <w:jc w:val="center"/>
              <w:rPr>
                <w:rFonts w:ascii="Calibri" w:hAnsi="Calibri"/>
                <w:color w:val="000000"/>
                <w:sz w:val="28"/>
                <w:szCs w:val="22"/>
              </w:rPr>
            </w:pPr>
            <w:r w:rsidRPr="00131217">
              <w:rPr>
                <w:rFonts w:ascii="Calibri" w:hAnsi="Calibri"/>
                <w:color w:val="000000"/>
                <w:sz w:val="28"/>
                <w:szCs w:val="22"/>
              </w:rPr>
              <w:t>Feedback</w:t>
            </w:r>
          </w:p>
        </w:tc>
        <w:tc>
          <w:tcPr>
            <w:tcW w:w="0" w:type="auto"/>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Time(sec)</w:t>
            </w:r>
          </w:p>
        </w:tc>
        <w:tc>
          <w:tcPr>
            <w:tcW w:w="0" w:type="auto"/>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Accuracy</w:t>
            </w:r>
          </w:p>
        </w:tc>
      </w:tr>
      <w:tr w:rsidR="00315840" w:rsidRPr="00131217" w:rsidTr="0031584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r w:rsidRPr="00131217">
              <w:rPr>
                <w:rFonts w:ascii="Calibri" w:hAnsi="Calibri"/>
                <w:b w:val="0"/>
                <w:color w:val="000000"/>
                <w:sz w:val="22"/>
                <w:szCs w:val="22"/>
              </w:rPr>
              <w:t xml:space="preserve">Feedback </w:t>
            </w: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7.99</w:t>
            </w: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80</w:t>
            </w:r>
          </w:p>
        </w:tc>
      </w:tr>
      <w:tr w:rsidR="00315840" w:rsidRPr="00131217" w:rsidTr="0031584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r w:rsidRPr="00131217">
              <w:rPr>
                <w:rFonts w:ascii="Calibri" w:hAnsi="Calibri"/>
                <w:b w:val="0"/>
                <w:color w:val="000000"/>
                <w:sz w:val="22"/>
                <w:szCs w:val="22"/>
              </w:rPr>
              <w:t>No Feedback</w:t>
            </w:r>
          </w:p>
        </w:tc>
        <w:tc>
          <w:tcPr>
            <w:tcW w:w="0" w:type="auto"/>
            <w:vAlign w:val="center"/>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9.93</w:t>
            </w:r>
          </w:p>
        </w:tc>
        <w:tc>
          <w:tcPr>
            <w:tcW w:w="0" w:type="auto"/>
            <w:vAlign w:val="center"/>
          </w:tcPr>
          <w:p w:rsidR="00315840" w:rsidRPr="00131217" w:rsidRDefault="00315840" w:rsidP="00315840">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75</w:t>
            </w:r>
          </w:p>
        </w:tc>
      </w:tr>
    </w:tbl>
    <w:p w:rsidR="00FC2CE3" w:rsidRPr="00131217" w:rsidRDefault="00315840" w:rsidP="008D5118">
      <w:r w:rsidRPr="00131217">
        <w:t xml:space="preserve"> </w:t>
      </w:r>
      <w:proofErr w:type="gramStart"/>
      <w:r w:rsidR="008D5118" w:rsidRPr="00131217">
        <w:t>in</w:t>
      </w:r>
      <w:proofErr w:type="gramEnd"/>
      <w:r w:rsidR="008D5118" w:rsidRPr="00131217">
        <w:t xml:space="preserve"> most cases the middle </w:t>
      </w:r>
      <w:proofErr w:type="spellStart"/>
      <w:r w:rsidR="008D5118" w:rsidRPr="00131217">
        <w:t>peltier</w:t>
      </w:r>
      <w:proofErr w:type="spellEnd"/>
      <w:r w:rsidR="008D5118" w:rsidRPr="00131217">
        <w:t xml:space="preserve"> which was smaller than the other two was not really checked but chosen when the others were not giving a signal, so by elimination it had to be number two. But as the test advanced, the subjects obtained a better picture of where the sensor was in their foreheads and how to properly align it to the </w:t>
      </w:r>
      <w:proofErr w:type="spellStart"/>
      <w:r w:rsidR="008D5118" w:rsidRPr="00131217">
        <w:t>peltier</w:t>
      </w:r>
      <w:proofErr w:type="spellEnd"/>
      <w:r w:rsidR="008D5118" w:rsidRPr="00131217">
        <w:t xml:space="preserve"> module in question. This is what I was looking for, to see how qu</w:t>
      </w:r>
      <w:r w:rsidR="00FC2CE3" w:rsidRPr="00131217">
        <w:t>ickly the subjects would adapt.</w:t>
      </w:r>
    </w:p>
    <w:p w:rsidR="008D5118" w:rsidRPr="00131217" w:rsidRDefault="008D5118" w:rsidP="008D5118">
      <w:r w:rsidRPr="00131217">
        <w:t>I didn’t expect to find that there was no significant difference from when the visual feedback</w:t>
      </w:r>
      <w:r w:rsidR="00FC2CE3" w:rsidRPr="00131217">
        <w:t xml:space="preserve"> was offered. I expected</w:t>
      </w:r>
      <w:r w:rsidRPr="00131217">
        <w:t xml:space="preserve"> that when the visual feedback came first, it would help the learning curve and then it would make the last 6 turn</w:t>
      </w:r>
      <w:r w:rsidR="00FC2CE3" w:rsidRPr="00131217">
        <w:t>s</w:t>
      </w:r>
      <w:r w:rsidRPr="00131217">
        <w:t xml:space="preserve"> be faster and more accurate. I found that the average time in the last 6 turns remained at around 50 seconds.</w:t>
      </w:r>
      <w:r w:rsidR="00FC2CE3" w:rsidRPr="00131217">
        <w:t xml:space="preserve"> Even so, there is an effect to having a visual feedback but this is only in the behavior of the subjects. Having a visual feedback of the result made the experience more enjoyable like a game. This means that the subjects felt more involved in the experience and tried extra hard to get it right, this was reflected in</w:t>
      </w:r>
      <w:r w:rsidR="004D1076" w:rsidRPr="00131217">
        <w:t xml:space="preserve"> a slight increase in time when feedback was given over when there was none.</w:t>
      </w:r>
    </w:p>
    <w:p w:rsidR="00F16820" w:rsidRPr="00131217" w:rsidRDefault="004D1076" w:rsidP="004D1076">
      <w:r w:rsidRPr="00131217">
        <w:t>Overall the subjects reported the hardest thing to be locating the sensor on their forehead and once located, trying to align themselves again to the same position proved challenging. The use of the sensitivity dials was very consistent over all the subjects; they would search for a comfortable setting and then leave it still for the rest of the test.</w:t>
      </w:r>
      <w:r w:rsidR="00F16820" w:rsidRPr="00131217">
        <w:br w:type="page"/>
      </w:r>
    </w:p>
    <w:p w:rsidR="00F31C6F" w:rsidRPr="00131217" w:rsidRDefault="00EA27CE" w:rsidP="00D45C97">
      <w:pPr>
        <w:pStyle w:val="Heading2"/>
      </w:pPr>
      <w:bookmarkStart w:id="66" w:name="_Toc404432791"/>
      <w:r w:rsidRPr="00131217">
        <w:lastRenderedPageBreak/>
        <w:t>Cell Sensors</w:t>
      </w:r>
      <w:r w:rsidR="00F31C6F" w:rsidRPr="00131217">
        <w:t xml:space="preserve"> to </w:t>
      </w:r>
      <w:r w:rsidR="00841375" w:rsidRPr="00131217">
        <w:t>Sound</w:t>
      </w:r>
      <w:bookmarkEnd w:id="66"/>
    </w:p>
    <w:p w:rsidR="00530219" w:rsidRPr="00131217" w:rsidRDefault="00530219" w:rsidP="00530219">
      <w:r w:rsidRPr="00131217">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Pr="00131217" w:rsidRDefault="00D45C97" w:rsidP="00D45C97">
      <w:pPr>
        <w:pStyle w:val="Heading3"/>
      </w:pPr>
      <w:bookmarkStart w:id="67" w:name="_Toc404432792"/>
      <w:r w:rsidRPr="00131217">
        <w:t>Preparation</w:t>
      </w:r>
      <w:bookmarkEnd w:id="67"/>
    </w:p>
    <w:p w:rsidR="00CF355A" w:rsidRPr="00131217" w:rsidRDefault="00CF355A" w:rsidP="00CF355A">
      <w:r w:rsidRPr="00131217">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Pr="00131217" w:rsidRDefault="00574170" w:rsidP="00574170">
      <w:pPr>
        <w:pStyle w:val="Heading4"/>
        <w:rPr>
          <w:color w:val="FF0000"/>
        </w:rPr>
      </w:pPr>
      <w:r>
        <w:rPr>
          <w:noProof/>
        </w:rPr>
        <mc:AlternateContent>
          <mc:Choice Requires="wps">
            <w:drawing>
              <wp:anchor distT="0" distB="0" distL="114300" distR="114300" simplePos="0" relativeHeight="251823104" behindDoc="0" locked="0" layoutInCell="1" allowOverlap="1" wp14:anchorId="4DBC0EEA" wp14:editId="429514DA">
                <wp:simplePos x="0" y="0"/>
                <wp:positionH relativeFrom="column">
                  <wp:posOffset>-14605</wp:posOffset>
                </wp:positionH>
                <wp:positionV relativeFrom="paragraph">
                  <wp:posOffset>3675380</wp:posOffset>
                </wp:positionV>
                <wp:extent cx="2334260" cy="635"/>
                <wp:effectExtent l="0" t="0" r="0" b="0"/>
                <wp:wrapSquare wrapText="bothSides"/>
                <wp:docPr id="150" name="Text Box 150"/>
                <wp:cNvGraphicFramePr/>
                <a:graphic xmlns:a="http://schemas.openxmlformats.org/drawingml/2006/main">
                  <a:graphicData uri="http://schemas.microsoft.com/office/word/2010/wordprocessingShape">
                    <wps:wsp>
                      <wps:cNvSpPr txBox="1"/>
                      <wps:spPr>
                        <a:xfrm>
                          <a:off x="0" y="0"/>
                          <a:ext cx="2334260" cy="635"/>
                        </a:xfrm>
                        <a:prstGeom prst="rect">
                          <a:avLst/>
                        </a:prstGeom>
                        <a:solidFill>
                          <a:prstClr val="white"/>
                        </a:solidFill>
                        <a:ln>
                          <a:noFill/>
                        </a:ln>
                        <a:effectLst/>
                      </wps:spPr>
                      <wps:txbx>
                        <w:txbxContent>
                          <w:p w:rsidR="00574170" w:rsidRPr="00B4476C" w:rsidRDefault="00574170" w:rsidP="00574170">
                            <w:pPr>
                              <w:pStyle w:val="Caption"/>
                              <w:rPr>
                                <w:bCs w:val="0"/>
                                <w:smallCaps/>
                                <w:noProof/>
                                <w:spacing w:val="10"/>
                              </w:rPr>
                            </w:pPr>
                            <w:bookmarkStart w:id="68" w:name="_Ref404437000"/>
                            <w:r>
                              <w:t xml:space="preserve">Figure </w:t>
                            </w:r>
                            <w:r>
                              <w:fldChar w:fldCharType="begin"/>
                            </w:r>
                            <w:r>
                              <w:instrText xml:space="preserve"> SEQ Figure \* ARABIC </w:instrText>
                            </w:r>
                            <w:r>
                              <w:fldChar w:fldCharType="separate"/>
                            </w:r>
                            <w:r w:rsidR="002E5147">
                              <w:rPr>
                                <w:noProof/>
                              </w:rPr>
                              <w:t>26</w:t>
                            </w:r>
                            <w:r>
                              <w:fldChar w:fldCharType="end"/>
                            </w:r>
                            <w:bookmarkEnd w:id="68"/>
                            <w:r>
                              <w:t xml:space="preserve"> - Board T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50" o:spid="_x0000_s1126" type="#_x0000_t202" style="position:absolute;margin-left:-1.15pt;margin-top:289.4pt;width:183.8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" stroked="f">
                <v:textbox style="mso-fit-shape-to-text:t" inset="0,0,0,0">
                  <w:txbxContent>
                    <w:p w:rsidR="00574170" w:rsidRPr="00B4476C" w:rsidRDefault="00574170" w:rsidP="00574170">
                      <w:pPr>
                        <w:pStyle w:val="Caption"/>
                        <w:rPr>
                          <w:bCs w:val="0"/>
                          <w:smallCaps/>
                          <w:noProof/>
                          <w:spacing w:val="10"/>
                        </w:rPr>
                      </w:pPr>
                      <w:bookmarkStart w:id="69" w:name="_Ref404437000"/>
                      <w:r>
                        <w:t xml:space="preserve">Figure </w:t>
                      </w:r>
                      <w:r>
                        <w:fldChar w:fldCharType="begin"/>
                      </w:r>
                      <w:r>
                        <w:instrText xml:space="preserve"> SEQ Figure \* ARABIC </w:instrText>
                      </w:r>
                      <w:r>
                        <w:fldChar w:fldCharType="separate"/>
                      </w:r>
                      <w:r w:rsidR="002E5147">
                        <w:rPr>
                          <w:noProof/>
                        </w:rPr>
                        <w:t>26</w:t>
                      </w:r>
                      <w:r>
                        <w:fldChar w:fldCharType="end"/>
                      </w:r>
                      <w:bookmarkEnd w:id="69"/>
                      <w:r>
                        <w:t xml:space="preserve"> - Board Top</w:t>
                      </w:r>
                    </w:p>
                  </w:txbxContent>
                </v:textbox>
                <w10:wrap type="square"/>
              </v:shape>
            </w:pict>
          </mc:Fallback>
        </mc:AlternateContent>
      </w:r>
      <w:r>
        <w:rPr>
          <w:noProof/>
        </w:rPr>
        <w:drawing>
          <wp:anchor distT="0" distB="0" distL="114300" distR="114300" simplePos="0" relativeHeight="251821056" behindDoc="0" locked="0" layoutInCell="1" allowOverlap="1" wp14:anchorId="0536A02B" wp14:editId="1BAB51C3">
            <wp:simplePos x="0" y="0"/>
            <wp:positionH relativeFrom="column">
              <wp:posOffset>-14605</wp:posOffset>
            </wp:positionH>
            <wp:positionV relativeFrom="paragraph">
              <wp:posOffset>85725</wp:posOffset>
            </wp:positionV>
            <wp:extent cx="2334260" cy="3532505"/>
            <wp:effectExtent l="0" t="0" r="8890" b="0"/>
            <wp:wrapSquare wrapText="bothSides"/>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bwMode="auto">
                    <a:xfrm>
                      <a:off x="0" y="0"/>
                      <a:ext cx="2334260" cy="3532505"/>
                    </a:xfrm>
                    <a:prstGeom prst="rect">
                      <a:avLst/>
                    </a:prstGeom>
                    <a:ln>
                      <a:noFill/>
                    </a:ln>
                    <a:extLst>
                      <a:ext uri="{53640926-AAD7-44D8-BBD7-CCE9431645EC}">
                        <a14:shadowObscured xmlns:a14="http://schemas.microsoft.com/office/drawing/2010/main"/>
                      </a:ext>
                    </a:extLst>
                  </pic:spPr>
                </pic:pic>
              </a:graphicData>
            </a:graphic>
          </wp:anchor>
        </w:drawing>
      </w:r>
      <w:r w:rsidR="00CF355A" w:rsidRPr="00131217">
        <w:t>Hardware</w:t>
      </w:r>
    </w:p>
    <w:p w:rsidR="004D1076" w:rsidRPr="00131217" w:rsidRDefault="004D1076" w:rsidP="00CF355A">
      <w:r w:rsidRPr="00131217">
        <w:t>The hardware designed for this test was more simple that the others because all the sensors were already working in the mobile device. I designed a board</w:t>
      </w:r>
      <w:r w:rsidR="00574170">
        <w:t xml:space="preserve"> (</w:t>
      </w:r>
      <w:r w:rsidR="00574170">
        <w:fldChar w:fldCharType="begin"/>
      </w:r>
      <w:r w:rsidR="00574170">
        <w:instrText xml:space="preserve"> REF _Ref404437000 \h </w:instrText>
      </w:r>
      <w:r w:rsidR="00574170">
        <w:fldChar w:fldCharType="separate"/>
      </w:r>
      <w:r w:rsidR="00574170">
        <w:t xml:space="preserve">Figure </w:t>
      </w:r>
      <w:r w:rsidR="00574170">
        <w:rPr>
          <w:noProof/>
        </w:rPr>
        <w:t>25</w:t>
      </w:r>
      <w:r w:rsidR="00574170">
        <w:fldChar w:fldCharType="end"/>
      </w:r>
      <w:r w:rsidR="00574170">
        <w:t>)</w:t>
      </w:r>
      <w:r w:rsidRPr="00131217">
        <w:t xml:space="preserve"> that would connect to the IOIO board and control the transducer. The IOIO would receive the </w:t>
      </w:r>
      <w:r w:rsidR="008B24CB" w:rsidRPr="00131217">
        <w:t>data from the device via Bluetooth and transmit the frequency to the transducer.</w:t>
      </w:r>
    </w:p>
    <w:p w:rsidR="00CF355A" w:rsidRPr="00131217" w:rsidRDefault="00CF355A" w:rsidP="006E7D58">
      <w:pPr>
        <w:pStyle w:val="Heading4"/>
      </w:pPr>
      <w:r w:rsidRPr="00131217">
        <w:t>Software</w:t>
      </w:r>
    </w:p>
    <w:p w:rsidR="00CF355A" w:rsidRPr="00131217" w:rsidRDefault="00CF355A" w:rsidP="00CF355A">
      <w:r w:rsidRPr="00131217">
        <w:t xml:space="preserve">I wrote an app that scans the device for any and all available sensors and creates a button for each one as well as </w:t>
      </w:r>
      <w:proofErr w:type="spellStart"/>
      <w:r w:rsidRPr="00131217">
        <w:t>WiFi</w:t>
      </w:r>
      <w:proofErr w:type="spellEnd"/>
      <w:r w:rsidRPr="00131217">
        <w:t xml:space="preserve"> strength and surrounding sound levels.</w:t>
      </w:r>
      <w:r w:rsidR="00DD0CB0" w:rsidRPr="00131217">
        <w:t xml:space="preserve"> When </w:t>
      </w:r>
      <w:r w:rsidR="00115565">
        <w:t>a</w:t>
      </w:r>
      <w:r w:rsidR="00DD0CB0" w:rsidRPr="00131217">
        <w:t xml:space="preserve"> sensor is selected, the app gives access to a sliding scale that controls the sensitivity as well as to a numeric feedback of the raw sensor value and the mapped value used as frequency. Finally a real-time scrolling graph gave additional visual feedback</w:t>
      </w:r>
      <w:r w:rsidR="000645D1">
        <w:t xml:space="preserve"> (</w:t>
      </w:r>
      <w:r w:rsidR="000645D1">
        <w:fldChar w:fldCharType="begin"/>
      </w:r>
      <w:r w:rsidR="000645D1">
        <w:instrText xml:space="preserve"> REF _Ref404437367 \h </w:instrText>
      </w:r>
      <w:r w:rsidR="000645D1">
        <w:fldChar w:fldCharType="separate"/>
      </w:r>
      <w:r w:rsidR="000645D1">
        <w:t xml:space="preserve">Figure </w:t>
      </w:r>
      <w:r w:rsidR="000645D1">
        <w:rPr>
          <w:noProof/>
        </w:rPr>
        <w:t>26</w:t>
      </w:r>
      <w:r w:rsidR="000645D1">
        <w:fldChar w:fldCharType="end"/>
      </w:r>
      <w:r w:rsidR="000645D1">
        <w:t>)</w:t>
      </w:r>
      <w:r w:rsidR="00DD0CB0" w:rsidRPr="00131217">
        <w:t>.</w:t>
      </w:r>
    </w:p>
    <w:p w:rsidR="00115565" w:rsidRPr="00131217" w:rsidRDefault="00DD0CB0" w:rsidP="00CF355A">
      <w:r w:rsidRPr="00131217">
        <w:t>The app offers an interface to the examiner, which I described above, and a different interface to the subject</w:t>
      </w:r>
      <w:r w:rsidR="000645D1">
        <w:t xml:space="preserve"> (</w:t>
      </w:r>
      <w:r w:rsidR="000645D1">
        <w:fldChar w:fldCharType="begin"/>
      </w:r>
      <w:r w:rsidR="000645D1">
        <w:instrText xml:space="preserve"> REF _Ref404437394 \h </w:instrText>
      </w:r>
      <w:r w:rsidR="000645D1">
        <w:fldChar w:fldCharType="separate"/>
      </w:r>
      <w:r w:rsidR="000645D1">
        <w:t xml:space="preserve">Figure </w:t>
      </w:r>
      <w:r w:rsidR="000645D1">
        <w:rPr>
          <w:noProof/>
        </w:rPr>
        <w:t>27</w:t>
      </w:r>
      <w:r w:rsidR="000645D1">
        <w:fldChar w:fldCharType="end"/>
      </w:r>
      <w:r w:rsidR="000645D1">
        <w:t>)</w:t>
      </w:r>
      <w:r w:rsidRPr="00131217">
        <w:t xml:space="preserve">. This second interface hides all the sensor buttons as well as all the </w:t>
      </w:r>
      <w:r w:rsidRPr="00131217">
        <w:lastRenderedPageBreak/>
        <w:t xml:space="preserve">feedback information so that the user has no idea what are the possible sensors to choose from. The </w:t>
      </w:r>
      <w:r w:rsidR="000645D1">
        <w:rPr>
          <w:noProof/>
        </w:rPr>
        <mc:AlternateContent>
          <mc:Choice Requires="wpg">
            <w:drawing>
              <wp:anchor distT="0" distB="0" distL="114300" distR="114300" simplePos="0" relativeHeight="251829248" behindDoc="0" locked="0" layoutInCell="1" allowOverlap="1">
                <wp:simplePos x="0" y="0"/>
                <wp:positionH relativeFrom="column">
                  <wp:posOffset>3204058</wp:posOffset>
                </wp:positionH>
                <wp:positionV relativeFrom="paragraph">
                  <wp:posOffset>0</wp:posOffset>
                </wp:positionV>
                <wp:extent cx="2743200" cy="5200015"/>
                <wp:effectExtent l="38100" t="38100" r="38100" b="635"/>
                <wp:wrapSquare wrapText="bothSides"/>
                <wp:docPr id="156" name="Group 156"/>
                <wp:cNvGraphicFramePr/>
                <a:graphic xmlns:a="http://schemas.openxmlformats.org/drawingml/2006/main">
                  <a:graphicData uri="http://schemas.microsoft.com/office/word/2010/wordprocessingGroup">
                    <wpg:wgp>
                      <wpg:cNvGrpSpPr/>
                      <wpg:grpSpPr>
                        <a:xfrm>
                          <a:off x="0" y="0"/>
                          <a:ext cx="2743200" cy="5200015"/>
                          <a:chOff x="0" y="0"/>
                          <a:chExt cx="2743200" cy="5200015"/>
                        </a:xfrm>
                      </wpg:grpSpPr>
                      <pic:pic xmlns:pic="http://schemas.openxmlformats.org/drawingml/2006/picture">
                        <pic:nvPicPr>
                          <pic:cNvPr id="153" name="Picture 153"/>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743200" cy="4879238"/>
                          </a:xfrm>
                          <a:prstGeom prst="rect">
                            <a:avLst/>
                          </a:prstGeom>
                          <a:ln w="28575">
                            <a:solidFill>
                              <a:schemeClr val="tx1"/>
                            </a:solidFill>
                          </a:ln>
                        </pic:spPr>
                      </pic:pic>
                      <wps:wsp>
                        <wps:cNvPr id="155" name="Text Box 155"/>
                        <wps:cNvSpPr txBox="1"/>
                        <wps:spPr>
                          <a:xfrm>
                            <a:off x="0" y="4930140"/>
                            <a:ext cx="2743200" cy="269875"/>
                          </a:xfrm>
                          <a:prstGeom prst="rect">
                            <a:avLst/>
                          </a:prstGeom>
                          <a:solidFill>
                            <a:prstClr val="white"/>
                          </a:solidFill>
                          <a:ln>
                            <a:noFill/>
                          </a:ln>
                          <a:effectLst/>
                        </wps:spPr>
                        <wps:txbx>
                          <w:txbxContent>
                            <w:p w:rsidR="000645D1" w:rsidRPr="00153470" w:rsidRDefault="000645D1" w:rsidP="000645D1">
                              <w:pPr>
                                <w:pStyle w:val="Caption"/>
                                <w:rPr>
                                  <w:sz w:val="24"/>
                                  <w:szCs w:val="20"/>
                                </w:rPr>
                              </w:pPr>
                              <w:bookmarkStart w:id="70" w:name="_Ref404437394"/>
                              <w:r>
                                <w:t xml:space="preserve">Figure </w:t>
                              </w:r>
                              <w:r>
                                <w:fldChar w:fldCharType="begin"/>
                              </w:r>
                              <w:r>
                                <w:instrText xml:space="preserve"> SEQ Figure \* ARABIC </w:instrText>
                              </w:r>
                              <w:r>
                                <w:fldChar w:fldCharType="separate"/>
                              </w:r>
                              <w:r w:rsidR="002E5147">
                                <w:rPr>
                                  <w:noProof/>
                                </w:rPr>
                                <w:t>27</w:t>
                              </w:r>
                              <w:r>
                                <w:fldChar w:fldCharType="end"/>
                              </w:r>
                              <w:bookmarkEnd w:id="70"/>
                              <w:r>
                                <w:t xml:space="preserve"> - Ui for the sub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6" o:spid="_x0000_s1127" style="position:absolute;left:0;text-align:left;margin-left:252.3pt;margin-top:0;width:3in;height:409.45pt;z-index:251829248" coordsize="27432,52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">
                <v:shape id="Picture 153" o:spid="_x0000_s1128" type="#_x0000_t75" style="position:absolute;width:27432;height:4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gpV+/AAAA3AAAAA8AAABkcnMvZG93bnJldi54bWxET02LwjAQvQv+hzCCF9F0VyxSjaJCwZvY&#10;XfA6NGNbbCaliRr/vREW9jaP9znrbTCteFDvGssKvmYJCOLS6oYrBb8/+XQJwnlkja1lUvAiB9vN&#10;cLDGTNsnn+lR+ErEEHYZKqi97zIpXVmTQTezHXHkrrY36CPsK6l7fMZw08rvJEmlwYZjQ40dHWoq&#10;b8XdKGgPIdfH+2TPu+KiT3lI03BFpcajsFuB8BT8v/jPfdRx/mIOn2fiBXLzBg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GIKVfvwAAANwAAAAPAAAAAAAAAAAAAAAAAJ8CAABk&#10;cnMvZG93bnJldi54bWxQSwUGAAAAAAQABAD3AAAAiwMAAAAA&#10;" stroked="t" strokecolor="black [3213]" strokeweight="2.25pt">
                  <v:imagedata r:id="rId100" o:title=""/>
                  <v:path arrowok="t"/>
                </v:shape>
                <v:shape id="Text Box 155" o:spid="_x0000_s1129" type="#_x0000_t202" style="position:absolute;top:49301;width:27432;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Kl88QA&#10;AADcAAAADwAAAGRycy9kb3ducmV2LnhtbERPTWsCMRC9F/ofwhR6KZptqyKrUURaaHsRVy/ehs24&#10;WbuZLElW139vCgVv83ifM1/2thFn8qF2rOB1mIEgLp2uuVKw330OpiBCRNbYOCYFVwqwXDw+zDHX&#10;7sJbOhexEimEQ44KTIxtLmUoDVkMQ9cSJ+7ovMWYoK+k9nhJ4baRb1k2kRZrTg0GW1obKn+LzirY&#10;jA4b89IdP35Wo3f/ve/Wk1NVKPX81K9mICL18S7+d3/pNH88hr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ypfPEAAAA3AAAAA8AAAAAAAAAAAAAAAAAmAIAAGRycy9k&#10;b3ducmV2LnhtbFBLBQYAAAAABAAEAPUAAACJAwAAAAA=&#10;" stroked="f">
                  <v:textbox style="mso-fit-shape-to-text:t" inset="0,0,0,0">
                    <w:txbxContent>
                      <w:p w:rsidR="000645D1" w:rsidRPr="00153470" w:rsidRDefault="000645D1" w:rsidP="000645D1">
                        <w:pPr>
                          <w:pStyle w:val="Caption"/>
                          <w:rPr>
                            <w:sz w:val="24"/>
                            <w:szCs w:val="20"/>
                          </w:rPr>
                        </w:pPr>
                        <w:bookmarkStart w:id="71" w:name="_Ref404437394"/>
                        <w:r>
                          <w:t xml:space="preserve">Figure </w:t>
                        </w:r>
                        <w:r>
                          <w:fldChar w:fldCharType="begin"/>
                        </w:r>
                        <w:r>
                          <w:instrText xml:space="preserve"> SEQ Figure \* ARABIC </w:instrText>
                        </w:r>
                        <w:r>
                          <w:fldChar w:fldCharType="separate"/>
                        </w:r>
                        <w:r w:rsidR="002E5147">
                          <w:rPr>
                            <w:noProof/>
                          </w:rPr>
                          <w:t>27</w:t>
                        </w:r>
                        <w:r>
                          <w:fldChar w:fldCharType="end"/>
                        </w:r>
                        <w:bookmarkEnd w:id="71"/>
                        <w:r>
                          <w:t xml:space="preserve"> - Ui for the subject</w:t>
                        </w:r>
                      </w:p>
                    </w:txbxContent>
                  </v:textbox>
                </v:shape>
                <w10:wrap type="square"/>
              </v:group>
            </w:pict>
          </mc:Fallback>
        </mc:AlternateContent>
      </w:r>
      <w:r w:rsidR="000645D1">
        <w:rPr>
          <w:noProof/>
        </w:rPr>
        <mc:AlternateContent>
          <mc:Choice Requires="wpg">
            <w:drawing>
              <wp:anchor distT="0" distB="0" distL="114300" distR="114300" simplePos="0" relativeHeight="251826176" behindDoc="0" locked="0" layoutInCell="1" allowOverlap="1" wp14:anchorId="4B748B3E" wp14:editId="510EA2D6">
                <wp:simplePos x="0" y="0"/>
                <wp:positionH relativeFrom="column">
                  <wp:posOffset>36195</wp:posOffset>
                </wp:positionH>
                <wp:positionV relativeFrom="paragraph">
                  <wp:posOffset>0</wp:posOffset>
                </wp:positionV>
                <wp:extent cx="2779395" cy="5200015"/>
                <wp:effectExtent l="38100" t="38100" r="1905" b="635"/>
                <wp:wrapSquare wrapText="bothSides"/>
                <wp:docPr id="154" name="Group 154"/>
                <wp:cNvGraphicFramePr/>
                <a:graphic xmlns:a="http://schemas.openxmlformats.org/drawingml/2006/main">
                  <a:graphicData uri="http://schemas.microsoft.com/office/word/2010/wordprocessingGroup">
                    <wpg:wgp>
                      <wpg:cNvGrpSpPr/>
                      <wpg:grpSpPr>
                        <a:xfrm>
                          <a:off x="0" y="0"/>
                          <a:ext cx="2779395" cy="5200015"/>
                          <a:chOff x="0" y="-438912"/>
                          <a:chExt cx="2779776" cy="5200437"/>
                        </a:xfrm>
                      </wpg:grpSpPr>
                      <pic:pic xmlns:pic="http://schemas.openxmlformats.org/drawingml/2006/picture">
                        <pic:nvPicPr>
                          <pic:cNvPr id="151" name="Picture 151"/>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0" y="-438912"/>
                            <a:ext cx="2743200" cy="4879239"/>
                          </a:xfrm>
                          <a:prstGeom prst="rect">
                            <a:avLst/>
                          </a:prstGeom>
                          <a:ln w="28575">
                            <a:solidFill>
                              <a:schemeClr val="tx1"/>
                            </a:solidFill>
                          </a:ln>
                        </pic:spPr>
                      </pic:pic>
                      <wps:wsp>
                        <wps:cNvPr id="152" name="Text Box 152"/>
                        <wps:cNvSpPr txBox="1"/>
                        <wps:spPr>
                          <a:xfrm>
                            <a:off x="36576" y="4491650"/>
                            <a:ext cx="2743200" cy="269875"/>
                          </a:xfrm>
                          <a:prstGeom prst="rect">
                            <a:avLst/>
                          </a:prstGeom>
                          <a:solidFill>
                            <a:prstClr val="white"/>
                          </a:solidFill>
                          <a:ln>
                            <a:noFill/>
                          </a:ln>
                          <a:effectLst/>
                        </wps:spPr>
                        <wps:txbx>
                          <w:txbxContent>
                            <w:p w:rsidR="000645D1" w:rsidRPr="006562E1" w:rsidRDefault="000645D1" w:rsidP="000645D1">
                              <w:pPr>
                                <w:pStyle w:val="Caption"/>
                                <w:rPr>
                                  <w:noProof/>
                                  <w:sz w:val="24"/>
                                  <w:szCs w:val="20"/>
                                </w:rPr>
                              </w:pPr>
                              <w:bookmarkStart w:id="72" w:name="_Ref404437367"/>
                              <w:r>
                                <w:t xml:space="preserve">Figure </w:t>
                              </w:r>
                              <w:r>
                                <w:fldChar w:fldCharType="begin"/>
                              </w:r>
                              <w:r>
                                <w:instrText xml:space="preserve"> SEQ Figure \* ARABIC </w:instrText>
                              </w:r>
                              <w:r>
                                <w:fldChar w:fldCharType="separate"/>
                              </w:r>
                              <w:r w:rsidR="002E5147">
                                <w:rPr>
                                  <w:noProof/>
                                </w:rPr>
                                <w:t>28</w:t>
                              </w:r>
                              <w:r>
                                <w:fldChar w:fldCharType="end"/>
                              </w:r>
                              <w:bookmarkEnd w:id="72"/>
                              <w:r>
                                <w:t xml:space="preserve"> - UI for the research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54" o:spid="_x0000_s1130" style="position:absolute;left:0;text-align:left;margin-left:2.85pt;margin-top:0;width:218.85pt;height:409.45pt;z-index:251826176;mso-width-relative:margin;mso-height-relative:margin" coordorigin=",-4389" coordsize="27797,52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">
                <v:shape id="Picture 151" o:spid="_x0000_s1131" type="#_x0000_t75" style="position:absolute;top:-4389;width:27432;height:4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bu7nBAAAA3AAAAA8AAABkcnMvZG93bnJldi54bWxET02LwjAQvQv7H8Is7E1ThWrpGmVZENSD&#10;oJU9D83YVptJaaLt+uuNIHibx/uc+bI3tbhR6yrLCsajCARxbnXFhYJjthomIJxH1lhbJgX/5GC5&#10;+BjMMdW24z3dDr4QIYRdigpK75tUSpeXZNCNbEMcuJNtDfoA20LqFrsQbmo5iaKpNFhxaCixod+S&#10;8svhahTM7vEszs6nepPs+nuXyevW/ZFSX5/9zzcIT71/i1/utQ7z4zE8nwkX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Xbu7nBAAAA3AAAAA8AAAAAAAAAAAAAAAAAnwIA&#10;AGRycy9kb3ducmV2LnhtbFBLBQYAAAAABAAEAPcAAACNAwAAAAA=&#10;" stroked="t" strokecolor="black [3213]" strokeweight="2.25pt">
                  <v:imagedata r:id="rId102" o:title=""/>
                  <v:path arrowok="t"/>
                </v:shape>
                <v:shape id="Text Box 152" o:spid="_x0000_s1132" type="#_x0000_t202" style="position:absolute;left:365;top:44916;width:27432;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s9h8QA&#10;AADcAAAADwAAAGRycy9kb3ducmV2LnhtbERPTWsCMRC9C/0PYQpeRLO1VmQ1ikiFthfp1ou3YTNu&#10;VjeTJcnq9t83hUJv83ifs9r0thE38qF2rOBpkoEgLp2uuVJw/NqPFyBCRNbYOCYF3xRgs34YrDDX&#10;7s6fdCtiJVIIhxwVmBjbXMpQGrIYJq4lTtzZeYsxQV9J7fGewm0jp1k2lxZrTg0GW9oZKq9FZxUc&#10;ZqeDGXXn14/t7Nm/H7vd/FIVSg0f++0SRKQ+/ov/3G86zX+Zwu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PYfEAAAA3AAAAA8AAAAAAAAAAAAAAAAAmAIAAGRycy9k&#10;b3ducmV2LnhtbFBLBQYAAAAABAAEAPUAAACJAwAAAAA=&#10;" stroked="f">
                  <v:textbox style="mso-fit-shape-to-text:t" inset="0,0,0,0">
                    <w:txbxContent>
                      <w:p w:rsidR="000645D1" w:rsidRPr="006562E1" w:rsidRDefault="000645D1" w:rsidP="000645D1">
                        <w:pPr>
                          <w:pStyle w:val="Caption"/>
                          <w:rPr>
                            <w:noProof/>
                            <w:sz w:val="24"/>
                            <w:szCs w:val="20"/>
                          </w:rPr>
                        </w:pPr>
                        <w:bookmarkStart w:id="73" w:name="_Ref404437367"/>
                        <w:r>
                          <w:t xml:space="preserve">Figure </w:t>
                        </w:r>
                        <w:r>
                          <w:fldChar w:fldCharType="begin"/>
                        </w:r>
                        <w:r>
                          <w:instrText xml:space="preserve"> SEQ Figure \* ARABIC </w:instrText>
                        </w:r>
                        <w:r>
                          <w:fldChar w:fldCharType="separate"/>
                        </w:r>
                        <w:r w:rsidR="002E5147">
                          <w:rPr>
                            <w:noProof/>
                          </w:rPr>
                          <w:t>28</w:t>
                        </w:r>
                        <w:r>
                          <w:fldChar w:fldCharType="end"/>
                        </w:r>
                        <w:bookmarkEnd w:id="73"/>
                        <w:r>
                          <w:t xml:space="preserve"> - UI for the researcher</w:t>
                        </w:r>
                      </w:p>
                    </w:txbxContent>
                  </v:textbox>
                </v:shape>
                <w10:wrap type="square"/>
              </v:group>
            </w:pict>
          </mc:Fallback>
        </mc:AlternateContent>
      </w:r>
      <w:r w:rsidRPr="00131217">
        <w:t>subject has access only to the sliding scale that controls the sensitivity and a timer set to 15 minutes. After the 15 minutes an alarm sounds and the phone asks the subject to return to meet the examiner.</w:t>
      </w:r>
    </w:p>
    <w:p w:rsidR="00D45C97" w:rsidRPr="00131217" w:rsidRDefault="00D45C97" w:rsidP="00D45C97">
      <w:pPr>
        <w:pStyle w:val="Heading3"/>
      </w:pPr>
      <w:bookmarkStart w:id="74" w:name="_Toc404432793"/>
      <w:r w:rsidRPr="00131217">
        <w:t>Test Procedure</w:t>
      </w:r>
      <w:bookmarkEnd w:id="74"/>
    </w:p>
    <w:p w:rsidR="00DD0CB0" w:rsidRPr="00131217" w:rsidRDefault="00DD0CB0" w:rsidP="00DD0CB0">
      <w:r w:rsidRPr="00131217">
        <w:t>The subject would wear the cap and the examiner would pick a sensor to use as an example while the procedure and operation was explained. This explanation was done using the “examiner” interface so that all the visual feedback would help the subject understand the operation of the device and land on some strategies to successfully set the sensitivity values.</w:t>
      </w:r>
      <w:r w:rsidR="00724E6B" w:rsidRPr="00131217">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w:t>
      </w:r>
      <w:r w:rsidR="00724E6B" w:rsidRPr="00131217">
        <w:lastRenderedPageBreak/>
        <w:t>correlation between the signal and their surroundings. Lastly, the examiner ensures that the timer has started and sends the subject on their way.</w:t>
      </w:r>
    </w:p>
    <w:p w:rsidR="008B017B" w:rsidRPr="00131217" w:rsidRDefault="008B017B" w:rsidP="00DD0CB0">
      <w:r w:rsidRPr="00131217">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tblLook w:val="04A0" w:firstRow="1" w:lastRow="0" w:firstColumn="1" w:lastColumn="0" w:noHBand="0" w:noVBand="1"/>
      </w:tblPr>
      <w:tblGrid>
        <w:gridCol w:w="2538"/>
        <w:gridCol w:w="2250"/>
        <w:gridCol w:w="2394"/>
        <w:gridCol w:w="2394"/>
      </w:tblGrid>
      <w:tr w:rsidR="008B017B" w:rsidRPr="00131217" w:rsidTr="008B01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Sensor \ Device Model</w:t>
            </w:r>
          </w:p>
        </w:tc>
        <w:tc>
          <w:tcPr>
            <w:tcW w:w="2250"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Samsung Galaxy S4</w:t>
            </w:r>
          </w:p>
        </w:tc>
        <w:tc>
          <w:tcPr>
            <w:tcW w:w="2394"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Samsung Galaxy S3</w:t>
            </w:r>
          </w:p>
        </w:tc>
        <w:tc>
          <w:tcPr>
            <w:tcW w:w="2394"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Huawei Ascend P6</w:t>
            </w:r>
          </w:p>
        </w:tc>
      </w:tr>
      <w:tr w:rsidR="008B017B"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Light Sensor</w:t>
            </w:r>
          </w:p>
        </w:tc>
        <w:tc>
          <w:tcPr>
            <w:tcW w:w="2250"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8B017B"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Tilt Sensor</w:t>
            </w:r>
            <w:r w:rsidR="002A218D" w:rsidRPr="00131217">
              <w:t xml:space="preserve"> / </w:t>
            </w:r>
            <w:proofErr w:type="spellStart"/>
            <w:r w:rsidR="002A218D" w:rsidRPr="00131217">
              <w:t>Accel</w:t>
            </w:r>
            <w:proofErr w:type="spellEnd"/>
          </w:p>
        </w:tc>
        <w:tc>
          <w:tcPr>
            <w:tcW w:w="2250"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r>
      <w:tr w:rsidR="008B017B"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Magnetometer</w:t>
            </w:r>
          </w:p>
        </w:tc>
        <w:tc>
          <w:tcPr>
            <w:tcW w:w="2250"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8B017B"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Barometer</w:t>
            </w:r>
          </w:p>
        </w:tc>
        <w:tc>
          <w:tcPr>
            <w:tcW w:w="2250"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Temperature</w:t>
            </w:r>
          </w:p>
        </w:tc>
        <w:tc>
          <w:tcPr>
            <w:tcW w:w="2250"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Humidity</w:t>
            </w:r>
          </w:p>
        </w:tc>
        <w:tc>
          <w:tcPr>
            <w:tcW w:w="2250" w:type="dxa"/>
            <w:vAlign w:val="center"/>
          </w:tcPr>
          <w:p w:rsidR="00B079C8" w:rsidRPr="00131217" w:rsidRDefault="008B017B" w:rsidP="00B079C8">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Pr="00131217" w:rsidRDefault="00B079C8" w:rsidP="008B017B">
            <w:pPr>
              <w:jc w:val="center"/>
            </w:pPr>
            <w:proofErr w:type="spellStart"/>
            <w:r w:rsidRPr="00131217">
              <w:t>WiFi</w:t>
            </w:r>
            <w:proofErr w:type="spellEnd"/>
          </w:p>
        </w:tc>
        <w:tc>
          <w:tcPr>
            <w:tcW w:w="2250" w:type="dxa"/>
            <w:vAlign w:val="center"/>
          </w:tcPr>
          <w:p w:rsidR="00B079C8" w:rsidRPr="00131217" w:rsidRDefault="00B079C8" w:rsidP="00B079C8">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B079C8"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Pr="00131217" w:rsidRDefault="00B079C8" w:rsidP="008B017B">
            <w:pPr>
              <w:jc w:val="center"/>
            </w:pPr>
            <w:r w:rsidRPr="00131217">
              <w:t>Sound</w:t>
            </w:r>
          </w:p>
        </w:tc>
        <w:tc>
          <w:tcPr>
            <w:tcW w:w="2250" w:type="dxa"/>
            <w:vAlign w:val="center"/>
          </w:tcPr>
          <w:p w:rsidR="00B079C8" w:rsidRPr="00131217" w:rsidRDefault="00B079C8" w:rsidP="00B079C8">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r>
    </w:tbl>
    <w:p w:rsidR="008B017B" w:rsidRPr="00131217" w:rsidRDefault="008B017B" w:rsidP="00DD0CB0"/>
    <w:p w:rsidR="00DD0CB0" w:rsidRPr="00131217" w:rsidRDefault="00DD0CB0" w:rsidP="006E7D58">
      <w:pPr>
        <w:pStyle w:val="Heading4"/>
      </w:pPr>
      <w:r w:rsidRPr="00131217">
        <w:t>Setting sensitivity values</w:t>
      </w:r>
    </w:p>
    <w:p w:rsidR="00B83DCF" w:rsidRPr="00131217" w:rsidRDefault="00B83DCF" w:rsidP="00B83DCF">
      <w:r w:rsidRPr="00131217">
        <w:t>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you had a good upper value, now without moving the upper value, the lower value was brought up until the frequency would slow down. Finally the user would test the sensor again until they were satisfied by the change being felt.</w:t>
      </w:r>
    </w:p>
    <w:p w:rsidR="00B83DCF" w:rsidRPr="00131217" w:rsidRDefault="000645D1" w:rsidP="00B83DCF">
      <w:r>
        <w:rPr>
          <w:noProof/>
        </w:rPr>
        <mc:AlternateContent>
          <mc:Choice Requires="wpg">
            <w:drawing>
              <wp:anchor distT="0" distB="0" distL="114300" distR="114300" simplePos="0" relativeHeight="251703296" behindDoc="0" locked="0" layoutInCell="1" allowOverlap="1">
                <wp:simplePos x="0" y="0"/>
                <wp:positionH relativeFrom="column">
                  <wp:posOffset>0</wp:posOffset>
                </wp:positionH>
                <wp:positionV relativeFrom="paragraph">
                  <wp:posOffset>21590</wp:posOffset>
                </wp:positionV>
                <wp:extent cx="3657600" cy="3078480"/>
                <wp:effectExtent l="0" t="0" r="19050" b="7620"/>
                <wp:wrapSquare wrapText="bothSides"/>
                <wp:docPr id="157" name="Group 157"/>
                <wp:cNvGraphicFramePr/>
                <a:graphic xmlns:a="http://schemas.openxmlformats.org/drawingml/2006/main">
                  <a:graphicData uri="http://schemas.microsoft.com/office/word/2010/wordprocessingGroup">
                    <wpg:wgp>
                      <wpg:cNvGrpSpPr/>
                      <wpg:grpSpPr>
                        <a:xfrm>
                          <a:off x="0" y="0"/>
                          <a:ext cx="3657600" cy="3078480"/>
                          <a:chOff x="0" y="0"/>
                          <a:chExt cx="3657600" cy="3078911"/>
                        </a:xfrm>
                      </wpg:grpSpPr>
                      <wpg:graphicFrame>
                        <wpg:cNvPr id="13" name="Chart 13"/>
                        <wpg:cNvFrPr/>
                        <wpg:xfrm>
                          <a:off x="0" y="0"/>
                          <a:ext cx="3657600" cy="2743200"/>
                        </wpg:xfrm>
                        <a:graphic>
                          <a:graphicData uri="http://schemas.openxmlformats.org/drawingml/2006/chart">
                            <c:chart xmlns:c="http://schemas.openxmlformats.org/drawingml/2006/chart" xmlns:r="http://schemas.openxmlformats.org/officeDocument/2006/relationships" r:id="rId103"/>
                          </a:graphicData>
                        </a:graphic>
                      </wpg:graphicFrame>
                      <wps:wsp>
                        <wps:cNvPr id="15" name="Text Box 15"/>
                        <wps:cNvSpPr txBox="1"/>
                        <wps:spPr>
                          <a:xfrm>
                            <a:off x="0" y="2809036"/>
                            <a:ext cx="3657600" cy="269875"/>
                          </a:xfrm>
                          <a:prstGeom prst="rect">
                            <a:avLst/>
                          </a:prstGeom>
                          <a:solidFill>
                            <a:prstClr val="white"/>
                          </a:solidFill>
                          <a:ln>
                            <a:noFill/>
                          </a:ln>
                          <a:effectLst/>
                        </wps:spPr>
                        <wps:txbx>
                          <w:txbxContent>
                            <w:p w:rsidR="00921927" w:rsidRPr="0069430D" w:rsidRDefault="00921927" w:rsidP="002A218D">
                              <w:pPr>
                                <w:pStyle w:val="Caption"/>
                                <w:rPr>
                                  <w:bCs w:val="0"/>
                                  <w:smallCaps/>
                                  <w:noProof/>
                                  <w:spacing w:val="5"/>
                                  <w:sz w:val="24"/>
                                  <w:szCs w:val="24"/>
                                </w:rPr>
                              </w:pPr>
                              <w:r>
                                <w:t xml:space="preserve">Figure </w:t>
                              </w:r>
                              <w:r>
                                <w:fldChar w:fldCharType="begin"/>
                              </w:r>
                              <w:r w:rsidRPr="000645D1">
                                <w:instrText xml:space="preserve"> SEQ Figure \* ARABIC </w:instrText>
                              </w:r>
                              <w:r>
                                <w:fldChar w:fldCharType="separate"/>
                              </w:r>
                              <w:r w:rsidR="002E5147">
                                <w:rPr>
                                  <w:noProof/>
                                </w:rPr>
                                <w:t>29</w:t>
                              </w:r>
                              <w:r>
                                <w:fldChar w:fldCharType="end"/>
                              </w:r>
                              <w:r w:rsidR="000645D1">
                                <w:t xml:space="preserve"> – Percentage of correct answ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7" o:spid="_x0000_s1133" style="position:absolute;left:0;text-align:left;margin-left:0;margin-top:1.7pt;width:4in;height:242.4pt;z-index:251703296" coordsize="36576,30789"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">
                <v:shape id="Chart 13" o:spid="_x0000_s1134" type="#_x0000_t75" style="position:absolute;left:-60;top:-60;width:36696;height:275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">
                  <v:imagedata r:id="rId104" o:title=""/>
                  <o:lock v:ext="edit" aspectratio="f"/>
                </v:shape>
                <v:shape id="Text Box 15" o:spid="_x0000_s1135" type="#_x0000_t202" style="position:absolute;top:28090;width:3657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921927" w:rsidRPr="0069430D" w:rsidRDefault="00921927" w:rsidP="002A218D">
                        <w:pPr>
                          <w:pStyle w:val="Caption"/>
                          <w:rPr>
                            <w:bCs w:val="0"/>
                            <w:smallCaps/>
                            <w:noProof/>
                            <w:spacing w:val="5"/>
                            <w:sz w:val="24"/>
                            <w:szCs w:val="24"/>
                          </w:rPr>
                        </w:pPr>
                        <w:r>
                          <w:t xml:space="preserve">Figure </w:t>
                        </w:r>
                        <w:r>
                          <w:fldChar w:fldCharType="begin"/>
                        </w:r>
                        <w:r w:rsidRPr="000645D1">
                          <w:instrText xml:space="preserve"> SEQ Figure \* ARABIC </w:instrText>
                        </w:r>
                        <w:r>
                          <w:fldChar w:fldCharType="separate"/>
                        </w:r>
                        <w:r w:rsidR="002E5147">
                          <w:rPr>
                            <w:noProof/>
                          </w:rPr>
                          <w:t>29</w:t>
                        </w:r>
                        <w:r>
                          <w:fldChar w:fldCharType="end"/>
                        </w:r>
                        <w:r w:rsidR="000645D1">
                          <w:t xml:space="preserve"> – Percentage of correct answers</w:t>
                        </w:r>
                      </w:p>
                    </w:txbxContent>
                  </v:textbox>
                </v:shape>
                <w10:wrap type="square"/>
              </v:group>
              <o:OLEObject Type="Embed" ProgID="Excel.Chart.8" ShapeID="Chart 13" DrawAspect="Content" ObjectID="_1478184223" r:id="rId105">
                <o:FieldCodes>\s</o:FieldCodes>
              </o:OLEObject>
            </w:pict>
          </mc:Fallback>
        </mc:AlternateContent>
      </w:r>
      <w:r w:rsidR="00B83DCF" w:rsidRPr="00131217">
        <w:t>They were then asked to try and do this without looking at the visual feedback since there was not going to be any during the test.</w:t>
      </w:r>
    </w:p>
    <w:p w:rsidR="00D45C97" w:rsidRPr="00131217" w:rsidRDefault="00D45C97" w:rsidP="00D45C97">
      <w:pPr>
        <w:pStyle w:val="Heading3"/>
      </w:pPr>
      <w:bookmarkStart w:id="75" w:name="_Toc404432794"/>
      <w:r w:rsidRPr="00131217">
        <w:t>Results</w:t>
      </w:r>
      <w:bookmarkEnd w:id="75"/>
    </w:p>
    <w:p w:rsidR="00B83DCF" w:rsidRPr="00131217" w:rsidRDefault="00B83DCF" w:rsidP="00B83DCF">
      <w:r w:rsidRPr="00131217">
        <w:t>A total of 17 subjects were tested with a percentage of correct answers of 47%.</w:t>
      </w:r>
      <w:r w:rsidR="008B017B" w:rsidRPr="00131217">
        <w:t xml:space="preserve"> The total amount of possible sensors in the </w:t>
      </w:r>
      <w:r w:rsidR="00B079C8" w:rsidRPr="00131217">
        <w:t xml:space="preserve">devices was 9 which give a minimum percentage of random at 11%. The correct results were guessed during the first 10 minutes of the </w:t>
      </w:r>
      <w:r w:rsidR="00B079C8" w:rsidRPr="00131217">
        <w:lastRenderedPageBreak/>
        <w:t>test, with the last 5 minutes used to confirm and “play” with the sensor.</w:t>
      </w:r>
    </w:p>
    <w:p w:rsidR="00F31C6F" w:rsidRPr="00131217" w:rsidRDefault="00F31C6F" w:rsidP="00D45C97">
      <w:pPr>
        <w:pStyle w:val="Heading3"/>
      </w:pPr>
      <w:bookmarkStart w:id="76" w:name="_Toc404432795"/>
      <w:r w:rsidRPr="00131217">
        <w:t>Evaluation</w:t>
      </w:r>
      <w:bookmarkEnd w:id="76"/>
    </w:p>
    <w:p w:rsidR="001E11AE" w:rsidRPr="00131217" w:rsidRDefault="003F5B23" w:rsidP="001E11AE">
      <w:r w:rsidRPr="00131217">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r w:rsidR="001E11AE" w:rsidRPr="00131217">
        <w:t xml:space="preserve"> </w:t>
      </w:r>
    </w:p>
    <w:tbl>
      <w:tblPr>
        <w:tblStyle w:val="MediumShading1-Accent1"/>
        <w:tblW w:w="0" w:type="auto"/>
        <w:jc w:val="center"/>
        <w:tblLook w:val="04A0" w:firstRow="1" w:lastRow="0" w:firstColumn="1" w:lastColumn="0" w:noHBand="0" w:noVBand="1"/>
      </w:tblPr>
      <w:tblGrid>
        <w:gridCol w:w="2538"/>
        <w:gridCol w:w="5612"/>
      </w:tblGrid>
      <w:tr w:rsidR="001E11AE" w:rsidRPr="00131217" w:rsidTr="001E11AE">
        <w:trPr>
          <w:cnfStyle w:val="100000000000" w:firstRow="1" w:lastRow="0" w:firstColumn="0" w:lastColumn="0" w:oddVBand="0" w:evenVBand="0" w:oddHBand="0"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8150" w:type="dxa"/>
            <w:gridSpan w:val="2"/>
            <w:vAlign w:val="center"/>
          </w:tcPr>
          <w:p w:rsidR="001E11AE" w:rsidRPr="00131217" w:rsidRDefault="001E11AE" w:rsidP="0017203F">
            <w:pPr>
              <w:jc w:val="center"/>
              <w:rPr>
                <w:sz w:val="32"/>
              </w:rPr>
            </w:pPr>
            <w:r w:rsidRPr="00131217">
              <w:rPr>
                <w:sz w:val="32"/>
              </w:rPr>
              <w:t>The wrong responses</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center"/>
            </w:pPr>
            <w:r w:rsidRPr="00131217">
              <w:t xml:space="preserve">Sensor </w:t>
            </w:r>
          </w:p>
        </w:tc>
        <w:tc>
          <w:tcPr>
            <w:tcW w:w="5612" w:type="dxa"/>
            <w:vAlign w:val="center"/>
          </w:tcPr>
          <w:p w:rsidR="001E11AE" w:rsidRPr="00131217" w:rsidRDefault="001E11AE" w:rsidP="0017203F">
            <w:pPr>
              <w:jc w:val="center"/>
              <w:cnfStyle w:val="000000100000" w:firstRow="0" w:lastRow="0" w:firstColumn="0" w:lastColumn="0" w:oddVBand="0" w:evenVBand="0" w:oddHBand="1" w:evenHBand="0" w:firstRowFirstColumn="0" w:firstRowLastColumn="0" w:lastRowFirstColumn="0" w:lastRowLastColumn="0"/>
              <w:rPr>
                <w:b/>
              </w:rPr>
            </w:pPr>
            <w:r w:rsidRPr="00131217">
              <w:rPr>
                <w:b/>
              </w:rPr>
              <w:t>Response</w:t>
            </w:r>
          </w:p>
        </w:tc>
      </w:tr>
      <w:tr w:rsidR="001E11AE" w:rsidRPr="00131217"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Sound</w:t>
            </w:r>
          </w:p>
        </w:tc>
        <w:tc>
          <w:tcPr>
            <w:tcW w:w="5612" w:type="dxa"/>
            <w:vAlign w:val="center"/>
          </w:tcPr>
          <w:p w:rsidR="001E11AE" w:rsidRPr="00131217" w:rsidRDefault="001E11AE" w:rsidP="001E11AE">
            <w:pPr>
              <w:jc w:val="left"/>
              <w:cnfStyle w:val="000000010000" w:firstRow="0" w:lastRow="0" w:firstColumn="0" w:lastColumn="0" w:oddVBand="0" w:evenVBand="0" w:oddHBand="0" w:evenHBand="1" w:firstRowFirstColumn="0" w:firstRowLastColumn="0" w:lastRowFirstColumn="0" w:lastRowLastColumn="0"/>
            </w:pPr>
            <w:r w:rsidRPr="00131217">
              <w:t>Wind or weather related</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Pressure</w:t>
            </w:r>
          </w:p>
        </w:tc>
        <w:tc>
          <w:tcPr>
            <w:tcW w:w="5612" w:type="dxa"/>
            <w:vAlign w:val="center"/>
          </w:tcPr>
          <w:p w:rsidR="001E11AE" w:rsidRPr="00131217" w:rsidRDefault="001E11AE" w:rsidP="001E11AE">
            <w:pPr>
              <w:jc w:val="left"/>
              <w:cnfStyle w:val="000000100000" w:firstRow="0" w:lastRow="0" w:firstColumn="0" w:lastColumn="0" w:oddVBand="0" w:evenVBand="0" w:oddHBand="1" w:evenHBand="0" w:firstRowFirstColumn="0" w:firstRowLastColumn="0" w:lastRowFirstColumn="0" w:lastRowLastColumn="0"/>
            </w:pPr>
            <w:r w:rsidRPr="00131217">
              <w:t>Has to do with the stairs. Shape, Distance or Materials</w:t>
            </w:r>
          </w:p>
        </w:tc>
      </w:tr>
      <w:tr w:rsidR="001E11AE" w:rsidRPr="00131217"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Temperature</w:t>
            </w:r>
          </w:p>
        </w:tc>
        <w:tc>
          <w:tcPr>
            <w:tcW w:w="5612" w:type="dxa"/>
            <w:vAlign w:val="center"/>
          </w:tcPr>
          <w:p w:rsidR="001E11AE" w:rsidRPr="00131217" w:rsidRDefault="001E11AE" w:rsidP="001E11AE">
            <w:pPr>
              <w:jc w:val="left"/>
              <w:cnfStyle w:val="000000010000" w:firstRow="0" w:lastRow="0" w:firstColumn="0" w:lastColumn="0" w:oddVBand="0" w:evenVBand="0" w:oddHBand="0" w:evenHBand="1" w:firstRowFirstColumn="0" w:firstRowLastColumn="0" w:lastRowFirstColumn="0" w:lastRowLastColumn="0"/>
            </w:pPr>
            <w:r w:rsidRPr="00131217">
              <w:t>No Idea</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Accelerometer</w:t>
            </w:r>
          </w:p>
        </w:tc>
        <w:tc>
          <w:tcPr>
            <w:tcW w:w="5612" w:type="dxa"/>
            <w:vAlign w:val="center"/>
          </w:tcPr>
          <w:p w:rsidR="001E11AE" w:rsidRPr="00131217" w:rsidRDefault="001E11AE" w:rsidP="000645D1">
            <w:pPr>
              <w:keepNext/>
              <w:jc w:val="left"/>
              <w:cnfStyle w:val="000000100000" w:firstRow="0" w:lastRow="0" w:firstColumn="0" w:lastColumn="0" w:oddVBand="0" w:evenVBand="0" w:oddHBand="1" w:evenHBand="0" w:firstRowFirstColumn="0" w:firstRowLastColumn="0" w:lastRowFirstColumn="0" w:lastRowLastColumn="0"/>
            </w:pPr>
            <w:r w:rsidRPr="00131217">
              <w:t>Screens or Bluish light</w:t>
            </w:r>
          </w:p>
        </w:tc>
      </w:tr>
    </w:tbl>
    <w:p w:rsidR="001E11AE" w:rsidRPr="00131217" w:rsidRDefault="001E11AE" w:rsidP="001E11AE">
      <w:pPr>
        <w:pStyle w:val="Caption"/>
      </w:pPr>
      <w:r w:rsidRPr="00131217">
        <w:t xml:space="preserve">Table </w:t>
      </w:r>
      <w:r w:rsidR="000645D1">
        <w:fldChar w:fldCharType="begin"/>
      </w:r>
      <w:r w:rsidR="000645D1" w:rsidRPr="000645D1">
        <w:rPr>
          <w:caps w:val="0"/>
        </w:rPr>
        <w:instrText xml:space="preserve"> SEQ Table \* ARABIC </w:instrText>
      </w:r>
      <w:r w:rsidR="000645D1">
        <w:fldChar w:fldCharType="separate"/>
      </w:r>
      <w:r w:rsidR="000645D1">
        <w:rPr>
          <w:caps w:val="0"/>
          <w:noProof/>
        </w:rPr>
        <w:t>1</w:t>
      </w:r>
      <w:r w:rsidR="000645D1">
        <w:fldChar w:fldCharType="end"/>
      </w:r>
    </w:p>
    <w:p w:rsidR="003F5B23" w:rsidRPr="00131217" w:rsidRDefault="003F5B23" w:rsidP="008F699C">
      <w:r w:rsidRPr="00131217">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6E7D58" w:rsidRPr="00131217" w:rsidRDefault="003F5B23" w:rsidP="008F699C">
      <w:r w:rsidRPr="00131217">
        <w:t>The most successful sensor was light intensity. It also created one of the most enjoyable experiences because it had a good range of change that was easy to feel and going from room</w:t>
      </w:r>
      <w:r w:rsidR="00203546" w:rsidRPr="00131217">
        <w:t xml:space="preserve"> to room there was always a change, but it wasn’t until the subject went down a hallway when a series of quick changes would happen and it became evident because the subject was walking under a series of light fixtures.</w:t>
      </w:r>
    </w:p>
    <w:p w:rsidR="006E7D58" w:rsidRPr="00131217" w:rsidRDefault="006E7D58">
      <w:r w:rsidRPr="00131217">
        <w:br w:type="page"/>
      </w:r>
    </w:p>
    <w:p w:rsidR="006E7D58" w:rsidRPr="00131217" w:rsidRDefault="006E7D58" w:rsidP="006E7D58">
      <w:pPr>
        <w:pStyle w:val="Heading2"/>
      </w:pPr>
      <w:bookmarkStart w:id="77" w:name="_Toc404432796"/>
      <w:r w:rsidRPr="00131217">
        <w:lastRenderedPageBreak/>
        <w:t>Smell Explorations</w:t>
      </w:r>
      <w:bookmarkEnd w:id="77"/>
    </w:p>
    <w:p w:rsidR="006E7D58" w:rsidRPr="00131217" w:rsidRDefault="006E7D58" w:rsidP="006E7D58">
      <w:r w:rsidRPr="00131217">
        <w:t>Smell is a very difficult sense to work with and to generate experiences with. It is not easy to create costume smells and once a smell is in an area it is not easy to get rid of it in order to replace it with another. So the smell experiences designed for this study were made as a broad exploration of its possibilities and not as a strict user study.</w:t>
      </w:r>
    </w:p>
    <w:p w:rsidR="006E7D58" w:rsidRPr="00131217" w:rsidRDefault="006E7D58" w:rsidP="001962AB">
      <w:pPr>
        <w:pStyle w:val="Heading3"/>
      </w:pPr>
      <w:bookmarkStart w:id="78" w:name="_Toc404432797"/>
      <w:r w:rsidRPr="00131217">
        <w:t>Smell Explorations 1 “</w:t>
      </w:r>
      <w:r w:rsidR="001962AB" w:rsidRPr="00131217">
        <w:t xml:space="preserve">The </w:t>
      </w:r>
      <w:proofErr w:type="spellStart"/>
      <w:r w:rsidR="001962AB" w:rsidRPr="00131217">
        <w:t>F</w:t>
      </w:r>
      <w:r w:rsidRPr="00131217">
        <w:t>oodcam</w:t>
      </w:r>
      <w:proofErr w:type="spellEnd"/>
      <w:r w:rsidRPr="00131217">
        <w:t>”</w:t>
      </w:r>
      <w:bookmarkEnd w:id="78"/>
    </w:p>
    <w:p w:rsidR="001962AB" w:rsidRPr="00131217" w:rsidRDefault="001962AB" w:rsidP="001962AB">
      <w:r w:rsidRPr="00131217">
        <w:t>The media lab has a system set in place to deal with leftover food from meetings and events. All the food is taken to a central location at the lab where there is a table designated for this purpose. Above the table there is a webcam that, when a button is pressed, will capture and image of the table and the food offerings and send this image as an email attachment to everybody in the lab, at which point people will head over to collect some free food.</w:t>
      </w:r>
    </w:p>
    <w:p w:rsidR="001962AB" w:rsidRPr="00131217" w:rsidRDefault="006E7D58" w:rsidP="001962AB">
      <w:pPr>
        <w:pStyle w:val="Heading3"/>
      </w:pPr>
      <w:bookmarkStart w:id="79" w:name="_Toc404432798"/>
      <w:r w:rsidRPr="00131217">
        <w:t>Preparation</w:t>
      </w:r>
      <w:bookmarkEnd w:id="79"/>
    </w:p>
    <w:p w:rsidR="006E7D58" w:rsidRPr="00131217" w:rsidRDefault="001962AB" w:rsidP="001962AB">
      <w:r w:rsidRPr="00131217">
        <w:t xml:space="preserve">I designed a system that would listen to any activity in the </w:t>
      </w:r>
      <w:proofErr w:type="spellStart"/>
      <w:r w:rsidRPr="00131217">
        <w:t>foodcam</w:t>
      </w:r>
      <w:proofErr w:type="spellEnd"/>
      <w:r w:rsidRPr="00131217">
        <w:t xml:space="preserve"> camera feed and also listen to the emails coming out of the </w:t>
      </w:r>
      <w:proofErr w:type="spellStart"/>
      <w:r w:rsidRPr="00131217">
        <w:t>foodcam</w:t>
      </w:r>
      <w:proofErr w:type="spellEnd"/>
      <w:r w:rsidRPr="00131217">
        <w:t xml:space="preserve"> account.</w:t>
      </w:r>
    </w:p>
    <w:p w:rsidR="006E7D58" w:rsidRPr="00131217" w:rsidRDefault="006E7D58" w:rsidP="006E7D58">
      <w:pPr>
        <w:pStyle w:val="Heading4"/>
      </w:pPr>
      <w:r w:rsidRPr="00131217">
        <w:t>Hardware</w:t>
      </w:r>
    </w:p>
    <w:p w:rsidR="001962AB" w:rsidRPr="00131217" w:rsidRDefault="001962AB" w:rsidP="001962AB">
      <w:r w:rsidRPr="00131217">
        <w:t xml:space="preserve">I bought an “Air Wick® </w:t>
      </w:r>
      <w:proofErr w:type="spellStart"/>
      <w:r w:rsidRPr="00131217">
        <w:t>Freshmatic</w:t>
      </w:r>
      <w:proofErr w:type="spellEnd"/>
      <w:r w:rsidRPr="00131217">
        <w:t xml:space="preserve"> | Automatic Air Freshener dispenser and Spray” which is an aroma dispenser that can be programed to release a puff of aroma at a set time frame. It was easy enough to bypass the power</w:t>
      </w:r>
      <w:r w:rsidR="00614829" w:rsidRPr="00131217">
        <w:t>,</w:t>
      </w:r>
      <w:r w:rsidRPr="00131217">
        <w:t xml:space="preserve"> from the batteries to the servo-motor that would press the</w:t>
      </w:r>
      <w:r w:rsidR="00614829" w:rsidRPr="00131217">
        <w:t xml:space="preserve"> canister of scent, through a MOSFET so I could control the actuation with </w:t>
      </w:r>
      <w:proofErr w:type="gramStart"/>
      <w:r w:rsidR="00614829" w:rsidRPr="00131217">
        <w:t>a</w:t>
      </w:r>
      <w:proofErr w:type="gramEnd"/>
      <w:r w:rsidR="00614829" w:rsidRPr="00131217">
        <w:t xml:space="preserve"> IOIO OTG board. This board would be connected to a Sony Tablet device.</w:t>
      </w:r>
    </w:p>
    <w:p w:rsidR="006E7D58" w:rsidRPr="00131217" w:rsidRDefault="006E7D58" w:rsidP="006E7D58">
      <w:pPr>
        <w:pStyle w:val="Heading4"/>
      </w:pPr>
      <w:r w:rsidRPr="00131217">
        <w:t>Software</w:t>
      </w:r>
    </w:p>
    <w:p w:rsidR="00614829" w:rsidRPr="00131217" w:rsidRDefault="00614829" w:rsidP="00614829">
      <w:r w:rsidRPr="00131217">
        <w:t xml:space="preserve">An app was created to regularly look at the </w:t>
      </w:r>
      <w:proofErr w:type="spellStart"/>
      <w:r w:rsidRPr="00131217">
        <w:t>foodcam</w:t>
      </w:r>
      <w:proofErr w:type="spellEnd"/>
      <w:r w:rsidRPr="00131217">
        <w:t xml:space="preserve"> live feed for changes and to listen to the emails being sent. When activity was seen on the camera a signal would be sent to the IOIO to activate the servo for a very small amount of smell to be released. One the </w:t>
      </w:r>
      <w:proofErr w:type="spellStart"/>
      <w:r w:rsidRPr="00131217">
        <w:t>foodcam</w:t>
      </w:r>
      <w:proofErr w:type="spellEnd"/>
      <w:r w:rsidRPr="00131217">
        <w:t xml:space="preserve"> button was pushed the IOIO would send the signal to release a full burst of scent into my office.</w:t>
      </w:r>
    </w:p>
    <w:p w:rsidR="006E7D58" w:rsidRPr="00131217" w:rsidRDefault="006E7D58" w:rsidP="006E7D58">
      <w:pPr>
        <w:pStyle w:val="Heading3"/>
      </w:pPr>
      <w:bookmarkStart w:id="80" w:name="_Toc404432799"/>
      <w:r w:rsidRPr="00131217">
        <w:t>Evaluation</w:t>
      </w:r>
      <w:bookmarkEnd w:id="80"/>
    </w:p>
    <w:p w:rsidR="006E7D58" w:rsidRPr="00131217" w:rsidRDefault="009A6A4F" w:rsidP="00722B0E">
      <w:r w:rsidRPr="00131217">
        <w:t xml:space="preserve">The experience of having a smell release when the </w:t>
      </w:r>
      <w:proofErr w:type="spellStart"/>
      <w:r w:rsidRPr="00131217">
        <w:t>foodcam</w:t>
      </w:r>
      <w:proofErr w:type="spellEnd"/>
      <w:r w:rsidRPr="00131217">
        <w:t xml:space="preserve"> was activated was more efficient that waiting for me to actively check my email. As a just-in-time interface it worked much better given that I was in my office. Even if I was near my office I would notice the smell change and know what it meant. There was the problem of lingering smell since after I had gotten the signal of the </w:t>
      </w:r>
      <w:proofErr w:type="spellStart"/>
      <w:r w:rsidRPr="00131217">
        <w:t>foodcam</w:t>
      </w:r>
      <w:proofErr w:type="spellEnd"/>
      <w:r w:rsidRPr="00131217">
        <w:t xml:space="preserve"> the smell was to remain. This would not only be inconvenient but in the cases when the </w:t>
      </w:r>
      <w:proofErr w:type="spellStart"/>
      <w:r w:rsidRPr="00131217">
        <w:t>foodcam</w:t>
      </w:r>
      <w:proofErr w:type="spellEnd"/>
      <w:r w:rsidRPr="00131217">
        <w:t xml:space="preserve"> was pressed in close succession, the second puff of scent would be unnoticeable. But the problem of the lingering smell showed a positive angle when I realized that I could broadly estimate the time passed since a </w:t>
      </w:r>
      <w:proofErr w:type="spellStart"/>
      <w:r w:rsidRPr="00131217">
        <w:t>foodcam</w:t>
      </w:r>
      <w:proofErr w:type="spellEnd"/>
      <w:r w:rsidRPr="00131217">
        <w:t xml:space="preserve"> signal was triggered by how faint the smell was.</w:t>
      </w:r>
      <w:r w:rsidR="006E7D58" w:rsidRPr="00131217">
        <w:br w:type="page"/>
      </w:r>
    </w:p>
    <w:p w:rsidR="006E7D58" w:rsidRPr="00131217" w:rsidRDefault="006E7D58" w:rsidP="006E7D58">
      <w:pPr>
        <w:pStyle w:val="Heading2"/>
      </w:pPr>
      <w:bookmarkStart w:id="81" w:name="_Toc404432800"/>
      <w:r w:rsidRPr="00131217">
        <w:lastRenderedPageBreak/>
        <w:t>Smell Explorations 2 “The smell-mixer”</w:t>
      </w:r>
      <w:bookmarkEnd w:id="81"/>
    </w:p>
    <w:p w:rsidR="006E7D58" w:rsidRPr="00131217" w:rsidRDefault="00722B0E" w:rsidP="006E7D58">
      <w:r w:rsidRPr="00131217">
        <w:t xml:space="preserve">Another difficulty when working with smells is the creation of new smells. </w:t>
      </w:r>
      <w:r w:rsidR="00D51F8A" w:rsidRPr="00131217">
        <w:t xml:space="preserve">To this end, </w:t>
      </w:r>
      <w:r w:rsidR="00C50A65" w:rsidRPr="00131217">
        <w:t>we</w:t>
      </w:r>
      <w:r w:rsidR="00C50A65" w:rsidRPr="00131217">
        <w:rPr>
          <w:rStyle w:val="FootnoteReference"/>
        </w:rPr>
        <w:footnoteReference w:id="1"/>
      </w:r>
      <w:r w:rsidRPr="00131217">
        <w:t xml:space="preserve"> created a </w:t>
      </w:r>
      <w:r w:rsidR="00D51F8A" w:rsidRPr="00131217">
        <w:t xml:space="preserve">system of </w:t>
      </w:r>
      <w:r w:rsidR="004F1B38" w:rsidRPr="00131217">
        <w:t>eight</w:t>
      </w:r>
      <w:r w:rsidR="00D51F8A" w:rsidRPr="00131217">
        <w:t xml:space="preserve"> bottles and a pump that could be used to mix essential oils in different ratios to consistently create different smells.</w:t>
      </w:r>
    </w:p>
    <w:p w:rsidR="006E7D58" w:rsidRPr="00131217" w:rsidRDefault="006E7D58" w:rsidP="006E7D58">
      <w:pPr>
        <w:pStyle w:val="Heading3"/>
      </w:pPr>
      <w:bookmarkStart w:id="82" w:name="_Toc404432801"/>
      <w:r w:rsidRPr="00131217">
        <w:t>Preparation</w:t>
      </w:r>
      <w:bookmarkEnd w:id="82"/>
    </w:p>
    <w:p w:rsidR="00D51F8A" w:rsidRPr="00131217" w:rsidRDefault="00D51F8A" w:rsidP="00D51F8A">
      <w:r w:rsidRPr="00131217">
        <w:t>Based on the science of p</w:t>
      </w:r>
      <w:r w:rsidR="003914C8" w:rsidRPr="00131217">
        <w:t xml:space="preserve">erfumery, to create a smell you need at least 2 different scents, a base scent and a top scent. </w:t>
      </w:r>
      <w:r w:rsidR="004F1B38" w:rsidRPr="00131217">
        <w:t>We have set up eight bottles to do just that.</w:t>
      </w:r>
    </w:p>
    <w:p w:rsidR="006E7D58" w:rsidRPr="00131217" w:rsidRDefault="006E7D58" w:rsidP="006E7D58">
      <w:pPr>
        <w:pStyle w:val="Heading4"/>
      </w:pPr>
      <w:r w:rsidRPr="00131217">
        <w:t>Hardware</w:t>
      </w:r>
    </w:p>
    <w:p w:rsidR="004F1B38" w:rsidRPr="00131217" w:rsidRDefault="00FF095D" w:rsidP="004F1B38">
      <w:r w:rsidRPr="00131217">
        <w:t xml:space="preserve">A regular pump is hooked to all eight bottles with plastic tubing that goes through a solenoid that controls the flow of air. The solenoids are controlled by relays that respond to </w:t>
      </w:r>
      <w:proofErr w:type="gramStart"/>
      <w:r w:rsidRPr="00131217">
        <w:t>a</w:t>
      </w:r>
      <w:proofErr w:type="gramEnd"/>
      <w:r w:rsidRPr="00131217">
        <w:t xml:space="preserve"> IOIO OTG board.</w:t>
      </w:r>
    </w:p>
    <w:p w:rsidR="00FF095D" w:rsidRPr="00131217" w:rsidRDefault="00FF095D" w:rsidP="004F1B38">
      <w:pPr>
        <w:rPr>
          <w:color w:val="FF0000"/>
        </w:rPr>
      </w:pPr>
      <w:r w:rsidRPr="00131217">
        <w:rPr>
          <w:color w:val="FF0000"/>
        </w:rPr>
        <w:t>(Insert circuit diagram…)</w:t>
      </w:r>
    </w:p>
    <w:p w:rsidR="006E7D58" w:rsidRPr="00131217" w:rsidRDefault="006E7D58" w:rsidP="006E7D58">
      <w:pPr>
        <w:pStyle w:val="Heading4"/>
      </w:pPr>
      <w:r w:rsidRPr="00131217">
        <w:t>Software</w:t>
      </w:r>
    </w:p>
    <w:p w:rsidR="00FF095D" w:rsidRPr="00131217" w:rsidRDefault="00FF095D" w:rsidP="00FF095D">
      <w:r w:rsidRPr="00131217">
        <w:t>An app was created to offer a user two choices of bottle, a base and a top scent</w:t>
      </w:r>
      <w:r w:rsidR="00D820AC" w:rsidRPr="00131217">
        <w:t>. Then the user can dial a scroll bar to decide the mix ratio of base to top. Given the choice, the app was programed to take divide ten seconds in whatever ratio was needed so if the ratio was 50:50, both solenoids would be open for 5 seconds. If the ratio was 30:70 the base would open for 3 seconds and the top for 7.</w:t>
      </w:r>
    </w:p>
    <w:p w:rsidR="006E7D58" w:rsidRPr="00131217" w:rsidRDefault="006E7D58" w:rsidP="006E7D58">
      <w:pPr>
        <w:pStyle w:val="Heading3"/>
      </w:pPr>
      <w:bookmarkStart w:id="83" w:name="_Toc404432802"/>
      <w:r w:rsidRPr="00131217">
        <w:t>Results</w:t>
      </w:r>
      <w:bookmarkEnd w:id="83"/>
    </w:p>
    <w:p w:rsidR="00D820AC" w:rsidRPr="00131217" w:rsidRDefault="00D820AC" w:rsidP="00D820AC">
      <w:pPr>
        <w:rPr>
          <w:color w:val="FF0000"/>
        </w:rPr>
      </w:pPr>
      <w:r w:rsidRPr="00131217">
        <w:rPr>
          <w:color w:val="FF0000"/>
        </w:rPr>
        <w:t>(</w:t>
      </w:r>
      <w:proofErr w:type="gramStart"/>
      <w:r w:rsidRPr="00131217">
        <w:rPr>
          <w:color w:val="FF0000"/>
        </w:rPr>
        <w:t>in</w:t>
      </w:r>
      <w:proofErr w:type="gramEnd"/>
      <w:r w:rsidRPr="00131217">
        <w:rPr>
          <w:color w:val="FF0000"/>
        </w:rPr>
        <w:t xml:space="preserve"> progress)</w:t>
      </w:r>
    </w:p>
    <w:p w:rsidR="006E7D58" w:rsidRPr="00131217" w:rsidRDefault="006E7D58" w:rsidP="006E7D58">
      <w:pPr>
        <w:pStyle w:val="Heading3"/>
      </w:pPr>
      <w:bookmarkStart w:id="84" w:name="_Toc404432803"/>
      <w:r w:rsidRPr="00131217">
        <w:t>Evaluation</w:t>
      </w:r>
      <w:bookmarkEnd w:id="84"/>
    </w:p>
    <w:p w:rsidR="00D820AC" w:rsidRPr="00131217" w:rsidRDefault="00D820AC" w:rsidP="00D820AC">
      <w:pPr>
        <w:rPr>
          <w:color w:val="FF0000"/>
        </w:rPr>
      </w:pPr>
      <w:r w:rsidRPr="00131217">
        <w:rPr>
          <w:color w:val="FF0000"/>
        </w:rPr>
        <w:t>(</w:t>
      </w:r>
      <w:proofErr w:type="gramStart"/>
      <w:r w:rsidRPr="00131217">
        <w:rPr>
          <w:color w:val="FF0000"/>
        </w:rPr>
        <w:t>in</w:t>
      </w:r>
      <w:proofErr w:type="gramEnd"/>
      <w:r w:rsidRPr="00131217">
        <w:rPr>
          <w:color w:val="FF0000"/>
        </w:rPr>
        <w:t xml:space="preserve"> progress)</w:t>
      </w:r>
    </w:p>
    <w:p w:rsidR="00D820AC" w:rsidRPr="00131217" w:rsidRDefault="00D820AC" w:rsidP="00D820AC"/>
    <w:p w:rsidR="004F2708" w:rsidRPr="00131217" w:rsidRDefault="004F2708" w:rsidP="00D820AC"/>
    <w:p w:rsidR="004F2708" w:rsidRPr="00131217" w:rsidRDefault="004F2708" w:rsidP="00D820AC"/>
    <w:p w:rsidR="004F2708" w:rsidRPr="00131217" w:rsidRDefault="004F2708" w:rsidP="00D820AC"/>
    <w:p w:rsidR="004F2708" w:rsidRPr="00131217" w:rsidRDefault="004F2708" w:rsidP="00D820AC"/>
    <w:p w:rsidR="004F2708" w:rsidRPr="00131217" w:rsidRDefault="004F2708" w:rsidP="00D820AC"/>
    <w:p w:rsidR="00B41478" w:rsidRPr="00131217" w:rsidRDefault="00B41478" w:rsidP="004F2708">
      <w:pPr>
        <w:pStyle w:val="Heading2"/>
      </w:pPr>
      <w:bookmarkStart w:id="85" w:name="_Toc404432804"/>
      <w:r w:rsidRPr="00131217">
        <w:lastRenderedPageBreak/>
        <w:t>User Studies (the less successful ones)</w:t>
      </w:r>
      <w:bookmarkEnd w:id="85"/>
    </w:p>
    <w:p w:rsidR="00B41478" w:rsidRPr="00131217" w:rsidRDefault="00C618DB" w:rsidP="00B41478">
      <w:pPr>
        <w:pStyle w:val="Heading2"/>
      </w:pPr>
      <w:bookmarkStart w:id="86" w:name="_Toc404432805"/>
      <w:r w:rsidRPr="00131217">
        <w:t>Stress</w:t>
      </w:r>
      <w:r w:rsidR="00B41478" w:rsidRPr="00131217">
        <w:t xml:space="preserve"> to </w:t>
      </w:r>
      <w:r w:rsidRPr="00131217">
        <w:t>Sound</w:t>
      </w:r>
      <w:bookmarkEnd w:id="86"/>
      <w:r w:rsidR="00B41478" w:rsidRPr="00131217">
        <w:t xml:space="preserve"> </w:t>
      </w:r>
    </w:p>
    <w:p w:rsidR="00B41478" w:rsidRPr="00131217" w:rsidRDefault="00B41478" w:rsidP="00B41478">
      <w:r w:rsidRPr="00131217">
        <w:t xml:space="preserve">Working with </w:t>
      </w:r>
      <w:proofErr w:type="gramStart"/>
      <w:r w:rsidRPr="00131217">
        <w:t>a</w:t>
      </w:r>
      <w:proofErr w:type="gramEnd"/>
      <w:r w:rsidRPr="00131217">
        <w:t xml:space="preserve"> IR sensor was one of my biggest curiosities because it gave me the opportunity to experiment with a well know environmental effect as is temperature but also in a way that the body cannot perceive which is optically. So it would be an easy jump for the subject, I thought, as a fits approximation of how an unknown artificial sensory experience might be like.</w:t>
      </w:r>
    </w:p>
    <w:p w:rsidR="00B41478" w:rsidRPr="00131217" w:rsidRDefault="00B41478" w:rsidP="00B41478">
      <w:r w:rsidRPr="00131217">
        <w:t>There is literature that supports how small changes in a person’s facial temperature are related to that person’s emotional state</w:t>
      </w:r>
      <w:r w:rsidR="0021455B" w:rsidRPr="00131217">
        <w:fldChar w:fldCharType="begin" w:fldLock="1"/>
      </w:r>
      <w:r w:rsidR="0021455B" w:rsidRPr="00131217">
        <w:instrText>ADDIN CSL_CITATION { "citationItems" : [ { "id" : "ITEM-1", "itemData" : { "author" : [ { "dropping-particle" : "", "family" : "Sung", "given" : "Michael", "non-dropping-particle" : "", "parse-names" : false, "suffix" : "" }, { "dropping-particle" : "", "family" : "Pentland", "given" : "Alex Sandy", "non-dropping-particle" : "", "parse-names" : false, "suffix" : "" } ], "id" : "ITEM-1", "issued" : { "date-parts" : [ [ "0" ] ] }, "title" : "PokerMetrics : Stress and Lie Detection through Non-Invasive Physiological Sensing", "type" : "article-journal" }, "uris" : [ "http://www.mendeley.com/documents/?uuid=d90be581-a7e9-48a6-bbbe-9c27976d5329" ] } ], "mendeley" : { "previouslyFormattedCitation" : "[27]" }, "properties" : { "noteIndex" : 0 }, "schema" : "https://github.com/citation-style-language/schema/raw/master/csl-citation.json" }</w:instrText>
      </w:r>
      <w:r w:rsidR="0021455B" w:rsidRPr="00131217">
        <w:fldChar w:fldCharType="separate"/>
      </w:r>
      <w:r w:rsidR="0021455B" w:rsidRPr="00131217">
        <w:rPr>
          <w:noProof/>
        </w:rPr>
        <w:t>[27]</w:t>
      </w:r>
      <w:r w:rsidR="0021455B" w:rsidRPr="00131217">
        <w:fldChar w:fldCharType="end"/>
      </w:r>
      <w:r w:rsidRPr="00131217">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B41478" w:rsidRPr="00131217" w:rsidRDefault="00B41478" w:rsidP="00B41478">
      <w:r w:rsidRPr="00131217">
        <w:t>In order to test the validity of this thesis, I needed to first test the sensor to see if there would be any discernible change in a player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s face. Everything else was kept the same.</w:t>
      </w:r>
    </w:p>
    <w:p w:rsidR="00B41478" w:rsidRPr="00131217" w:rsidRDefault="00B41478" w:rsidP="00B41478">
      <w:pPr>
        <w:pStyle w:val="Heading3"/>
      </w:pPr>
      <w:bookmarkStart w:id="87" w:name="_Toc404432806"/>
      <w:r w:rsidRPr="00131217">
        <w:t>Preparation</w:t>
      </w:r>
      <w:bookmarkEnd w:id="87"/>
    </w:p>
    <w:p w:rsidR="00B41478" w:rsidRPr="00131217" w:rsidRDefault="00B41478" w:rsidP="00B41478">
      <w:r w:rsidRPr="00131217">
        <w:t>A subject out of 4 to 6 subjects would wear a baseball cap with an IR sensor facing out from the forehead and a vibrating transducer on the temple. A game of Liar’s Dice</w:t>
      </w:r>
      <w:r w:rsidR="0021455B" w:rsidRPr="00131217">
        <w:fldChar w:fldCharType="begin" w:fldLock="1"/>
      </w:r>
      <w:r w:rsidR="0021455B" w:rsidRPr="00131217">
        <w:instrText>ADDIN CSL_CITATION { "citationItems" : [ { "id" : "ITEM-1", "itemData" : { "URL" : "http://en.wikipedia.org/w/index.php?title=Liar%27s_dice&amp;oldid=627905730", "author" : [ { "dropping-particle" : "", "family" : "Contributors", "given" : "Wikipedia", "non-dropping-particle" : "", "parse-names" : false, "suffix" : "" } ], "container-title" : "Wikipedia, The Free Encyclopedia.", "id" : "ITEM-1", "issued" : { "date-parts" : [ [ "2014" ] ] }, "title" : "Liar's dice", "type" : "webpage" }, "uris" : [ "http://www.mendeley.com/documents/?uuid=b5cf90b6-b9cb-402e-9ab9-7435ec96628e" ] } ], "mendeley" : { "previouslyFormattedCitation" : "[28]" }, "properties" : { "noteIndex" : 0 }, "schema" : "https://github.com/citation-style-language/schema/raw/master/csl-citation.json" }</w:instrText>
      </w:r>
      <w:r w:rsidR="0021455B" w:rsidRPr="00131217">
        <w:fldChar w:fldCharType="separate"/>
      </w:r>
      <w:r w:rsidR="0021455B" w:rsidRPr="00131217">
        <w:rPr>
          <w:noProof/>
        </w:rPr>
        <w:t>[28]</w:t>
      </w:r>
      <w:r w:rsidR="0021455B" w:rsidRPr="00131217">
        <w:fldChar w:fldCharType="end"/>
      </w:r>
      <w:r w:rsidRPr="00131217">
        <w:t xml:space="preserve"> was set up and the rules explained. The group would play until the player with the cap was out and then another session would commence.</w:t>
      </w:r>
    </w:p>
    <w:p w:rsidR="00B41478" w:rsidRPr="00131217" w:rsidRDefault="00B41478" w:rsidP="00B41478">
      <w:pPr>
        <w:pStyle w:val="Heading4"/>
      </w:pPr>
      <w:r w:rsidRPr="00131217">
        <w:t>Hardware</w:t>
      </w:r>
    </w:p>
    <w:p w:rsidR="00B41478" w:rsidRPr="00131217" w:rsidRDefault="00B41478" w:rsidP="00B41478">
      <w:r w:rsidRPr="00131217">
        <w:t xml:space="preserve">A baseball cap was fitted to support a 9V battery, </w:t>
      </w:r>
      <w:proofErr w:type="gramStart"/>
      <w:r w:rsidRPr="00131217">
        <w:t>a</w:t>
      </w:r>
      <w:proofErr w:type="gramEnd"/>
      <w:r w:rsidRPr="00131217">
        <w:t xml:space="preserve"> IOIO Board, an IR Sensor and a </w:t>
      </w:r>
      <w:proofErr w:type="spellStart"/>
      <w:r w:rsidRPr="00131217">
        <w:t>tranducer</w:t>
      </w:r>
      <w:proofErr w:type="spellEnd"/>
      <w:r w:rsidRPr="00131217">
        <w:t>. The 9V battery was the main power for the whole system. Data collected by the IR sensor would be transmitted to the IOIO Board and then to the mobile device via Bluetooth. The device would transform this signal to frequency and send it back to the board. The IOIO Board would then control the transducer and make it vibrate at the desired frequency.</w:t>
      </w:r>
    </w:p>
    <w:p w:rsidR="00B41478" w:rsidRPr="00131217" w:rsidRDefault="00B41478" w:rsidP="00B41478">
      <w:pPr>
        <w:rPr>
          <w:color w:val="FF0000"/>
        </w:rPr>
      </w:pPr>
      <w:r w:rsidRPr="00131217">
        <w:rPr>
          <w:color w:val="FF0000"/>
        </w:rPr>
        <w:t>(Insert images)</w:t>
      </w:r>
    </w:p>
    <w:p w:rsidR="00B41478" w:rsidRPr="00131217" w:rsidRDefault="00B41478" w:rsidP="00B41478">
      <w:pPr>
        <w:pStyle w:val="Heading4"/>
      </w:pPr>
      <w:r w:rsidRPr="00131217">
        <w:t>Software</w:t>
      </w:r>
    </w:p>
    <w:p w:rsidR="00B41478" w:rsidRPr="00131217" w:rsidRDefault="00B41478" w:rsidP="00B41478">
      <w:r w:rsidRPr="00131217">
        <w:lastRenderedPageBreak/>
        <w:t>Using and Android device, an app was made to be controlled solely by the examiner. The app would take the incoming sensor data, map it into the range set by the examiner through a 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Pr="00131217" w:rsidRDefault="00B41478" w:rsidP="004A16DC">
      <w:pPr>
        <w:pStyle w:val="Heading3"/>
      </w:pPr>
      <w:bookmarkStart w:id="88" w:name="_Toc404432807"/>
      <w:r w:rsidRPr="00131217">
        <w:t>Evaluation</w:t>
      </w:r>
      <w:bookmarkEnd w:id="88"/>
    </w:p>
    <w:p w:rsidR="00B41478" w:rsidRPr="00131217" w:rsidRDefault="00B41478" w:rsidP="00B41478">
      <w:r w:rsidRPr="00131217">
        <w:t>This user study proved to be harder and I initially thought. The first thing I looked for in the collected data was for a difference in the average temperature when in turn against when out of turn. The differences where too small to be meaningful and there was no pattern to if it would increase or decrease when the subject was in turn.</w:t>
      </w:r>
    </w:p>
    <w:p w:rsidR="004A16DC" w:rsidRPr="00131217" w:rsidRDefault="00B41478" w:rsidP="00B41478">
      <w:pPr>
        <w:rPr>
          <w:noProof/>
        </w:rPr>
      </w:pPr>
      <w:r w:rsidRPr="00131217">
        <w:t xml:space="preserve">This means that either my sensor was not adequate. Either not sensible enough or the FOV was too broad and it detected too much of the ambient temperature that would wash over the small changes I was looking for. The other possibility is that for this temperature and emotion correlation to be detectable, the activity has to be really stressful as is the case in </w:t>
      </w:r>
      <w:r w:rsidR="00F46F64" w:rsidRPr="00131217">
        <w:t xml:space="preserve">no-limit poker when the subjects use their own money. It might be that the game of Liar’s Dice, as exciting as it may be, was not stressful enough to generate a noticeable difference in the </w:t>
      </w:r>
      <w:r w:rsidR="00AB5679" w:rsidRPr="00131217">
        <w:t>subject’s</w:t>
      </w:r>
      <w:r w:rsidR="00F46F64" w:rsidRPr="00131217">
        <w:t xml:space="preserve"> temperature.</w:t>
      </w:r>
      <w:r w:rsidR="004A16DC" w:rsidRPr="00131217">
        <w:rPr>
          <w:noProof/>
        </w:rPr>
        <w:t xml:space="preserve"> </w:t>
      </w:r>
    </w:p>
    <w:p w:rsidR="00B41478" w:rsidRPr="00131217" w:rsidRDefault="004A16DC" w:rsidP="006036A6">
      <w:r w:rsidRPr="00131217">
        <w:rPr>
          <w:noProof/>
        </w:rPr>
        <w:drawing>
          <wp:inline distT="0" distB="0" distL="0" distR="0" wp14:anchorId="12B35DF1" wp14:editId="0627A040">
            <wp:extent cx="5486400" cy="3200400"/>
            <wp:effectExtent l="0" t="0" r="19050" b="1905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rsidR="004A16DC" w:rsidRPr="00131217" w:rsidRDefault="004A16DC" w:rsidP="006036A6"/>
    <w:p w:rsidR="004A16DC" w:rsidRPr="00131217" w:rsidRDefault="004A16DC" w:rsidP="006036A6">
      <w:r w:rsidRPr="00131217">
        <w:rPr>
          <w:noProof/>
        </w:rPr>
        <w:drawing>
          <wp:inline distT="0" distB="0" distL="0" distR="0" wp14:anchorId="393B657B" wp14:editId="36B0FC4C">
            <wp:extent cx="5486400" cy="3200400"/>
            <wp:effectExtent l="0" t="0" r="19050"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p w:rsidR="004A16DC" w:rsidRPr="00131217" w:rsidRDefault="004A16DC" w:rsidP="006036A6"/>
    <w:p w:rsidR="004A16DC" w:rsidRPr="00131217" w:rsidRDefault="004A16DC" w:rsidP="006036A6">
      <w:r w:rsidRPr="00131217">
        <w:rPr>
          <w:noProof/>
        </w:rPr>
        <w:drawing>
          <wp:inline distT="0" distB="0" distL="0" distR="0" wp14:anchorId="3ECBB691" wp14:editId="2827B30B">
            <wp:extent cx="5486400" cy="3200400"/>
            <wp:effectExtent l="0" t="0" r="19050" b="1905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rsidR="004A16DC" w:rsidRPr="00131217" w:rsidRDefault="004A16DC" w:rsidP="006036A6"/>
    <w:p w:rsidR="006036A6" w:rsidRPr="00131217" w:rsidRDefault="004A16DC" w:rsidP="006036A6">
      <w:r w:rsidRPr="00131217">
        <w:rPr>
          <w:noProof/>
        </w:rPr>
        <w:lastRenderedPageBreak/>
        <w:drawing>
          <wp:inline distT="0" distB="0" distL="0" distR="0" wp14:anchorId="160C62B9" wp14:editId="74340FBF">
            <wp:extent cx="5486400" cy="3200400"/>
            <wp:effectExtent l="0" t="0" r="19050" b="1905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rsidR="00B41478" w:rsidRPr="00131217" w:rsidRDefault="00B41478" w:rsidP="006036A6">
      <w:r w:rsidRPr="00131217">
        <w:br w:type="page"/>
      </w:r>
    </w:p>
    <w:p w:rsidR="00B41478" w:rsidRPr="00131217" w:rsidRDefault="001F156F" w:rsidP="00B41478">
      <w:pPr>
        <w:pStyle w:val="Heading2"/>
      </w:pPr>
      <w:bookmarkStart w:id="89" w:name="_Toc404432808"/>
      <w:r w:rsidRPr="00131217">
        <w:lastRenderedPageBreak/>
        <w:t>Location</w:t>
      </w:r>
      <w:r w:rsidR="00B41478" w:rsidRPr="00131217">
        <w:t xml:space="preserve"> to temperature</w:t>
      </w:r>
      <w:bookmarkEnd w:id="89"/>
    </w:p>
    <w:p w:rsidR="00B41478" w:rsidRPr="00131217" w:rsidRDefault="00B41478" w:rsidP="00B41478">
      <w:r w:rsidRPr="00131217">
        <w:t xml:space="preserve">This user study was designed to test a subject in the identification of an unknown signal. It is also the only study I made using a </w:t>
      </w:r>
      <w:proofErr w:type="spellStart"/>
      <w:r w:rsidRPr="00131217">
        <w:t>peltier</w:t>
      </w:r>
      <w:proofErr w:type="spellEnd"/>
      <w:r w:rsidRPr="00131217">
        <w:t xml:space="preserve"> device as the feedback mechanism, essentially using temperature as an output.</w:t>
      </w:r>
    </w:p>
    <w:p w:rsidR="00B41478" w:rsidRPr="00131217" w:rsidRDefault="00B41478" w:rsidP="00B41478">
      <w:pPr>
        <w:pStyle w:val="Heading3"/>
      </w:pPr>
      <w:bookmarkStart w:id="90" w:name="_Toc404432809"/>
      <w:r w:rsidRPr="00131217">
        <w:t>Preparation</w:t>
      </w:r>
      <w:bookmarkEnd w:id="90"/>
    </w:p>
    <w:p w:rsidR="00B41478" w:rsidRPr="00131217" w:rsidRDefault="00B41478" w:rsidP="00B41478">
      <w:pPr>
        <w:pStyle w:val="Heading4"/>
      </w:pPr>
      <w:r w:rsidRPr="00131217">
        <w:t>Hardware</w:t>
      </w:r>
    </w:p>
    <w:p w:rsidR="00B41478" w:rsidRPr="00131217" w:rsidRDefault="00B41478" w:rsidP="00B41478">
      <w:r w:rsidRPr="00131217">
        <w:t xml:space="preserve">The hardware configuration for this study was very similar to the ones discussed before. Incoming data was received by </w:t>
      </w:r>
      <w:proofErr w:type="gramStart"/>
      <w:r w:rsidRPr="00131217">
        <w:t>a</w:t>
      </w:r>
      <w:proofErr w:type="gramEnd"/>
      <w:r w:rsidRPr="00131217">
        <w:t xml:space="preserve"> IOIO OTG board and sent via PWM through a MOSFET to the </w:t>
      </w:r>
      <w:proofErr w:type="spellStart"/>
      <w:r w:rsidRPr="00131217">
        <w:t>Peltier</w:t>
      </w:r>
      <w:proofErr w:type="spellEnd"/>
      <w:r w:rsidRPr="00131217">
        <w:t xml:space="preserve"> Device. The data that the IOIO received was collected from the </w:t>
      </w:r>
      <w:proofErr w:type="spellStart"/>
      <w:r w:rsidRPr="00131217">
        <w:t>DoppelLab</w:t>
      </w:r>
      <w:proofErr w:type="spellEnd"/>
      <w:r w:rsidRPr="00131217">
        <w:t xml:space="preserve"> project at the MIT Media Lab.</w:t>
      </w:r>
    </w:p>
    <w:p w:rsidR="00B41478" w:rsidRPr="00131217" w:rsidRDefault="00B41478" w:rsidP="00B41478">
      <w:r w:rsidRPr="00131217">
        <w:t xml:space="preserve">The subject would wear a lanyard around their neck where the IOIO and power source would be hanging at their chest, while the </w:t>
      </w:r>
      <w:proofErr w:type="spellStart"/>
      <w:r w:rsidRPr="00131217">
        <w:t>peltier</w:t>
      </w:r>
      <w:proofErr w:type="spellEnd"/>
      <w:r w:rsidRPr="00131217">
        <w:t xml:space="preserve"> device would be in the back of the neck, against the skin. Since </w:t>
      </w:r>
      <w:proofErr w:type="spellStart"/>
      <w:r w:rsidRPr="00131217">
        <w:t>peltier</w:t>
      </w:r>
      <w:proofErr w:type="spellEnd"/>
      <w:r w:rsidRPr="00131217">
        <w:t xml:space="preserve"> devices can be used either on the warm or cold side, for this study only the cold side was used.</w:t>
      </w:r>
    </w:p>
    <w:p w:rsidR="00B41478" w:rsidRPr="00131217" w:rsidRDefault="00B41478" w:rsidP="00B41478">
      <w:pPr>
        <w:pStyle w:val="Heading4"/>
      </w:pPr>
      <w:r w:rsidRPr="00131217">
        <w:t>Software</w:t>
      </w:r>
    </w:p>
    <w:p w:rsidR="00B41478" w:rsidRPr="00131217" w:rsidRDefault="00B41478" w:rsidP="00B41478">
      <w:pPr>
        <w:tabs>
          <w:tab w:val="center" w:pos="4680"/>
        </w:tabs>
      </w:pPr>
      <w:r w:rsidRPr="00131217">
        <w:t xml:space="preserve">The </w:t>
      </w:r>
      <w:proofErr w:type="spellStart"/>
      <w:r w:rsidRPr="00131217">
        <w:t>DoppelLab</w:t>
      </w:r>
      <w:proofErr w:type="spellEnd"/>
      <w:r w:rsidRPr="00131217">
        <w:t xml:space="preserve"> project uses a sensor network that reports a variety of real-time information to the web. An app was written to take the data from </w:t>
      </w:r>
      <w:proofErr w:type="spellStart"/>
      <w:r w:rsidRPr="00131217">
        <w:t>DoppelLab</w:t>
      </w:r>
      <w:proofErr w:type="spellEnd"/>
      <w:r w:rsidRPr="00131217">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131217" w:rsidRDefault="00B41478" w:rsidP="00B41478">
      <w:pPr>
        <w:tabs>
          <w:tab w:val="center" w:pos="4680"/>
        </w:tabs>
      </w:pPr>
      <w:r w:rsidRPr="00131217">
        <w:t xml:space="preserve">The app creates a listener in the </w:t>
      </w:r>
      <w:proofErr w:type="spellStart"/>
      <w:r w:rsidRPr="00131217">
        <w:t>DoppelLab</w:t>
      </w:r>
      <w:proofErr w:type="spellEnd"/>
      <w:r w:rsidRPr="00131217">
        <w:t xml:space="preserve"> stream that is constantly looking for a specific ID. Once the ID is found, the signal would be sent to the IOIO to control the PWM to set the temperature of the </w:t>
      </w:r>
      <w:proofErr w:type="spellStart"/>
      <w:r w:rsidRPr="00131217">
        <w:t>peltier</w:t>
      </w:r>
      <w:proofErr w:type="spellEnd"/>
      <w:r w:rsidRPr="00131217">
        <w:t xml:space="preserve"> according to the distance between the subject’s current position and the location of their final objective.</w:t>
      </w:r>
    </w:p>
    <w:p w:rsidR="00B41478" w:rsidRPr="00131217" w:rsidRDefault="00B41478" w:rsidP="00B41478">
      <w:pPr>
        <w:pStyle w:val="Heading3"/>
      </w:pPr>
      <w:bookmarkStart w:id="91" w:name="_Toc404432810"/>
      <w:r w:rsidRPr="00131217">
        <w:t>Procedure</w:t>
      </w:r>
      <w:bookmarkEnd w:id="91"/>
    </w:p>
    <w:p w:rsidR="00B41478" w:rsidRPr="00131217" w:rsidRDefault="00B41478" w:rsidP="00B41478">
      <w:r w:rsidRPr="00131217">
        <w:t xml:space="preserve">Ahead of time, a specific sensor in the lab was selected. The subject’s task was to find this specific sensor by interpreting the signal in the back of their neck. The </w:t>
      </w:r>
      <w:proofErr w:type="spellStart"/>
      <w:r w:rsidRPr="00131217">
        <w:t>peltier</w:t>
      </w:r>
      <w:proofErr w:type="spellEnd"/>
      <w:r w:rsidRPr="00131217">
        <w:t xml:space="preserve"> would cold when passing in front of a sensor that was far away from the objective and would feel warmer as they got closer.</w:t>
      </w:r>
    </w:p>
    <w:p w:rsidR="00B41478" w:rsidRPr="00131217" w:rsidRDefault="00B41478" w:rsidP="00B41478">
      <w:pPr>
        <w:pStyle w:val="Heading3"/>
      </w:pPr>
      <w:bookmarkStart w:id="92" w:name="_Toc404432811"/>
      <w:r w:rsidRPr="00131217">
        <w:t>Results</w:t>
      </w:r>
      <w:bookmarkEnd w:id="92"/>
    </w:p>
    <w:p w:rsidR="00B41478" w:rsidRPr="00131217" w:rsidRDefault="00B41478" w:rsidP="00B41478">
      <w:r w:rsidRPr="00131217">
        <w:t>This experiment was not completed because it became clear early on that the temperature feedback was not clear enough for the users to be successful. But some important lessons where found from this experience.</w:t>
      </w:r>
    </w:p>
    <w:p w:rsidR="00B41478" w:rsidRPr="00131217" w:rsidRDefault="00B41478" w:rsidP="00B41478">
      <w:pPr>
        <w:pStyle w:val="Heading3"/>
      </w:pPr>
      <w:bookmarkStart w:id="93" w:name="_Toc404432812"/>
      <w:r w:rsidRPr="00131217">
        <w:lastRenderedPageBreak/>
        <w:t>Evaluation</w:t>
      </w:r>
      <w:bookmarkEnd w:id="93"/>
    </w:p>
    <w:p w:rsidR="00B41478" w:rsidRPr="00131217" w:rsidRDefault="00B41478" w:rsidP="00B41478">
      <w:r w:rsidRPr="00131217">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Pr="00131217" w:rsidRDefault="00B41478" w:rsidP="00B41478">
      <w:r w:rsidRPr="00131217">
        <w:t>Another finding and the one that proved to be the hardest to overcome in the study was that even though the users were quick to notice a change, these changes were quickly assimilated to by the brain and so the concept of war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131217" w:rsidRDefault="00B41478" w:rsidP="00B41478">
      <w:r w:rsidRPr="00131217">
        <w:t xml:space="preserve">The third finding was that once the brain had assimilated a constant temperature, stopping the signal would feel like a signal in itself. So if the first signal was cold, and it was kept at a constant temperature, the brain would ignore it after a while, if then I turned the </w:t>
      </w:r>
      <w:proofErr w:type="spellStart"/>
      <w:r w:rsidRPr="00131217">
        <w:t>peltier</w:t>
      </w:r>
      <w:proofErr w:type="spellEnd"/>
      <w:r w:rsidRPr="00131217">
        <w:t xml:space="preserve"> off, the brain would interpret that a big jump in temperature towards heat, even giving the illusion of close to burning. Even though I knew that the </w:t>
      </w:r>
      <w:proofErr w:type="spellStart"/>
      <w:r w:rsidRPr="00131217">
        <w:t>peltier</w:t>
      </w:r>
      <w:proofErr w:type="spellEnd"/>
      <w:r w:rsidRPr="00131217">
        <w:t xml:space="preserve"> was simply going from cold to room temperature. Again, there might be a future use for this effect where the user would feel a big change while not really needing to use any extreme temperatures that could be dangerous.</w:t>
      </w:r>
    </w:p>
    <w:p w:rsidR="00B41478" w:rsidRPr="00131217" w:rsidRDefault="00B41478" w:rsidP="00B41478">
      <w:r w:rsidRPr="00131217">
        <w:br w:type="page"/>
      </w:r>
    </w:p>
    <w:p w:rsidR="00C618DB" w:rsidRPr="00131217" w:rsidRDefault="00C618DB" w:rsidP="00C618DB">
      <w:pPr>
        <w:pStyle w:val="Heading2"/>
      </w:pPr>
      <w:bookmarkStart w:id="94" w:name="_Toc404432813"/>
      <w:r w:rsidRPr="00131217">
        <w:lastRenderedPageBreak/>
        <w:t>User Studies Summary</w:t>
      </w:r>
      <w:bookmarkEnd w:id="94"/>
    </w:p>
    <w:tbl>
      <w:tblPr>
        <w:tblStyle w:val="MediumGrid1-Accent1"/>
        <w:tblW w:w="0" w:type="auto"/>
        <w:tblLook w:val="04A0" w:firstRow="1" w:lastRow="0" w:firstColumn="1" w:lastColumn="0" w:noHBand="0" w:noVBand="1"/>
      </w:tblPr>
      <w:tblGrid>
        <w:gridCol w:w="3258"/>
        <w:gridCol w:w="6318"/>
      </w:tblGrid>
      <w:tr w:rsidR="00C618DB" w:rsidRPr="00131217" w:rsidTr="000174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Pr>
          <w:p w:rsidR="00C618DB" w:rsidRPr="00131217" w:rsidRDefault="00C618DB" w:rsidP="00192737">
            <w:pPr>
              <w:pStyle w:val="Heading1"/>
            </w:pPr>
            <w:bookmarkStart w:id="95" w:name="_Toc404432814"/>
            <w:r w:rsidRPr="00131217">
              <w:t>User Studies</w:t>
            </w:r>
            <w:bookmarkEnd w:id="95"/>
          </w:p>
        </w:tc>
        <w:tc>
          <w:tcPr>
            <w:tcW w:w="6318" w:type="dxa"/>
          </w:tcPr>
          <w:p w:rsidR="00C618DB" w:rsidRPr="00131217" w:rsidRDefault="00C618DB" w:rsidP="00192737">
            <w:pPr>
              <w:pStyle w:val="Heading1"/>
              <w:cnfStyle w:val="100000000000" w:firstRow="1" w:lastRow="0" w:firstColumn="0" w:lastColumn="0" w:oddVBand="0" w:evenVBand="0" w:oddHBand="0" w:evenHBand="0" w:firstRowFirstColumn="0" w:firstRowLastColumn="0" w:lastRowFirstColumn="0" w:lastRowLastColumn="0"/>
            </w:pPr>
            <w:bookmarkStart w:id="96" w:name="_Toc404432815"/>
            <w:r w:rsidRPr="00131217">
              <w:t>Results and Conclusions</w:t>
            </w:r>
            <w:bookmarkEnd w:id="96"/>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bookmarkStart w:id="97" w:name="_GoBack"/>
            <w:r w:rsidRPr="00131217">
              <w:t>Proximity to Vibration</w:t>
            </w:r>
          </w:p>
        </w:tc>
        <w:tc>
          <w:tcPr>
            <w:tcW w:w="6318" w:type="dxa"/>
          </w:tcPr>
          <w:p w:rsidR="00C61940"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 xml:space="preserve">Users are able to quickly learn to use the sense and identify the objects with high accuracy rate. </w:t>
            </w:r>
          </w:p>
          <w:p w:rsidR="00017457"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The ability to confirm their guess greatly increases the learning curve.</w:t>
            </w:r>
          </w:p>
          <w:p w:rsidR="00C618DB"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Changing the sensitivity does affect the outcome and the users report an understanding of how it works.</w:t>
            </w:r>
          </w:p>
          <w:p w:rsidR="00C61940"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Objects may have peculiar signatures that would be difficult to predict but are easy to identify and learn experientially</w:t>
            </w:r>
            <w:r w:rsidR="00192737">
              <w:rPr>
                <w:sz w:val="22"/>
              </w:rPr>
              <w:t>.</w:t>
            </w:r>
          </w:p>
        </w:tc>
      </w:tr>
      <w:bookmarkEnd w:id="97"/>
      <w:tr w:rsidR="00C618DB" w:rsidRPr="00131217" w:rsidTr="00017457">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Temperature to Sound</w:t>
            </w:r>
          </w:p>
        </w:tc>
        <w:tc>
          <w:tcPr>
            <w:tcW w:w="6318" w:type="dxa"/>
          </w:tcPr>
          <w:p w:rsidR="00C618DB"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Users are able to quickly learn the sense but have a hard time since they can’t see where the sensor is precisely.</w:t>
            </w:r>
          </w:p>
          <w:p w:rsidR="00017457"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Offering feedback to tell the user if they were correct or not, not only helped the learning process but also their performance, making the experience more enjoyable.</w:t>
            </w:r>
          </w:p>
          <w:p w:rsidR="00017457"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The results show how the time per turn goes down while the accuracy tends to remain constant, showing that the users are becoming more comfortable and efficient with the experience.</w:t>
            </w:r>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Cellphone Sensors to Sound</w:t>
            </w:r>
          </w:p>
        </w:tc>
        <w:tc>
          <w:tcPr>
            <w:tcW w:w="6318" w:type="dxa"/>
          </w:tcPr>
          <w:p w:rsidR="00C618DB"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With no contextual information, the users felt the need to guess at their artificial sense; this guess was for the most part accurate.</w:t>
            </w:r>
          </w:p>
          <w:p w:rsidR="00017457"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 xml:space="preserve">When the guess was wrong, it was very interesting to see how the users </w:t>
            </w:r>
            <w:r w:rsidR="00192737">
              <w:rPr>
                <w:sz w:val="22"/>
              </w:rPr>
              <w:t>would use their context to venture a guess. This is important because it begins to show how the brain tries to make sense of the signal.</w:t>
            </w:r>
          </w:p>
        </w:tc>
      </w:tr>
      <w:tr w:rsidR="00C618DB" w:rsidRPr="00131217" w:rsidTr="00017457">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Smell Notification</w:t>
            </w:r>
          </w:p>
        </w:tc>
        <w:tc>
          <w:tcPr>
            <w:tcW w:w="6318" w:type="dxa"/>
          </w:tcPr>
          <w:p w:rsidR="00C618DB" w:rsidRDefault="0019273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Great for more than one user with a single signal.</w:t>
            </w:r>
          </w:p>
          <w:p w:rsidR="00192737" w:rsidRPr="00017457" w:rsidRDefault="0019273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slow dissipation of the smell can be an indicator of passed time since the signal.</w:t>
            </w:r>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Smell Creation</w:t>
            </w:r>
          </w:p>
        </w:tc>
        <w:tc>
          <w:tcPr>
            <w:tcW w:w="6318" w:type="dxa"/>
          </w:tcPr>
          <w:p w:rsidR="00C618DB" w:rsidRPr="00017457"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The creation of different smells with a single machine starts to become a possibility.</w:t>
            </w:r>
          </w:p>
        </w:tc>
      </w:tr>
      <w:tr w:rsidR="00C618DB" w:rsidRPr="00131217" w:rsidTr="00017457">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Stress to Sound</w:t>
            </w:r>
          </w:p>
        </w:tc>
        <w:tc>
          <w:tcPr>
            <w:tcW w:w="6318" w:type="dxa"/>
          </w:tcPr>
          <w:p w:rsidR="00C618DB" w:rsidRDefault="00192737" w:rsidP="0019273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distance between the sensor and the target was too far; this affects the accuracy of the sensor and of the user aiming at that target.</w:t>
            </w:r>
          </w:p>
          <w:p w:rsidR="00192737" w:rsidRPr="00017457" w:rsidRDefault="00192737" w:rsidP="0019273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changes in temperature that I was interested in were too small, I either needed a better sensor or an activity that created more dramatic changes in the target’s emotions.</w:t>
            </w:r>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Glass Infrastructure to Temperature</w:t>
            </w:r>
          </w:p>
        </w:tc>
        <w:tc>
          <w:tcPr>
            <w:tcW w:w="6318" w:type="dxa"/>
          </w:tcPr>
          <w:p w:rsidR="00C618DB"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Temperature is a great feedback for binary signals, not so much for analog.</w:t>
            </w:r>
          </w:p>
          <w:p w:rsidR="00192737" w:rsidRPr="00017457"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Using temperature will allow for a long term wearable that will not be annoying to the user and noticeable enough when the change happens.</w:t>
            </w:r>
          </w:p>
        </w:tc>
      </w:tr>
    </w:tbl>
    <w:p w:rsidR="00C618DB" w:rsidRPr="00131217" w:rsidRDefault="00C618DB" w:rsidP="00C618DB"/>
    <w:p w:rsidR="00C618DB" w:rsidRPr="00131217" w:rsidRDefault="00C618DB">
      <w:r w:rsidRPr="00131217">
        <w:lastRenderedPageBreak/>
        <w:br w:type="page"/>
      </w:r>
    </w:p>
    <w:p w:rsidR="00C618DB" w:rsidRPr="00131217" w:rsidRDefault="00C618DB" w:rsidP="00B41478"/>
    <w:p w:rsidR="00660AB6" w:rsidRPr="00131217" w:rsidRDefault="00660AB6" w:rsidP="00660AB6">
      <w:pPr>
        <w:pStyle w:val="Heading1"/>
      </w:pPr>
      <w:bookmarkStart w:id="98" w:name="_Toc404432816"/>
      <w:r w:rsidRPr="00131217">
        <w:t>Research Questions</w:t>
      </w:r>
      <w:bookmarkEnd w:id="98"/>
    </w:p>
    <w:p w:rsidR="001D1D3A" w:rsidRPr="00131217" w:rsidRDefault="0067265E" w:rsidP="00660AB6">
      <w:r w:rsidRPr="00131217">
        <w:t>Overall, all studies were looking to understand the ways in which the brain is able to take a very basic artificial input and create a useful, coherent picture from that input and any other clues from the body and the context.</w:t>
      </w:r>
      <w:r w:rsidR="001D1D3A" w:rsidRPr="00131217">
        <w:t xml:space="preserve"> Other questions to be addressed were </w:t>
      </w:r>
      <w:r w:rsidR="00660AB6" w:rsidRPr="00131217">
        <w:t>A) the relation between the type of data and the mode of transmitting this data to the body; B) how the user will understand an analogous sense, a new sense or the substitution of a sense; and C) how quickly the user will understand the sensory feedback loop.</w:t>
      </w:r>
    </w:p>
    <w:p w:rsidR="001D1D3A" w:rsidRPr="00131217" w:rsidRDefault="001D1D3A" w:rsidP="00660AB6">
      <w:r w:rsidRPr="00131217">
        <w:t xml:space="preserve">A more detailed list of questions that were addressed </w:t>
      </w:r>
      <w:r w:rsidR="00333297" w:rsidRPr="00131217">
        <w:t>is</w:t>
      </w:r>
      <w:r w:rsidRPr="00131217">
        <w:t>:</w:t>
      </w:r>
    </w:p>
    <w:p w:rsidR="00660AB6" w:rsidRPr="00131217" w:rsidRDefault="00660AB6" w:rsidP="00660AB6">
      <w:pPr>
        <w:pStyle w:val="Heading2"/>
      </w:pPr>
      <w:bookmarkStart w:id="99" w:name="_Toc404432817"/>
      <w:r w:rsidRPr="00131217">
        <w:t>Discreet and Continuous Data</w:t>
      </w:r>
      <w:bookmarkEnd w:id="99"/>
    </w:p>
    <w:p w:rsidR="00660AB6" w:rsidRPr="00131217" w:rsidRDefault="00660AB6" w:rsidP="00660AB6">
      <w:r w:rsidRPr="00131217">
        <w:t>1. Will a discreet signal that just turns on and off to get the user’s attention be more effective than a continuous signal that requires the user’s interpretation of changing data?</w:t>
      </w:r>
    </w:p>
    <w:p w:rsidR="00333297" w:rsidRPr="00131217" w:rsidRDefault="00333297" w:rsidP="00660AB6">
      <w:r w:rsidRPr="00131217">
        <w:t>The research showed that a vibration signal was very good for analog data that would cover a spectrum of values, allowing a user to understand progressive changes in a set condition. The first and third study showed this when users would slowly try to find the strongest signal by always looking for the small changes. Temperature proved not to be appropriate for this type of sensory experience because the skin would quickly assimilate the temperature and then ignore small chang</w:t>
      </w:r>
      <w:r w:rsidR="00A51060" w:rsidRPr="00131217">
        <w:t>es. Incidentally, a vibration feedback would be less useful for a long-term experience since the users reported to not be willing to have a constant vibration signaling continuously, but a temperature feedback would be great for this precisely because the body would assimilate it and any change would then become apparent.</w:t>
      </w:r>
    </w:p>
    <w:p w:rsidR="00660AB6" w:rsidRPr="00131217" w:rsidRDefault="00660AB6" w:rsidP="00660AB6">
      <w:pPr>
        <w:pStyle w:val="Heading2"/>
      </w:pPr>
      <w:bookmarkStart w:id="100" w:name="_Toc404432818"/>
      <w:r w:rsidRPr="00131217">
        <w:t>Sensory Substitution</w:t>
      </w:r>
      <w:bookmarkEnd w:id="100"/>
    </w:p>
    <w:p w:rsidR="00660AB6" w:rsidRPr="00131217" w:rsidRDefault="00C469F7" w:rsidP="00660AB6">
      <w:r w:rsidRPr="00131217">
        <w:t>2</w:t>
      </w:r>
      <w:r w:rsidR="00660AB6" w:rsidRPr="00131217">
        <w:t>. In a situation where vision is used to make a quick decision, will Digital Synesthesia prove to be a valid alternative to accomplishing the same task or part of that task?</w:t>
      </w:r>
    </w:p>
    <w:p w:rsidR="00C469F7" w:rsidRPr="00131217" w:rsidRDefault="00C469F7" w:rsidP="00660AB6">
      <w:r w:rsidRPr="00131217">
        <w:t xml:space="preserve">It is very hard to compete with vision, since we use it so much and in so many situations. When the first test was designed to create an experience that could also be accomplished through vision, the artificial sense proved nowhere near as efficient or precise as vision. But I did find that the ability of the subjects to compare and confirm their findings through </w:t>
      </w:r>
      <w:proofErr w:type="gramStart"/>
      <w:r w:rsidRPr="00131217">
        <w:t>vision,</w:t>
      </w:r>
      <w:proofErr w:type="gramEnd"/>
      <w:r w:rsidRPr="00131217">
        <w:t xml:space="preserve"> greatly increased the ability to learn and understand the new experience. So even if we might not be able to replicate the functionality of vision, it is thanks to vision that artificial senses can be learned quickly and accurately.</w:t>
      </w:r>
    </w:p>
    <w:p w:rsidR="00660AB6" w:rsidRPr="00131217" w:rsidRDefault="00660AB6" w:rsidP="00660AB6">
      <w:pPr>
        <w:pStyle w:val="Heading2"/>
      </w:pPr>
      <w:bookmarkStart w:id="101" w:name="_Toc404432819"/>
      <w:r w:rsidRPr="00131217">
        <w:lastRenderedPageBreak/>
        <w:t>Sensory Augmentation</w:t>
      </w:r>
      <w:bookmarkEnd w:id="101"/>
    </w:p>
    <w:p w:rsidR="00443CCB" w:rsidRPr="00131217" w:rsidRDefault="00443CCB" w:rsidP="00443CCB">
      <w:r w:rsidRPr="00131217">
        <w:t>3. Will users be able to understand the ability to fine tune the sensitivity of an artificial sense?</w:t>
      </w:r>
    </w:p>
    <w:p w:rsidR="0039550B" w:rsidRPr="00131217" w:rsidRDefault="0039550B" w:rsidP="00443CCB">
      <w:r w:rsidRPr="00131217">
        <w:t>During the first study, the users had no control over the sensitivity level. Instead, the experimenter would change the sensitivity according to the procedure of the test. This proved that the answer was not as simple as “more sensitivity is better” but that the users would show a preference of one over the other. This meant that it would be interesting for the users to have control over the sensitivity.</w:t>
      </w:r>
    </w:p>
    <w:p w:rsidR="00C94633" w:rsidRPr="00131217" w:rsidRDefault="00C94633" w:rsidP="00443CCB">
      <w:r w:rsidRPr="00131217">
        <w:t>In</w:t>
      </w:r>
      <w:r w:rsidR="0039550B" w:rsidRPr="00131217">
        <w:t xml:space="preserve"> the second and third studies</w:t>
      </w:r>
      <w:r w:rsidRPr="00131217">
        <w:t>, the subjects had full control over the sensitivity level of their artificial senses. The user interface gave them a scroll bar or a number picker with which they could change the full range of sensitivity. During the second user study, the subjects knew that they were looking for temperature changes and it became evident, after a short explanation, how the sensitivity level could be used. It was reported that they “played” with the values until they felt comfortable with the behavior of the sense, at this point; they would rarely move it again.</w:t>
      </w:r>
    </w:p>
    <w:p w:rsidR="00C94633" w:rsidRPr="00131217" w:rsidRDefault="00C94633" w:rsidP="00443CCB">
      <w:r w:rsidRPr="00131217">
        <w:t xml:space="preserve">During the third study, the subjects again had access to the sensitivity levels but in this case they had no </w:t>
      </w:r>
      <w:r w:rsidR="0039550B" w:rsidRPr="00131217">
        <w:t>idea</w:t>
      </w:r>
      <w:r w:rsidRPr="00131217">
        <w:t xml:space="preserve"> what was being sensed</w:t>
      </w:r>
      <w:r w:rsidR="0039550B" w:rsidRPr="00131217">
        <w:t>,</w:t>
      </w:r>
      <w:r w:rsidRPr="00131217">
        <w:t xml:space="preserve"> so the </w:t>
      </w:r>
      <w:r w:rsidR="0039550B" w:rsidRPr="00131217">
        <w:t>experience</w:t>
      </w:r>
      <w:r w:rsidRPr="00131217">
        <w:t xml:space="preserve"> had to </w:t>
      </w:r>
      <w:r w:rsidR="0039550B" w:rsidRPr="00131217">
        <w:t xml:space="preserve">bring together </w:t>
      </w:r>
      <w:r w:rsidRPr="00131217">
        <w:t xml:space="preserve">a combination of </w:t>
      </w:r>
      <w:r w:rsidR="0039550B" w:rsidRPr="00131217">
        <w:t>their exploration of the space and experimentation with the sensitivity level as they tested different theories of their experiences.</w:t>
      </w:r>
    </w:p>
    <w:p w:rsidR="0039550B" w:rsidRPr="00131217" w:rsidRDefault="0039550B" w:rsidP="00443CCB">
      <w:r w:rsidRPr="00131217">
        <w:t xml:space="preserve">The first study proved that the control over sensitivity was to need a more nuanced approach. On the second study, the subjects found it very useful to have that control and made their performance more accurate. The third study would have been, except for one or two conditions, impossible without adjusting the </w:t>
      </w:r>
      <w:r w:rsidR="005A2D09" w:rsidRPr="00131217">
        <w:t>sensitivity</w:t>
      </w:r>
      <w:r w:rsidRPr="00131217">
        <w:t xml:space="preserve"> and the accuracy of the test proves that users would very quickly understand the concept of variable sensitivity.</w:t>
      </w:r>
    </w:p>
    <w:p w:rsidR="00660AB6" w:rsidRPr="00131217" w:rsidRDefault="00660AB6" w:rsidP="00660AB6">
      <w:pPr>
        <w:pStyle w:val="Heading2"/>
      </w:pPr>
      <w:bookmarkStart w:id="102" w:name="_Toc404432820"/>
      <w:r w:rsidRPr="00131217">
        <w:t>New Senses</w:t>
      </w:r>
      <w:bookmarkEnd w:id="102"/>
    </w:p>
    <w:p w:rsidR="0039550B" w:rsidRPr="00131217" w:rsidRDefault="0039550B" w:rsidP="0039550B">
      <w:r w:rsidRPr="00131217">
        <w:t>4. Is the user able to understand and correctly interpret a new artificial sense that the body previously did not have?</w:t>
      </w:r>
    </w:p>
    <w:p w:rsidR="0039550B" w:rsidRPr="00131217" w:rsidRDefault="005A2D09" w:rsidP="0039550B">
      <w:r w:rsidRPr="00131217">
        <w:t>Arguably, all three studies were based on a sensory experience that the body didn’t have. Even though on the first study the subjects could easily accomplish the test by using their sight, the experience of sensing proximity with their hands is a new sense. So it is safe to say that users in all three studies were very successful at understanding and successfully using their new sense to accomplish the task.</w:t>
      </w:r>
    </w:p>
    <w:p w:rsidR="00660AB6" w:rsidRPr="00131217" w:rsidRDefault="00660AB6" w:rsidP="00660AB6">
      <w:pPr>
        <w:pStyle w:val="Heading2"/>
      </w:pPr>
      <w:bookmarkStart w:id="103" w:name="_Toc404432821"/>
      <w:r w:rsidRPr="00131217">
        <w:t>The User and the New Stimuli</w:t>
      </w:r>
      <w:bookmarkEnd w:id="103"/>
    </w:p>
    <w:p w:rsidR="00660AB6" w:rsidRPr="00131217" w:rsidRDefault="0039550B" w:rsidP="00660AB6">
      <w:r w:rsidRPr="00131217">
        <w:lastRenderedPageBreak/>
        <w:t>5</w:t>
      </w:r>
      <w:r w:rsidR="00660AB6" w:rsidRPr="00131217">
        <w:t xml:space="preserve">. How accurate is the interpretation of data when experienced through new </w:t>
      </w:r>
      <w:r w:rsidR="001D1D3A" w:rsidRPr="00131217">
        <w:t>artificial</w:t>
      </w:r>
      <w:r w:rsidR="00660AB6" w:rsidRPr="00131217">
        <w:t xml:space="preserve"> senses?</w:t>
      </w:r>
    </w:p>
    <w:p w:rsidR="00660AB6" w:rsidRPr="00131217" w:rsidRDefault="0039550B" w:rsidP="00660AB6">
      <w:r w:rsidRPr="00131217">
        <w:t>6</w:t>
      </w:r>
      <w:r w:rsidR="00660AB6" w:rsidRPr="00131217">
        <w:t>. Will there be feelings of “phantom sense” where the user will feel the effects of a stimulation that is not present anymore?</w:t>
      </w:r>
    </w:p>
    <w:p w:rsidR="0035113F" w:rsidRPr="00131217" w:rsidRDefault="0035113F" w:rsidP="00660AB6">
      <w:r w:rsidRPr="00131217">
        <w:t>All three user studies have demonstrated a high level of accuracy when using artificial senses. This accuracy could be affected by proper use of the sensitivity adjustment and practice with the sense. There was no report of a phantom feeling, this could be because of the short term use of the system.</w:t>
      </w:r>
    </w:p>
    <w:p w:rsidR="00660AB6" w:rsidRPr="00131217" w:rsidRDefault="00660AB6" w:rsidP="00660AB6">
      <w:pPr>
        <w:pStyle w:val="Heading2"/>
      </w:pPr>
      <w:bookmarkStart w:id="104" w:name="_Toc404432822"/>
      <w:r w:rsidRPr="00131217">
        <w:t>Escaping the visual user interface</w:t>
      </w:r>
      <w:bookmarkEnd w:id="104"/>
    </w:p>
    <w:p w:rsidR="00660AB6" w:rsidRPr="00131217" w:rsidRDefault="00660AB6" w:rsidP="00660AB6">
      <w:r w:rsidRPr="00131217">
        <w:t>Because visual interfaces are the most common, we tend to think of the interfacing with new senses in purely visual terms, where input signal is translated to numeric data and transmitted to the eyes.</w:t>
      </w:r>
    </w:p>
    <w:p w:rsidR="00660AB6" w:rsidRPr="00131217" w:rsidRDefault="00194615" w:rsidP="00660AB6">
      <w:r w:rsidRPr="00131217">
        <w:t>7</w:t>
      </w:r>
      <w:r w:rsidR="00660AB6" w:rsidRPr="00131217">
        <w:t>. Can this research start to uncover the particular ways in which information should be understood and interpreted when transmitted to the skin (or other senses)? Perhaps the idea of “value” is mostly a visual construct.</w:t>
      </w:r>
    </w:p>
    <w:p w:rsidR="006F00B6" w:rsidRPr="00131217" w:rsidRDefault="0035113F" w:rsidP="00660AB6">
      <w:r w:rsidRPr="00131217">
        <w:t>Because of the success of the experiences designed in this thesis, I can say that finding ways to work around the visual sense is very possible. During the tests, there was no mention of numerical values and so the subjects learned to interpret the frequency changes of the feedback into references to compare when the feedback changed. I find this to be important because it shows that the artificial sensory experience can have a similar interpretation as the natural experiences.</w:t>
      </w:r>
    </w:p>
    <w:p w:rsidR="006F00B6" w:rsidRPr="00131217" w:rsidRDefault="006F00B6" w:rsidP="006F00B6">
      <w:r w:rsidRPr="00131217">
        <w:br w:type="page"/>
      </w:r>
    </w:p>
    <w:p w:rsidR="00660AB6" w:rsidRPr="00131217" w:rsidRDefault="00660AB6" w:rsidP="006F00B6">
      <w:pPr>
        <w:pStyle w:val="Heading1"/>
      </w:pPr>
      <w:bookmarkStart w:id="105" w:name="_Toc404432823"/>
      <w:r w:rsidRPr="00131217">
        <w:lastRenderedPageBreak/>
        <w:t>Design Thinking</w:t>
      </w:r>
      <w:bookmarkEnd w:id="105"/>
    </w:p>
    <w:p w:rsidR="006F00B6" w:rsidRPr="00131217" w:rsidRDefault="0059676A" w:rsidP="006F00B6">
      <w:r w:rsidRPr="00131217">
        <w:t>Throughout this thesis I have been looking for a way to radically change the mobile experience. I have done this by using sensory substitution in a way that may benefit all kinds of people. For this to work, I will propose in this section what I think are the building blocks for a design oriented approach to Digital Synesthesia and Artificial Sensory Experiences.</w:t>
      </w:r>
    </w:p>
    <w:p w:rsidR="0059676A" w:rsidRPr="00131217" w:rsidRDefault="0059676A" w:rsidP="006F00B6">
      <w:r w:rsidRPr="00131217">
        <w:t>The first thing to keep in mind is that I am proposing the ability to turn sensory experiences on and off as the user may need. To this end, the user studies have looked into how a user may be able to quickly turn on an artificial sense and get satisfactory results in a short amount of time and in different situations.</w:t>
      </w:r>
    </w:p>
    <w:p w:rsidR="00EB14FF" w:rsidRPr="00131217" w:rsidRDefault="00EB14FF" w:rsidP="00EB14FF">
      <w:pPr>
        <w:pStyle w:val="ListParagraph"/>
        <w:numPr>
          <w:ilvl w:val="0"/>
          <w:numId w:val="2"/>
        </w:numPr>
      </w:pPr>
      <w:r w:rsidRPr="00131217">
        <w:t xml:space="preserve">What is the </w:t>
      </w:r>
      <w:r w:rsidR="00D24BFF" w:rsidRPr="00131217">
        <w:t>main</w:t>
      </w:r>
      <w:r w:rsidRPr="00131217">
        <w:t xml:space="preserve"> activity? </w:t>
      </w:r>
    </w:p>
    <w:p w:rsidR="00EB14FF" w:rsidRPr="00131217" w:rsidRDefault="00EB14FF" w:rsidP="00EB14FF">
      <w:pPr>
        <w:pStyle w:val="ListParagraph"/>
        <w:numPr>
          <w:ilvl w:val="0"/>
          <w:numId w:val="2"/>
        </w:numPr>
      </w:pPr>
      <w:r w:rsidRPr="00131217">
        <w:t>What type of sensing do we want to create?</w:t>
      </w:r>
    </w:p>
    <w:p w:rsidR="00EB14FF" w:rsidRPr="00131217" w:rsidRDefault="00EB14FF" w:rsidP="00EB14FF">
      <w:pPr>
        <w:pStyle w:val="ListParagraph"/>
        <w:numPr>
          <w:ilvl w:val="0"/>
          <w:numId w:val="2"/>
        </w:numPr>
      </w:pPr>
      <w:r w:rsidRPr="00131217">
        <w:t>What kind of signal are we tracking?</w:t>
      </w:r>
    </w:p>
    <w:p w:rsidR="0058262E" w:rsidRPr="00131217" w:rsidRDefault="0058262E" w:rsidP="00EB14FF">
      <w:pPr>
        <w:pStyle w:val="ListParagraph"/>
        <w:numPr>
          <w:ilvl w:val="0"/>
          <w:numId w:val="2"/>
        </w:numPr>
      </w:pPr>
      <w:r w:rsidRPr="00131217">
        <w:t>What control does the user have over the signal?</w:t>
      </w:r>
    </w:p>
    <w:p w:rsidR="006F00B6" w:rsidRPr="00131217" w:rsidRDefault="00EB14FF" w:rsidP="00EB14FF">
      <w:pPr>
        <w:pStyle w:val="ListParagraph"/>
        <w:numPr>
          <w:ilvl w:val="0"/>
          <w:numId w:val="2"/>
        </w:numPr>
      </w:pPr>
      <w:r w:rsidRPr="00131217">
        <w:t xml:space="preserve">Are there any redundancies with other senses? </w:t>
      </w:r>
    </w:p>
    <w:p w:rsidR="00FC0663" w:rsidRPr="00131217" w:rsidRDefault="00FC0663" w:rsidP="00EB14FF">
      <w:pPr>
        <w:pStyle w:val="ListParagraph"/>
        <w:numPr>
          <w:ilvl w:val="0"/>
          <w:numId w:val="2"/>
        </w:numPr>
      </w:pPr>
      <w:r w:rsidRPr="00131217">
        <w:t xml:space="preserve">What type of </w:t>
      </w:r>
      <w:r w:rsidR="00D24BFF" w:rsidRPr="00131217">
        <w:t>feedback</w:t>
      </w:r>
      <w:r w:rsidRPr="00131217">
        <w:t xml:space="preserve"> can we use?</w:t>
      </w:r>
    </w:p>
    <w:p w:rsidR="00EB14FF" w:rsidRPr="00131217" w:rsidRDefault="00FC0663" w:rsidP="00EB14FF">
      <w:pPr>
        <w:pStyle w:val="ListParagraph"/>
        <w:numPr>
          <w:ilvl w:val="0"/>
          <w:numId w:val="2"/>
        </w:numPr>
      </w:pPr>
      <w:r w:rsidRPr="00131217">
        <w:t>Where are</w:t>
      </w:r>
      <w:r w:rsidR="00EB14FF" w:rsidRPr="00131217">
        <w:t xml:space="preserve"> the sensor </w:t>
      </w:r>
      <w:r w:rsidRPr="00131217">
        <w:t>and</w:t>
      </w:r>
      <w:r w:rsidR="00EB14FF" w:rsidRPr="00131217">
        <w:t xml:space="preserve"> </w:t>
      </w:r>
      <w:r w:rsidR="00D24BFF" w:rsidRPr="00131217">
        <w:t>feedback</w:t>
      </w:r>
      <w:r w:rsidR="00EB14FF" w:rsidRPr="00131217">
        <w:t xml:space="preserve"> located?</w:t>
      </w:r>
    </w:p>
    <w:p w:rsidR="007C77B6" w:rsidRPr="00131217" w:rsidRDefault="00EB14FF" w:rsidP="007C77B6">
      <w:pPr>
        <w:pStyle w:val="ListParagraph"/>
        <w:numPr>
          <w:ilvl w:val="0"/>
          <w:numId w:val="2"/>
        </w:numPr>
      </w:pPr>
      <w:r w:rsidRPr="00131217">
        <w:t>Can we set up a learning environment?</w:t>
      </w:r>
    </w:p>
    <w:p w:rsidR="007C77B6" w:rsidRPr="00131217" w:rsidRDefault="007C77B6" w:rsidP="007C77B6">
      <w:pPr>
        <w:pStyle w:val="Heading2"/>
      </w:pPr>
      <w:bookmarkStart w:id="106" w:name="_Toc404432824"/>
      <w:r w:rsidRPr="00131217">
        <w:t xml:space="preserve">The </w:t>
      </w:r>
      <w:r w:rsidR="000C2714" w:rsidRPr="00131217">
        <w:t>Main</w:t>
      </w:r>
      <w:r w:rsidRPr="00131217">
        <w:t xml:space="preserve"> activity</w:t>
      </w:r>
      <w:bookmarkEnd w:id="106"/>
    </w:p>
    <w:p w:rsidR="0058262E" w:rsidRPr="00131217" w:rsidRDefault="007C77B6" w:rsidP="007C77B6">
      <w:r w:rsidRPr="00131217">
        <w:t xml:space="preserve">It is important to remember that digital synesthesia is not an end to itself but a means to enhance an experience by creating richer connections between the user and the environment. So the </w:t>
      </w:r>
      <w:r w:rsidR="000C2714" w:rsidRPr="00131217">
        <w:t>main</w:t>
      </w:r>
      <w:r w:rsidRPr="00131217">
        <w:t xml:space="preserve"> activity is that </w:t>
      </w:r>
      <w:r w:rsidR="006C1C8A" w:rsidRPr="00131217">
        <w:t xml:space="preserve">in </w:t>
      </w:r>
      <w:r w:rsidRPr="00131217">
        <w:t>which the user will be taking part in and in which Digital Synesthesia will be a part of.</w:t>
      </w:r>
      <w:r w:rsidR="006C1C8A" w:rsidRPr="00131217">
        <w:t xml:space="preserve"> </w:t>
      </w:r>
      <w:r w:rsidR="0058262E" w:rsidRPr="00131217">
        <w:t xml:space="preserve">For the designer it will be important to be aware of how much attention does the activity demand of the user because the artificial senses will </w:t>
      </w:r>
      <w:r w:rsidR="000C2714" w:rsidRPr="00131217">
        <w:t>need</w:t>
      </w:r>
      <w:r w:rsidR="0058262E" w:rsidRPr="00131217">
        <w:t xml:space="preserve"> to make room in the </w:t>
      </w:r>
      <w:r w:rsidR="000C2714" w:rsidRPr="00131217">
        <w:t>user’s</w:t>
      </w:r>
      <w:r w:rsidR="0058262E" w:rsidRPr="00131217">
        <w:t xml:space="preserve"> attention span.</w:t>
      </w:r>
    </w:p>
    <w:p w:rsidR="003044D4" w:rsidRPr="00131217" w:rsidRDefault="000C2714" w:rsidP="007C77B6">
      <w:r w:rsidRPr="00131217">
        <w:t>Take for example sailing as a</w:t>
      </w:r>
      <w:r w:rsidR="00942036" w:rsidRPr="00131217">
        <w:t xml:space="preserve"> </w:t>
      </w:r>
      <w:r w:rsidRPr="00131217">
        <w:t>main</w:t>
      </w:r>
      <w:r w:rsidR="00942036" w:rsidRPr="00131217">
        <w:t xml:space="preserve"> activity. The main experience should remain the same; the user wants to go out sailing in the same manner as before. Digital Synesthesia will offer the ability to feel wind speed</w:t>
      </w:r>
      <w:r w:rsidR="003044D4" w:rsidRPr="00131217">
        <w:t>, tilt of the boat</w:t>
      </w:r>
      <w:r w:rsidR="00942036" w:rsidRPr="00131217">
        <w:t xml:space="preserve"> and direction of north</w:t>
      </w:r>
      <w:r w:rsidR="009B58B5" w:rsidRPr="00131217">
        <w:t xml:space="preserve">. </w:t>
      </w:r>
      <w:r w:rsidR="003044D4" w:rsidRPr="00131217">
        <w:t>Depending on the user’s experience, sailing can demand different amounts of attention. For the beginner sailor, the artificial senses must be clear and relevant enough for the user to successfully and willingly be aware of them. The experienced sailor might be more relaxed and have the ability to add to the sailing experience other senses that are not as intrusive, as well as less obvious. The experienced sailor will have no need for wind speed or tilt of boat so they can choose to be aware of depth of the water under the boat or distance to other boats if they are in a race.</w:t>
      </w:r>
    </w:p>
    <w:p w:rsidR="000C3E8C" w:rsidRPr="00131217" w:rsidRDefault="000C3E8C" w:rsidP="000C3E8C">
      <w:pPr>
        <w:pStyle w:val="Heading2"/>
      </w:pPr>
      <w:bookmarkStart w:id="107" w:name="_Toc404432825"/>
      <w:r w:rsidRPr="00131217">
        <w:lastRenderedPageBreak/>
        <w:t>Type of sensing</w:t>
      </w:r>
      <w:bookmarkEnd w:id="107"/>
    </w:p>
    <w:p w:rsidR="000D0A45" w:rsidRPr="00131217" w:rsidRDefault="000C3E8C" w:rsidP="000C3E8C">
      <w:r w:rsidRPr="00131217">
        <w:t xml:space="preserve">I have recognized two distinct categories of artificial sensing, active and passive sensing. </w:t>
      </w:r>
      <w:r w:rsidR="000D0A45" w:rsidRPr="00131217">
        <w:t xml:space="preserve">In passive sensing, the user does not need to be constantly aware of the sensory feedback being generated; rather, the user wants to either be aware of big changes or of when a signal passes a set threshold. This is also the case when the sense changes very slowly and the user want to track it during that long period of time. This means that the </w:t>
      </w:r>
      <w:r w:rsidR="00D24BFF" w:rsidRPr="00131217">
        <w:t>feedback</w:t>
      </w:r>
      <w:r w:rsidR="000D0A45" w:rsidRPr="00131217">
        <w:t xml:space="preserve"> giving the signal has to be discreet enough to not annoy the user but effective in grabbing the user’s attention when a threshold has been reached. Active sensing is when a signal is completely under the user’s control, it changes quickly and the user’s actions affect the way in which the user feels this signal. The </w:t>
      </w:r>
      <w:r w:rsidR="00D24BFF" w:rsidRPr="00131217">
        <w:t>feedback</w:t>
      </w:r>
      <w:r w:rsidR="000D0A45" w:rsidRPr="00131217">
        <w:t xml:space="preserve"> for an active sensing experience can be strong since the attention of the user will be placed on the sense and will last only as much as the activity lasts. It can be turned on and off easily so once the activity is done, the sense disappears.</w:t>
      </w:r>
    </w:p>
    <w:p w:rsidR="000A4982" w:rsidRPr="00131217" w:rsidRDefault="000A4982" w:rsidP="000A4982">
      <w:pPr>
        <w:pStyle w:val="Heading2"/>
      </w:pPr>
      <w:bookmarkStart w:id="108" w:name="_Toc404432826"/>
      <w:r w:rsidRPr="00131217">
        <w:t>Type of signal to be tracked</w:t>
      </w:r>
      <w:bookmarkEnd w:id="108"/>
    </w:p>
    <w:p w:rsidR="000D0A45" w:rsidRPr="00131217" w:rsidRDefault="00A3206B" w:rsidP="000C3E8C">
      <w:r w:rsidRPr="00131217">
        <w:t>The type of signal will determine how we present it to the user and how we do the translation. Is this a signal that changes quickly or slow? What is the range of change? Do we need continuous feel of will checking a value every once in a while be enough? Is it quantifiable as a single value that can be mapped to another sense or will it be more complex? Is there a better me</w:t>
      </w:r>
      <w:r w:rsidR="008E0EE5" w:rsidRPr="00131217">
        <w:t>n</w:t>
      </w:r>
      <w:r w:rsidRPr="00131217">
        <w:t>tal map of the signal than a simple quantity?</w:t>
      </w:r>
    </w:p>
    <w:p w:rsidR="00A3206B" w:rsidRPr="00131217" w:rsidRDefault="00A3206B" w:rsidP="000C3E8C">
      <w:r w:rsidRPr="00131217">
        <w:t xml:space="preserve">Most signals whether quick or slow are given to be quantifiable and hence are easy to represent in another modality like frequency or temperature. But a signal can be more complicated. Going back to the sailing example, the sense of tilt of boat could be represented as a quantity for angle from horizon, but it might be better represented to the user by two vibrations that move up or down on the sides of the user, like a level </w:t>
      </w:r>
      <w:r w:rsidRPr="00131217">
        <w:rPr>
          <w:color w:val="FF0000"/>
        </w:rPr>
        <w:t>(</w:t>
      </w:r>
      <w:r w:rsidR="00762413" w:rsidRPr="00131217">
        <w:rPr>
          <w:color w:val="FF0000"/>
        </w:rPr>
        <w:t xml:space="preserve">confusing, </w:t>
      </w:r>
      <w:r w:rsidRPr="00131217">
        <w:rPr>
          <w:color w:val="FF0000"/>
        </w:rPr>
        <w:t>insert figure)</w:t>
      </w:r>
      <w:r w:rsidRPr="00131217">
        <w:t>, and this might prove to be easier for the user to understand with less training.</w:t>
      </w:r>
    </w:p>
    <w:p w:rsidR="008E237F" w:rsidRPr="00131217" w:rsidRDefault="008E237F" w:rsidP="008E237F">
      <w:pPr>
        <w:pStyle w:val="Heading2"/>
      </w:pPr>
      <w:bookmarkStart w:id="109" w:name="_Toc404432827"/>
      <w:r w:rsidRPr="00131217">
        <w:t>What control does the user have over the signal</w:t>
      </w:r>
      <w:bookmarkEnd w:id="109"/>
    </w:p>
    <w:p w:rsidR="008E237F" w:rsidRPr="00131217" w:rsidRDefault="008E237F" w:rsidP="008E237F">
      <w:r w:rsidRPr="00131217">
        <w:t xml:space="preserve">Our sailor is enhancing its sailing experience with </w:t>
      </w:r>
      <w:r w:rsidR="008B3191" w:rsidRPr="00131217">
        <w:t xml:space="preserve">the artificial sensing of </w:t>
      </w:r>
      <w:r w:rsidRPr="00131217">
        <w:t xml:space="preserve">wind speed, tilt of boat, north and depth. Some of these senses are completely out of the sailor’s control, like wind speed and north. Some are under partial control like depth </w:t>
      </w:r>
      <w:r w:rsidR="002659D5" w:rsidRPr="00131217">
        <w:t>or</w:t>
      </w:r>
      <w:r w:rsidRPr="00131217">
        <w:t xml:space="preserve"> tilt of boat, depending on the experience of our sailor.</w:t>
      </w:r>
      <w:r w:rsidR="002659D5" w:rsidRPr="00131217">
        <w:t xml:space="preserve"> So if a signal is given to change with no action from the user, that sense is said to be completely outside of the user’s control. If the signal will never change, but by direct action of the user, then the signal is under control. A signal like tilt of boat changes with the actions of the sailor but also because of environmental factors like wind or waves, so that signal is only under partial control.</w:t>
      </w:r>
    </w:p>
    <w:p w:rsidR="008E237F" w:rsidRPr="00131217" w:rsidRDefault="008E237F" w:rsidP="008E237F">
      <w:r w:rsidRPr="00131217">
        <w:lastRenderedPageBreak/>
        <w:t xml:space="preserve">In general, most senses that are out of user control are good for a passive experience. Since the user can’t control </w:t>
      </w:r>
      <w:r w:rsidR="008B3191" w:rsidRPr="00131217">
        <w:t xml:space="preserve">the signal, they can </w:t>
      </w:r>
      <w:r w:rsidRPr="00131217">
        <w:t>only be aware of the changes</w:t>
      </w:r>
      <w:r w:rsidR="008B3191" w:rsidRPr="00131217">
        <w:t>.</w:t>
      </w:r>
      <w:r w:rsidRPr="00131217">
        <w:t xml:space="preserve"> </w:t>
      </w:r>
      <w:r w:rsidR="008B3191" w:rsidRPr="00131217">
        <w:t>D</w:t>
      </w:r>
      <w:r w:rsidRPr="00131217">
        <w:t xml:space="preserve">epending on the importance of this signal to the </w:t>
      </w:r>
      <w:r w:rsidR="000C2714" w:rsidRPr="00131217">
        <w:t>main</w:t>
      </w:r>
      <w:r w:rsidRPr="00131217">
        <w:t xml:space="preserve"> experience, the user will want to be constantly aware of minor changes or simply notice big changes as they happen</w:t>
      </w:r>
      <w:r w:rsidR="0069165C" w:rsidRPr="00131217">
        <w:t xml:space="preserve">, the </w:t>
      </w:r>
      <w:r w:rsidR="00D24BFF" w:rsidRPr="00131217">
        <w:t>feedback</w:t>
      </w:r>
      <w:r w:rsidR="0069165C" w:rsidRPr="00131217">
        <w:t xml:space="preserve"> should be placed according to these conditions. The </w:t>
      </w:r>
      <w:r w:rsidR="00D24BFF" w:rsidRPr="00131217">
        <w:t>feedback</w:t>
      </w:r>
      <w:r w:rsidR="0069165C" w:rsidRPr="00131217">
        <w:t xml:space="preserve"> must be able to grab the attention of the user at the right moment</w:t>
      </w:r>
      <w:r w:rsidRPr="00131217">
        <w:t>. A sense like depth or tilt of boat are under the user’s control in the sense that the user’s actions will immediately change the signal and the artificial sense will help create a close feedback loop that the user will use to successfully navigate the experience. So changes in the depth will inform the sailor on the best direction to steer the boat which will then change the depth as the boat sails to a different location.</w:t>
      </w:r>
      <w:r w:rsidR="004B26E9" w:rsidRPr="00131217">
        <w:t xml:space="preserve"> That makes it an important sense for the experience and the translation of such sense should be clear </w:t>
      </w:r>
      <w:r w:rsidR="0069165C" w:rsidRPr="00131217">
        <w:t xml:space="preserve">but since the signal will be under the user’s control then the attention of the user will be largely on the signal itself so the </w:t>
      </w:r>
      <w:r w:rsidR="00D24BFF" w:rsidRPr="00131217">
        <w:t>feedback</w:t>
      </w:r>
      <w:r w:rsidR="0069165C" w:rsidRPr="00131217">
        <w:t xml:space="preserve"> does not have to grab the attention, it simply needs to be clear and not intrusive in the active experience</w:t>
      </w:r>
      <w:r w:rsidR="004B26E9" w:rsidRPr="00131217">
        <w:t>.</w:t>
      </w:r>
    </w:p>
    <w:p w:rsidR="004B26E9" w:rsidRPr="00131217" w:rsidRDefault="004B26E9" w:rsidP="004B26E9">
      <w:pPr>
        <w:pStyle w:val="Heading2"/>
      </w:pPr>
      <w:bookmarkStart w:id="110" w:name="_Toc404432828"/>
      <w:r w:rsidRPr="00131217">
        <w:t>Are there any redundancies with other senses?</w:t>
      </w:r>
      <w:bookmarkEnd w:id="110"/>
    </w:p>
    <w:p w:rsidR="004B26E9" w:rsidRPr="00131217" w:rsidRDefault="0069165C" w:rsidP="004B26E9">
      <w:r w:rsidRPr="00131217">
        <w:t>Digital Synesthesia can be used to create sensory experiences that are completely outside of the sensory capabilities of our bodies, but also to enhance a sensory experience that might be sensed by the body in other ways. These sensory redundancies have resulted useful in different ways and the designer should be aware of the opportunities that these redundancies might present.</w:t>
      </w:r>
    </w:p>
    <w:p w:rsidR="0069165C" w:rsidRPr="00131217" w:rsidRDefault="0069165C" w:rsidP="004B26E9">
      <w:r w:rsidRPr="00131217">
        <w:t>If what is happening is a simple enhancement o</w:t>
      </w:r>
      <w:r w:rsidR="004858F3" w:rsidRPr="00131217">
        <w:t xml:space="preserve">f an existing sense, the artificial sensory experience is acting in a similar way to a natural experience that the user is used to. An example of this </w:t>
      </w:r>
      <w:r w:rsidR="00A23CAD" w:rsidRPr="00131217">
        <w:t>can be a pressure sensor on the tip of a finger. Even though the finger can feel pressure, the artificial sense can be dialed to be more sensitive than the natural counterpart. These redundancies allow the user to quickly understand and make sense of the new sensory experience.</w:t>
      </w:r>
    </w:p>
    <w:p w:rsidR="00A23CAD" w:rsidRPr="00131217" w:rsidRDefault="00A23CAD" w:rsidP="004B26E9">
      <w:r w:rsidRPr="00131217">
        <w:t>The artificial sense can also be a substitution of an existing sense, so like in the case of the first user study, the sensory experience was used to determine information that was readily attainable through the visual sense. This creates a very close feedback loop that will have important effects on the acceptance of the information through the artificial sense, learning will be quick and when time comes that the user can’t use the redundant natural sense, then the artificial sense will suffice.</w:t>
      </w:r>
      <w:r w:rsidR="004907CA" w:rsidRPr="00131217">
        <w:t xml:space="preserve"> If we think back to our sailing experience, wind </w:t>
      </w:r>
      <w:r w:rsidR="00AD7CED" w:rsidRPr="00131217">
        <w:t>speed</w:t>
      </w:r>
      <w:r w:rsidR="004907CA" w:rsidRPr="00131217">
        <w:t xml:space="preserve"> is something we can naturally feel through our skin and hair but our brain is not used to paying too much attention to these signals, so the artificial sense can be a way of helping the brain </w:t>
      </w:r>
      <w:r w:rsidR="004907CA" w:rsidRPr="00131217">
        <w:lastRenderedPageBreak/>
        <w:t>create an understandable experience of the natural sense until time comes that the artificial sense is no longer needed.</w:t>
      </w:r>
    </w:p>
    <w:p w:rsidR="004907CA" w:rsidRPr="00131217" w:rsidRDefault="004907CA" w:rsidP="004B26E9">
      <w:r w:rsidRPr="00131217">
        <w:t xml:space="preserve">Lastly, the user might be using an artificial sense of a signal completely foreign to our five senses. As in the second user study, training is the hardest because there is no real feedback loop except trusting that they are correct in their assessment of the artificial sense. In these cases, extra care must be put into the learning process. The second study even though it showed that there was no difference between the </w:t>
      </w:r>
      <w:r w:rsidR="002908A4" w:rsidRPr="00131217">
        <w:t>times</w:t>
      </w:r>
      <w:r w:rsidRPr="00131217">
        <w:t xml:space="preserve"> when the users had a visual feedback and when they didn’t, it was clear that in every case, having the visual feedback made the learning experience more enjoyable and the results were more encouraging.</w:t>
      </w:r>
    </w:p>
    <w:p w:rsidR="00FC0663" w:rsidRPr="00131217" w:rsidRDefault="00FC0663" w:rsidP="00FC0663">
      <w:pPr>
        <w:pStyle w:val="Heading2"/>
      </w:pPr>
      <w:bookmarkStart w:id="111" w:name="_Toc404432829"/>
      <w:r w:rsidRPr="00131217">
        <w:t xml:space="preserve">What type of </w:t>
      </w:r>
      <w:r w:rsidR="00D24BFF" w:rsidRPr="00131217">
        <w:t>feedback</w:t>
      </w:r>
      <w:r w:rsidRPr="00131217">
        <w:t xml:space="preserve"> can we use?</w:t>
      </w:r>
      <w:bookmarkEnd w:id="111"/>
    </w:p>
    <w:p w:rsidR="00FC0663" w:rsidRPr="00131217" w:rsidRDefault="004504CF" w:rsidP="00FC0663">
      <w:r w:rsidRPr="00131217">
        <w:t xml:space="preserve">In this project I centered in two types of </w:t>
      </w:r>
      <w:r w:rsidR="00D24BFF" w:rsidRPr="00131217">
        <w:t>feedback</w:t>
      </w:r>
      <w:r w:rsidRPr="00131217">
        <w:t xml:space="preserve">s that created three kinds of feeling. The </w:t>
      </w:r>
      <w:proofErr w:type="spellStart"/>
      <w:r w:rsidRPr="00131217">
        <w:t>peltier</w:t>
      </w:r>
      <w:proofErr w:type="spellEnd"/>
      <w:r w:rsidRPr="00131217">
        <w:t xml:space="preserve"> devices would generate temperature through the skin while the transducer could be used to create either vibration on the skin or sound through bone conduction.</w:t>
      </w:r>
    </w:p>
    <w:p w:rsidR="004504CF" w:rsidRPr="00131217" w:rsidRDefault="004504CF" w:rsidP="00FC0663">
      <w:r w:rsidRPr="00131217">
        <w:t xml:space="preserve">I have shown how a </w:t>
      </w:r>
      <w:proofErr w:type="spellStart"/>
      <w:r w:rsidRPr="00131217">
        <w:t>peltier</w:t>
      </w:r>
      <w:proofErr w:type="spellEnd"/>
      <w:r w:rsidRPr="00131217">
        <w:t xml:space="preserve"> device giving temperature signals will be better suited for a passive sensing experience where the user does not want to be aware of small changes but instead wishes to feel significant changes through long time periods. It might be possible to increase the opportunities for using temperature as a sense by using other devices than the </w:t>
      </w:r>
      <w:proofErr w:type="spellStart"/>
      <w:r w:rsidRPr="00131217">
        <w:t>peltiers</w:t>
      </w:r>
      <w:proofErr w:type="spellEnd"/>
      <w:r w:rsidRPr="00131217">
        <w:t xml:space="preserve"> given that some of the problems I had were because of physical constraints of the device and not of the experience.</w:t>
      </w:r>
    </w:p>
    <w:p w:rsidR="00FC0663" w:rsidRPr="00131217" w:rsidRDefault="004504CF" w:rsidP="004B26E9">
      <w:r w:rsidRPr="00131217">
        <w:t xml:space="preserve">The transducer, whether used for vibration or bone conduction, was very well suited for active sensing and quick changing signals. </w:t>
      </w:r>
      <w:r w:rsidR="000C2714" w:rsidRPr="00131217">
        <w:t xml:space="preserve">On the other hand, the transducer proves to be not adequate for passive sensing because the users reported not wanting to have that signal constantly during longer periods of time. </w:t>
      </w:r>
      <w:r w:rsidRPr="00131217">
        <w:t xml:space="preserve">I did not test for the advantages of bone conduction over vibration and this would be interesting to dive into. But for bone conduction to work, the transducer must be places close to the head and/or bone, and as we will see there are other constraints when it comes to the location of the </w:t>
      </w:r>
      <w:r w:rsidR="00D24BFF" w:rsidRPr="00131217">
        <w:t>feedback</w:t>
      </w:r>
      <w:r w:rsidRPr="00131217">
        <w:t>.</w:t>
      </w:r>
    </w:p>
    <w:p w:rsidR="00FC0663" w:rsidRPr="00131217" w:rsidRDefault="00FC0663" w:rsidP="00FC0663">
      <w:pPr>
        <w:pStyle w:val="Heading2"/>
      </w:pPr>
      <w:bookmarkStart w:id="112" w:name="_Toc404432830"/>
      <w:r w:rsidRPr="00131217">
        <w:t xml:space="preserve">Where are the sensor and </w:t>
      </w:r>
      <w:r w:rsidR="00D24BFF" w:rsidRPr="00131217">
        <w:t>feedback</w:t>
      </w:r>
      <w:r w:rsidRPr="00131217">
        <w:t xml:space="preserve"> located?</w:t>
      </w:r>
      <w:bookmarkEnd w:id="112"/>
    </w:p>
    <w:p w:rsidR="00FC0663" w:rsidRPr="00131217" w:rsidRDefault="00FC0663" w:rsidP="00FC0663">
      <w:r w:rsidRPr="00131217">
        <w:t xml:space="preserve">Where to locate the sensor and the </w:t>
      </w:r>
      <w:r w:rsidR="00D24BFF" w:rsidRPr="00131217">
        <w:t>feedback</w:t>
      </w:r>
      <w:r w:rsidRPr="00131217">
        <w:t xml:space="preserve"> is a key question to be considered by the designer. All of the previous points I have discussed will have a direct effect on</w:t>
      </w:r>
      <w:r w:rsidR="000C2714" w:rsidRPr="00131217">
        <w:t xml:space="preserve"> this step. There are basic design issues like not allowing the sensor or </w:t>
      </w:r>
      <w:r w:rsidR="00D24BFF" w:rsidRPr="00131217">
        <w:t>feedback</w:t>
      </w:r>
      <w:r w:rsidR="000C2714" w:rsidRPr="00131217">
        <w:t xml:space="preserve"> to hinder the user’s natural ability to physically perform the main activity. So if the main activity requires the user to grip a controller then nor the sensor or </w:t>
      </w:r>
      <w:r w:rsidR="00D24BFF" w:rsidRPr="00131217">
        <w:t>feedback</w:t>
      </w:r>
      <w:r w:rsidR="000C2714" w:rsidRPr="00131217">
        <w:t xml:space="preserve"> should be in the palm of the hand where they would not allow the user to properly grip the control.</w:t>
      </w:r>
    </w:p>
    <w:p w:rsidR="000C2714" w:rsidRPr="00131217" w:rsidRDefault="000C2714" w:rsidP="00FC0663">
      <w:r w:rsidRPr="00131217">
        <w:lastRenderedPageBreak/>
        <w:t xml:space="preserve">The research has uncovered a more nuanced approach to the consideration of sensor and </w:t>
      </w:r>
      <w:r w:rsidR="00D24BFF" w:rsidRPr="00131217">
        <w:t>feedback</w:t>
      </w:r>
      <w:r w:rsidRPr="00131217">
        <w:t xml:space="preserve"> placement. When the experience is of passive sensing, the sensor can be anywhere, either on the user’s garments or on the mobile device, since the user will mostly not be aware of the sensing experience until a big change happens, the location of the sensor is irrelevant. The location of the </w:t>
      </w:r>
      <w:r w:rsidR="00D24BFF" w:rsidRPr="00131217">
        <w:t>feedback</w:t>
      </w:r>
      <w:r w:rsidRPr="00131217">
        <w:t xml:space="preserve"> is concerned only with the ability of this </w:t>
      </w:r>
      <w:r w:rsidR="00D24BFF" w:rsidRPr="00131217">
        <w:t>feedback</w:t>
      </w:r>
      <w:r w:rsidRPr="00131217">
        <w:t xml:space="preserve"> to grab the attention of the user at the given time and depending on how much attention is already being used by the main activity, the </w:t>
      </w:r>
      <w:r w:rsidR="00D24BFF" w:rsidRPr="00131217">
        <w:t>feedback</w:t>
      </w:r>
      <w:r w:rsidRPr="00131217">
        <w:t xml:space="preserve"> will have to be in more sensitive parts of the body. A good cold feeling down the neck and back should be able to give a good jolt of urgency to the user.</w:t>
      </w:r>
    </w:p>
    <w:p w:rsidR="000C2714" w:rsidRPr="00131217" w:rsidRDefault="000C2714" w:rsidP="00FC0663">
      <w:r w:rsidRPr="00131217">
        <w:t>For active sensing</w:t>
      </w:r>
      <w:r w:rsidR="00072BF1" w:rsidRPr="00131217">
        <w:t>,</w:t>
      </w:r>
      <w:r w:rsidRPr="00131217">
        <w:t xml:space="preserve"> there are two </w:t>
      </w:r>
      <w:r w:rsidR="00072BF1" w:rsidRPr="00131217">
        <w:t xml:space="preserve">situations to be examined. The users can have control of the sensor or not. When a user has no control over the sensor, it means that either they are not wearing the sensor or the sensor is tracking signals that have no influence by the users’ body movements. In these cases, the </w:t>
      </w:r>
      <w:r w:rsidR="00D24BFF" w:rsidRPr="00131217">
        <w:t>feedback</w:t>
      </w:r>
      <w:r w:rsidR="00072BF1" w:rsidRPr="00131217">
        <w:t xml:space="preserve"> can be anywhere on the body as long as it still obeys the rules previously discussed.</w:t>
      </w:r>
    </w:p>
    <w:p w:rsidR="00072BF1" w:rsidRPr="00131217" w:rsidRDefault="00072BF1" w:rsidP="00FC0663">
      <w:r w:rsidRPr="00131217">
        <w:t xml:space="preserve">If the users have full control over the sensor, it means that they are wearing it and that their body movements have a direct effect on how and what the sensor detects. </w:t>
      </w:r>
      <w:r w:rsidR="00036F77" w:rsidRPr="00131217">
        <w:t>Think of this as the way we use our nose to find a smell by moving it around looking for the strongest scent, or how we move our hands in front of our bodies in the temporary absence of vision</w:t>
      </w:r>
      <w:r w:rsidRPr="00131217">
        <w:t>. Here I have found some interesting situations, mainly having to do with whether the user can visually confirm the precise location of the sensor in the body. If the</w:t>
      </w:r>
      <w:r w:rsidR="004303C0" w:rsidRPr="00131217">
        <w:t xml:space="preserve"> user can see the actual sensor, the brain can create a very tight feedback loop with the movements of the sensor, the object or direction being sensed and the feeling of the </w:t>
      </w:r>
      <w:r w:rsidR="00D24BFF" w:rsidRPr="00131217">
        <w:t>feedback</w:t>
      </w:r>
      <w:r w:rsidR="004303C0" w:rsidRPr="00131217">
        <w:t xml:space="preserve">. This is a perfect situation for quick learning of the artificial sense and the most effective and accurate use of it. Also, in this situation, the location of the </w:t>
      </w:r>
      <w:r w:rsidR="00D24BFF" w:rsidRPr="00131217">
        <w:t>feedback</w:t>
      </w:r>
      <w:r w:rsidR="004303C0" w:rsidRPr="00131217">
        <w:t xml:space="preserve"> in relation to the sensor is not very important and some freedom can be taken in were to locate it.</w:t>
      </w:r>
    </w:p>
    <w:p w:rsidR="004303C0" w:rsidRPr="00131217" w:rsidRDefault="004303C0" w:rsidP="00FC0663">
      <w:r w:rsidRPr="00131217">
        <w:t>In the case that the user has no visual confirmation of the sensor’s precise position, like in the second study when the sensor was in the forehead, the accuracy of the experience goes down because of a low sense of proprioception of the user. The user might have an idea of where the sensor is by touching it but when it comes time to aim the sensor towards a particular direction I noticed that the users would not be accurate in where the sensor was or where it was pointed. In th</w:t>
      </w:r>
      <w:r w:rsidR="008A7850" w:rsidRPr="00131217">
        <w:t>e</w:t>
      </w:r>
      <w:r w:rsidRPr="00131217">
        <w:t>s</w:t>
      </w:r>
      <w:r w:rsidR="008A7850" w:rsidRPr="00131217">
        <w:t>e</w:t>
      </w:r>
      <w:r w:rsidRPr="00131217">
        <w:t xml:space="preserve"> cases, an effort must be made to locate the </w:t>
      </w:r>
      <w:r w:rsidR="00D24BFF" w:rsidRPr="00131217">
        <w:t>feedback</w:t>
      </w:r>
      <w:r w:rsidRPr="00131217">
        <w:t xml:space="preserve"> exactly behind the sensor, the </w:t>
      </w:r>
      <w:r w:rsidR="00D24BFF" w:rsidRPr="00131217">
        <w:t>feedback</w:t>
      </w:r>
      <w:r w:rsidRPr="00131217">
        <w:t xml:space="preserve"> becomes the only clue the user has </w:t>
      </w:r>
      <w:r w:rsidR="008A7850" w:rsidRPr="00131217">
        <w:t>to</w:t>
      </w:r>
      <w:r w:rsidRPr="00131217">
        <w:t xml:space="preserve"> the location of the sensor and so they will attempt to line up their sensor with the object or direction </w:t>
      </w:r>
      <w:r w:rsidR="008A7850" w:rsidRPr="00131217">
        <w:t xml:space="preserve">they are interested in </w:t>
      </w:r>
      <w:r w:rsidRPr="00131217">
        <w:t>by assuming the sensor is where the</w:t>
      </w:r>
      <w:r w:rsidR="008A7850" w:rsidRPr="00131217">
        <w:t xml:space="preserve">y feel the </w:t>
      </w:r>
      <w:r w:rsidR="00D24BFF" w:rsidRPr="00131217">
        <w:t>feedback</w:t>
      </w:r>
      <w:r w:rsidRPr="00131217">
        <w:t>.</w:t>
      </w:r>
    </w:p>
    <w:p w:rsidR="00FC0663" w:rsidRPr="00131217" w:rsidRDefault="00FC0663" w:rsidP="00FC0663">
      <w:pPr>
        <w:pStyle w:val="Heading2"/>
      </w:pPr>
      <w:bookmarkStart w:id="113" w:name="_Toc404432831"/>
      <w:r w:rsidRPr="00131217">
        <w:t>Can we set up a natural learning environment?</w:t>
      </w:r>
      <w:bookmarkEnd w:id="113"/>
    </w:p>
    <w:p w:rsidR="00207A08" w:rsidRPr="00131217" w:rsidRDefault="00004ACB" w:rsidP="00660AB6">
      <w:r w:rsidRPr="00131217">
        <w:lastRenderedPageBreak/>
        <w:t>An important element for the success of an artificial sensory experience is the training and learning phase. Some sensory experiences will be easier to learn than others. If there</w:t>
      </w:r>
      <w:r w:rsidR="00207A08" w:rsidRPr="00131217">
        <w:t xml:space="preserve"> is a redundancy between the</w:t>
      </w:r>
      <w:r w:rsidRPr="00131217">
        <w:t xml:space="preserve"> artificial </w:t>
      </w:r>
      <w:r w:rsidR="00207A08" w:rsidRPr="00131217">
        <w:t>sense and a natural sense then an activity should be created so that the users can get accustomed to the overlapping feelings between the artificial and natural senses, then the activity should change so that only the artificial sense is felt with the possibility of checking the users’ performance by confirming from time to time with the natural sense. This will not only generate valuable practice but also eventually will re-enforce the users’ confidence in their artificial sense.</w:t>
      </w:r>
    </w:p>
    <w:p w:rsidR="00004ACB" w:rsidRPr="00131217" w:rsidRDefault="00207A08" w:rsidP="00660AB6">
      <w:r w:rsidRPr="00131217">
        <w:t>When</w:t>
      </w:r>
      <w:r w:rsidR="00004ACB" w:rsidRPr="00131217">
        <w:t xml:space="preserve"> users can visually confirm the location of the sensor and </w:t>
      </w:r>
      <w:r w:rsidR="00D24BFF" w:rsidRPr="00131217">
        <w:t>feedback</w:t>
      </w:r>
      <w:r w:rsidR="00004ACB" w:rsidRPr="00131217">
        <w:t>s on their bodies, the learning process will be faster.</w:t>
      </w:r>
      <w:r w:rsidRPr="00131217">
        <w:t xml:space="preserve"> This applies to active sensing when the accuracy of the artificial sense is related to the user’s control of their body. Proprioception and Kinesthesis are senses that vary wildly from person to person and some users will only be able to master an artificial sense by being able to see how their movements affect the experience.</w:t>
      </w:r>
    </w:p>
    <w:p w:rsidR="005C311B" w:rsidRPr="00131217" w:rsidRDefault="00004ACB" w:rsidP="00207A08">
      <w:r w:rsidRPr="00131217">
        <w:t xml:space="preserve">My results have shown that having confirmation of whether the users’ response is correct or not has no significant effect on learning, it does </w:t>
      </w:r>
      <w:r w:rsidR="00207A08" w:rsidRPr="00131217">
        <w:t xml:space="preserve">however, </w:t>
      </w:r>
      <w:r w:rsidRPr="00131217">
        <w:t>have an important effect on the experience of learning, making it more enjoyable and interesting and hence making it a better learning experience.</w:t>
      </w:r>
    </w:p>
    <w:p w:rsidR="005C311B" w:rsidRPr="00131217" w:rsidRDefault="005C311B" w:rsidP="005C311B">
      <w:pPr>
        <w:pStyle w:val="Heading2"/>
      </w:pPr>
      <w:bookmarkStart w:id="114" w:name="_Toc404432832"/>
      <w:r w:rsidRPr="00131217">
        <w:t>Examples</w:t>
      </w:r>
      <w:bookmarkEnd w:id="114"/>
    </w:p>
    <w:p w:rsidR="005C311B" w:rsidRPr="00131217" w:rsidRDefault="005C311B" w:rsidP="005C311B">
      <w:r w:rsidRPr="00131217">
        <w:t>Given this guideline I’ll attempt to propose artificial sensory experiences for three main activities.</w:t>
      </w:r>
    </w:p>
    <w:p w:rsidR="005C311B" w:rsidRPr="00131217" w:rsidRDefault="005C311B" w:rsidP="005C311B">
      <w:pPr>
        <w:pStyle w:val="ListParagraph"/>
        <w:numPr>
          <w:ilvl w:val="0"/>
          <w:numId w:val="7"/>
        </w:numPr>
      </w:pPr>
      <w:r w:rsidRPr="00131217">
        <w:t xml:space="preserve">What is the engulfing activity? </w:t>
      </w:r>
    </w:p>
    <w:p w:rsidR="005C311B" w:rsidRPr="00131217" w:rsidRDefault="005C311B" w:rsidP="005C311B">
      <w:pPr>
        <w:ind w:left="720"/>
      </w:pPr>
      <w:r w:rsidRPr="00131217">
        <w:t>Sailing</w:t>
      </w:r>
    </w:p>
    <w:p w:rsidR="005C311B" w:rsidRPr="00131217" w:rsidRDefault="005C311B" w:rsidP="005C311B">
      <w:pPr>
        <w:pStyle w:val="ListParagraph"/>
        <w:numPr>
          <w:ilvl w:val="0"/>
          <w:numId w:val="7"/>
        </w:numPr>
      </w:pPr>
      <w:r w:rsidRPr="00131217">
        <w:t>What type of sensing do we want to create?</w:t>
      </w:r>
    </w:p>
    <w:p w:rsidR="005C311B" w:rsidRPr="00131217" w:rsidRDefault="005C311B" w:rsidP="005C311B">
      <w:pPr>
        <w:ind w:firstLine="720"/>
      </w:pPr>
      <w:r w:rsidRPr="00131217">
        <w:t>Both active and passive</w:t>
      </w:r>
    </w:p>
    <w:p w:rsidR="005C311B" w:rsidRPr="00131217" w:rsidRDefault="005C311B" w:rsidP="005C311B">
      <w:pPr>
        <w:pStyle w:val="ListParagraph"/>
        <w:numPr>
          <w:ilvl w:val="0"/>
          <w:numId w:val="7"/>
        </w:numPr>
      </w:pPr>
      <w:r w:rsidRPr="00131217">
        <w:t>What kind of signal are we tracking?</w:t>
      </w:r>
    </w:p>
    <w:p w:rsidR="005C311B" w:rsidRPr="00131217" w:rsidRDefault="005C311B" w:rsidP="005C311B">
      <w:pPr>
        <w:ind w:left="720"/>
      </w:pPr>
      <w:r w:rsidRPr="00131217">
        <w:t xml:space="preserve">Wind speed </w:t>
      </w:r>
      <w:r w:rsidR="00762413" w:rsidRPr="00131217">
        <w:t>–</w:t>
      </w:r>
      <w:r w:rsidRPr="00131217">
        <w:t xml:space="preserve"> </w:t>
      </w:r>
      <w:r w:rsidR="00762413" w:rsidRPr="00131217">
        <w:t>quick changes, passive</w:t>
      </w:r>
    </w:p>
    <w:p w:rsidR="00762413" w:rsidRPr="00131217" w:rsidRDefault="00762413" w:rsidP="005C311B">
      <w:pPr>
        <w:ind w:left="720"/>
      </w:pPr>
      <w:r w:rsidRPr="00131217">
        <w:t>North – slow gradual change, passive</w:t>
      </w:r>
    </w:p>
    <w:p w:rsidR="00762413" w:rsidRPr="00131217" w:rsidRDefault="00762413" w:rsidP="005C311B">
      <w:pPr>
        <w:ind w:left="720"/>
      </w:pPr>
      <w:r w:rsidRPr="00131217">
        <w:t>Tilt of boat – quick changing, active</w:t>
      </w:r>
    </w:p>
    <w:p w:rsidR="00762413" w:rsidRPr="00131217" w:rsidRDefault="00762413" w:rsidP="005C311B">
      <w:pPr>
        <w:ind w:left="720"/>
      </w:pPr>
      <w:r w:rsidRPr="00131217">
        <w:t>Depth – slow gradual change, passive</w:t>
      </w:r>
    </w:p>
    <w:p w:rsidR="005C311B" w:rsidRPr="00131217" w:rsidRDefault="005C311B" w:rsidP="005C311B">
      <w:pPr>
        <w:pStyle w:val="ListParagraph"/>
        <w:numPr>
          <w:ilvl w:val="0"/>
          <w:numId w:val="7"/>
        </w:numPr>
      </w:pPr>
      <w:r w:rsidRPr="00131217">
        <w:t>What control does the user have over the signal?</w:t>
      </w:r>
    </w:p>
    <w:p w:rsidR="00762413" w:rsidRPr="00131217" w:rsidRDefault="00762413" w:rsidP="00762413">
      <w:pPr>
        <w:ind w:left="720"/>
      </w:pPr>
      <w:r w:rsidRPr="00131217">
        <w:lastRenderedPageBreak/>
        <w:t>Partial control over Depth and Tilt of boat</w:t>
      </w:r>
    </w:p>
    <w:p w:rsidR="005C311B" w:rsidRPr="00131217" w:rsidRDefault="005C311B" w:rsidP="005C311B">
      <w:pPr>
        <w:pStyle w:val="ListParagraph"/>
        <w:numPr>
          <w:ilvl w:val="0"/>
          <w:numId w:val="7"/>
        </w:numPr>
      </w:pPr>
      <w:r w:rsidRPr="00131217">
        <w:t xml:space="preserve">Are there any redundancies with other senses? </w:t>
      </w:r>
    </w:p>
    <w:p w:rsidR="00762413" w:rsidRPr="00131217" w:rsidRDefault="00762413" w:rsidP="00762413">
      <w:pPr>
        <w:ind w:left="720"/>
      </w:pPr>
      <w:r w:rsidRPr="00131217">
        <w:t>Wind speed and tilt of boat have redundancies</w:t>
      </w:r>
    </w:p>
    <w:p w:rsidR="00762413" w:rsidRPr="00131217" w:rsidRDefault="00762413" w:rsidP="00762413">
      <w:pPr>
        <w:ind w:left="720"/>
      </w:pPr>
      <w:r w:rsidRPr="00131217">
        <w:t>North and depth don’t have redundancies.</w:t>
      </w:r>
    </w:p>
    <w:p w:rsidR="005C311B" w:rsidRPr="00131217" w:rsidRDefault="005C311B" w:rsidP="005C311B">
      <w:pPr>
        <w:pStyle w:val="ListParagraph"/>
        <w:numPr>
          <w:ilvl w:val="0"/>
          <w:numId w:val="7"/>
        </w:numPr>
      </w:pPr>
      <w:r w:rsidRPr="00131217">
        <w:t xml:space="preserve">What type of </w:t>
      </w:r>
      <w:r w:rsidR="00D24BFF" w:rsidRPr="00131217">
        <w:t>feedback</w:t>
      </w:r>
      <w:r w:rsidRPr="00131217">
        <w:t xml:space="preserve"> can we use?</w:t>
      </w:r>
    </w:p>
    <w:p w:rsidR="00762413" w:rsidRPr="00131217" w:rsidRDefault="00762413" w:rsidP="00762413">
      <w:pPr>
        <w:ind w:left="720"/>
      </w:pPr>
      <w:r w:rsidRPr="00131217">
        <w:t xml:space="preserve">For North and Depth we can use temperature. Depth can be a passive sense that is activated once the depth becomes shallower than a specified value. North will be a slow changing signal and can be represented by more than one </w:t>
      </w:r>
      <w:proofErr w:type="spellStart"/>
      <w:r w:rsidRPr="00131217">
        <w:t>peltier</w:t>
      </w:r>
      <w:proofErr w:type="spellEnd"/>
      <w:r w:rsidRPr="00131217">
        <w:t xml:space="preserve"> device.</w:t>
      </w:r>
    </w:p>
    <w:p w:rsidR="00762413" w:rsidRPr="00131217" w:rsidRDefault="00AD7CED" w:rsidP="00762413">
      <w:pPr>
        <w:ind w:left="720"/>
      </w:pPr>
      <w:r w:rsidRPr="00131217">
        <w:t>For wind speed and tilt, vibration will work</w:t>
      </w:r>
      <w:r w:rsidR="00762413" w:rsidRPr="00131217">
        <w:t>.</w:t>
      </w:r>
    </w:p>
    <w:p w:rsidR="005C311B" w:rsidRPr="00131217" w:rsidRDefault="005C311B" w:rsidP="005C311B">
      <w:pPr>
        <w:pStyle w:val="ListParagraph"/>
        <w:numPr>
          <w:ilvl w:val="0"/>
          <w:numId w:val="7"/>
        </w:numPr>
      </w:pPr>
      <w:r w:rsidRPr="00131217">
        <w:t xml:space="preserve">Where are the sensor and </w:t>
      </w:r>
      <w:r w:rsidR="00D24BFF" w:rsidRPr="00131217">
        <w:t>feedback</w:t>
      </w:r>
      <w:r w:rsidRPr="00131217">
        <w:t xml:space="preserve"> located?</w:t>
      </w:r>
    </w:p>
    <w:p w:rsidR="00762413" w:rsidRPr="00131217" w:rsidRDefault="00762413" w:rsidP="00762413">
      <w:pPr>
        <w:ind w:left="720"/>
      </w:pPr>
      <w:r w:rsidRPr="00131217">
        <w:t xml:space="preserve">Because of the main activity, hands are out of the question. </w:t>
      </w:r>
    </w:p>
    <w:p w:rsidR="00762413" w:rsidRPr="00131217" w:rsidRDefault="00762413" w:rsidP="00762413">
      <w:pPr>
        <w:ind w:left="720"/>
      </w:pPr>
      <w:r w:rsidRPr="00131217">
        <w:t xml:space="preserve">The sense of North can be with a belt of </w:t>
      </w:r>
      <w:proofErr w:type="spellStart"/>
      <w:r w:rsidRPr="00131217">
        <w:t>peltier</w:t>
      </w:r>
      <w:proofErr w:type="spellEnd"/>
      <w:r w:rsidRPr="00131217">
        <w:t xml:space="preserve"> devices, it is not intrusive and the body will assimilate the temperature under a particular </w:t>
      </w:r>
      <w:proofErr w:type="spellStart"/>
      <w:r w:rsidRPr="00131217">
        <w:t>peltier</w:t>
      </w:r>
      <w:proofErr w:type="spellEnd"/>
      <w:r w:rsidRPr="00131217">
        <w:t xml:space="preserve"> </w:t>
      </w:r>
      <w:r w:rsidR="00AD7CED" w:rsidRPr="00131217">
        <w:t>and</w:t>
      </w:r>
      <w:r w:rsidRPr="00131217">
        <w:t xml:space="preserve"> when direction changes</w:t>
      </w:r>
      <w:r w:rsidR="00AD7CED" w:rsidRPr="00131217">
        <w:t xml:space="preserve"> the body will feel a signal from the newly activate </w:t>
      </w:r>
      <w:proofErr w:type="spellStart"/>
      <w:r w:rsidR="00AD7CED" w:rsidRPr="00131217">
        <w:t>peltier</w:t>
      </w:r>
      <w:proofErr w:type="spellEnd"/>
      <w:r w:rsidR="00AD7CED" w:rsidRPr="00131217">
        <w:t xml:space="preserve"> as well as from the de-activated </w:t>
      </w:r>
      <w:proofErr w:type="spellStart"/>
      <w:r w:rsidR="00AD7CED" w:rsidRPr="00131217">
        <w:t>peltier</w:t>
      </w:r>
      <w:proofErr w:type="spellEnd"/>
      <w:r w:rsidR="00AD7CED" w:rsidRPr="00131217">
        <w:t>.</w:t>
      </w:r>
    </w:p>
    <w:p w:rsidR="00AD7CED" w:rsidRPr="00131217" w:rsidRDefault="00AD7CED" w:rsidP="00762413">
      <w:pPr>
        <w:ind w:left="720"/>
      </w:pPr>
      <w:r w:rsidRPr="00131217">
        <w:t>Depth must be place in a sensitive area and hopefully away from the North signal. The back of the neck would work.</w:t>
      </w:r>
    </w:p>
    <w:p w:rsidR="00DC174B" w:rsidRPr="00131217" w:rsidRDefault="00DC174B" w:rsidP="00762413">
      <w:pPr>
        <w:ind w:left="720"/>
      </w:pPr>
      <w:r w:rsidRPr="00131217">
        <w:t>For winds speed I would choose the forearm, it is close to the hands which the brain will already be paying attention to since they will be controlling the main line and tiller but in the forearm it will be out of the way.</w:t>
      </w:r>
    </w:p>
    <w:p w:rsidR="00DC174B" w:rsidRPr="00131217" w:rsidRDefault="00DC174B" w:rsidP="00762413">
      <w:pPr>
        <w:ind w:left="720"/>
      </w:pPr>
      <w:r w:rsidRPr="00131217">
        <w:t>Tilt of boat I would try an approach of three or four vibrators along the side of each thigh that would work in tandem, if the boat inclines towards the left, the bottom left and the top right vibrators would be on.</w:t>
      </w:r>
    </w:p>
    <w:p w:rsidR="005C311B" w:rsidRPr="00131217" w:rsidRDefault="005C311B" w:rsidP="005C311B">
      <w:pPr>
        <w:pStyle w:val="ListParagraph"/>
        <w:numPr>
          <w:ilvl w:val="0"/>
          <w:numId w:val="7"/>
        </w:numPr>
      </w:pPr>
      <w:r w:rsidRPr="00131217">
        <w:t>Can we set up a natural learning environment?</w:t>
      </w:r>
    </w:p>
    <w:p w:rsidR="00DC174B" w:rsidRPr="00131217" w:rsidRDefault="00DC174B" w:rsidP="00DC174B">
      <w:pPr>
        <w:ind w:left="720"/>
      </w:pPr>
      <w:r w:rsidRPr="00131217">
        <w:t xml:space="preserve">Training for north and winds peed would be easy to set up as it might simply be wearing the </w:t>
      </w:r>
      <w:r w:rsidR="00D24BFF" w:rsidRPr="00131217">
        <w:t>feedback</w:t>
      </w:r>
      <w:r w:rsidRPr="00131217">
        <w:t>s at any moment when walking outside.</w:t>
      </w:r>
    </w:p>
    <w:p w:rsidR="00DC174B" w:rsidRPr="00131217" w:rsidRDefault="00DC174B" w:rsidP="00DC174B">
      <w:pPr>
        <w:ind w:left="720"/>
      </w:pPr>
      <w:r w:rsidRPr="00131217">
        <w:t>Tilt of boat, if we want to put in the effort, could be trained by creating a surface that tilts under the users weight and then the user can get used to the new sense.</w:t>
      </w:r>
    </w:p>
    <w:p w:rsidR="00DC174B" w:rsidRPr="00131217" w:rsidRDefault="00DC174B" w:rsidP="00DC174B">
      <w:pPr>
        <w:ind w:left="720"/>
      </w:pPr>
      <w:r w:rsidRPr="00131217">
        <w:lastRenderedPageBreak/>
        <w:t xml:space="preserve">Depth, being a passive sense that will only respond to a </w:t>
      </w:r>
      <w:r w:rsidR="00D940D6" w:rsidRPr="00131217">
        <w:t xml:space="preserve">limit value does not need </w:t>
      </w:r>
      <w:proofErr w:type="gramStart"/>
      <w:r w:rsidR="00D940D6" w:rsidRPr="00131217">
        <w:t>training,</w:t>
      </w:r>
      <w:proofErr w:type="gramEnd"/>
      <w:r w:rsidR="00D940D6" w:rsidRPr="00131217">
        <w:t xml:space="preserve"> we simply need to make sure that the user can feel it at any moment.</w:t>
      </w:r>
    </w:p>
    <w:p w:rsidR="005C311B" w:rsidRPr="00131217" w:rsidRDefault="005C311B" w:rsidP="005C311B"/>
    <w:p w:rsidR="00660AB6" w:rsidRPr="00131217" w:rsidRDefault="00207A08" w:rsidP="00207A08">
      <w:r w:rsidRPr="00131217">
        <w:t xml:space="preserve"> </w:t>
      </w:r>
      <w:r w:rsidR="00660AB6" w:rsidRPr="00131217">
        <w:br w:type="page"/>
      </w:r>
    </w:p>
    <w:p w:rsidR="00F31C6F" w:rsidRPr="00131217" w:rsidRDefault="00F31C6F" w:rsidP="00B32CA3">
      <w:pPr>
        <w:pStyle w:val="Heading1"/>
      </w:pPr>
      <w:bookmarkStart w:id="115" w:name="_Toc404432833"/>
      <w:r w:rsidRPr="00131217">
        <w:lastRenderedPageBreak/>
        <w:t>Contributions</w:t>
      </w:r>
      <w:bookmarkEnd w:id="115"/>
    </w:p>
    <w:p w:rsidR="00BF1320" w:rsidRPr="00131217" w:rsidRDefault="00BF1320" w:rsidP="00BF1320">
      <w:r w:rsidRPr="00131217">
        <w:t xml:space="preserve">With </w:t>
      </w:r>
      <w:r w:rsidR="00AC7330" w:rsidRPr="00131217">
        <w:t>t</w:t>
      </w:r>
      <w:r w:rsidRPr="00131217">
        <w:t xml:space="preserve">his study I have proven that a user is able to understand and accurately use an artificial sense, not only during a structured task but also when the context was completely open to many interpretations. Also importantly, the users were able to get good results with very little time to practice or to assimilate the new sense. This proves that </w:t>
      </w:r>
      <w:r w:rsidR="00080413" w:rsidRPr="00131217">
        <w:t>the idea of creating a system of artificial senses that are able to turn on and off depending the user’s needs and desires is viable.</w:t>
      </w:r>
    </w:p>
    <w:p w:rsidR="008515AC" w:rsidRPr="00131217" w:rsidRDefault="008515AC" w:rsidP="00BF1320">
      <w:r w:rsidRPr="00131217">
        <w:t>I have shown that the brain is able to form a useful and coherent story from a poor quality signal given by the artificial sense. The users were able to differentiate between signal and noise and also compensate for individual motor skills. This will allow for a greater impact of artificial sensory experiences in the general populations since there is greater room to experiment without worrying too much about the quality of the sensors or signals.</w:t>
      </w:r>
    </w:p>
    <w:p w:rsidR="00080413" w:rsidRPr="00131217" w:rsidRDefault="00080413" w:rsidP="00BF1320">
      <w:pPr>
        <w:rPr>
          <w:color w:val="FF0000"/>
        </w:rPr>
      </w:pPr>
      <w:r w:rsidRPr="00131217">
        <w:rPr>
          <w:color w:val="FF0000"/>
        </w:rPr>
        <w:t>I have recognized two distinct categories of artificial sensing, active and passive sensing.</w:t>
      </w:r>
      <w:r w:rsidR="00E154CA" w:rsidRPr="00131217">
        <w:rPr>
          <w:color w:val="FF0000"/>
        </w:rPr>
        <w:t xml:space="preserve"> Active sensing is when the user recognizes an experience that will directly be influenced by the use of an artificial sense. The user will activate an artificial sense and start probing their environment looking for a particular response. This is akin to using the sense of smell and bringing your nose close to the source in question. For this type of sensing, the sensor should be in one extremity that can easily be moved in the area to be probed. The fact that the user can see the sensor and confirm its location on the body will only aid in the accuracy of the experience. Active sensing will require feedback that is appropriate to active comparison of a continuous signal.</w:t>
      </w:r>
    </w:p>
    <w:p w:rsidR="00E154CA" w:rsidRPr="00131217" w:rsidRDefault="00E154CA" w:rsidP="00BF1320">
      <w:r w:rsidRPr="00131217">
        <w:t>Passive sensing is when a user needs to be notified of a change in a situation and immediate action is only needed when that cha</w:t>
      </w:r>
      <w:r w:rsidR="00BC5703" w:rsidRPr="00131217">
        <w:t>nge happens</w:t>
      </w:r>
      <w:r w:rsidRPr="00131217">
        <w:t>.</w:t>
      </w:r>
      <w:r w:rsidR="00BC5703" w:rsidRPr="00131217">
        <w:t xml:space="preserve"> This type of experience is very long term and it needs a signal that is not annoying to the user but strong enough to get the user attention at any moment. This research shows that the use of temperature will be appropriate to this end. It will also be necessary to locate this feedback where the user will not find it cumbersome in a daily routine. This means that coupling the </w:t>
      </w:r>
      <w:r w:rsidR="00D24BFF" w:rsidRPr="00131217">
        <w:t>feedback</w:t>
      </w:r>
      <w:r w:rsidR="00BC5703" w:rsidRPr="00131217">
        <w:t xml:space="preserve"> in a wearable design will be most successful. The study used the back of the neck which points to a scarf or necklace. Also the lower back, meaning a belt would be adequate.</w:t>
      </w:r>
    </w:p>
    <w:p w:rsidR="00BC5703" w:rsidRPr="00131217" w:rsidRDefault="00BC5703" w:rsidP="00BF1320">
      <w:r w:rsidRPr="00131217">
        <w:t xml:space="preserve">As a user experience, passive and active sensing can function in tandem allowing the user to be made aware through passive sensing of a major change and then changing to active sensing for close inspection of the situation. </w:t>
      </w:r>
      <w:r w:rsidR="004C403A" w:rsidRPr="00131217">
        <w:t xml:space="preserve">This would, for example, change the </w:t>
      </w:r>
      <w:r w:rsidR="00D24BFF" w:rsidRPr="00131217">
        <w:t>feedback</w:t>
      </w:r>
      <w:r w:rsidR="004C403A" w:rsidRPr="00131217">
        <w:t xml:space="preserve"> from a temperature felt somewhere in the back, to a sensor worn on the index finger and vibration in the right temple.</w:t>
      </w:r>
    </w:p>
    <w:p w:rsidR="006939FC" w:rsidRPr="00131217" w:rsidRDefault="00D40E6A" w:rsidP="00BF1320">
      <w:r w:rsidRPr="00131217">
        <w:t xml:space="preserve">A set of recommendations has been established in order to successfully implement </w:t>
      </w:r>
      <w:r w:rsidR="00100B77" w:rsidRPr="00131217">
        <w:t>artificial</w:t>
      </w:r>
      <w:r w:rsidRPr="00131217">
        <w:t xml:space="preserve"> sensory interfaces in the future and to push the research forward into the future of Digital </w:t>
      </w:r>
      <w:r w:rsidR="008515AC" w:rsidRPr="00131217">
        <w:lastRenderedPageBreak/>
        <w:t>Synesthesia</w:t>
      </w:r>
      <w:r w:rsidRPr="00131217">
        <w:t xml:space="preserve"> and artificial interfaces. The placement of the </w:t>
      </w:r>
      <w:r w:rsidR="00D24BFF" w:rsidRPr="00131217">
        <w:t>feedback</w:t>
      </w:r>
      <w:r w:rsidRPr="00131217">
        <w:t>s around t</w:t>
      </w:r>
      <w:r w:rsidR="00100B77" w:rsidRPr="00131217">
        <w:t>he body is one of the main take</w:t>
      </w:r>
      <w:r w:rsidRPr="00131217">
        <w:t>aways from this thesis. Not only will this depend on general ergonomics principles but there is a clear effect of the type of sensing and relative position to the sensor that will have to be taken into account.</w:t>
      </w:r>
      <w:r w:rsidR="00100B77" w:rsidRPr="00131217">
        <w:t xml:space="preserve"> Another is the relation between type of signal and type of </w:t>
      </w:r>
      <w:r w:rsidR="00D24BFF" w:rsidRPr="00131217">
        <w:t>feedback</w:t>
      </w:r>
      <w:r w:rsidR="00100B77" w:rsidRPr="00131217">
        <w:t>, some feedback will work better with different type of signals.</w:t>
      </w:r>
    </w:p>
    <w:p w:rsidR="00BF07F5" w:rsidRPr="00131217" w:rsidRDefault="00BF07F5" w:rsidP="00BF1320">
      <w:r w:rsidRPr="00131217">
        <w:t>Most of the research and direction of the industry around artificial sensory experiences is geared towards a group of users with sensory disabilities. I have proven that not only is the general population able to successfully use these interfaces but also that it can be done in a way that is unobtrusive and comfortable to the user.</w:t>
      </w:r>
    </w:p>
    <w:p w:rsidR="00AC7330" w:rsidRPr="00131217" w:rsidRDefault="00AC7330">
      <w:r w:rsidRPr="00131217">
        <w:br w:type="page"/>
      </w:r>
    </w:p>
    <w:p w:rsidR="001D1D3A" w:rsidRPr="00131217" w:rsidRDefault="001D1D3A" w:rsidP="00AC7330">
      <w:pPr>
        <w:pStyle w:val="Heading1"/>
      </w:pPr>
      <w:bookmarkStart w:id="116" w:name="_Toc404432834"/>
      <w:r w:rsidRPr="00131217">
        <w:lastRenderedPageBreak/>
        <w:t>Future vision</w:t>
      </w:r>
      <w:bookmarkEnd w:id="116"/>
    </w:p>
    <w:p w:rsidR="00AC7330" w:rsidRPr="00131217" w:rsidRDefault="00100B77" w:rsidP="00AC7330">
      <w:r w:rsidRPr="00131217">
        <w:t xml:space="preserve">I see as the final objective of Digital Synesthesia and artificial sensory experiences a system in which a user will be able to decide a group of sensory experiences to activate depending on the activity they want to undertake. So if a user wants to go sailing, they might want to activate a sense for north at the waist, for wind speed on the temple and distance to other boats on the chest, responding to glance direction from the forehead. This means that their apparel must come with the </w:t>
      </w:r>
      <w:r w:rsidR="00D24BFF" w:rsidRPr="00131217">
        <w:t>feedback</w:t>
      </w:r>
      <w:r w:rsidRPr="00131217">
        <w:t xml:space="preserve">s built in or a set of wearable </w:t>
      </w:r>
      <w:r w:rsidR="00D24BFF" w:rsidRPr="00131217">
        <w:t>feedback</w:t>
      </w:r>
      <w:r w:rsidRPr="00131217">
        <w:t>s must be available. The user will use the mobile app to create this sensor-</w:t>
      </w:r>
      <w:r w:rsidR="00D24BFF" w:rsidRPr="00131217">
        <w:t>feedback</w:t>
      </w:r>
      <w:r w:rsidRPr="00131217">
        <w:t xml:space="preserve"> link, so the app will show the sensors available and the </w:t>
      </w:r>
      <w:r w:rsidR="00D24BFF" w:rsidRPr="00131217">
        <w:t>feedback</w:t>
      </w:r>
      <w:r w:rsidRPr="00131217">
        <w:t>s in the body and make the connection. Once the activity is over, the user will turn off the sensors and be on their way.</w:t>
      </w:r>
    </w:p>
    <w:p w:rsidR="00BF07F5" w:rsidRPr="00131217" w:rsidRDefault="00BF07F5" w:rsidP="00AC7330">
      <w:r w:rsidRPr="00131217">
        <w:t xml:space="preserve">Future specialized garments will take into account the need to offer artificial sensory experiences and will have embedded different </w:t>
      </w:r>
      <w:r w:rsidR="00D24BFF" w:rsidRPr="00131217">
        <w:t>feedback</w:t>
      </w:r>
      <w:r w:rsidRPr="00131217">
        <w:t xml:space="preserve">s around the body. This can apply for sports apparel or general day wear. Also work related apparel for jobs requiring high levels of attention and quick reaction. An air traffic controller can wear </w:t>
      </w:r>
      <w:proofErr w:type="gramStart"/>
      <w:r w:rsidRPr="00131217">
        <w:t>an</w:t>
      </w:r>
      <w:proofErr w:type="gramEnd"/>
      <w:r w:rsidRPr="00131217">
        <w:t xml:space="preserve"> </w:t>
      </w:r>
      <w:r w:rsidR="00D24BFF" w:rsidRPr="00131217">
        <w:t>feedback</w:t>
      </w:r>
      <w:r w:rsidRPr="00131217">
        <w:t xml:space="preserve"> while working that will keep him or her informed of anomalies in the traffic pattern as well as quickly orient them to where the anomaly is happening</w:t>
      </w:r>
    </w:p>
    <w:p w:rsidR="00513878" w:rsidRPr="00131217" w:rsidRDefault="00EE0492" w:rsidP="00797E32">
      <w:r w:rsidRPr="00131217">
        <w:t xml:space="preserve">Another exciting avenue for this system involves Virtual Reality. One big drawback of virtual reality systems is the lack of haptic feedback that might respond to the virtual world. I propose that an avid VR user can create an artificial sensory experience that responds in the real world in order to train their body to react to a specific condition in the virtual world. So if the user wants to have a good feeling of the distance between their hand and a virtual object, perhaps they can wear a proximity sensor and </w:t>
      </w:r>
      <w:r w:rsidR="00D24BFF" w:rsidRPr="00131217">
        <w:t>feedback</w:t>
      </w:r>
      <w:r w:rsidRPr="00131217">
        <w:t xml:space="preserve"> in the hand and get used to how the artificial sense feels when approaching different objects with their hand in the real world. Once in the virtual world, the </w:t>
      </w:r>
      <w:r w:rsidR="00D24BFF" w:rsidRPr="00131217">
        <w:t>feedback</w:t>
      </w:r>
      <w:r w:rsidRPr="00131217">
        <w:t xml:space="preserve"> will take the signal not from a sensor but from the VR machine. The user’s brain should be able to relate both experiences and make the virtual experience much richer.</w:t>
      </w:r>
      <w:r w:rsidR="00513878" w:rsidRPr="00131217">
        <w:br w:type="page"/>
      </w:r>
    </w:p>
    <w:p w:rsidR="00F31C6F" w:rsidRPr="00131217" w:rsidRDefault="00F31C6F" w:rsidP="001D1D3A">
      <w:pPr>
        <w:pStyle w:val="Heading1"/>
      </w:pPr>
      <w:bookmarkStart w:id="117" w:name="_Toc404432835"/>
      <w:r w:rsidRPr="00131217">
        <w:lastRenderedPageBreak/>
        <w:t>Conclusions</w:t>
      </w:r>
      <w:bookmarkEnd w:id="117"/>
    </w:p>
    <w:p w:rsidR="00EB7EEA" w:rsidRPr="00131217" w:rsidRDefault="00EB7EEA" w:rsidP="00EB7EEA">
      <w:r w:rsidRPr="00131217">
        <w:t xml:space="preserve">This thesis began with many ideas and inspirations that loosely pointed towards a same objective. The mobile interface is not evolving fast enough because of its high dependence on vision. Our mobile devices have a much greater capability than what common use demands of them. In order to advance the mobile user interface we need to advance the mobile experience at the same time. The sense of vision is overused and it uses too much of the brain’s capacity. There is a clear ability of the brain to re-route sensory experiences that needs to be explored. Mobile devices and mobile technology are so concerned with creating immersive experiences, that we are losing our sense of immersion in our immediate surroundings. With four more senses other than vision, we must be able to tap into some of them to reduce the load on vision for mobile interfacing. There are so many interesting and useful </w:t>
      </w:r>
      <w:r w:rsidR="00831DB7" w:rsidRPr="00131217">
        <w:t>signals</w:t>
      </w:r>
      <w:r w:rsidRPr="00131217">
        <w:t xml:space="preserve"> in our environment that we are missing because of our limited sensory capability and even some we had and have now lost.</w:t>
      </w:r>
    </w:p>
    <w:p w:rsidR="00831DB7" w:rsidRPr="00131217" w:rsidRDefault="00831DB7" w:rsidP="00EB7EEA">
      <w:r w:rsidRPr="00131217">
        <w:t xml:space="preserve">Roughly as the project took form, all these ideas got reduced to </w:t>
      </w:r>
      <w:r w:rsidR="00EF79F6" w:rsidRPr="00131217">
        <w:t>fewer</w:t>
      </w:r>
      <w:r w:rsidRPr="00131217">
        <w:t xml:space="preserve"> questions. </w:t>
      </w:r>
      <w:r w:rsidR="00EF79F6" w:rsidRPr="00131217">
        <w:t>W</w:t>
      </w:r>
      <w:r w:rsidRPr="00131217">
        <w:t xml:space="preserve">e agree that there must be some useful application to tapping into an unfelt environmental signal </w:t>
      </w:r>
      <w:r w:rsidR="00EF79F6" w:rsidRPr="00131217">
        <w:t>but this always clashes</w:t>
      </w:r>
      <w:r w:rsidRPr="00131217">
        <w:t xml:space="preserve"> with the fact that since we can’t feel it then we don’t know how to use these signals or to what end. So a really important question for me was if a user can take completely unknown signals with no context whatsoever and slowly start to identify patterns that will reveal the significance and possible usefulness of such signals. The second question that arises from that is if a user needs an extended amount of practice with a particular signal in order to be able to do something useful with it. This thesis has proven both this points by creating situations that did not give subjects and extended amount of practice time and that would progressively reduce the amount of contextual information known by the user.</w:t>
      </w:r>
    </w:p>
    <w:p w:rsidR="00EB7EEA" w:rsidRPr="00131217" w:rsidRDefault="00EB7EEA" w:rsidP="00EB7EEA"/>
    <w:p w:rsidR="00F31C6F" w:rsidRPr="00131217" w:rsidRDefault="00F31C6F">
      <w:pPr>
        <w:rPr>
          <w:smallCaps/>
          <w:spacing w:val="5"/>
          <w:sz w:val="32"/>
          <w:szCs w:val="32"/>
        </w:rPr>
      </w:pPr>
      <w:r w:rsidRPr="00131217">
        <w:br w:type="page"/>
      </w:r>
    </w:p>
    <w:p w:rsidR="00B83FE1" w:rsidRPr="00131217" w:rsidRDefault="00513878" w:rsidP="0024501D">
      <w:pPr>
        <w:pStyle w:val="Heading1"/>
      </w:pPr>
      <w:bookmarkStart w:id="118" w:name="_Toc404432836"/>
      <w:r w:rsidRPr="00131217">
        <w:lastRenderedPageBreak/>
        <w:t>References</w:t>
      </w:r>
      <w:bookmarkEnd w:id="118"/>
    </w:p>
    <w:p w:rsidR="0021455B" w:rsidRPr="00131217" w:rsidRDefault="00525CF9">
      <w:pPr>
        <w:pStyle w:val="NormalWeb"/>
        <w:ind w:left="640" w:hanging="640"/>
        <w:divId w:val="1166819131"/>
        <w:rPr>
          <w:rFonts w:ascii="Calibri" w:hAnsi="Calibri"/>
          <w:noProof/>
        </w:rPr>
      </w:pPr>
      <w:r w:rsidRPr="00131217">
        <w:fldChar w:fldCharType="begin" w:fldLock="1"/>
      </w:r>
      <w:r w:rsidRPr="00131217">
        <w:instrText xml:space="preserve">ADDIN Mendeley Bibliography CSL_BIBLIOGRAPHY </w:instrText>
      </w:r>
      <w:r w:rsidRPr="00131217">
        <w:fldChar w:fldCharType="separate"/>
      </w:r>
      <w:r w:rsidR="0021455B" w:rsidRPr="00131217">
        <w:rPr>
          <w:rFonts w:ascii="Calibri" w:hAnsi="Calibri"/>
          <w:noProof/>
        </w:rPr>
        <w:t>[1]</w:t>
      </w:r>
      <w:r w:rsidR="0021455B" w:rsidRPr="00131217">
        <w:rPr>
          <w:rFonts w:ascii="Calibri" w:hAnsi="Calibri"/>
          <w:noProof/>
        </w:rPr>
        <w:tab/>
        <w:t xml:space="preserve">L. A. Jones and M. Berris, “Material discrimination and thermal perception,” in </w:t>
      </w:r>
      <w:r w:rsidR="0021455B" w:rsidRPr="00131217">
        <w:rPr>
          <w:rFonts w:ascii="Calibri" w:hAnsi="Calibri"/>
          <w:i/>
          <w:iCs/>
          <w:noProof/>
        </w:rPr>
        <w:t>11th Symposium on Haptic Interfaces for Virtual Environment and Teleoperator Systems, 2003. HAPTICS 2003. Proceedings.</w:t>
      </w:r>
      <w:r w:rsidR="0021455B" w:rsidRPr="00131217">
        <w:rPr>
          <w:rFonts w:ascii="Calibri" w:hAnsi="Calibri"/>
          <w:noProof/>
        </w:rPr>
        <w:t>, 2003, pp. 171–178.</w:t>
      </w:r>
    </w:p>
    <w:p w:rsidR="0021455B" w:rsidRPr="00131217" w:rsidRDefault="0021455B">
      <w:pPr>
        <w:pStyle w:val="NormalWeb"/>
        <w:ind w:left="640" w:hanging="640"/>
        <w:divId w:val="1166819131"/>
        <w:rPr>
          <w:rFonts w:ascii="Calibri" w:hAnsi="Calibri"/>
          <w:noProof/>
        </w:rPr>
      </w:pPr>
      <w:r w:rsidRPr="00131217">
        <w:rPr>
          <w:rFonts w:ascii="Calibri" w:hAnsi="Calibri"/>
          <w:noProof/>
        </w:rPr>
        <w:t>[2]</w:t>
      </w:r>
      <w:r w:rsidRPr="00131217">
        <w:rPr>
          <w:rFonts w:ascii="Calibri" w:hAnsi="Calibri"/>
          <w:noProof/>
        </w:rPr>
        <w:tab/>
        <w:t xml:space="preserve">L. A. Jones and H.-N. Ho, “Warm or Cool, Large or Small? The Challenge of Thermal Displays,” </w:t>
      </w:r>
      <w:r w:rsidRPr="00131217">
        <w:rPr>
          <w:rFonts w:ascii="Calibri" w:hAnsi="Calibri"/>
          <w:i/>
          <w:iCs/>
          <w:noProof/>
        </w:rPr>
        <w:t>IEEE Trans. Haptics</w:t>
      </w:r>
      <w:r w:rsidRPr="00131217">
        <w:rPr>
          <w:rFonts w:ascii="Calibri" w:hAnsi="Calibri"/>
          <w:noProof/>
        </w:rPr>
        <w:t>, vol. 1, no. 1, pp. 53–70, Jan. 2008.</w:t>
      </w:r>
    </w:p>
    <w:p w:rsidR="0021455B" w:rsidRPr="00131217" w:rsidRDefault="0021455B">
      <w:pPr>
        <w:pStyle w:val="NormalWeb"/>
        <w:ind w:left="640" w:hanging="640"/>
        <w:divId w:val="1166819131"/>
        <w:rPr>
          <w:rFonts w:ascii="Calibri" w:hAnsi="Calibri"/>
          <w:noProof/>
        </w:rPr>
      </w:pPr>
      <w:r w:rsidRPr="00131217">
        <w:rPr>
          <w:rFonts w:ascii="Calibri" w:hAnsi="Calibri"/>
          <w:noProof/>
        </w:rPr>
        <w:t>[3]</w:t>
      </w:r>
      <w:r w:rsidRPr="00131217">
        <w:rPr>
          <w:rFonts w:ascii="Calibri" w:hAnsi="Calibri"/>
          <w:noProof/>
        </w:rPr>
        <w:tab/>
        <w:t xml:space="preserve">G. Wilson, M. Halvey, S. A. Brewster, and S. A. Hughes, “Some Like it Hot ? Thermal Feedback for Mobile Devices,” </w:t>
      </w:r>
      <w:r w:rsidRPr="00131217">
        <w:rPr>
          <w:rFonts w:ascii="Calibri" w:hAnsi="Calibri"/>
          <w:i/>
          <w:iCs/>
          <w:noProof/>
        </w:rPr>
        <w:t>Hum. Factors</w:t>
      </w:r>
      <w:r w:rsidRPr="00131217">
        <w:rPr>
          <w:rFonts w:ascii="Calibri" w:hAnsi="Calibri"/>
          <w:noProof/>
        </w:rPr>
        <w:t>, pp. 2555–2564, 2011.</w:t>
      </w:r>
    </w:p>
    <w:p w:rsidR="0021455B" w:rsidRPr="00131217" w:rsidRDefault="0021455B">
      <w:pPr>
        <w:pStyle w:val="NormalWeb"/>
        <w:ind w:left="640" w:hanging="640"/>
        <w:divId w:val="1166819131"/>
        <w:rPr>
          <w:rFonts w:ascii="Calibri" w:hAnsi="Calibri"/>
          <w:noProof/>
        </w:rPr>
      </w:pPr>
      <w:r w:rsidRPr="00131217">
        <w:rPr>
          <w:rFonts w:ascii="Calibri" w:hAnsi="Calibri"/>
          <w:noProof/>
        </w:rPr>
        <w:t>[4]</w:t>
      </w:r>
      <w:r w:rsidRPr="00131217">
        <w:rPr>
          <w:rFonts w:ascii="Calibri" w:hAnsi="Calibri"/>
          <w:noProof/>
        </w:rPr>
        <w:tab/>
        <w:t xml:space="preserve">L. A. Jones, J. Kunkel, and E. Piateski, “Vibrotactile pattern recognition on the arm and back.,” </w:t>
      </w:r>
      <w:r w:rsidRPr="00131217">
        <w:rPr>
          <w:rFonts w:ascii="Calibri" w:hAnsi="Calibri"/>
          <w:i/>
          <w:iCs/>
          <w:noProof/>
        </w:rPr>
        <w:t>Perception</w:t>
      </w:r>
      <w:r w:rsidRPr="00131217">
        <w:rPr>
          <w:rFonts w:ascii="Calibri" w:hAnsi="Calibri"/>
          <w:noProof/>
        </w:rPr>
        <w:t>, vol. 38, no. 1, pp. 52–68, Jan. 2009.</w:t>
      </w:r>
    </w:p>
    <w:p w:rsidR="0021455B" w:rsidRPr="00131217" w:rsidRDefault="0021455B">
      <w:pPr>
        <w:pStyle w:val="NormalWeb"/>
        <w:ind w:left="640" w:hanging="640"/>
        <w:divId w:val="1166819131"/>
        <w:rPr>
          <w:rFonts w:ascii="Calibri" w:hAnsi="Calibri"/>
          <w:noProof/>
        </w:rPr>
      </w:pPr>
      <w:r w:rsidRPr="00131217">
        <w:rPr>
          <w:rFonts w:ascii="Calibri" w:hAnsi="Calibri"/>
          <w:noProof/>
        </w:rPr>
        <w:t>[5]</w:t>
      </w:r>
      <w:r w:rsidRPr="00131217">
        <w:rPr>
          <w:rFonts w:ascii="Calibri" w:hAnsi="Calibri"/>
          <w:noProof/>
        </w:rPr>
        <w:tab/>
        <w:t xml:space="preserve">J. Rekimoto, “SenseableRays: opto-haptic substitution for touch-enhanced interactive spaces,” </w:t>
      </w:r>
      <w:r w:rsidRPr="00131217">
        <w:rPr>
          <w:rFonts w:ascii="Calibri" w:hAnsi="Calibri"/>
          <w:i/>
          <w:iCs/>
          <w:noProof/>
        </w:rPr>
        <w:t>CHI’09 Ext. Abstr. Hum. Factors …</w:t>
      </w:r>
      <w:r w:rsidRPr="00131217">
        <w:rPr>
          <w:rFonts w:ascii="Calibri" w:hAnsi="Calibri"/>
          <w:noProof/>
        </w:rPr>
        <w:t>, p. 2519, Apr. 2009.</w:t>
      </w:r>
    </w:p>
    <w:p w:rsidR="0021455B" w:rsidRPr="00131217" w:rsidRDefault="0021455B">
      <w:pPr>
        <w:pStyle w:val="NormalWeb"/>
        <w:ind w:left="640" w:hanging="640"/>
        <w:divId w:val="1166819131"/>
        <w:rPr>
          <w:rFonts w:ascii="Calibri" w:hAnsi="Calibri"/>
          <w:noProof/>
        </w:rPr>
      </w:pPr>
      <w:r w:rsidRPr="00131217">
        <w:rPr>
          <w:rFonts w:ascii="Calibri" w:hAnsi="Calibri"/>
          <w:noProof/>
        </w:rPr>
        <w:t>[6]</w:t>
      </w:r>
      <w:r w:rsidRPr="00131217">
        <w:rPr>
          <w:rFonts w:ascii="Calibri" w:hAnsi="Calibri"/>
          <w:noProof/>
        </w:rPr>
        <w:tab/>
        <w:t xml:space="preserve">K. Iwasaki, T. Miyaki, and J. Rekimoto, “AffectPhone: A Handset Device to Present User’s Emotional State with Warmth/Coolness.,” </w:t>
      </w:r>
      <w:r w:rsidRPr="00131217">
        <w:rPr>
          <w:rFonts w:ascii="Calibri" w:hAnsi="Calibri"/>
          <w:i/>
          <w:iCs/>
          <w:noProof/>
        </w:rPr>
        <w:t>B-Interface</w:t>
      </w:r>
      <w:r w:rsidRPr="00131217">
        <w:rPr>
          <w:rFonts w:ascii="Calibri" w:hAnsi="Calibri"/>
          <w:noProof/>
        </w:rPr>
        <w:t>, 2010.</w:t>
      </w:r>
    </w:p>
    <w:p w:rsidR="0021455B" w:rsidRPr="00131217" w:rsidRDefault="0021455B">
      <w:pPr>
        <w:pStyle w:val="NormalWeb"/>
        <w:ind w:left="640" w:hanging="640"/>
        <w:divId w:val="1166819131"/>
        <w:rPr>
          <w:rFonts w:ascii="Calibri" w:hAnsi="Calibri"/>
          <w:noProof/>
        </w:rPr>
      </w:pPr>
      <w:r w:rsidRPr="00131217">
        <w:rPr>
          <w:rFonts w:ascii="Calibri" w:hAnsi="Calibri"/>
          <w:noProof/>
        </w:rPr>
        <w:t>[7]</w:t>
      </w:r>
      <w:r w:rsidRPr="00131217">
        <w:rPr>
          <w:rFonts w:ascii="Calibri" w:hAnsi="Calibri"/>
          <w:noProof/>
        </w:rPr>
        <w:tab/>
        <w:t>E. Hoggan, C. Stewart, L. Haverinen, G. Jacucci, and V. Lantz, “Pressages : Augmenting Phone Calls with Non-Verbal Messages,” pp. 555–562, 2012.</w:t>
      </w:r>
    </w:p>
    <w:p w:rsidR="0021455B" w:rsidRPr="00131217" w:rsidRDefault="0021455B">
      <w:pPr>
        <w:pStyle w:val="NormalWeb"/>
        <w:ind w:left="640" w:hanging="640"/>
        <w:divId w:val="1166819131"/>
        <w:rPr>
          <w:rFonts w:ascii="Calibri" w:hAnsi="Calibri"/>
          <w:noProof/>
        </w:rPr>
      </w:pPr>
      <w:r w:rsidRPr="00131217">
        <w:rPr>
          <w:rFonts w:ascii="Calibri" w:hAnsi="Calibri"/>
          <w:noProof/>
        </w:rPr>
        <w:t>[8]</w:t>
      </w:r>
      <w:r w:rsidRPr="00131217">
        <w:rPr>
          <w:rFonts w:ascii="Calibri" w:hAnsi="Calibri"/>
          <w:noProof/>
        </w:rPr>
        <w:tab/>
        <w:t xml:space="preserve">E. Paulos, “Connexus: a communal interface,” </w:t>
      </w:r>
      <w:r w:rsidRPr="00131217">
        <w:rPr>
          <w:rFonts w:ascii="Calibri" w:hAnsi="Calibri"/>
          <w:i/>
          <w:iCs/>
          <w:noProof/>
        </w:rPr>
        <w:t>Proc. 2003 Conf. Des. …</w:t>
      </w:r>
      <w:r w:rsidRPr="00131217">
        <w:rPr>
          <w:rFonts w:ascii="Calibri" w:hAnsi="Calibri"/>
          <w:noProof/>
        </w:rPr>
        <w:t>, 2003.</w:t>
      </w:r>
    </w:p>
    <w:p w:rsidR="0021455B" w:rsidRPr="00131217" w:rsidRDefault="0021455B">
      <w:pPr>
        <w:pStyle w:val="NormalWeb"/>
        <w:ind w:left="640" w:hanging="640"/>
        <w:divId w:val="1166819131"/>
        <w:rPr>
          <w:rFonts w:ascii="Calibri" w:hAnsi="Calibri"/>
          <w:noProof/>
        </w:rPr>
      </w:pPr>
      <w:r w:rsidRPr="00131217">
        <w:rPr>
          <w:rFonts w:ascii="Calibri" w:hAnsi="Calibri"/>
          <w:noProof/>
        </w:rPr>
        <w:t>[9]</w:t>
      </w:r>
      <w:r w:rsidRPr="00131217">
        <w:rPr>
          <w:rFonts w:ascii="Calibri" w:hAnsi="Calibri"/>
          <w:noProof/>
        </w:rPr>
        <w:tab/>
        <w:t xml:space="preserve">Y. Danilov and M. Tyler, “Brainport: an alternative input to the brain.,” </w:t>
      </w:r>
      <w:r w:rsidRPr="00131217">
        <w:rPr>
          <w:rFonts w:ascii="Calibri" w:hAnsi="Calibri"/>
          <w:i/>
          <w:iCs/>
          <w:noProof/>
        </w:rPr>
        <w:t>J. Integr. Neurosci.</w:t>
      </w:r>
      <w:r w:rsidRPr="00131217">
        <w:rPr>
          <w:rFonts w:ascii="Calibri" w:hAnsi="Calibri"/>
          <w:noProof/>
        </w:rPr>
        <w:t>, vol. 4, no. 4, pp. 537–50, Dec. 2005.</w:t>
      </w:r>
    </w:p>
    <w:p w:rsidR="0021455B" w:rsidRPr="00131217" w:rsidRDefault="0021455B">
      <w:pPr>
        <w:pStyle w:val="NormalWeb"/>
        <w:ind w:left="640" w:hanging="640"/>
        <w:divId w:val="1166819131"/>
        <w:rPr>
          <w:rFonts w:ascii="Calibri" w:hAnsi="Calibri"/>
          <w:noProof/>
        </w:rPr>
      </w:pPr>
      <w:r w:rsidRPr="00131217">
        <w:rPr>
          <w:rFonts w:ascii="Calibri" w:hAnsi="Calibri"/>
          <w:noProof/>
        </w:rPr>
        <w:t>[10]</w:t>
      </w:r>
      <w:r w:rsidRPr="00131217">
        <w:rPr>
          <w:rFonts w:ascii="Calibri" w:hAnsi="Calibri"/>
          <w:noProof/>
        </w:rPr>
        <w:tab/>
        <w:t>J. Peng and S. Seymour, “Envisioning the Cyborg in the 21st Century and Beyond.”</w:t>
      </w:r>
    </w:p>
    <w:p w:rsidR="0021455B" w:rsidRPr="00131217" w:rsidRDefault="0021455B">
      <w:pPr>
        <w:pStyle w:val="NormalWeb"/>
        <w:ind w:left="640" w:hanging="640"/>
        <w:divId w:val="1166819131"/>
        <w:rPr>
          <w:rFonts w:ascii="Calibri" w:hAnsi="Calibri"/>
          <w:noProof/>
        </w:rPr>
      </w:pPr>
      <w:r w:rsidRPr="00131217">
        <w:rPr>
          <w:rFonts w:ascii="Calibri" w:hAnsi="Calibri"/>
          <w:noProof/>
        </w:rPr>
        <w:t>[11]</w:t>
      </w:r>
      <w:r w:rsidRPr="00131217">
        <w:rPr>
          <w:rFonts w:ascii="Calibri" w:hAnsi="Calibri"/>
          <w:noProof/>
        </w:rPr>
        <w:tab/>
        <w:t xml:space="preserve">S. K. Nagel, C. Carl, T. Kringe, R. Märtin, and P. König, “Beyond sensory substitution--learning the sixth sense.,” </w:t>
      </w:r>
      <w:r w:rsidRPr="00131217">
        <w:rPr>
          <w:rFonts w:ascii="Calibri" w:hAnsi="Calibri"/>
          <w:i/>
          <w:iCs/>
          <w:noProof/>
        </w:rPr>
        <w:t>J. Neural Eng.</w:t>
      </w:r>
      <w:r w:rsidRPr="00131217">
        <w:rPr>
          <w:rFonts w:ascii="Calibri" w:hAnsi="Calibri"/>
          <w:noProof/>
        </w:rPr>
        <w:t>, vol. 2, no. 4, pp. R13–26, Dec. 2005.</w:t>
      </w:r>
    </w:p>
    <w:p w:rsidR="0021455B" w:rsidRPr="00131217" w:rsidRDefault="0021455B">
      <w:pPr>
        <w:pStyle w:val="NormalWeb"/>
        <w:ind w:left="640" w:hanging="640"/>
        <w:divId w:val="1166819131"/>
        <w:rPr>
          <w:rFonts w:ascii="Calibri" w:hAnsi="Calibri"/>
          <w:noProof/>
        </w:rPr>
      </w:pPr>
      <w:r w:rsidRPr="00131217">
        <w:rPr>
          <w:rFonts w:ascii="Calibri" w:hAnsi="Calibri"/>
          <w:noProof/>
        </w:rPr>
        <w:t>[12]</w:t>
      </w:r>
      <w:r w:rsidRPr="00131217">
        <w:rPr>
          <w:rFonts w:ascii="Calibri" w:hAnsi="Calibri"/>
          <w:noProof/>
        </w:rPr>
        <w:tab/>
        <w:t>C. WANG and K. O’FRIEL, “MOMO: a haptic navigation device.”</w:t>
      </w:r>
    </w:p>
    <w:p w:rsidR="0021455B" w:rsidRPr="00131217" w:rsidRDefault="0021455B">
      <w:pPr>
        <w:pStyle w:val="NormalWeb"/>
        <w:ind w:left="640" w:hanging="640"/>
        <w:divId w:val="1166819131"/>
        <w:rPr>
          <w:rFonts w:ascii="Calibri" w:hAnsi="Calibri"/>
          <w:noProof/>
        </w:rPr>
      </w:pPr>
      <w:r w:rsidRPr="00131217">
        <w:rPr>
          <w:rFonts w:ascii="Calibri" w:hAnsi="Calibri"/>
          <w:noProof/>
        </w:rPr>
        <w:t>[13]</w:t>
      </w:r>
      <w:r w:rsidRPr="00131217">
        <w:rPr>
          <w:rFonts w:ascii="Calibri" w:hAnsi="Calibri"/>
          <w:noProof/>
        </w:rPr>
        <w:tab/>
        <w:t>D. Berg, “Body Hacking: My Magnetic Implant.” [Online]. Available: http://www.iamdann.com/2012/03/21/my-magnet-implant-body-modification.</w:t>
      </w:r>
    </w:p>
    <w:p w:rsidR="0021455B" w:rsidRPr="00131217" w:rsidRDefault="0021455B">
      <w:pPr>
        <w:pStyle w:val="NormalWeb"/>
        <w:ind w:left="640" w:hanging="640"/>
        <w:divId w:val="1166819131"/>
        <w:rPr>
          <w:rFonts w:ascii="Calibri" w:hAnsi="Calibri"/>
          <w:noProof/>
        </w:rPr>
      </w:pPr>
      <w:r w:rsidRPr="00131217">
        <w:rPr>
          <w:rFonts w:ascii="Calibri" w:hAnsi="Calibri"/>
          <w:noProof/>
        </w:rPr>
        <w:t>[14]</w:t>
      </w:r>
      <w:r w:rsidRPr="00131217">
        <w:rPr>
          <w:rFonts w:ascii="Calibri" w:hAnsi="Calibri"/>
          <w:noProof/>
        </w:rPr>
        <w:tab/>
        <w:t xml:space="preserve">R. Sodhi, I. Poupyrev, M. Glisson, and A. Israr, “AIREAL: interactive tactile experiences in free air,” </w:t>
      </w:r>
      <w:r w:rsidRPr="00131217">
        <w:rPr>
          <w:rFonts w:ascii="Calibri" w:hAnsi="Calibri"/>
          <w:i/>
          <w:iCs/>
          <w:noProof/>
        </w:rPr>
        <w:t>ACM Trans. Graph. …</w:t>
      </w:r>
      <w:r w:rsidRPr="00131217">
        <w:rPr>
          <w:rFonts w:ascii="Calibri" w:hAnsi="Calibri"/>
          <w:noProof/>
        </w:rPr>
        <w:t>, 2013.</w:t>
      </w:r>
    </w:p>
    <w:p w:rsidR="0021455B" w:rsidRPr="00131217" w:rsidRDefault="0021455B">
      <w:pPr>
        <w:pStyle w:val="NormalWeb"/>
        <w:ind w:left="640" w:hanging="640"/>
        <w:divId w:val="1166819131"/>
        <w:rPr>
          <w:rFonts w:ascii="Calibri" w:hAnsi="Calibri"/>
          <w:noProof/>
        </w:rPr>
      </w:pPr>
      <w:r w:rsidRPr="00131217">
        <w:rPr>
          <w:rFonts w:ascii="Calibri" w:hAnsi="Calibri"/>
          <w:noProof/>
        </w:rPr>
        <w:lastRenderedPageBreak/>
        <w:t>[15]</w:t>
      </w:r>
      <w:r w:rsidRPr="00131217">
        <w:rPr>
          <w:rFonts w:ascii="Calibri" w:hAnsi="Calibri"/>
          <w:noProof/>
        </w:rPr>
        <w:tab/>
        <w:t xml:space="preserve">Wikipedia contributors, “Situation awareness - Wikipedia, the free encyclopedia,” </w:t>
      </w:r>
      <w:r w:rsidRPr="00131217">
        <w:rPr>
          <w:rFonts w:ascii="Calibri" w:hAnsi="Calibri"/>
          <w:i/>
          <w:iCs/>
          <w:noProof/>
        </w:rPr>
        <w:t>Wikipedia, The Free Encyclopedia.</w:t>
      </w:r>
      <w:r w:rsidRPr="00131217">
        <w:rPr>
          <w:rFonts w:ascii="Calibri" w:hAnsi="Calibri"/>
          <w:noProof/>
        </w:rPr>
        <w:t>, 2013. [Online]. Available: http://en.wikipedia.org/wiki/Situation_awareness. [Accessed: 05-Sep-2013].</w:t>
      </w:r>
    </w:p>
    <w:p w:rsidR="0021455B" w:rsidRPr="00131217" w:rsidRDefault="0021455B">
      <w:pPr>
        <w:pStyle w:val="NormalWeb"/>
        <w:ind w:left="640" w:hanging="640"/>
        <w:divId w:val="1166819131"/>
        <w:rPr>
          <w:rFonts w:ascii="Calibri" w:hAnsi="Calibri"/>
          <w:noProof/>
        </w:rPr>
      </w:pPr>
      <w:r w:rsidRPr="00131217">
        <w:rPr>
          <w:rFonts w:ascii="Calibri" w:hAnsi="Calibri"/>
          <w:noProof/>
        </w:rPr>
        <w:t>[16]</w:t>
      </w:r>
      <w:r w:rsidRPr="00131217">
        <w:rPr>
          <w:rFonts w:ascii="Calibri" w:hAnsi="Calibri"/>
          <w:noProof/>
        </w:rPr>
        <w:tab/>
        <w:t xml:space="preserve">A. K. Raj, S. J. Kass, and J. F. Perry, “Vibrotactile Displays for Improving Spatial Awareness,” </w:t>
      </w:r>
      <w:r w:rsidRPr="00131217">
        <w:rPr>
          <w:rFonts w:ascii="Calibri" w:hAnsi="Calibri"/>
          <w:i/>
          <w:iCs/>
          <w:noProof/>
        </w:rPr>
        <w:t>Proc. Hum. Factors Ergon. Soc. Annu. Meet.</w:t>
      </w:r>
      <w:r w:rsidRPr="00131217">
        <w:rPr>
          <w:rFonts w:ascii="Calibri" w:hAnsi="Calibri"/>
          <w:noProof/>
        </w:rPr>
        <w:t>, vol. 44, no. 1, pp. 181–184, Jul. 2000.</w:t>
      </w:r>
    </w:p>
    <w:p w:rsidR="0021455B" w:rsidRPr="00131217" w:rsidRDefault="0021455B">
      <w:pPr>
        <w:pStyle w:val="NormalWeb"/>
        <w:ind w:left="640" w:hanging="640"/>
        <w:divId w:val="1166819131"/>
        <w:rPr>
          <w:rFonts w:ascii="Calibri" w:hAnsi="Calibri"/>
          <w:noProof/>
        </w:rPr>
      </w:pPr>
      <w:r w:rsidRPr="00131217">
        <w:rPr>
          <w:rFonts w:ascii="Calibri" w:hAnsi="Calibri"/>
          <w:noProof/>
        </w:rPr>
        <w:t>[17]</w:t>
      </w:r>
      <w:r w:rsidRPr="00131217">
        <w:rPr>
          <w:rFonts w:ascii="Calibri" w:hAnsi="Calibri"/>
          <w:noProof/>
        </w:rPr>
        <w:tab/>
        <w:t xml:space="preserve">M. C. Dorneich, P. M. Ververs, S. D. Whitlow, and S. Mathan, “Evaluation of a Tactile Navigation Cueing System and Real-Time Assessment of Cognitive State,” </w:t>
      </w:r>
      <w:r w:rsidRPr="00131217">
        <w:rPr>
          <w:rFonts w:ascii="Calibri" w:hAnsi="Calibri"/>
          <w:i/>
          <w:iCs/>
          <w:noProof/>
        </w:rPr>
        <w:t>Proc. Hum. Factors Ergon. Soc. Annu. Meet.</w:t>
      </w:r>
      <w:r w:rsidRPr="00131217">
        <w:rPr>
          <w:rFonts w:ascii="Calibri" w:hAnsi="Calibri"/>
          <w:noProof/>
        </w:rPr>
        <w:t>, vol. 50, no. 24, pp. 2600–2604, Oct. 2006.</w:t>
      </w:r>
    </w:p>
    <w:p w:rsidR="0021455B" w:rsidRPr="00131217" w:rsidRDefault="0021455B">
      <w:pPr>
        <w:pStyle w:val="NormalWeb"/>
        <w:ind w:left="640" w:hanging="640"/>
        <w:divId w:val="1166819131"/>
        <w:rPr>
          <w:rFonts w:ascii="Calibri" w:hAnsi="Calibri"/>
          <w:noProof/>
        </w:rPr>
      </w:pPr>
      <w:r w:rsidRPr="00131217">
        <w:rPr>
          <w:rFonts w:ascii="Calibri" w:hAnsi="Calibri"/>
          <w:noProof/>
        </w:rPr>
        <w:t>[18]</w:t>
      </w:r>
      <w:r w:rsidRPr="00131217">
        <w:rPr>
          <w:rFonts w:ascii="Calibri" w:hAnsi="Calibri"/>
          <w:noProof/>
        </w:rPr>
        <w:tab/>
        <w:t xml:space="preserve">B. Draganski, C. Gaser, and V. Busch, “Neuroplasticity: changes in grey matter induced by training,” </w:t>
      </w:r>
      <w:r w:rsidRPr="00131217">
        <w:rPr>
          <w:rFonts w:ascii="Calibri" w:hAnsi="Calibri"/>
          <w:i/>
          <w:iCs/>
          <w:noProof/>
        </w:rPr>
        <w:t>Nature</w:t>
      </w:r>
      <w:r w:rsidRPr="00131217">
        <w:rPr>
          <w:rFonts w:ascii="Calibri" w:hAnsi="Calibri"/>
          <w:noProof/>
        </w:rPr>
        <w:t>, pp. 311–312, 2004.</w:t>
      </w:r>
    </w:p>
    <w:p w:rsidR="0021455B" w:rsidRPr="00131217" w:rsidRDefault="0021455B">
      <w:pPr>
        <w:pStyle w:val="NormalWeb"/>
        <w:ind w:left="640" w:hanging="640"/>
        <w:divId w:val="1166819131"/>
        <w:rPr>
          <w:rFonts w:ascii="Calibri" w:hAnsi="Calibri"/>
          <w:noProof/>
        </w:rPr>
      </w:pPr>
      <w:r w:rsidRPr="00131217">
        <w:rPr>
          <w:rFonts w:ascii="Calibri" w:hAnsi="Calibri"/>
          <w:noProof/>
        </w:rPr>
        <w:t>[19]</w:t>
      </w:r>
      <w:r w:rsidRPr="00131217">
        <w:rPr>
          <w:rFonts w:ascii="Calibri" w:hAnsi="Calibri"/>
          <w:noProof/>
        </w:rPr>
        <w:tab/>
        <w:t xml:space="preserve">A. Pascual-Leone, A. Amedi, F. Fregni, and L. B. Merabet, “The plastic human brain cortex.,” </w:t>
      </w:r>
      <w:r w:rsidRPr="00131217">
        <w:rPr>
          <w:rFonts w:ascii="Calibri" w:hAnsi="Calibri"/>
          <w:i/>
          <w:iCs/>
          <w:noProof/>
        </w:rPr>
        <w:t>Annu. Rev. Neurosci.</w:t>
      </w:r>
      <w:r w:rsidRPr="00131217">
        <w:rPr>
          <w:rFonts w:ascii="Calibri" w:hAnsi="Calibri"/>
          <w:noProof/>
        </w:rPr>
        <w:t>, vol. 28, pp. 377–401, Jan. 2005.</w:t>
      </w:r>
    </w:p>
    <w:p w:rsidR="0021455B" w:rsidRPr="00131217" w:rsidRDefault="0021455B">
      <w:pPr>
        <w:pStyle w:val="NormalWeb"/>
        <w:ind w:left="640" w:hanging="640"/>
        <w:divId w:val="1166819131"/>
        <w:rPr>
          <w:rFonts w:ascii="Calibri" w:hAnsi="Calibri"/>
          <w:noProof/>
        </w:rPr>
      </w:pPr>
      <w:r w:rsidRPr="00131217">
        <w:rPr>
          <w:rFonts w:ascii="Calibri" w:hAnsi="Calibri"/>
          <w:noProof/>
        </w:rPr>
        <w:t>[20]</w:t>
      </w:r>
      <w:r w:rsidRPr="00131217">
        <w:rPr>
          <w:rFonts w:ascii="Calibri" w:hAnsi="Calibri"/>
          <w:noProof/>
        </w:rPr>
        <w:tab/>
        <w:t xml:space="preserve">Y. Sagi, I. Tavor, S. Hofstetter, S. Tzur-Moryosef, T. Blumenfeld-Katzir, and Y. Assaf, “Learning in the fast lane: new insights into neuroplasticity.,” </w:t>
      </w:r>
      <w:r w:rsidRPr="00131217">
        <w:rPr>
          <w:rFonts w:ascii="Calibri" w:hAnsi="Calibri"/>
          <w:i/>
          <w:iCs/>
          <w:noProof/>
        </w:rPr>
        <w:t>Neuron</w:t>
      </w:r>
      <w:r w:rsidRPr="00131217">
        <w:rPr>
          <w:rFonts w:ascii="Calibri" w:hAnsi="Calibri"/>
          <w:noProof/>
        </w:rPr>
        <w:t>, vol. 73, no. 6, pp. 1195–203, Mar. 2012.</w:t>
      </w:r>
    </w:p>
    <w:p w:rsidR="0021455B" w:rsidRPr="00131217" w:rsidRDefault="0021455B">
      <w:pPr>
        <w:pStyle w:val="NormalWeb"/>
        <w:ind w:left="640" w:hanging="640"/>
        <w:divId w:val="1166819131"/>
        <w:rPr>
          <w:rFonts w:ascii="Calibri" w:hAnsi="Calibri"/>
          <w:noProof/>
        </w:rPr>
      </w:pPr>
      <w:r w:rsidRPr="00131217">
        <w:rPr>
          <w:rFonts w:ascii="Calibri" w:hAnsi="Calibri"/>
          <w:noProof/>
        </w:rPr>
        <w:t>[21]</w:t>
      </w:r>
      <w:r w:rsidRPr="00131217">
        <w:rPr>
          <w:rFonts w:ascii="Calibri" w:hAnsi="Calibri"/>
          <w:noProof/>
        </w:rPr>
        <w:tab/>
        <w:t xml:space="preserve">G. Schlaug, M. Forgeard, L. Zhu, A. Norton, A. Norton, and E. Winner, “Training-induced neuroplasticity in young children.,” </w:t>
      </w:r>
      <w:r w:rsidRPr="00131217">
        <w:rPr>
          <w:rFonts w:ascii="Calibri" w:hAnsi="Calibri"/>
          <w:i/>
          <w:iCs/>
          <w:noProof/>
        </w:rPr>
        <w:t>Ann. N. Y. Acad. Sci.</w:t>
      </w:r>
      <w:r w:rsidRPr="00131217">
        <w:rPr>
          <w:rFonts w:ascii="Calibri" w:hAnsi="Calibri"/>
          <w:noProof/>
        </w:rPr>
        <w:t>, vol. 1169, pp. 205–8, Jul. 2009.</w:t>
      </w:r>
    </w:p>
    <w:p w:rsidR="0021455B" w:rsidRPr="00131217" w:rsidRDefault="0021455B">
      <w:pPr>
        <w:pStyle w:val="NormalWeb"/>
        <w:ind w:left="640" w:hanging="640"/>
        <w:divId w:val="1166819131"/>
        <w:rPr>
          <w:rFonts w:ascii="Calibri" w:hAnsi="Calibri"/>
          <w:noProof/>
        </w:rPr>
      </w:pPr>
      <w:r w:rsidRPr="00131217">
        <w:rPr>
          <w:rFonts w:ascii="Calibri" w:hAnsi="Calibri"/>
          <w:noProof/>
        </w:rPr>
        <w:t>[22]</w:t>
      </w:r>
      <w:r w:rsidRPr="00131217">
        <w:rPr>
          <w:rFonts w:ascii="Calibri" w:hAnsi="Calibri"/>
          <w:noProof/>
        </w:rPr>
        <w:tab/>
        <w:t xml:space="preserve">E. Dayan and L. G. Cohen, “Neuroplasticity subserving motor skill learning.,” </w:t>
      </w:r>
      <w:r w:rsidRPr="00131217">
        <w:rPr>
          <w:rFonts w:ascii="Calibri" w:hAnsi="Calibri"/>
          <w:i/>
          <w:iCs/>
          <w:noProof/>
        </w:rPr>
        <w:t>Neuron</w:t>
      </w:r>
      <w:r w:rsidRPr="00131217">
        <w:rPr>
          <w:rFonts w:ascii="Calibri" w:hAnsi="Calibri"/>
          <w:noProof/>
        </w:rPr>
        <w:t>, vol. 72, no. 3, pp. 443–54, Nov. 2011.</w:t>
      </w:r>
    </w:p>
    <w:p w:rsidR="0021455B" w:rsidRPr="00131217" w:rsidRDefault="0021455B">
      <w:pPr>
        <w:pStyle w:val="NormalWeb"/>
        <w:ind w:left="640" w:hanging="640"/>
        <w:divId w:val="1166819131"/>
        <w:rPr>
          <w:rFonts w:ascii="Calibri" w:hAnsi="Calibri"/>
          <w:noProof/>
        </w:rPr>
      </w:pPr>
      <w:r w:rsidRPr="00131217">
        <w:rPr>
          <w:rFonts w:ascii="Calibri" w:hAnsi="Calibri"/>
          <w:noProof/>
        </w:rPr>
        <w:t>[23]</w:t>
      </w:r>
      <w:r w:rsidRPr="00131217">
        <w:rPr>
          <w:rFonts w:ascii="Calibri" w:hAnsi="Calibri"/>
          <w:noProof/>
        </w:rPr>
        <w:tab/>
        <w:t>Wikipedia contributors, “Neuroplasticity,” 2014. [Online]. Available: http://en.wikipedia.org/w/index.php?title=Neuroplasticity&amp;oldid=594594354. [Accessed: 21-Feb-2014].</w:t>
      </w:r>
    </w:p>
    <w:p w:rsidR="0021455B" w:rsidRPr="00131217" w:rsidRDefault="0021455B">
      <w:pPr>
        <w:pStyle w:val="NormalWeb"/>
        <w:ind w:left="640" w:hanging="640"/>
        <w:divId w:val="1166819131"/>
        <w:rPr>
          <w:rFonts w:ascii="Calibri" w:hAnsi="Calibri"/>
          <w:noProof/>
        </w:rPr>
      </w:pPr>
      <w:r w:rsidRPr="00131217">
        <w:rPr>
          <w:rFonts w:ascii="Calibri" w:hAnsi="Calibri"/>
          <w:noProof/>
        </w:rPr>
        <w:t>[24]</w:t>
      </w:r>
      <w:r w:rsidRPr="00131217">
        <w:rPr>
          <w:rFonts w:ascii="Calibri" w:hAnsi="Calibri"/>
          <w:noProof/>
        </w:rPr>
        <w:tab/>
        <w:t>Y. Ben-Tsvi, “IOIO Documentation,” 2012. .</w:t>
      </w:r>
    </w:p>
    <w:p w:rsidR="0021455B" w:rsidRPr="00131217" w:rsidRDefault="0021455B">
      <w:pPr>
        <w:pStyle w:val="NormalWeb"/>
        <w:ind w:left="640" w:hanging="640"/>
        <w:divId w:val="1166819131"/>
        <w:rPr>
          <w:rFonts w:ascii="Calibri" w:hAnsi="Calibri"/>
          <w:noProof/>
        </w:rPr>
      </w:pPr>
      <w:r w:rsidRPr="00131217">
        <w:rPr>
          <w:rFonts w:ascii="Calibri" w:hAnsi="Calibri"/>
          <w:noProof/>
        </w:rPr>
        <w:t>[25]</w:t>
      </w:r>
      <w:r w:rsidRPr="00131217">
        <w:rPr>
          <w:rFonts w:ascii="Calibri" w:hAnsi="Calibri"/>
          <w:noProof/>
        </w:rPr>
        <w:tab/>
        <w:t>Sparkfun, “Surface Transducer - Small.” [Online]. Available: https://www.sparkfun.com/products/10917.</w:t>
      </w:r>
    </w:p>
    <w:p w:rsidR="0021455B" w:rsidRPr="00131217" w:rsidRDefault="0021455B">
      <w:pPr>
        <w:pStyle w:val="NormalWeb"/>
        <w:ind w:left="640" w:hanging="640"/>
        <w:divId w:val="1166819131"/>
        <w:rPr>
          <w:rFonts w:ascii="Calibri" w:hAnsi="Calibri"/>
          <w:noProof/>
        </w:rPr>
      </w:pPr>
      <w:r w:rsidRPr="00131217">
        <w:rPr>
          <w:rFonts w:ascii="Calibri" w:hAnsi="Calibri"/>
          <w:noProof/>
        </w:rPr>
        <w:t>[26]</w:t>
      </w:r>
      <w:r w:rsidRPr="00131217">
        <w:rPr>
          <w:rFonts w:ascii="Calibri" w:hAnsi="Calibri"/>
          <w:noProof/>
        </w:rPr>
        <w:tab/>
        <w:t xml:space="preserve">P. Bach-y-Rita, C. C. Collins, F. A. Saunders, B. White, and L. Scadden, “Vision substitution by tactile image projection.,” </w:t>
      </w:r>
      <w:r w:rsidRPr="00131217">
        <w:rPr>
          <w:rFonts w:ascii="Calibri" w:hAnsi="Calibri"/>
          <w:i/>
          <w:iCs/>
          <w:noProof/>
        </w:rPr>
        <w:t>Nature</w:t>
      </w:r>
      <w:r w:rsidRPr="00131217">
        <w:rPr>
          <w:rFonts w:ascii="Calibri" w:hAnsi="Calibri"/>
          <w:noProof/>
        </w:rPr>
        <w:t>, vol. 221, pp. 963–964, 1969.</w:t>
      </w:r>
    </w:p>
    <w:p w:rsidR="0021455B" w:rsidRPr="00131217" w:rsidRDefault="0021455B">
      <w:pPr>
        <w:pStyle w:val="NormalWeb"/>
        <w:ind w:left="640" w:hanging="640"/>
        <w:divId w:val="1166819131"/>
        <w:rPr>
          <w:rFonts w:ascii="Calibri" w:hAnsi="Calibri"/>
          <w:noProof/>
        </w:rPr>
      </w:pPr>
      <w:r w:rsidRPr="00131217">
        <w:rPr>
          <w:rFonts w:ascii="Calibri" w:hAnsi="Calibri"/>
          <w:noProof/>
        </w:rPr>
        <w:t>[27]</w:t>
      </w:r>
      <w:r w:rsidRPr="00131217">
        <w:rPr>
          <w:rFonts w:ascii="Calibri" w:hAnsi="Calibri"/>
          <w:noProof/>
        </w:rPr>
        <w:tab/>
        <w:t>M. Sung and A. S. Pentland, “PokerMetrics : Stress and Lie Detection through Non-Invasive Physiological Sensing.”</w:t>
      </w:r>
    </w:p>
    <w:p w:rsidR="0021455B" w:rsidRPr="00131217" w:rsidRDefault="0021455B">
      <w:pPr>
        <w:pStyle w:val="NormalWeb"/>
        <w:ind w:left="640" w:hanging="640"/>
        <w:divId w:val="1166819131"/>
        <w:rPr>
          <w:rFonts w:ascii="Calibri" w:hAnsi="Calibri"/>
          <w:noProof/>
        </w:rPr>
      </w:pPr>
      <w:r w:rsidRPr="00131217">
        <w:rPr>
          <w:rFonts w:ascii="Calibri" w:hAnsi="Calibri"/>
          <w:noProof/>
        </w:rPr>
        <w:lastRenderedPageBreak/>
        <w:t>[28]</w:t>
      </w:r>
      <w:r w:rsidRPr="00131217">
        <w:rPr>
          <w:rFonts w:ascii="Calibri" w:hAnsi="Calibri"/>
          <w:noProof/>
        </w:rPr>
        <w:tab/>
        <w:t xml:space="preserve">W. Contributors, “Liar’s dice,” </w:t>
      </w:r>
      <w:r w:rsidRPr="00131217">
        <w:rPr>
          <w:rFonts w:ascii="Calibri" w:hAnsi="Calibri"/>
          <w:i/>
          <w:iCs/>
          <w:noProof/>
        </w:rPr>
        <w:t>Wikipedia, The Free Encyclopedia.</w:t>
      </w:r>
      <w:r w:rsidRPr="00131217">
        <w:rPr>
          <w:rFonts w:ascii="Calibri" w:hAnsi="Calibri"/>
          <w:noProof/>
        </w:rPr>
        <w:t xml:space="preserve">, 2014. [Online]. Available: http://en.wikipedia.org/w/index.php?title=Liar%27s_dice&amp;oldid=627905730. </w:t>
      </w:r>
    </w:p>
    <w:p w:rsidR="00DE591C" w:rsidRPr="00131217" w:rsidRDefault="00525CF9" w:rsidP="0021455B">
      <w:pPr>
        <w:pStyle w:val="NormalWeb"/>
        <w:ind w:left="640" w:hanging="640"/>
        <w:divId w:val="486635060"/>
      </w:pPr>
      <w:r w:rsidRPr="00131217">
        <w:fldChar w:fldCharType="end"/>
      </w:r>
      <w:r w:rsidR="00513878" w:rsidRPr="00131217">
        <w:br w:type="page"/>
      </w:r>
    </w:p>
    <w:p w:rsidR="007D75E4" w:rsidRPr="00131217" w:rsidRDefault="007D75E4" w:rsidP="007D75E4">
      <w:pPr>
        <w:pStyle w:val="Heading1"/>
      </w:pPr>
      <w:bookmarkStart w:id="119" w:name="_Toc404432837"/>
      <w:r w:rsidRPr="00131217">
        <w:lastRenderedPageBreak/>
        <w:t>Non-Cited Bibliography</w:t>
      </w:r>
      <w:bookmarkEnd w:id="119"/>
    </w:p>
    <w:p w:rsidR="00DE591C" w:rsidRPr="00131217" w:rsidRDefault="00DE591C" w:rsidP="00DE591C">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110" w:history="1">
        <w:r w:rsidR="007D75E4" w:rsidRPr="00131217">
          <w:t>http://www.worldscientific.com/doi/abs/10.1142/S0219635205001002</w:t>
        </w:r>
      </w:hyperlink>
      <w:r w:rsidRPr="00131217">
        <w:rPr>
          <w:rFonts w:ascii="Calibri" w:hAnsi="Calibri" w:cs="Calibri"/>
          <w:noProof/>
          <w:szCs w:val="24"/>
        </w:rPr>
        <w:t>.</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Spirkovska, Lilly. 2013. “Summary of Tactile User Interfaces Techniques and Systems.” Accessed August 6. http://citeseerx.ist.psu.edu/viewdoc/summary?doi=10.1.1.102.6863.</w:t>
      </w:r>
    </w:p>
    <w:p w:rsidR="007D75E4" w:rsidRPr="00131217" w:rsidRDefault="00C42023" w:rsidP="00C42023">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131217" w:rsidRDefault="00E85211" w:rsidP="00E85211">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131217" w:rsidRDefault="005A3E65" w:rsidP="005A3E65">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131217" w:rsidRDefault="00497473" w:rsidP="00497473">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Pr="00131217" w:rsidRDefault="00254850" w:rsidP="000624A1">
      <w:pPr>
        <w:spacing w:before="100" w:beforeAutospacing="1" w:after="100" w:afterAutospacing="1" w:line="240" w:lineRule="auto"/>
        <w:ind w:left="480" w:hanging="480"/>
        <w:jc w:val="left"/>
      </w:pPr>
      <w:r w:rsidRPr="00131217">
        <w:rPr>
          <w:rFonts w:ascii="Calibri" w:hAnsi="Calibri" w:cs="Calibri"/>
          <w:noProof/>
          <w:szCs w:val="24"/>
        </w:rPr>
        <w:t>Kramer, Gregory, Terri Bonebright, and John H Flowers. 2010. “Sonification Report : Status of the Field and Research Agenda.”</w:t>
      </w:r>
    </w:p>
    <w:p w:rsidR="00DE591C" w:rsidRPr="00131217" w:rsidRDefault="00DE591C">
      <w:pPr>
        <w:rPr>
          <w:smallCaps/>
          <w:spacing w:val="5"/>
          <w:sz w:val="32"/>
          <w:szCs w:val="32"/>
        </w:rPr>
      </w:pPr>
      <w:r w:rsidRPr="00131217">
        <w:br w:type="page"/>
      </w:r>
    </w:p>
    <w:p w:rsidR="001448A7" w:rsidRPr="00131217" w:rsidRDefault="00513878" w:rsidP="00513878">
      <w:pPr>
        <w:pStyle w:val="Heading1"/>
      </w:pPr>
      <w:bookmarkStart w:id="120" w:name="_Toc404432838"/>
      <w:r w:rsidRPr="00131217">
        <w:lastRenderedPageBreak/>
        <w:t>Bio</w:t>
      </w:r>
      <w:bookmarkEnd w:id="120"/>
    </w:p>
    <w:p w:rsidR="00BF4F0C" w:rsidRPr="00131217" w:rsidRDefault="00BF4F0C" w:rsidP="00BF4F0C">
      <w:pPr>
        <w:pStyle w:val="Heading2"/>
      </w:pPr>
      <w:bookmarkStart w:id="121" w:name="_Toc404432839"/>
      <w:r w:rsidRPr="00131217">
        <w:t>Santiago Eloy Alfaro</w:t>
      </w:r>
      <w:bookmarkEnd w:id="121"/>
    </w:p>
    <w:p w:rsidR="00BF4F0C" w:rsidRPr="00131217" w:rsidRDefault="00474A3F" w:rsidP="00BF4F0C">
      <w:r w:rsidRPr="00131217">
        <w:t xml:space="preserve">Santiago </w:t>
      </w:r>
      <w:r w:rsidR="001C4BA5" w:rsidRPr="00131217">
        <w:t xml:space="preserve">has </w:t>
      </w:r>
      <w:r w:rsidRPr="00131217">
        <w:t>r</w:t>
      </w:r>
      <w:r w:rsidR="00BF4F0C" w:rsidRPr="00131217">
        <w:t>eceived a B. in Industrial Design</w:t>
      </w:r>
      <w:r w:rsidRPr="00131217">
        <w:t xml:space="preserve"> from </w:t>
      </w:r>
      <w:r w:rsidR="001C4BA5" w:rsidRPr="00131217">
        <w:t xml:space="preserve">the “Universidad Jorge </w:t>
      </w:r>
      <w:proofErr w:type="spellStart"/>
      <w:r w:rsidR="001C4BA5" w:rsidRPr="00131217">
        <w:t>Tadeo</w:t>
      </w:r>
      <w:proofErr w:type="spellEnd"/>
      <w:r w:rsidR="001C4BA5" w:rsidRPr="00131217">
        <w:t xml:space="preserve"> Lozano” in Bogotá, Colombia in 2003</w:t>
      </w:r>
      <w:r w:rsidRPr="00131217">
        <w:t>, a Master in Industrial Design from the</w:t>
      </w:r>
      <w:r w:rsidR="001C4BA5" w:rsidRPr="00131217">
        <w:t xml:space="preserve"> “Rhode Island School of Design” in </w:t>
      </w:r>
      <w:r w:rsidRPr="00131217">
        <w:t>2007 and a S.M. in Media Technology from MIT in 2010. During his time before MIT Santiago worked in areas as varied as Media Broadcasting, Architecture and Education. During his master at the Media Lab, he started to look into the interface</w:t>
      </w:r>
      <w:r w:rsidR="00B82B13" w:rsidRPr="00131217">
        <w:t>s</w:t>
      </w:r>
      <w:r w:rsidRPr="00131217">
        <w:t xml:space="preserve"> between users and </w:t>
      </w:r>
      <w:r w:rsidR="001C4BA5" w:rsidRPr="00131217">
        <w:t xml:space="preserve">mobile devices </w:t>
      </w:r>
      <w:r w:rsidRPr="00131217">
        <w:t>with an emphasis on video storytelling. He has also taught courses on fabrication and design.</w:t>
      </w:r>
    </w:p>
    <w:sectPr w:rsidR="00BF4F0C" w:rsidRPr="00131217" w:rsidSect="00B2178E">
      <w:footerReference w:type="default" r:id="rId1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570AC" w:rsidRDefault="000570AC" w:rsidP="00C23F63">
      <w:pPr>
        <w:spacing w:after="0" w:line="240" w:lineRule="auto"/>
      </w:pPr>
      <w:r>
        <w:separator/>
      </w:r>
    </w:p>
  </w:endnote>
  <w:endnote w:type="continuationSeparator" w:id="0">
    <w:p w:rsidR="000570AC" w:rsidRDefault="000570AC"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921927" w:rsidRDefault="00921927">
        <w:pPr>
          <w:pStyle w:val="Footer"/>
          <w:jc w:val="center"/>
        </w:pPr>
        <w:r>
          <w:fldChar w:fldCharType="begin"/>
        </w:r>
        <w:r>
          <w:instrText xml:space="preserve"> PAGE   \* MERGEFORMAT </w:instrText>
        </w:r>
        <w:r>
          <w:fldChar w:fldCharType="separate"/>
        </w:r>
        <w:r w:rsidR="00192737">
          <w:rPr>
            <w:noProof/>
          </w:rPr>
          <w:t>57</w:t>
        </w:r>
        <w:r>
          <w:rPr>
            <w:noProof/>
          </w:rPr>
          <w:fldChar w:fldCharType="end"/>
        </w:r>
      </w:p>
    </w:sdtContent>
  </w:sdt>
  <w:p w:rsidR="00921927" w:rsidRDefault="009219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570AC" w:rsidRDefault="000570AC" w:rsidP="00C23F63">
      <w:pPr>
        <w:spacing w:after="0" w:line="240" w:lineRule="auto"/>
      </w:pPr>
      <w:r>
        <w:separator/>
      </w:r>
    </w:p>
  </w:footnote>
  <w:footnote w:type="continuationSeparator" w:id="0">
    <w:p w:rsidR="000570AC" w:rsidRDefault="000570AC" w:rsidP="00C23F63">
      <w:pPr>
        <w:spacing w:after="0" w:line="240" w:lineRule="auto"/>
      </w:pPr>
      <w:r>
        <w:continuationSeparator/>
      </w:r>
    </w:p>
  </w:footnote>
  <w:footnote w:id="1">
    <w:p w:rsidR="00921927" w:rsidRDefault="00921927" w:rsidP="00C50A65">
      <w:r w:rsidRPr="00C50A65">
        <w:rPr>
          <w:rStyle w:val="FootnoteReference"/>
          <w:sz w:val="18"/>
        </w:rPr>
        <w:footnoteRef/>
      </w:r>
      <w:r w:rsidRPr="00C50A65">
        <w:rPr>
          <w:sz w:val="18"/>
        </w:rPr>
        <w:t xml:space="preserve"> With my advisor V. Michael </w:t>
      </w:r>
      <w:proofErr w:type="spellStart"/>
      <w:r w:rsidRPr="00C50A65">
        <w:rPr>
          <w:sz w:val="18"/>
        </w:rPr>
        <w:t>Bove</w:t>
      </w:r>
      <w:proofErr w:type="spellEnd"/>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25116B"/>
    <w:multiLevelType w:val="hybridMultilevel"/>
    <w:tmpl w:val="C47A2D06"/>
    <w:lvl w:ilvl="0" w:tplc="1BF018A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98705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52025F"/>
    <w:multiLevelType w:val="hybridMultilevel"/>
    <w:tmpl w:val="2BE20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4ADD467B"/>
    <w:multiLevelType w:val="hybridMultilevel"/>
    <w:tmpl w:val="39D05F52"/>
    <w:lvl w:ilvl="0" w:tplc="7FE4C10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56846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DAB2D3A"/>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9DE27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465E67"/>
    <w:multiLevelType w:val="hybridMultilevel"/>
    <w:tmpl w:val="C2C6D4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F301A7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7"/>
  </w:num>
  <w:num w:numId="3">
    <w:abstractNumId w:val="1"/>
  </w:num>
  <w:num w:numId="4">
    <w:abstractNumId w:val="5"/>
  </w:num>
  <w:num w:numId="5">
    <w:abstractNumId w:val="6"/>
  </w:num>
  <w:num w:numId="6">
    <w:abstractNumId w:val="9"/>
  </w:num>
  <w:num w:numId="7">
    <w:abstractNumId w:val="0"/>
  </w:num>
  <w:num w:numId="8">
    <w:abstractNumId w:val="2"/>
  </w:num>
  <w:num w:numId="9">
    <w:abstractNumId w:val="4"/>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04ACB"/>
    <w:rsid w:val="00005C5A"/>
    <w:rsid w:val="00012811"/>
    <w:rsid w:val="00012AF7"/>
    <w:rsid w:val="00014E48"/>
    <w:rsid w:val="00015463"/>
    <w:rsid w:val="00015DBF"/>
    <w:rsid w:val="00016F7B"/>
    <w:rsid w:val="00017318"/>
    <w:rsid w:val="00017457"/>
    <w:rsid w:val="00017618"/>
    <w:rsid w:val="00027F30"/>
    <w:rsid w:val="000303AC"/>
    <w:rsid w:val="00033466"/>
    <w:rsid w:val="0003363C"/>
    <w:rsid w:val="00036F77"/>
    <w:rsid w:val="00040F6E"/>
    <w:rsid w:val="00041CF1"/>
    <w:rsid w:val="00046259"/>
    <w:rsid w:val="000531EF"/>
    <w:rsid w:val="0005458F"/>
    <w:rsid w:val="000570AC"/>
    <w:rsid w:val="000624A1"/>
    <w:rsid w:val="000630E4"/>
    <w:rsid w:val="000645D1"/>
    <w:rsid w:val="00072BF1"/>
    <w:rsid w:val="00076864"/>
    <w:rsid w:val="00080413"/>
    <w:rsid w:val="00081FBE"/>
    <w:rsid w:val="00082EAC"/>
    <w:rsid w:val="00086F41"/>
    <w:rsid w:val="000A4982"/>
    <w:rsid w:val="000A5CE0"/>
    <w:rsid w:val="000A7A97"/>
    <w:rsid w:val="000B24A3"/>
    <w:rsid w:val="000B3040"/>
    <w:rsid w:val="000B39EE"/>
    <w:rsid w:val="000C2714"/>
    <w:rsid w:val="000C329E"/>
    <w:rsid w:val="000C3E8C"/>
    <w:rsid w:val="000C5ADD"/>
    <w:rsid w:val="000D0A45"/>
    <w:rsid w:val="000D35DE"/>
    <w:rsid w:val="000E245F"/>
    <w:rsid w:val="000E7418"/>
    <w:rsid w:val="000F0600"/>
    <w:rsid w:val="000F0DA5"/>
    <w:rsid w:val="000F36DA"/>
    <w:rsid w:val="000F70F2"/>
    <w:rsid w:val="00100B77"/>
    <w:rsid w:val="0010603E"/>
    <w:rsid w:val="00106A98"/>
    <w:rsid w:val="00111E7B"/>
    <w:rsid w:val="001132A3"/>
    <w:rsid w:val="00115565"/>
    <w:rsid w:val="001166D5"/>
    <w:rsid w:val="00117AC8"/>
    <w:rsid w:val="00120134"/>
    <w:rsid w:val="00120443"/>
    <w:rsid w:val="00124480"/>
    <w:rsid w:val="00124729"/>
    <w:rsid w:val="00124CCD"/>
    <w:rsid w:val="00131217"/>
    <w:rsid w:val="001346AF"/>
    <w:rsid w:val="001349DB"/>
    <w:rsid w:val="001356D0"/>
    <w:rsid w:val="001448A7"/>
    <w:rsid w:val="00152E09"/>
    <w:rsid w:val="001536F4"/>
    <w:rsid w:val="00155B89"/>
    <w:rsid w:val="0017203F"/>
    <w:rsid w:val="00173E3F"/>
    <w:rsid w:val="00175104"/>
    <w:rsid w:val="0017580E"/>
    <w:rsid w:val="00183F63"/>
    <w:rsid w:val="00192737"/>
    <w:rsid w:val="00194615"/>
    <w:rsid w:val="00194C46"/>
    <w:rsid w:val="00195B3F"/>
    <w:rsid w:val="001962AB"/>
    <w:rsid w:val="001A52C7"/>
    <w:rsid w:val="001B6904"/>
    <w:rsid w:val="001C2698"/>
    <w:rsid w:val="001C4BA5"/>
    <w:rsid w:val="001C60A1"/>
    <w:rsid w:val="001C61AB"/>
    <w:rsid w:val="001C71B5"/>
    <w:rsid w:val="001D1D3A"/>
    <w:rsid w:val="001D47B2"/>
    <w:rsid w:val="001D5524"/>
    <w:rsid w:val="001D7A6F"/>
    <w:rsid w:val="001E11AE"/>
    <w:rsid w:val="001E1938"/>
    <w:rsid w:val="001E3193"/>
    <w:rsid w:val="001E7867"/>
    <w:rsid w:val="001F035F"/>
    <w:rsid w:val="001F156F"/>
    <w:rsid w:val="0020009E"/>
    <w:rsid w:val="00201024"/>
    <w:rsid w:val="00203546"/>
    <w:rsid w:val="002067E5"/>
    <w:rsid w:val="0020690D"/>
    <w:rsid w:val="00207A08"/>
    <w:rsid w:val="0021172E"/>
    <w:rsid w:val="00211839"/>
    <w:rsid w:val="00211B18"/>
    <w:rsid w:val="00212FBD"/>
    <w:rsid w:val="0021455B"/>
    <w:rsid w:val="00227C40"/>
    <w:rsid w:val="00230263"/>
    <w:rsid w:val="002318D8"/>
    <w:rsid w:val="00231BEF"/>
    <w:rsid w:val="00232125"/>
    <w:rsid w:val="0024334E"/>
    <w:rsid w:val="0024501D"/>
    <w:rsid w:val="00246D07"/>
    <w:rsid w:val="00254850"/>
    <w:rsid w:val="00255CDE"/>
    <w:rsid w:val="00256590"/>
    <w:rsid w:val="002659D5"/>
    <w:rsid w:val="002801F7"/>
    <w:rsid w:val="00281FB8"/>
    <w:rsid w:val="0028327C"/>
    <w:rsid w:val="00284746"/>
    <w:rsid w:val="0028482E"/>
    <w:rsid w:val="002856B9"/>
    <w:rsid w:val="00286682"/>
    <w:rsid w:val="002908A4"/>
    <w:rsid w:val="002A218D"/>
    <w:rsid w:val="002A7212"/>
    <w:rsid w:val="002B0DB5"/>
    <w:rsid w:val="002B10AA"/>
    <w:rsid w:val="002B7FB5"/>
    <w:rsid w:val="002C182B"/>
    <w:rsid w:val="002C69BE"/>
    <w:rsid w:val="002D0952"/>
    <w:rsid w:val="002D2859"/>
    <w:rsid w:val="002D39A7"/>
    <w:rsid w:val="002D64C9"/>
    <w:rsid w:val="002E5147"/>
    <w:rsid w:val="002F6747"/>
    <w:rsid w:val="002F678D"/>
    <w:rsid w:val="00300C8E"/>
    <w:rsid w:val="00301959"/>
    <w:rsid w:val="003044D4"/>
    <w:rsid w:val="0031573D"/>
    <w:rsid w:val="00315840"/>
    <w:rsid w:val="00325329"/>
    <w:rsid w:val="003312D6"/>
    <w:rsid w:val="00331B5D"/>
    <w:rsid w:val="0033241A"/>
    <w:rsid w:val="00333297"/>
    <w:rsid w:val="00334266"/>
    <w:rsid w:val="0033774A"/>
    <w:rsid w:val="00343DBC"/>
    <w:rsid w:val="003450B5"/>
    <w:rsid w:val="0035113F"/>
    <w:rsid w:val="00353B82"/>
    <w:rsid w:val="00360B5C"/>
    <w:rsid w:val="00366838"/>
    <w:rsid w:val="003700CC"/>
    <w:rsid w:val="00375637"/>
    <w:rsid w:val="00375A7F"/>
    <w:rsid w:val="00376163"/>
    <w:rsid w:val="003771B8"/>
    <w:rsid w:val="00382723"/>
    <w:rsid w:val="003914C8"/>
    <w:rsid w:val="003914D7"/>
    <w:rsid w:val="00394C6F"/>
    <w:rsid w:val="0039550B"/>
    <w:rsid w:val="003962FA"/>
    <w:rsid w:val="003A19D7"/>
    <w:rsid w:val="003A21B1"/>
    <w:rsid w:val="003A4AFB"/>
    <w:rsid w:val="003A7EF3"/>
    <w:rsid w:val="003C28DD"/>
    <w:rsid w:val="003C417B"/>
    <w:rsid w:val="003C65A3"/>
    <w:rsid w:val="003D7EDB"/>
    <w:rsid w:val="003E028C"/>
    <w:rsid w:val="003E6E10"/>
    <w:rsid w:val="003E79A1"/>
    <w:rsid w:val="003F0920"/>
    <w:rsid w:val="003F277A"/>
    <w:rsid w:val="003F5B23"/>
    <w:rsid w:val="003F6082"/>
    <w:rsid w:val="00402A8B"/>
    <w:rsid w:val="004101AF"/>
    <w:rsid w:val="00421785"/>
    <w:rsid w:val="00421799"/>
    <w:rsid w:val="00424FAF"/>
    <w:rsid w:val="004303C0"/>
    <w:rsid w:val="0043373A"/>
    <w:rsid w:val="00443CCB"/>
    <w:rsid w:val="00445478"/>
    <w:rsid w:val="0044590D"/>
    <w:rsid w:val="004504CF"/>
    <w:rsid w:val="00466CDF"/>
    <w:rsid w:val="00471645"/>
    <w:rsid w:val="0047309D"/>
    <w:rsid w:val="00473689"/>
    <w:rsid w:val="0047372E"/>
    <w:rsid w:val="00474A3F"/>
    <w:rsid w:val="00475673"/>
    <w:rsid w:val="004858F3"/>
    <w:rsid w:val="0049049C"/>
    <w:rsid w:val="004907CA"/>
    <w:rsid w:val="0049120C"/>
    <w:rsid w:val="00494E5F"/>
    <w:rsid w:val="00497473"/>
    <w:rsid w:val="004A08B8"/>
    <w:rsid w:val="004A13DA"/>
    <w:rsid w:val="004A16DC"/>
    <w:rsid w:val="004A1763"/>
    <w:rsid w:val="004A5B02"/>
    <w:rsid w:val="004B26E9"/>
    <w:rsid w:val="004B750C"/>
    <w:rsid w:val="004B75B6"/>
    <w:rsid w:val="004C1131"/>
    <w:rsid w:val="004C1688"/>
    <w:rsid w:val="004C200F"/>
    <w:rsid w:val="004C403A"/>
    <w:rsid w:val="004D1076"/>
    <w:rsid w:val="004D618B"/>
    <w:rsid w:val="004E714D"/>
    <w:rsid w:val="004E742E"/>
    <w:rsid w:val="004F053E"/>
    <w:rsid w:val="004F1B29"/>
    <w:rsid w:val="004F1B38"/>
    <w:rsid w:val="004F2708"/>
    <w:rsid w:val="004F2802"/>
    <w:rsid w:val="004F551D"/>
    <w:rsid w:val="005005D2"/>
    <w:rsid w:val="0050601B"/>
    <w:rsid w:val="00510AF3"/>
    <w:rsid w:val="00513878"/>
    <w:rsid w:val="0051560A"/>
    <w:rsid w:val="00515B2D"/>
    <w:rsid w:val="00522039"/>
    <w:rsid w:val="00522725"/>
    <w:rsid w:val="00525CF9"/>
    <w:rsid w:val="00530219"/>
    <w:rsid w:val="00543ECA"/>
    <w:rsid w:val="00546A85"/>
    <w:rsid w:val="00547350"/>
    <w:rsid w:val="005549ED"/>
    <w:rsid w:val="005604F7"/>
    <w:rsid w:val="00561176"/>
    <w:rsid w:val="00564409"/>
    <w:rsid w:val="00565135"/>
    <w:rsid w:val="005653A1"/>
    <w:rsid w:val="00566462"/>
    <w:rsid w:val="0056784D"/>
    <w:rsid w:val="005720D6"/>
    <w:rsid w:val="00574170"/>
    <w:rsid w:val="00580DCD"/>
    <w:rsid w:val="0058262E"/>
    <w:rsid w:val="00584431"/>
    <w:rsid w:val="005925B5"/>
    <w:rsid w:val="00594419"/>
    <w:rsid w:val="0059676A"/>
    <w:rsid w:val="005A2D09"/>
    <w:rsid w:val="005A3E65"/>
    <w:rsid w:val="005B0BB8"/>
    <w:rsid w:val="005B2F69"/>
    <w:rsid w:val="005B4148"/>
    <w:rsid w:val="005C0DE0"/>
    <w:rsid w:val="005C311B"/>
    <w:rsid w:val="005C379A"/>
    <w:rsid w:val="005D6E8F"/>
    <w:rsid w:val="005E366C"/>
    <w:rsid w:val="005F0C34"/>
    <w:rsid w:val="005F1A3E"/>
    <w:rsid w:val="005F3622"/>
    <w:rsid w:val="006036A6"/>
    <w:rsid w:val="00603B17"/>
    <w:rsid w:val="006063AD"/>
    <w:rsid w:val="006101CE"/>
    <w:rsid w:val="006107F6"/>
    <w:rsid w:val="00613AD0"/>
    <w:rsid w:val="00614829"/>
    <w:rsid w:val="00621BBB"/>
    <w:rsid w:val="00625435"/>
    <w:rsid w:val="006344A0"/>
    <w:rsid w:val="0063665E"/>
    <w:rsid w:val="006371AC"/>
    <w:rsid w:val="00660AB6"/>
    <w:rsid w:val="006613CD"/>
    <w:rsid w:val="006647BB"/>
    <w:rsid w:val="006665BE"/>
    <w:rsid w:val="006676FC"/>
    <w:rsid w:val="0067265E"/>
    <w:rsid w:val="00672711"/>
    <w:rsid w:val="00673F93"/>
    <w:rsid w:val="00682882"/>
    <w:rsid w:val="006848F4"/>
    <w:rsid w:val="0068611F"/>
    <w:rsid w:val="006864B9"/>
    <w:rsid w:val="0069165C"/>
    <w:rsid w:val="006939FC"/>
    <w:rsid w:val="006941C7"/>
    <w:rsid w:val="006957AF"/>
    <w:rsid w:val="00695E9D"/>
    <w:rsid w:val="006A21F8"/>
    <w:rsid w:val="006A38CF"/>
    <w:rsid w:val="006A3B61"/>
    <w:rsid w:val="006A7890"/>
    <w:rsid w:val="006B2A53"/>
    <w:rsid w:val="006C1C8A"/>
    <w:rsid w:val="006C399E"/>
    <w:rsid w:val="006E45DD"/>
    <w:rsid w:val="006E5713"/>
    <w:rsid w:val="006E64AB"/>
    <w:rsid w:val="006E7D58"/>
    <w:rsid w:val="006F00B6"/>
    <w:rsid w:val="006F552A"/>
    <w:rsid w:val="00703552"/>
    <w:rsid w:val="00704625"/>
    <w:rsid w:val="0071166F"/>
    <w:rsid w:val="00712219"/>
    <w:rsid w:val="00716AC3"/>
    <w:rsid w:val="007205E0"/>
    <w:rsid w:val="00722B0E"/>
    <w:rsid w:val="00724E6B"/>
    <w:rsid w:val="0072574B"/>
    <w:rsid w:val="00727F47"/>
    <w:rsid w:val="00732882"/>
    <w:rsid w:val="007474CC"/>
    <w:rsid w:val="00753A00"/>
    <w:rsid w:val="0075424F"/>
    <w:rsid w:val="00755575"/>
    <w:rsid w:val="00755BD6"/>
    <w:rsid w:val="007565C2"/>
    <w:rsid w:val="0075671D"/>
    <w:rsid w:val="0075740A"/>
    <w:rsid w:val="00760EC0"/>
    <w:rsid w:val="00761D86"/>
    <w:rsid w:val="00762413"/>
    <w:rsid w:val="007641B2"/>
    <w:rsid w:val="007657A7"/>
    <w:rsid w:val="00770A0C"/>
    <w:rsid w:val="00772602"/>
    <w:rsid w:val="007727AB"/>
    <w:rsid w:val="007729F3"/>
    <w:rsid w:val="007737E7"/>
    <w:rsid w:val="00776348"/>
    <w:rsid w:val="007765CF"/>
    <w:rsid w:val="0079355A"/>
    <w:rsid w:val="007954F4"/>
    <w:rsid w:val="0079558C"/>
    <w:rsid w:val="00795D80"/>
    <w:rsid w:val="00797E32"/>
    <w:rsid w:val="007A0B24"/>
    <w:rsid w:val="007A226D"/>
    <w:rsid w:val="007B1E93"/>
    <w:rsid w:val="007C040F"/>
    <w:rsid w:val="007C77B6"/>
    <w:rsid w:val="007D4E67"/>
    <w:rsid w:val="007D525F"/>
    <w:rsid w:val="007D75E4"/>
    <w:rsid w:val="007E0B9C"/>
    <w:rsid w:val="007E6667"/>
    <w:rsid w:val="007E70C1"/>
    <w:rsid w:val="007F1C90"/>
    <w:rsid w:val="007F1EFE"/>
    <w:rsid w:val="007F21DE"/>
    <w:rsid w:val="007F43BB"/>
    <w:rsid w:val="007F5CCB"/>
    <w:rsid w:val="00827BFD"/>
    <w:rsid w:val="00831DB7"/>
    <w:rsid w:val="00840FBD"/>
    <w:rsid w:val="00841375"/>
    <w:rsid w:val="00847DED"/>
    <w:rsid w:val="008515AC"/>
    <w:rsid w:val="00857C60"/>
    <w:rsid w:val="00862857"/>
    <w:rsid w:val="008670F0"/>
    <w:rsid w:val="0088448A"/>
    <w:rsid w:val="00887708"/>
    <w:rsid w:val="00890044"/>
    <w:rsid w:val="00892710"/>
    <w:rsid w:val="008954DF"/>
    <w:rsid w:val="00897831"/>
    <w:rsid w:val="008A0FCA"/>
    <w:rsid w:val="008A2A91"/>
    <w:rsid w:val="008A4F32"/>
    <w:rsid w:val="008A7850"/>
    <w:rsid w:val="008B017B"/>
    <w:rsid w:val="008B24CB"/>
    <w:rsid w:val="008B3191"/>
    <w:rsid w:val="008B5473"/>
    <w:rsid w:val="008C17B4"/>
    <w:rsid w:val="008C6F68"/>
    <w:rsid w:val="008D5118"/>
    <w:rsid w:val="008D559E"/>
    <w:rsid w:val="008E0EE5"/>
    <w:rsid w:val="008E237F"/>
    <w:rsid w:val="008E5A8E"/>
    <w:rsid w:val="008E5E2A"/>
    <w:rsid w:val="008F0BCA"/>
    <w:rsid w:val="008F1C0A"/>
    <w:rsid w:val="008F699C"/>
    <w:rsid w:val="00902C82"/>
    <w:rsid w:val="00911CDD"/>
    <w:rsid w:val="00914726"/>
    <w:rsid w:val="00921927"/>
    <w:rsid w:val="009344BB"/>
    <w:rsid w:val="00942036"/>
    <w:rsid w:val="00953BC1"/>
    <w:rsid w:val="00953F93"/>
    <w:rsid w:val="009606D2"/>
    <w:rsid w:val="00970376"/>
    <w:rsid w:val="00974267"/>
    <w:rsid w:val="00993756"/>
    <w:rsid w:val="009A08A5"/>
    <w:rsid w:val="009A6A4F"/>
    <w:rsid w:val="009B3E48"/>
    <w:rsid w:val="009B58B5"/>
    <w:rsid w:val="009B5A13"/>
    <w:rsid w:val="009E082A"/>
    <w:rsid w:val="009E429B"/>
    <w:rsid w:val="009E4536"/>
    <w:rsid w:val="009E506C"/>
    <w:rsid w:val="009F6641"/>
    <w:rsid w:val="00A15330"/>
    <w:rsid w:val="00A16CB3"/>
    <w:rsid w:val="00A231EE"/>
    <w:rsid w:val="00A23CAD"/>
    <w:rsid w:val="00A2491B"/>
    <w:rsid w:val="00A3206B"/>
    <w:rsid w:val="00A32198"/>
    <w:rsid w:val="00A33954"/>
    <w:rsid w:val="00A33C5E"/>
    <w:rsid w:val="00A36D11"/>
    <w:rsid w:val="00A42427"/>
    <w:rsid w:val="00A478F5"/>
    <w:rsid w:val="00A50C5F"/>
    <w:rsid w:val="00A50F41"/>
    <w:rsid w:val="00A51060"/>
    <w:rsid w:val="00A5185F"/>
    <w:rsid w:val="00A6327F"/>
    <w:rsid w:val="00A66288"/>
    <w:rsid w:val="00A729C4"/>
    <w:rsid w:val="00A73050"/>
    <w:rsid w:val="00A920F2"/>
    <w:rsid w:val="00A931B2"/>
    <w:rsid w:val="00A940A7"/>
    <w:rsid w:val="00A964B1"/>
    <w:rsid w:val="00AA4456"/>
    <w:rsid w:val="00AA5519"/>
    <w:rsid w:val="00AA6151"/>
    <w:rsid w:val="00AB0434"/>
    <w:rsid w:val="00AB0B3C"/>
    <w:rsid w:val="00AB5679"/>
    <w:rsid w:val="00AC3196"/>
    <w:rsid w:val="00AC39CC"/>
    <w:rsid w:val="00AC4C24"/>
    <w:rsid w:val="00AC664D"/>
    <w:rsid w:val="00AC7330"/>
    <w:rsid w:val="00AD5175"/>
    <w:rsid w:val="00AD528A"/>
    <w:rsid w:val="00AD7CED"/>
    <w:rsid w:val="00AE0664"/>
    <w:rsid w:val="00AE59A5"/>
    <w:rsid w:val="00AE6064"/>
    <w:rsid w:val="00AE6B2D"/>
    <w:rsid w:val="00B0561A"/>
    <w:rsid w:val="00B06E7C"/>
    <w:rsid w:val="00B079C8"/>
    <w:rsid w:val="00B07BDC"/>
    <w:rsid w:val="00B153A7"/>
    <w:rsid w:val="00B2178E"/>
    <w:rsid w:val="00B32929"/>
    <w:rsid w:val="00B32CA3"/>
    <w:rsid w:val="00B41478"/>
    <w:rsid w:val="00B5045A"/>
    <w:rsid w:val="00B5257D"/>
    <w:rsid w:val="00B56C32"/>
    <w:rsid w:val="00B72306"/>
    <w:rsid w:val="00B76316"/>
    <w:rsid w:val="00B7681E"/>
    <w:rsid w:val="00B82B13"/>
    <w:rsid w:val="00B83DCF"/>
    <w:rsid w:val="00B83FE1"/>
    <w:rsid w:val="00B841A4"/>
    <w:rsid w:val="00BA3C76"/>
    <w:rsid w:val="00BA443E"/>
    <w:rsid w:val="00BA459D"/>
    <w:rsid w:val="00BB058B"/>
    <w:rsid w:val="00BB11C9"/>
    <w:rsid w:val="00BB6397"/>
    <w:rsid w:val="00BB7A2B"/>
    <w:rsid w:val="00BC0AD8"/>
    <w:rsid w:val="00BC0E26"/>
    <w:rsid w:val="00BC1937"/>
    <w:rsid w:val="00BC5043"/>
    <w:rsid w:val="00BC5703"/>
    <w:rsid w:val="00BD241B"/>
    <w:rsid w:val="00BE0778"/>
    <w:rsid w:val="00BE2601"/>
    <w:rsid w:val="00BE42CD"/>
    <w:rsid w:val="00BE4CC3"/>
    <w:rsid w:val="00BF07F5"/>
    <w:rsid w:val="00BF1320"/>
    <w:rsid w:val="00BF1322"/>
    <w:rsid w:val="00BF2A35"/>
    <w:rsid w:val="00BF2F20"/>
    <w:rsid w:val="00BF3680"/>
    <w:rsid w:val="00BF4D77"/>
    <w:rsid w:val="00BF4F0C"/>
    <w:rsid w:val="00C06619"/>
    <w:rsid w:val="00C06B67"/>
    <w:rsid w:val="00C23F63"/>
    <w:rsid w:val="00C41BC5"/>
    <w:rsid w:val="00C42023"/>
    <w:rsid w:val="00C431CF"/>
    <w:rsid w:val="00C43214"/>
    <w:rsid w:val="00C44A91"/>
    <w:rsid w:val="00C469F7"/>
    <w:rsid w:val="00C47773"/>
    <w:rsid w:val="00C50A65"/>
    <w:rsid w:val="00C521F9"/>
    <w:rsid w:val="00C56598"/>
    <w:rsid w:val="00C618DB"/>
    <w:rsid w:val="00C61940"/>
    <w:rsid w:val="00C62027"/>
    <w:rsid w:val="00C71192"/>
    <w:rsid w:val="00C757D9"/>
    <w:rsid w:val="00C75CDF"/>
    <w:rsid w:val="00C82892"/>
    <w:rsid w:val="00C86738"/>
    <w:rsid w:val="00C94633"/>
    <w:rsid w:val="00CA3D53"/>
    <w:rsid w:val="00CA600F"/>
    <w:rsid w:val="00CB5D10"/>
    <w:rsid w:val="00CB75BE"/>
    <w:rsid w:val="00CC3419"/>
    <w:rsid w:val="00CD591F"/>
    <w:rsid w:val="00CD678D"/>
    <w:rsid w:val="00CE5AFF"/>
    <w:rsid w:val="00CF0CC2"/>
    <w:rsid w:val="00CF355A"/>
    <w:rsid w:val="00D03080"/>
    <w:rsid w:val="00D03866"/>
    <w:rsid w:val="00D06489"/>
    <w:rsid w:val="00D07494"/>
    <w:rsid w:val="00D074D9"/>
    <w:rsid w:val="00D07BAD"/>
    <w:rsid w:val="00D1636F"/>
    <w:rsid w:val="00D17361"/>
    <w:rsid w:val="00D24088"/>
    <w:rsid w:val="00D24BFF"/>
    <w:rsid w:val="00D24E1D"/>
    <w:rsid w:val="00D30136"/>
    <w:rsid w:val="00D35F8A"/>
    <w:rsid w:val="00D36D59"/>
    <w:rsid w:val="00D40D20"/>
    <w:rsid w:val="00D40E6A"/>
    <w:rsid w:val="00D45C97"/>
    <w:rsid w:val="00D46960"/>
    <w:rsid w:val="00D51F8A"/>
    <w:rsid w:val="00D55F73"/>
    <w:rsid w:val="00D67B1E"/>
    <w:rsid w:val="00D73BFB"/>
    <w:rsid w:val="00D76093"/>
    <w:rsid w:val="00D820AC"/>
    <w:rsid w:val="00D8769F"/>
    <w:rsid w:val="00D91D29"/>
    <w:rsid w:val="00D940D6"/>
    <w:rsid w:val="00D96583"/>
    <w:rsid w:val="00DA0931"/>
    <w:rsid w:val="00DA119C"/>
    <w:rsid w:val="00DA2D57"/>
    <w:rsid w:val="00DB7DCE"/>
    <w:rsid w:val="00DC174B"/>
    <w:rsid w:val="00DC2243"/>
    <w:rsid w:val="00DD0CB0"/>
    <w:rsid w:val="00DD224D"/>
    <w:rsid w:val="00DD4F50"/>
    <w:rsid w:val="00DE3142"/>
    <w:rsid w:val="00DE591C"/>
    <w:rsid w:val="00DE6416"/>
    <w:rsid w:val="00DF3EC6"/>
    <w:rsid w:val="00DF40F1"/>
    <w:rsid w:val="00E0073D"/>
    <w:rsid w:val="00E06596"/>
    <w:rsid w:val="00E154CA"/>
    <w:rsid w:val="00E1563B"/>
    <w:rsid w:val="00E22275"/>
    <w:rsid w:val="00E235B4"/>
    <w:rsid w:val="00E25AB8"/>
    <w:rsid w:val="00E350A4"/>
    <w:rsid w:val="00E35C80"/>
    <w:rsid w:val="00E5298D"/>
    <w:rsid w:val="00E574C3"/>
    <w:rsid w:val="00E72968"/>
    <w:rsid w:val="00E76C51"/>
    <w:rsid w:val="00E77045"/>
    <w:rsid w:val="00E81C51"/>
    <w:rsid w:val="00E85211"/>
    <w:rsid w:val="00E9328C"/>
    <w:rsid w:val="00E950F1"/>
    <w:rsid w:val="00E97573"/>
    <w:rsid w:val="00EA27CE"/>
    <w:rsid w:val="00EA64C1"/>
    <w:rsid w:val="00EB14FF"/>
    <w:rsid w:val="00EB1AC8"/>
    <w:rsid w:val="00EB74D7"/>
    <w:rsid w:val="00EB7EEA"/>
    <w:rsid w:val="00EB7FD4"/>
    <w:rsid w:val="00EC0352"/>
    <w:rsid w:val="00EC2388"/>
    <w:rsid w:val="00EC2E75"/>
    <w:rsid w:val="00EC78CA"/>
    <w:rsid w:val="00ED0F2B"/>
    <w:rsid w:val="00ED17A5"/>
    <w:rsid w:val="00EE0492"/>
    <w:rsid w:val="00EE1E1B"/>
    <w:rsid w:val="00EE22D6"/>
    <w:rsid w:val="00EF42AA"/>
    <w:rsid w:val="00EF79AC"/>
    <w:rsid w:val="00EF79F6"/>
    <w:rsid w:val="00EF7D88"/>
    <w:rsid w:val="00F0133F"/>
    <w:rsid w:val="00F07E28"/>
    <w:rsid w:val="00F11979"/>
    <w:rsid w:val="00F1598B"/>
    <w:rsid w:val="00F15BCD"/>
    <w:rsid w:val="00F16820"/>
    <w:rsid w:val="00F17675"/>
    <w:rsid w:val="00F21BE9"/>
    <w:rsid w:val="00F31C6F"/>
    <w:rsid w:val="00F37296"/>
    <w:rsid w:val="00F37929"/>
    <w:rsid w:val="00F42C0F"/>
    <w:rsid w:val="00F46F64"/>
    <w:rsid w:val="00F502B4"/>
    <w:rsid w:val="00F626C1"/>
    <w:rsid w:val="00F650B3"/>
    <w:rsid w:val="00F66964"/>
    <w:rsid w:val="00F67648"/>
    <w:rsid w:val="00F75EEE"/>
    <w:rsid w:val="00F76878"/>
    <w:rsid w:val="00F8249B"/>
    <w:rsid w:val="00F90E6D"/>
    <w:rsid w:val="00F931C9"/>
    <w:rsid w:val="00F932B2"/>
    <w:rsid w:val="00F97040"/>
    <w:rsid w:val="00FA11E9"/>
    <w:rsid w:val="00FA42B9"/>
    <w:rsid w:val="00FA49E9"/>
    <w:rsid w:val="00FB0AD5"/>
    <w:rsid w:val="00FC0663"/>
    <w:rsid w:val="00FC2CE3"/>
    <w:rsid w:val="00FC3051"/>
    <w:rsid w:val="00FD4F92"/>
    <w:rsid w:val="00FD5436"/>
    <w:rsid w:val="00FD6335"/>
    <w:rsid w:val="00FD7102"/>
    <w:rsid w:val="00FE0AD0"/>
    <w:rsid w:val="00FE3544"/>
    <w:rsid w:val="00FE579D"/>
    <w:rsid w:val="00FF095D"/>
    <w:rsid w:val="00FF215C"/>
    <w:rsid w:val="00FF41C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84137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7046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rsid w:val="00C6194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84137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7046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rsid w:val="00C6194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346529">
      <w:bodyDiv w:val="1"/>
      <w:marLeft w:val="0"/>
      <w:marRight w:val="0"/>
      <w:marTop w:val="0"/>
      <w:marBottom w:val="0"/>
      <w:divBdr>
        <w:top w:val="none" w:sz="0" w:space="0" w:color="auto"/>
        <w:left w:val="none" w:sz="0" w:space="0" w:color="auto"/>
        <w:bottom w:val="none" w:sz="0" w:space="0" w:color="auto"/>
        <w:right w:val="none" w:sz="0" w:space="0" w:color="auto"/>
      </w:divBdr>
    </w:div>
    <w:div w:id="245844122">
      <w:bodyDiv w:val="1"/>
      <w:marLeft w:val="0"/>
      <w:marRight w:val="0"/>
      <w:marTop w:val="0"/>
      <w:marBottom w:val="0"/>
      <w:divBdr>
        <w:top w:val="none" w:sz="0" w:space="0" w:color="auto"/>
        <w:left w:val="none" w:sz="0" w:space="0" w:color="auto"/>
        <w:bottom w:val="none" w:sz="0" w:space="0" w:color="auto"/>
        <w:right w:val="none" w:sz="0" w:space="0" w:color="auto"/>
      </w:divBdr>
    </w:div>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78514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51208182">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sChild>
                                                                                                                                                    <w:div w:id="851914058">
                                                                                                                                                      <w:marLeft w:val="0"/>
                                                                                                                                                      <w:marRight w:val="0"/>
                                                                                                                                                      <w:marTop w:val="0"/>
                                                                                                                                                      <w:marBottom w:val="0"/>
                                                                                                                                                      <w:divBdr>
                                                                                                                                                        <w:top w:val="none" w:sz="0" w:space="0" w:color="auto"/>
                                                                                                                                                        <w:left w:val="none" w:sz="0" w:space="0" w:color="auto"/>
                                                                                                                                                        <w:bottom w:val="none" w:sz="0" w:space="0" w:color="auto"/>
                                                                                                                                                        <w:right w:val="none" w:sz="0" w:space="0" w:color="auto"/>
                                                                                                                                                      </w:divBdr>
                                                                                                                                                      <w:divsChild>
                                                                                                                                                        <w:div w:id="978192340">
                                                                                                                                                          <w:marLeft w:val="0"/>
                                                                                                                                                          <w:marRight w:val="0"/>
                                                                                                                                                          <w:marTop w:val="0"/>
                                                                                                                                                          <w:marBottom w:val="0"/>
                                                                                                                                                          <w:divBdr>
                                                                                                                                                            <w:top w:val="none" w:sz="0" w:space="0" w:color="auto"/>
                                                                                                                                                            <w:left w:val="none" w:sz="0" w:space="0" w:color="auto"/>
                                                                                                                                                            <w:bottom w:val="none" w:sz="0" w:space="0" w:color="auto"/>
                                                                                                                                                            <w:right w:val="none" w:sz="0" w:space="0" w:color="auto"/>
                                                                                                                                                          </w:divBdr>
                                                                                                                                                          <w:divsChild>
                                                                                                                                                            <w:div w:id="1403064698">
                                                                                                                                                              <w:marLeft w:val="0"/>
                                                                                                                                                              <w:marRight w:val="0"/>
                                                                                                                                                              <w:marTop w:val="0"/>
                                                                                                                                                              <w:marBottom w:val="0"/>
                                                                                                                                                              <w:divBdr>
                                                                                                                                                                <w:top w:val="none" w:sz="0" w:space="0" w:color="auto"/>
                                                                                                                                                                <w:left w:val="none" w:sz="0" w:space="0" w:color="auto"/>
                                                                                                                                                                <w:bottom w:val="none" w:sz="0" w:space="0" w:color="auto"/>
                                                                                                                                                                <w:right w:val="none" w:sz="0" w:space="0" w:color="auto"/>
                                                                                                                                                              </w:divBdr>
                                                                                                                                                              <w:divsChild>
                                                                                                                                                                <w:div w:id="1031876007">
                                                                                                                                                                  <w:marLeft w:val="0"/>
                                                                                                                                                                  <w:marRight w:val="0"/>
                                                                                                                                                                  <w:marTop w:val="0"/>
                                                                                                                                                                  <w:marBottom w:val="0"/>
                                                                                                                                                                  <w:divBdr>
                                                                                                                                                                    <w:top w:val="none" w:sz="0" w:space="0" w:color="auto"/>
                                                                                                                                                                    <w:left w:val="none" w:sz="0" w:space="0" w:color="auto"/>
                                                                                                                                                                    <w:bottom w:val="none" w:sz="0" w:space="0" w:color="auto"/>
                                                                                                                                                                    <w:right w:val="none" w:sz="0" w:space="0" w:color="auto"/>
                                                                                                                                                                  </w:divBdr>
                                                                                                                                                                  <w:divsChild>
                                                                                                                                                                    <w:div w:id="1262303889">
                                                                                                                                                                      <w:marLeft w:val="0"/>
                                                                                                                                                                      <w:marRight w:val="0"/>
                                                                                                                                                                      <w:marTop w:val="0"/>
                                                                                                                                                                      <w:marBottom w:val="0"/>
                                                                                                                                                                      <w:divBdr>
                                                                                                                                                                        <w:top w:val="none" w:sz="0" w:space="0" w:color="auto"/>
                                                                                                                                                                        <w:left w:val="none" w:sz="0" w:space="0" w:color="auto"/>
                                                                                                                                                                        <w:bottom w:val="none" w:sz="0" w:space="0" w:color="auto"/>
                                                                                                                                                                        <w:right w:val="none" w:sz="0" w:space="0" w:color="auto"/>
                                                                                                                                                                      </w:divBdr>
                                                                                                                                                                      <w:divsChild>
                                                                                                                                                                        <w:div w:id="246811647">
                                                                                                                                                                          <w:marLeft w:val="0"/>
                                                                                                                                                                          <w:marRight w:val="0"/>
                                                                                                                                                                          <w:marTop w:val="0"/>
                                                                                                                                                                          <w:marBottom w:val="0"/>
                                                                                                                                                                          <w:divBdr>
                                                                                                                                                                            <w:top w:val="none" w:sz="0" w:space="0" w:color="auto"/>
                                                                                                                                                                            <w:left w:val="none" w:sz="0" w:space="0" w:color="auto"/>
                                                                                                                                                                            <w:bottom w:val="none" w:sz="0" w:space="0" w:color="auto"/>
                                                                                                                                                                            <w:right w:val="none" w:sz="0" w:space="0" w:color="auto"/>
                                                                                                                                                                          </w:divBdr>
                                                                                                                                                                          <w:divsChild>
                                                                                                                                                                            <w:div w:id="1549368989">
                                                                                                                                                                              <w:marLeft w:val="0"/>
                                                                                                                                                                              <w:marRight w:val="0"/>
                                                                                                                                                                              <w:marTop w:val="0"/>
                                                                                                                                                                              <w:marBottom w:val="0"/>
                                                                                                                                                                              <w:divBdr>
                                                                                                                                                                                <w:top w:val="none" w:sz="0" w:space="0" w:color="auto"/>
                                                                                                                                                                                <w:left w:val="none" w:sz="0" w:space="0" w:color="auto"/>
                                                                                                                                                                                <w:bottom w:val="none" w:sz="0" w:space="0" w:color="auto"/>
                                                                                                                                                                                <w:right w:val="none" w:sz="0" w:space="0" w:color="auto"/>
                                                                                                                                                                              </w:divBdr>
                                                                                                                                                                              <w:divsChild>
                                                                                                                                                                                <w:div w:id="486635060">
                                                                                                                                                                                  <w:marLeft w:val="0"/>
                                                                                                                                                                                  <w:marRight w:val="0"/>
                                                                                                                                                                                  <w:marTop w:val="0"/>
                                                                                                                                                                                  <w:marBottom w:val="0"/>
                                                                                                                                                                                  <w:divBdr>
                                                                                                                                                                                    <w:top w:val="none" w:sz="0" w:space="0" w:color="auto"/>
                                                                                                                                                                                    <w:left w:val="none" w:sz="0" w:space="0" w:color="auto"/>
                                                                                                                                                                                    <w:bottom w:val="none" w:sz="0" w:space="0" w:color="auto"/>
                                                                                                                                                                                    <w:right w:val="none" w:sz="0" w:space="0" w:color="auto"/>
                                                                                                                                                                                  </w:divBdr>
                                                                                                                                                                                  <w:divsChild>
                                                                                                                                                                                    <w:div w:id="1166819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1343438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Microsoft_Excel_Chart1.xls"/><Relationship Id="rId21" Type="http://schemas.openxmlformats.org/officeDocument/2006/relationships/image" Target="media/image12.jpeg"/><Relationship Id="rId42" Type="http://schemas.openxmlformats.org/officeDocument/2006/relationships/oleObject" Target="embeddings/Microsoft_Excel_Chart2.xls"/><Relationship Id="rId47" Type="http://schemas.openxmlformats.org/officeDocument/2006/relationships/chart" Target="charts/chart4.xml"/><Relationship Id="rId63" Type="http://schemas.openxmlformats.org/officeDocument/2006/relationships/image" Target="media/image40.png"/><Relationship Id="rId68" Type="http://schemas.openxmlformats.org/officeDocument/2006/relationships/chart" Target="charts/chart14.xml"/><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8.jpeg"/><Relationship Id="rId107" Type="http://schemas.openxmlformats.org/officeDocument/2006/relationships/chart" Target="charts/chart26.xml"/><Relationship Id="rId11" Type="http://schemas.openxmlformats.org/officeDocument/2006/relationships/image" Target="media/image2.png"/><Relationship Id="rId24" Type="http://schemas.openxmlformats.org/officeDocument/2006/relationships/chart" Target="charts/chart1.xml"/><Relationship Id="rId32" Type="http://schemas.openxmlformats.org/officeDocument/2006/relationships/image" Target="media/image21.jpeg"/><Relationship Id="rId37" Type="http://schemas.openxmlformats.org/officeDocument/2006/relationships/image" Target="media/image25.jpeg"/><Relationship Id="rId40" Type="http://schemas.openxmlformats.org/officeDocument/2006/relationships/chart" Target="charts/chart3.xml"/><Relationship Id="rId45" Type="http://schemas.openxmlformats.org/officeDocument/2006/relationships/image" Target="media/image31.jpeg"/><Relationship Id="rId53" Type="http://schemas.openxmlformats.org/officeDocument/2006/relationships/image" Target="media/image36.jpeg"/><Relationship Id="rId58" Type="http://schemas.openxmlformats.org/officeDocument/2006/relationships/image" Target="media/image38.png"/><Relationship Id="rId66" Type="http://schemas.openxmlformats.org/officeDocument/2006/relationships/image" Target="media/image43.jpeg"/><Relationship Id="rId74" Type="http://schemas.openxmlformats.org/officeDocument/2006/relationships/chart" Target="charts/chart17.xml"/><Relationship Id="rId79" Type="http://schemas.openxmlformats.org/officeDocument/2006/relationships/image" Target="media/image50.jpeg"/><Relationship Id="rId87" Type="http://schemas.openxmlformats.org/officeDocument/2006/relationships/image" Target="media/image55.png"/><Relationship Id="rId102" Type="http://schemas.openxmlformats.org/officeDocument/2006/relationships/image" Target="media/image68.png"/><Relationship Id="rId110" Type="http://schemas.openxmlformats.org/officeDocument/2006/relationships/hyperlink" Target="http://www.worldscientific.com/doi/abs/10.1142/S0219635205001002" TargetMode="External"/><Relationship Id="rId5" Type="http://schemas.openxmlformats.org/officeDocument/2006/relationships/settings" Target="settings.xml"/><Relationship Id="rId61" Type="http://schemas.openxmlformats.org/officeDocument/2006/relationships/chart" Target="charts/chart11.xml"/><Relationship Id="rId82" Type="http://schemas.openxmlformats.org/officeDocument/2006/relationships/chart" Target="charts/chart20.xml"/><Relationship Id="rId90" Type="http://schemas.openxmlformats.org/officeDocument/2006/relationships/image" Target="media/image58.png"/><Relationship Id="rId95" Type="http://schemas.openxmlformats.org/officeDocument/2006/relationships/image" Target="media/image63.png"/><Relationship Id="rId19" Type="http://schemas.openxmlformats.org/officeDocument/2006/relationships/image" Target="media/image10.jpe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chart" Target="charts/chart2.xml"/><Relationship Id="rId43" Type="http://schemas.openxmlformats.org/officeDocument/2006/relationships/image" Target="media/image29.jpeg"/><Relationship Id="rId48" Type="http://schemas.openxmlformats.org/officeDocument/2006/relationships/chart" Target="charts/chart5.xml"/><Relationship Id="rId56" Type="http://schemas.openxmlformats.org/officeDocument/2006/relationships/chart" Target="charts/chart9.xml"/><Relationship Id="rId64" Type="http://schemas.openxmlformats.org/officeDocument/2006/relationships/image" Target="media/image41.png"/><Relationship Id="rId69" Type="http://schemas.openxmlformats.org/officeDocument/2006/relationships/chart" Target="charts/chart15.xml"/><Relationship Id="rId77" Type="http://schemas.openxmlformats.org/officeDocument/2006/relationships/image" Target="media/image48.png"/><Relationship Id="rId100" Type="http://schemas.openxmlformats.org/officeDocument/2006/relationships/image" Target="media/image66.png"/><Relationship Id="rId105" Type="http://schemas.openxmlformats.org/officeDocument/2006/relationships/oleObject" Target="embeddings/Microsoft_Excel_Chart3.xls"/><Relationship Id="rId113"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4.png"/><Relationship Id="rId72" Type="http://schemas.openxmlformats.org/officeDocument/2006/relationships/image" Target="media/image46.png"/><Relationship Id="rId80" Type="http://schemas.openxmlformats.org/officeDocument/2006/relationships/image" Target="media/image51.jpeg"/><Relationship Id="rId85" Type="http://schemas.openxmlformats.org/officeDocument/2006/relationships/image" Target="media/image53.png"/><Relationship Id="rId93" Type="http://schemas.openxmlformats.org/officeDocument/2006/relationships/image" Target="media/image61.png"/><Relationship Id="rId98" Type="http://schemas.openxmlformats.org/officeDocument/2006/relationships/image" Target="media/image64.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5.png"/><Relationship Id="rId33" Type="http://schemas.openxmlformats.org/officeDocument/2006/relationships/image" Target="media/image22.jpeg"/><Relationship Id="rId38" Type="http://schemas.openxmlformats.org/officeDocument/2006/relationships/image" Target="media/image26.jpeg"/><Relationship Id="rId46" Type="http://schemas.openxmlformats.org/officeDocument/2006/relationships/image" Target="media/image32.jpeg"/><Relationship Id="rId59" Type="http://schemas.openxmlformats.org/officeDocument/2006/relationships/image" Target="media/image39.png"/><Relationship Id="rId67" Type="http://schemas.openxmlformats.org/officeDocument/2006/relationships/chart" Target="charts/chart13.xml"/><Relationship Id="rId103" Type="http://schemas.openxmlformats.org/officeDocument/2006/relationships/chart" Target="charts/chart24.xml"/><Relationship Id="rId108" Type="http://schemas.openxmlformats.org/officeDocument/2006/relationships/chart" Target="charts/chart27.xml"/><Relationship Id="rId20" Type="http://schemas.openxmlformats.org/officeDocument/2006/relationships/image" Target="media/image11.jpeg"/><Relationship Id="rId41" Type="http://schemas.openxmlformats.org/officeDocument/2006/relationships/image" Target="media/image28.png"/><Relationship Id="rId54" Type="http://schemas.openxmlformats.org/officeDocument/2006/relationships/chart" Target="charts/chart7.xml"/><Relationship Id="rId62" Type="http://schemas.openxmlformats.org/officeDocument/2006/relationships/chart" Target="charts/chart12.xml"/><Relationship Id="rId70" Type="http://schemas.openxmlformats.org/officeDocument/2006/relationships/image" Target="media/image44.png"/><Relationship Id="rId75" Type="http://schemas.openxmlformats.org/officeDocument/2006/relationships/chart" Target="charts/chart18.xml"/><Relationship Id="rId83" Type="http://schemas.openxmlformats.org/officeDocument/2006/relationships/chart" Target="charts/chart21.xml"/><Relationship Id="rId88" Type="http://schemas.openxmlformats.org/officeDocument/2006/relationships/image" Target="media/image56.png"/><Relationship Id="rId91" Type="http://schemas.openxmlformats.org/officeDocument/2006/relationships/image" Target="media/image59.png"/><Relationship Id="rId96" Type="http://schemas.openxmlformats.org/officeDocument/2006/relationships/chart" Target="charts/chart22.xml"/><Relationship Id="rId11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7.jpeg"/><Relationship Id="rId36" Type="http://schemas.openxmlformats.org/officeDocument/2006/relationships/image" Target="media/image24.jpeg"/><Relationship Id="rId49" Type="http://schemas.openxmlformats.org/officeDocument/2006/relationships/chart" Target="charts/chart6.xml"/><Relationship Id="rId57" Type="http://schemas.openxmlformats.org/officeDocument/2006/relationships/image" Target="media/image37.png"/><Relationship Id="rId106" Type="http://schemas.openxmlformats.org/officeDocument/2006/relationships/chart" Target="charts/chart25.xml"/><Relationship Id="rId10" Type="http://schemas.openxmlformats.org/officeDocument/2006/relationships/image" Target="media/image1.png"/><Relationship Id="rId31" Type="http://schemas.openxmlformats.org/officeDocument/2006/relationships/image" Target="media/image20.jpeg"/><Relationship Id="rId44" Type="http://schemas.openxmlformats.org/officeDocument/2006/relationships/image" Target="media/image30.jpeg"/><Relationship Id="rId52" Type="http://schemas.openxmlformats.org/officeDocument/2006/relationships/image" Target="media/image35.png"/><Relationship Id="rId60" Type="http://schemas.openxmlformats.org/officeDocument/2006/relationships/chart" Target="charts/chart10.xml"/><Relationship Id="rId65" Type="http://schemas.openxmlformats.org/officeDocument/2006/relationships/image" Target="media/image42.png"/><Relationship Id="rId73" Type="http://schemas.openxmlformats.org/officeDocument/2006/relationships/chart" Target="charts/chart16.xml"/><Relationship Id="rId78" Type="http://schemas.openxmlformats.org/officeDocument/2006/relationships/image" Target="media/image49.png"/><Relationship Id="rId81" Type="http://schemas.openxmlformats.org/officeDocument/2006/relationships/chart" Target="charts/chart19.xml"/><Relationship Id="rId86" Type="http://schemas.openxmlformats.org/officeDocument/2006/relationships/image" Target="media/image54.png"/><Relationship Id="rId94" Type="http://schemas.openxmlformats.org/officeDocument/2006/relationships/image" Target="media/image62.png"/><Relationship Id="rId99" Type="http://schemas.openxmlformats.org/officeDocument/2006/relationships/image" Target="media/image65.png"/><Relationship Id="rId101" Type="http://schemas.openxmlformats.org/officeDocument/2006/relationships/image" Target="media/image67.png"/><Relationship Id="rId4" Type="http://schemas.microsoft.com/office/2007/relationships/stylesWithEffects" Target="stylesWithEffects.xml"/><Relationship Id="rId9" Type="http://schemas.openxmlformats.org/officeDocument/2006/relationships/hyperlink" Target="https://github.com/ytai/ioio/wiki/IOIO-Over-Bluetooth" TargetMode="External"/><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27.jpeg"/><Relationship Id="rId109" Type="http://schemas.openxmlformats.org/officeDocument/2006/relationships/chart" Target="charts/chart28.xml"/><Relationship Id="rId34" Type="http://schemas.openxmlformats.org/officeDocument/2006/relationships/image" Target="media/image23.jpeg"/><Relationship Id="rId50" Type="http://schemas.openxmlformats.org/officeDocument/2006/relationships/image" Target="media/image33.png"/><Relationship Id="rId55" Type="http://schemas.openxmlformats.org/officeDocument/2006/relationships/chart" Target="charts/chart8.xml"/><Relationship Id="rId76" Type="http://schemas.openxmlformats.org/officeDocument/2006/relationships/image" Target="media/image47.png"/><Relationship Id="rId97" Type="http://schemas.openxmlformats.org/officeDocument/2006/relationships/chart" Target="charts/chart23.xml"/><Relationship Id="rId104" Type="http://schemas.openxmlformats.org/officeDocument/2006/relationships/image" Target="media/image69.png"/><Relationship Id="rId7" Type="http://schemas.openxmlformats.org/officeDocument/2006/relationships/footnotes" Target="footnotes.xml"/><Relationship Id="rId71" Type="http://schemas.openxmlformats.org/officeDocument/2006/relationships/image" Target="media/image45.png"/><Relationship Id="rId92" Type="http://schemas.openxmlformats.org/officeDocument/2006/relationships/image" Target="media/image60.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7.xml"/></Relationships>
</file>

<file path=word/charts/_rels/chart11.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8.xml"/></Relationships>
</file>

<file path=word/charts/_rels/chart12.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9.xml"/></Relationships>
</file>

<file path=word/charts/_rels/chart13.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0.xml"/></Relationships>
</file>

<file path=word/charts/_rels/chart14.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1.xml"/></Relationships>
</file>

<file path=word/charts/_rels/chart15.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2.xml"/></Relationships>
</file>

<file path=word/charts/_rels/chart16.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3.xml"/></Relationships>
</file>

<file path=word/charts/_rels/chart17.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4.xml"/></Relationships>
</file>

<file path=word/charts/_rels/chart18.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5.xml"/></Relationships>
</file>

<file path=word/charts/_rels/chart19.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6.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20.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7.xml"/></Relationships>
</file>

<file path=word/charts/_rels/chart21.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8.xml"/></Relationships>
</file>

<file path=word/charts/_rels/chart2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4.xlsx"/></Relationships>
</file>

<file path=word/charts/_rels/chart2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5.xlsx"/></Relationships>
</file>

<file path=word/charts/_rels/chart24.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25.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26.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27.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28.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3.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4.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5.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3</c:f>
              <c:strCache>
                <c:ptCount val="2"/>
                <c:pt idx="0">
                  <c:v>Two Inches</c:v>
                </c:pt>
                <c:pt idx="1">
                  <c:v>One Inch</c:v>
                </c:pt>
              </c:strCache>
            </c:strRef>
          </c:cat>
          <c:val>
            <c:numRef>
              <c:f>Sheet1!$B$2:$B$3</c:f>
              <c:numCache>
                <c:formatCode>General</c:formatCode>
                <c:ptCount val="2"/>
                <c:pt idx="0">
                  <c:v>0.47</c:v>
                </c:pt>
                <c:pt idx="1">
                  <c:v>0.65</c:v>
                </c:pt>
              </c:numCache>
            </c:numRef>
          </c:val>
        </c:ser>
        <c:ser>
          <c:idx val="1"/>
          <c:order val="1"/>
          <c:tx>
            <c:strRef>
              <c:f>Sheet1!$C$1</c:f>
              <c:strCache>
                <c:ptCount val="1"/>
                <c:pt idx="0">
                  <c:v>Sensitivity 5</c:v>
                </c:pt>
              </c:strCache>
            </c:strRef>
          </c:tx>
          <c:invertIfNegative val="0"/>
          <c:cat>
            <c:strRef>
              <c:f>Sheet1!$A$2:$A$3</c:f>
              <c:strCache>
                <c:ptCount val="2"/>
                <c:pt idx="0">
                  <c:v>Two Inches</c:v>
                </c:pt>
                <c:pt idx="1">
                  <c:v>One Inch</c:v>
                </c:pt>
              </c:strCache>
            </c:strRef>
          </c:cat>
          <c:val>
            <c:numRef>
              <c:f>Sheet1!$C$2:$C$3</c:f>
              <c:numCache>
                <c:formatCode>General</c:formatCode>
                <c:ptCount val="2"/>
                <c:pt idx="0">
                  <c:v>0.41</c:v>
                </c:pt>
                <c:pt idx="1">
                  <c:v>0.53</c:v>
                </c:pt>
              </c:numCache>
            </c:numRef>
          </c:val>
        </c:ser>
        <c:dLbls>
          <c:showLegendKey val="0"/>
          <c:showVal val="1"/>
          <c:showCatName val="0"/>
          <c:showSerName val="0"/>
          <c:showPercent val="0"/>
          <c:showBubbleSize val="0"/>
        </c:dLbls>
        <c:gapWidth val="75"/>
        <c:axId val="491473536"/>
        <c:axId val="491483904"/>
      </c:barChart>
      <c:catAx>
        <c:axId val="491473536"/>
        <c:scaling>
          <c:orientation val="minMax"/>
        </c:scaling>
        <c:delete val="0"/>
        <c:axPos val="b"/>
        <c:majorTickMark val="none"/>
        <c:minorTickMark val="none"/>
        <c:tickLblPos val="nextTo"/>
        <c:crossAx val="491483904"/>
        <c:crosses val="autoZero"/>
        <c:auto val="1"/>
        <c:lblAlgn val="ctr"/>
        <c:lblOffset val="100"/>
        <c:noMultiLvlLbl val="0"/>
      </c:catAx>
      <c:valAx>
        <c:axId val="491483904"/>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491473536"/>
        <c:crosses val="autoZero"/>
        <c:crossBetween val="between"/>
      </c:valAx>
    </c:plotArea>
    <c:legend>
      <c:legendPos val="b"/>
      <c:layout/>
      <c:overlay val="0"/>
    </c:legend>
    <c:plotVisOnly val="1"/>
    <c:dispBlanksAs val="gap"/>
    <c:showDLblsOverMax val="0"/>
  </c:chart>
  <c:spPr>
    <a:solidFill>
      <a:schemeClr val="lt1"/>
    </a:solidFill>
    <a:ln w="28575"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12" One Bar at Sensitivity 5</a:t>
            </a:r>
            <a:endParaRPr lang="en-US">
              <a:effectLst/>
            </a:endParaRP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D$25:$D$36</c:f>
              <c:numCache>
                <c:formatCode>General</c:formatCode>
                <c:ptCount val="12"/>
                <c:pt idx="0">
                  <c:v>411.55907999999999</c:v>
                </c:pt>
                <c:pt idx="1">
                  <c:v>625.5376</c:v>
                </c:pt>
                <c:pt idx="2">
                  <c:v>625.5376</c:v>
                </c:pt>
                <c:pt idx="3">
                  <c:v>625.5376</c:v>
                </c:pt>
                <c:pt idx="4">
                  <c:v>411.55907999999999</c:v>
                </c:pt>
                <c:pt idx="5">
                  <c:v>304.56984999999997</c:v>
                </c:pt>
                <c:pt idx="6">
                  <c:v>304.56984999999997</c:v>
                </c:pt>
                <c:pt idx="7">
                  <c:v>304.56984999999997</c:v>
                </c:pt>
                <c:pt idx="8">
                  <c:v>1000</c:v>
                </c:pt>
                <c:pt idx="9">
                  <c:v>518.54840000000002</c:v>
                </c:pt>
                <c:pt idx="10">
                  <c:v>518.54840000000002</c:v>
                </c:pt>
                <c:pt idx="11">
                  <c:v>625.5376</c:v>
                </c:pt>
              </c:numCache>
            </c:numRef>
          </c:val>
          <c:smooth val="0"/>
        </c:ser>
        <c:ser>
          <c:idx val="1"/>
          <c:order val="1"/>
          <c:val>
            <c:numRef>
              <c:f>'12" One Bar'!$E$25:$E$36</c:f>
              <c:numCache>
                <c:formatCode>General</c:formatCode>
                <c:ptCount val="12"/>
              </c:numCache>
            </c:numRef>
          </c:val>
          <c:smooth val="0"/>
        </c:ser>
        <c:ser>
          <c:idx val="2"/>
          <c:order val="2"/>
          <c:val>
            <c:numRef>
              <c:f>'12" One Bar'!$F$25:$F$36</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G$25:$G$36</c:f>
              <c:numCache>
                <c:formatCode>General</c:formatCode>
                <c:ptCount val="12"/>
                <c:pt idx="0">
                  <c:v>625.5376</c:v>
                </c:pt>
                <c:pt idx="1">
                  <c:v>518.54840000000002</c:v>
                </c:pt>
                <c:pt idx="2">
                  <c:v>625.5376</c:v>
                </c:pt>
                <c:pt idx="3">
                  <c:v>625.5376</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4"/>
          <c:order val="4"/>
          <c:val>
            <c:numRef>
              <c:f>'12" One Bar'!$H$25:$H$36</c:f>
              <c:numCache>
                <c:formatCode>General</c:formatCode>
                <c:ptCount val="12"/>
              </c:numCache>
            </c:numRef>
          </c:val>
          <c:smooth val="0"/>
        </c:ser>
        <c:ser>
          <c:idx val="5"/>
          <c:order val="5"/>
          <c:val>
            <c:numRef>
              <c:f>'12" One Bar'!$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J$25:$J$36</c:f>
              <c:numCache>
                <c:formatCode>General</c:formatCode>
                <c:ptCount val="12"/>
                <c:pt idx="0">
                  <c:v>625.5376</c:v>
                </c:pt>
                <c:pt idx="1">
                  <c:v>625.5376</c:v>
                </c:pt>
                <c:pt idx="2">
                  <c:v>518.54840000000002</c:v>
                </c:pt>
                <c:pt idx="3">
                  <c:v>625.5376</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7"/>
          <c:order val="7"/>
          <c:val>
            <c:numRef>
              <c:f>'12" One Bar'!$K$25:$K$36</c:f>
              <c:numCache>
                <c:formatCode>General</c:formatCode>
                <c:ptCount val="12"/>
              </c:numCache>
            </c:numRef>
          </c:val>
          <c:smooth val="0"/>
        </c:ser>
        <c:ser>
          <c:idx val="8"/>
          <c:order val="8"/>
          <c:val>
            <c:numRef>
              <c:f>'12" One Bar'!$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M$25:$M$36</c:f>
              <c:numCache>
                <c:formatCode>General</c:formatCode>
                <c:ptCount val="12"/>
                <c:pt idx="0">
                  <c:v>411.55907999999999</c:v>
                </c:pt>
                <c:pt idx="1">
                  <c:v>518.54840000000002</c:v>
                </c:pt>
                <c:pt idx="2">
                  <c:v>625.5376</c:v>
                </c:pt>
                <c:pt idx="3">
                  <c:v>625.5376</c:v>
                </c:pt>
                <c:pt idx="4">
                  <c:v>411.55907999999999</c:v>
                </c:pt>
                <c:pt idx="5">
                  <c:v>197.58063000000001</c:v>
                </c:pt>
                <c:pt idx="6">
                  <c:v>304.56984999999997</c:v>
                </c:pt>
                <c:pt idx="7">
                  <c:v>304.56984999999997</c:v>
                </c:pt>
                <c:pt idx="8">
                  <c:v>411.55907999999999</c:v>
                </c:pt>
                <c:pt idx="9">
                  <c:v>625.5376</c:v>
                </c:pt>
                <c:pt idx="10">
                  <c:v>518.54840000000002</c:v>
                </c:pt>
                <c:pt idx="11">
                  <c:v>625.5376</c:v>
                </c:pt>
              </c:numCache>
            </c:numRef>
          </c:val>
          <c:smooth val="0"/>
        </c:ser>
        <c:ser>
          <c:idx val="10"/>
          <c:order val="10"/>
          <c:val>
            <c:numRef>
              <c:f>'12" One Bar'!$N$25:$N$36</c:f>
              <c:numCache>
                <c:formatCode>General</c:formatCode>
                <c:ptCount val="12"/>
              </c:numCache>
            </c:numRef>
          </c:val>
          <c:smooth val="0"/>
        </c:ser>
        <c:ser>
          <c:idx val="11"/>
          <c:order val="11"/>
          <c:val>
            <c:numRef>
              <c:f>'12" One Bar'!$O$25:$O$36</c:f>
              <c:numCache>
                <c:formatCode>General</c:formatCode>
                <c:ptCount val="12"/>
              </c:numCache>
            </c:numRef>
          </c:val>
          <c:smooth val="0"/>
        </c:ser>
        <c:ser>
          <c:idx val="12"/>
          <c:order val="12"/>
          <c:spPr>
            <a:ln>
              <a:noFill/>
            </a:ln>
          </c:spPr>
          <c:marker>
            <c:symbol val="x"/>
            <c:size val="7"/>
            <c:spPr>
              <a:ln>
                <a:solidFill>
                  <a:srgbClr val="4F81BD"/>
                </a:solidFill>
              </a:ln>
            </c:spPr>
          </c:marker>
          <c:val>
            <c:numRef>
              <c:f>'12" One Bar'!$P$25:$P$36</c:f>
              <c:numCache>
                <c:formatCode>General</c:formatCode>
                <c:ptCount val="12"/>
                <c:pt idx="0">
                  <c:v>518.54840000000002</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13"/>
          <c:order val="13"/>
          <c:val>
            <c:numRef>
              <c:f>'12" One Bar'!$Q$25:$Q$36</c:f>
              <c:numCache>
                <c:formatCode>General</c:formatCode>
                <c:ptCount val="12"/>
              </c:numCache>
            </c:numRef>
          </c:val>
          <c:smooth val="0"/>
        </c:ser>
        <c:ser>
          <c:idx val="14"/>
          <c:order val="14"/>
          <c:val>
            <c:numRef>
              <c:f>'12" One Bar'!$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S$25:$S$36</c:f>
              <c:numCache>
                <c:formatCode>General</c:formatCode>
                <c:ptCount val="12"/>
                <c:pt idx="0">
                  <c:v>411.55907999999999</c:v>
                </c:pt>
                <c:pt idx="1">
                  <c:v>518.54840000000002</c:v>
                </c:pt>
                <c:pt idx="2">
                  <c:v>625.5376</c:v>
                </c:pt>
                <c:pt idx="3">
                  <c:v>625.5376</c:v>
                </c:pt>
                <c:pt idx="4">
                  <c:v>411.55907999999999</c:v>
                </c:pt>
                <c:pt idx="5">
                  <c:v>304.56984999999997</c:v>
                </c:pt>
                <c:pt idx="6">
                  <c:v>304.56984999999997</c:v>
                </c:pt>
                <c:pt idx="7">
                  <c:v>304.56984999999997</c:v>
                </c:pt>
                <c:pt idx="8">
                  <c:v>411.55907999999999</c:v>
                </c:pt>
                <c:pt idx="9">
                  <c:v>518.54840000000002</c:v>
                </c:pt>
                <c:pt idx="10">
                  <c:v>518.54840000000002</c:v>
                </c:pt>
                <c:pt idx="11">
                  <c:v>625.5376</c:v>
                </c:pt>
              </c:numCache>
            </c:numRef>
          </c:val>
          <c:smooth val="0"/>
        </c:ser>
        <c:ser>
          <c:idx val="16"/>
          <c:order val="16"/>
          <c:val>
            <c:numRef>
              <c:f>'12" One Bar'!$T$25:$T$36</c:f>
              <c:numCache>
                <c:formatCode>General</c:formatCode>
                <c:ptCount val="12"/>
              </c:numCache>
            </c:numRef>
          </c:val>
          <c:smooth val="0"/>
        </c:ser>
        <c:ser>
          <c:idx val="17"/>
          <c:order val="17"/>
          <c:val>
            <c:numRef>
              <c:f>'12" One Bar'!$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One Bar'!$V$25:$V$36</c:f>
              <c:numCache>
                <c:formatCode>General</c:formatCode>
                <c:ptCount val="12"/>
                <c:pt idx="0">
                  <c:v>518.54840000000002</c:v>
                </c:pt>
                <c:pt idx="1">
                  <c:v>518.54840000000002</c:v>
                </c:pt>
                <c:pt idx="2">
                  <c:v>518.54840000000002</c:v>
                </c:pt>
                <c:pt idx="3">
                  <c:v>518.54840000000002</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19"/>
          <c:order val="19"/>
          <c:val>
            <c:numRef>
              <c:f>'12" One Bar'!$W$25:$W$36</c:f>
              <c:numCache>
                <c:formatCode>General</c:formatCode>
                <c:ptCount val="12"/>
              </c:numCache>
            </c:numRef>
          </c:val>
          <c:smooth val="0"/>
        </c:ser>
        <c:ser>
          <c:idx val="20"/>
          <c:order val="20"/>
          <c:val>
            <c:numRef>
              <c:f>'12" One Bar'!$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Y$25:$Y$36</c:f>
              <c:numCache>
                <c:formatCode>General</c:formatCode>
                <c:ptCount val="12"/>
                <c:pt idx="0">
                  <c:v>411.55907999999999</c:v>
                </c:pt>
                <c:pt idx="1">
                  <c:v>625.5376</c:v>
                </c:pt>
                <c:pt idx="2">
                  <c:v>625.5376</c:v>
                </c:pt>
                <c:pt idx="3">
                  <c:v>625.5376</c:v>
                </c:pt>
                <c:pt idx="4">
                  <c:v>518.54840000000002</c:v>
                </c:pt>
                <c:pt idx="5">
                  <c:v>304.56984999999997</c:v>
                </c:pt>
                <c:pt idx="6">
                  <c:v>304.56984999999997</c:v>
                </c:pt>
                <c:pt idx="7">
                  <c:v>304.56984999999997</c:v>
                </c:pt>
                <c:pt idx="8">
                  <c:v>411.55907999999999</c:v>
                </c:pt>
                <c:pt idx="9">
                  <c:v>625.5376</c:v>
                </c:pt>
                <c:pt idx="10">
                  <c:v>518.54840000000002</c:v>
                </c:pt>
                <c:pt idx="11">
                  <c:v>625.5376</c:v>
                </c:pt>
              </c:numCache>
            </c:numRef>
          </c:val>
          <c:smooth val="0"/>
        </c:ser>
        <c:ser>
          <c:idx val="22"/>
          <c:order val="22"/>
          <c:val>
            <c:numRef>
              <c:f>'12" One Bar'!$Z$25:$Z$36</c:f>
              <c:numCache>
                <c:formatCode>General</c:formatCode>
                <c:ptCount val="12"/>
              </c:numCache>
            </c:numRef>
          </c:val>
          <c:smooth val="0"/>
        </c:ser>
        <c:ser>
          <c:idx val="23"/>
          <c:order val="23"/>
          <c:val>
            <c:numRef>
              <c:f>'12" One Bar'!$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AB$25:$AB$36</c:f>
              <c:numCache>
                <c:formatCode>General</c:formatCode>
                <c:ptCount val="12"/>
                <c:pt idx="0">
                  <c:v>518.54840000000002</c:v>
                </c:pt>
                <c:pt idx="1">
                  <c:v>518.54840000000002</c:v>
                </c:pt>
                <c:pt idx="2">
                  <c:v>625.5376</c:v>
                </c:pt>
                <c:pt idx="3">
                  <c:v>518.54840000000002</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25"/>
          <c:order val="25"/>
          <c:val>
            <c:numRef>
              <c:f>'12" One Bar'!$AC$25:$AC$36</c:f>
              <c:numCache>
                <c:formatCode>General</c:formatCode>
                <c:ptCount val="12"/>
              </c:numCache>
            </c:numRef>
          </c:val>
          <c:smooth val="0"/>
        </c:ser>
        <c:ser>
          <c:idx val="26"/>
          <c:order val="26"/>
          <c:val>
            <c:numRef>
              <c:f>'12" One Bar'!$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E$25:$AE$36</c:f>
              <c:numCache>
                <c:formatCode>General</c:formatCode>
                <c:ptCount val="12"/>
                <c:pt idx="0">
                  <c:v>411.55907999999999</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28"/>
          <c:order val="28"/>
          <c:val>
            <c:numRef>
              <c:f>'12" One Bar'!$AF$25:$AF$36</c:f>
              <c:numCache>
                <c:formatCode>General</c:formatCode>
                <c:ptCount val="12"/>
              </c:numCache>
            </c:numRef>
          </c:val>
          <c:smooth val="0"/>
        </c:ser>
        <c:ser>
          <c:idx val="29"/>
          <c:order val="29"/>
          <c:val>
            <c:numRef>
              <c:f>'12" One Bar'!$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One Bar'!$AH$25:$AH$36</c:f>
              <c:numCache>
                <c:formatCode>General</c:formatCode>
                <c:ptCount val="12"/>
                <c:pt idx="0">
                  <c:v>518.54840000000002</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31"/>
          <c:order val="31"/>
          <c:val>
            <c:numRef>
              <c:f>'12" One Bar'!$AI$25:$AI$36</c:f>
              <c:numCache>
                <c:formatCode>General</c:formatCode>
                <c:ptCount val="12"/>
              </c:numCache>
            </c:numRef>
          </c:val>
          <c:smooth val="0"/>
        </c:ser>
        <c:ser>
          <c:idx val="32"/>
          <c:order val="32"/>
          <c:val>
            <c:numRef>
              <c:f>'12" One Bar'!$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K$25:$AK$36</c:f>
              <c:numCache>
                <c:formatCode>General</c:formatCode>
                <c:ptCount val="12"/>
                <c:pt idx="0">
                  <c:v>411.55907999999999</c:v>
                </c:pt>
                <c:pt idx="1">
                  <c:v>625.5376</c:v>
                </c:pt>
                <c:pt idx="2">
                  <c:v>625.5376</c:v>
                </c:pt>
                <c:pt idx="3">
                  <c:v>625.5376</c:v>
                </c:pt>
                <c:pt idx="4">
                  <c:v>411.55907999999999</c:v>
                </c:pt>
                <c:pt idx="5">
                  <c:v>197.58063000000001</c:v>
                </c:pt>
                <c:pt idx="6">
                  <c:v>304.56984999999997</c:v>
                </c:pt>
                <c:pt idx="7">
                  <c:v>304.56984999999997</c:v>
                </c:pt>
                <c:pt idx="8">
                  <c:v>411.55907999999999</c:v>
                </c:pt>
                <c:pt idx="9">
                  <c:v>625.5376</c:v>
                </c:pt>
                <c:pt idx="10">
                  <c:v>518.54840000000002</c:v>
                </c:pt>
                <c:pt idx="11">
                  <c:v>625.5376</c:v>
                </c:pt>
              </c:numCache>
            </c:numRef>
          </c:val>
          <c:smooth val="0"/>
        </c:ser>
        <c:ser>
          <c:idx val="34"/>
          <c:order val="34"/>
          <c:val>
            <c:numRef>
              <c:f>'12" One Bar'!$AL$25:$AL$36</c:f>
              <c:numCache>
                <c:formatCode>General</c:formatCode>
                <c:ptCount val="12"/>
              </c:numCache>
            </c:numRef>
          </c:val>
          <c:smooth val="0"/>
        </c:ser>
        <c:ser>
          <c:idx val="35"/>
          <c:order val="35"/>
          <c:val>
            <c:numRef>
              <c:f>'12" One Bar'!$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N$25:$AN$36</c:f>
              <c:numCache>
                <c:formatCode>General</c:formatCode>
                <c:ptCount val="12"/>
                <c:pt idx="0">
                  <c:v>518.54840000000002</c:v>
                </c:pt>
                <c:pt idx="1">
                  <c:v>625.5376</c:v>
                </c:pt>
                <c:pt idx="2">
                  <c:v>518.54840000000002</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37"/>
          <c:order val="37"/>
          <c:val>
            <c:numRef>
              <c:f>'12" One Bar'!$AO$25:$AO$36</c:f>
              <c:numCache>
                <c:formatCode>General</c:formatCode>
                <c:ptCount val="12"/>
              </c:numCache>
            </c:numRef>
          </c:val>
          <c:smooth val="0"/>
        </c:ser>
        <c:ser>
          <c:idx val="38"/>
          <c:order val="38"/>
          <c:val>
            <c:numRef>
              <c:f>'12" One Bar'!$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Q$25:$AQ$36</c:f>
              <c:numCache>
                <c:formatCode>General</c:formatCode>
                <c:ptCount val="12"/>
                <c:pt idx="0">
                  <c:v>518.54840000000002</c:v>
                </c:pt>
                <c:pt idx="1">
                  <c:v>625.5376</c:v>
                </c:pt>
                <c:pt idx="2">
                  <c:v>625.5376</c:v>
                </c:pt>
                <c:pt idx="3">
                  <c:v>518.54840000000002</c:v>
                </c:pt>
                <c:pt idx="4">
                  <c:v>411.55907999999999</c:v>
                </c:pt>
                <c:pt idx="5">
                  <c:v>304.56984999999997</c:v>
                </c:pt>
                <c:pt idx="6">
                  <c:v>197.58063000000001</c:v>
                </c:pt>
                <c:pt idx="7">
                  <c:v>197.58063000000001</c:v>
                </c:pt>
                <c:pt idx="8">
                  <c:v>411.55907999999999</c:v>
                </c:pt>
                <c:pt idx="9">
                  <c:v>518.54840000000002</c:v>
                </c:pt>
                <c:pt idx="10">
                  <c:v>625.5376</c:v>
                </c:pt>
                <c:pt idx="11">
                  <c:v>625.5376</c:v>
                </c:pt>
              </c:numCache>
            </c:numRef>
          </c:val>
          <c:smooth val="0"/>
        </c:ser>
        <c:ser>
          <c:idx val="40"/>
          <c:order val="40"/>
          <c:val>
            <c:numRef>
              <c:f>'12" One Bar'!$AR$25:$AR$36</c:f>
              <c:numCache>
                <c:formatCode>General</c:formatCode>
                <c:ptCount val="12"/>
              </c:numCache>
            </c:numRef>
          </c:val>
          <c:smooth val="0"/>
        </c:ser>
        <c:ser>
          <c:idx val="41"/>
          <c:order val="41"/>
          <c:val>
            <c:numRef>
              <c:f>'12" One Bar'!$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T$25:$AT$36</c:f>
              <c:numCache>
                <c:formatCode>General</c:formatCode>
                <c:ptCount val="12"/>
                <c:pt idx="0">
                  <c:v>518.54840000000002</c:v>
                </c:pt>
                <c:pt idx="1">
                  <c:v>625.5376</c:v>
                </c:pt>
                <c:pt idx="2">
                  <c:v>625.5376</c:v>
                </c:pt>
                <c:pt idx="3">
                  <c:v>518.54840000000002</c:v>
                </c:pt>
                <c:pt idx="4">
                  <c:v>411.55907999999999</c:v>
                </c:pt>
                <c:pt idx="5">
                  <c:v>304.56984999999997</c:v>
                </c:pt>
                <c:pt idx="6">
                  <c:v>304.56984999999997</c:v>
                </c:pt>
                <c:pt idx="7">
                  <c:v>304.56984999999997</c:v>
                </c:pt>
                <c:pt idx="8">
                  <c:v>518.54840000000002</c:v>
                </c:pt>
                <c:pt idx="9">
                  <c:v>625.5376</c:v>
                </c:pt>
                <c:pt idx="10">
                  <c:v>625.5376</c:v>
                </c:pt>
                <c:pt idx="11">
                  <c:v>625.5376</c:v>
                </c:pt>
              </c:numCache>
            </c:numRef>
          </c:val>
          <c:smooth val="0"/>
        </c:ser>
        <c:ser>
          <c:idx val="43"/>
          <c:order val="43"/>
          <c:val>
            <c:numRef>
              <c:f>'12" One Bar'!$AU$25:$AU$36</c:f>
              <c:numCache>
                <c:formatCode>General</c:formatCode>
                <c:ptCount val="12"/>
              </c:numCache>
            </c:numRef>
          </c:val>
          <c:smooth val="0"/>
        </c:ser>
        <c:ser>
          <c:idx val="44"/>
          <c:order val="44"/>
          <c:val>
            <c:numRef>
              <c:f>'12" One Bar'!$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W$25:$AW$36</c:f>
              <c:numCache>
                <c:formatCode>General</c:formatCode>
                <c:ptCount val="12"/>
                <c:pt idx="0">
                  <c:v>518.54840000000002</c:v>
                </c:pt>
                <c:pt idx="1">
                  <c:v>518.54840000000002</c:v>
                </c:pt>
                <c:pt idx="2">
                  <c:v>518.54840000000002</c:v>
                </c:pt>
                <c:pt idx="3">
                  <c:v>625.5376</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46"/>
          <c:order val="46"/>
          <c:val>
            <c:numRef>
              <c:f>'12" One Bar'!$AX$25:$AX$36</c:f>
              <c:numCache>
                <c:formatCode>General</c:formatCode>
                <c:ptCount val="12"/>
              </c:numCache>
            </c:numRef>
          </c:val>
          <c:smooth val="0"/>
        </c:ser>
        <c:ser>
          <c:idx val="47"/>
          <c:order val="47"/>
          <c:val>
            <c:numRef>
              <c:f>'12" One Bar'!$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Z$25:$AZ$36</c:f>
              <c:numCache>
                <c:formatCode>General</c:formatCode>
                <c:ptCount val="12"/>
                <c:pt idx="0">
                  <c:v>625.5376</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49"/>
          <c:order val="49"/>
          <c:val>
            <c:numRef>
              <c:f>'12" One Bar'!$BA$25:$BA$36</c:f>
              <c:numCache>
                <c:formatCode>General</c:formatCode>
                <c:ptCount val="12"/>
              </c:numCache>
            </c:numRef>
          </c:val>
          <c:smooth val="0"/>
        </c:ser>
        <c:ser>
          <c:idx val="50"/>
          <c:order val="50"/>
          <c:val>
            <c:numRef>
              <c:f>'12" One Bar'!$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C$25:$BC$36</c:f>
              <c:numCache>
                <c:formatCode>General</c:formatCode>
                <c:ptCount val="12"/>
                <c:pt idx="0">
                  <c:v>411.55907999999999</c:v>
                </c:pt>
                <c:pt idx="1">
                  <c:v>518.54840000000002</c:v>
                </c:pt>
                <c:pt idx="2">
                  <c:v>518.54840000000002</c:v>
                </c:pt>
                <c:pt idx="3">
                  <c:v>518.54840000000002</c:v>
                </c:pt>
                <c:pt idx="4">
                  <c:v>411.55907999999999</c:v>
                </c:pt>
                <c:pt idx="5">
                  <c:v>304.56984999999997</c:v>
                </c:pt>
                <c:pt idx="6">
                  <c:v>304.56984999999997</c:v>
                </c:pt>
                <c:pt idx="7">
                  <c:v>304.56984999999997</c:v>
                </c:pt>
                <c:pt idx="8">
                  <c:v>411.55907999999999</c:v>
                </c:pt>
                <c:pt idx="9">
                  <c:v>518.54840000000002</c:v>
                </c:pt>
                <c:pt idx="10">
                  <c:v>625.5376</c:v>
                </c:pt>
                <c:pt idx="11">
                  <c:v>518.54840000000002</c:v>
                </c:pt>
              </c:numCache>
            </c:numRef>
          </c:val>
          <c:smooth val="0"/>
        </c:ser>
        <c:ser>
          <c:idx val="52"/>
          <c:order val="52"/>
          <c:val>
            <c:numRef>
              <c:f>'12" One Bar'!$BD$25:$BD$36</c:f>
              <c:numCache>
                <c:formatCode>General</c:formatCode>
                <c:ptCount val="12"/>
              </c:numCache>
            </c:numRef>
          </c:val>
          <c:smooth val="0"/>
        </c:ser>
        <c:ser>
          <c:idx val="53"/>
          <c:order val="53"/>
          <c:val>
            <c:numRef>
              <c:f>'12" One Bar'!$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F$25:$BF$36</c:f>
              <c:numCache>
                <c:formatCode>General</c:formatCode>
                <c:ptCount val="12"/>
                <c:pt idx="0">
                  <c:v>518.54840000000002</c:v>
                </c:pt>
                <c:pt idx="1">
                  <c:v>625.5376</c:v>
                </c:pt>
                <c:pt idx="2">
                  <c:v>518.54840000000002</c:v>
                </c:pt>
                <c:pt idx="3">
                  <c:v>518.54840000000002</c:v>
                </c:pt>
                <c:pt idx="4">
                  <c:v>304.56984999999997</c:v>
                </c:pt>
                <c:pt idx="5">
                  <c:v>304.56984999999997</c:v>
                </c:pt>
                <c:pt idx="6">
                  <c:v>304.56984999999997</c:v>
                </c:pt>
                <c:pt idx="7">
                  <c:v>304.56984999999997</c:v>
                </c:pt>
                <c:pt idx="8">
                  <c:v>518.54840000000002</c:v>
                </c:pt>
                <c:pt idx="9">
                  <c:v>625.5376</c:v>
                </c:pt>
                <c:pt idx="10">
                  <c:v>625.5376</c:v>
                </c:pt>
                <c:pt idx="11">
                  <c:v>625.5376</c:v>
                </c:pt>
              </c:numCache>
            </c:numRef>
          </c:val>
          <c:smooth val="0"/>
        </c:ser>
        <c:dLbls>
          <c:showLegendKey val="0"/>
          <c:showVal val="0"/>
          <c:showCatName val="0"/>
          <c:showSerName val="0"/>
          <c:showPercent val="0"/>
          <c:showBubbleSize val="0"/>
        </c:dLbls>
        <c:marker val="1"/>
        <c:smooth val="0"/>
        <c:axId val="305668096"/>
        <c:axId val="305670016"/>
      </c:lineChart>
      <c:catAx>
        <c:axId val="305668096"/>
        <c:scaling>
          <c:orientation val="minMax"/>
        </c:scaling>
        <c:delete val="0"/>
        <c:axPos val="b"/>
        <c:majorTickMark val="out"/>
        <c:minorTickMark val="none"/>
        <c:tickLblPos val="nextTo"/>
        <c:crossAx val="305670016"/>
        <c:crosses val="autoZero"/>
        <c:auto val="1"/>
        <c:lblAlgn val="ctr"/>
        <c:lblOffset val="100"/>
        <c:noMultiLvlLbl val="0"/>
      </c:catAx>
      <c:valAx>
        <c:axId val="305670016"/>
        <c:scaling>
          <c:orientation val="minMax"/>
          <c:max val="1000"/>
        </c:scaling>
        <c:delete val="0"/>
        <c:axPos val="l"/>
        <c:majorGridlines/>
        <c:title>
          <c:tx>
            <c:rich>
              <a:bodyPr rot="0" vert="horz"/>
              <a:lstStyle/>
              <a:p>
                <a:pPr>
                  <a:defRPr/>
                </a:pPr>
                <a:r>
                  <a:rPr lang="en-US"/>
                  <a:t>Rate</a:t>
                </a:r>
              </a:p>
            </c:rich>
          </c:tx>
          <c:layout/>
          <c:overlay val="0"/>
        </c:title>
        <c:numFmt formatCode="General" sourceLinked="1"/>
        <c:majorTickMark val="out"/>
        <c:minorTickMark val="none"/>
        <c:tickLblPos val="nextTo"/>
        <c:crossAx val="305668096"/>
        <c:crosses val="autoZero"/>
        <c:crossBetween val="between"/>
      </c:valAx>
    </c:plotArea>
    <c:plotVisOnly val="1"/>
    <c:dispBlanksAs val="gap"/>
    <c:showDLblsOverMax val="0"/>
  </c:chart>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12" One Bar at Sensitivity 10</a:t>
            </a:r>
            <a:endParaRPr lang="en-US">
              <a:effectLst/>
            </a:endParaRP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C$13:$C$24</c:f>
              <c:numCache>
                <c:formatCode>General</c:formatCode>
                <c:ptCount val="12"/>
                <c:pt idx="0">
                  <c:v>157.45966000000001</c:v>
                </c:pt>
                <c:pt idx="1">
                  <c:v>237.70160000000001</c:v>
                </c:pt>
                <c:pt idx="2">
                  <c:v>237.70160000000001</c:v>
                </c:pt>
                <c:pt idx="3">
                  <c:v>237.70160000000001</c:v>
                </c:pt>
                <c:pt idx="4">
                  <c:v>157.45966000000001</c:v>
                </c:pt>
                <c:pt idx="5">
                  <c:v>117.33869</c:v>
                </c:pt>
                <c:pt idx="6">
                  <c:v>117.33869</c:v>
                </c:pt>
                <c:pt idx="7">
                  <c:v>117.33869</c:v>
                </c:pt>
                <c:pt idx="8">
                  <c:v>518.54840000000002</c:v>
                </c:pt>
                <c:pt idx="9">
                  <c:v>197.58063999999999</c:v>
                </c:pt>
                <c:pt idx="10">
                  <c:v>197.58063999999999</c:v>
                </c:pt>
                <c:pt idx="11">
                  <c:v>237.70160000000001</c:v>
                </c:pt>
              </c:numCache>
            </c:numRef>
          </c:val>
          <c:smooth val="0"/>
        </c:ser>
        <c:ser>
          <c:idx val="1"/>
          <c:order val="1"/>
          <c:val>
            <c:numRef>
              <c:f>'12" One Bar'!$D$13:$D$24</c:f>
              <c:numCache>
                <c:formatCode>General</c:formatCode>
                <c:ptCount val="12"/>
              </c:numCache>
            </c:numRef>
          </c:val>
          <c:smooth val="0"/>
        </c:ser>
        <c:ser>
          <c:idx val="2"/>
          <c:order val="2"/>
          <c:val>
            <c:numRef>
              <c:f>'12" One Bar'!$E$13:$E$24</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F$13:$F$24</c:f>
              <c:numCache>
                <c:formatCode>General</c:formatCode>
                <c:ptCount val="12"/>
                <c:pt idx="0">
                  <c:v>237.70160000000001</c:v>
                </c:pt>
                <c:pt idx="1">
                  <c:v>197.58063999999999</c:v>
                </c:pt>
                <c:pt idx="2">
                  <c:v>237.70160000000001</c:v>
                </c:pt>
                <c:pt idx="3">
                  <c:v>237.70160000000001</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4"/>
          <c:order val="4"/>
          <c:val>
            <c:numRef>
              <c:f>'12" One Bar'!$G$13:$G$24</c:f>
              <c:numCache>
                <c:formatCode>General</c:formatCode>
                <c:ptCount val="12"/>
              </c:numCache>
            </c:numRef>
          </c:val>
          <c:smooth val="0"/>
        </c:ser>
        <c:ser>
          <c:idx val="5"/>
          <c:order val="5"/>
          <c:val>
            <c:numRef>
              <c:f>'12" One Bar'!$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I$13:$I$24</c:f>
              <c:numCache>
                <c:formatCode>General</c:formatCode>
                <c:ptCount val="12"/>
                <c:pt idx="0">
                  <c:v>237.70160000000001</c:v>
                </c:pt>
                <c:pt idx="1">
                  <c:v>237.70160000000001</c:v>
                </c:pt>
                <c:pt idx="2">
                  <c:v>197.58063999999999</c:v>
                </c:pt>
                <c:pt idx="3">
                  <c:v>237.70160000000001</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7"/>
          <c:order val="7"/>
          <c:val>
            <c:numRef>
              <c:f>'12" One Bar'!$J$13:$J$24</c:f>
              <c:numCache>
                <c:formatCode>General</c:formatCode>
                <c:ptCount val="12"/>
              </c:numCache>
            </c:numRef>
          </c:val>
          <c:smooth val="0"/>
        </c:ser>
        <c:ser>
          <c:idx val="8"/>
          <c:order val="8"/>
          <c:val>
            <c:numRef>
              <c:f>'12" One Bar'!$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L$13:$L$24</c:f>
              <c:numCache>
                <c:formatCode>General</c:formatCode>
                <c:ptCount val="12"/>
                <c:pt idx="0">
                  <c:v>157.45966000000001</c:v>
                </c:pt>
                <c:pt idx="1">
                  <c:v>197.58063999999999</c:v>
                </c:pt>
                <c:pt idx="2">
                  <c:v>237.70160000000001</c:v>
                </c:pt>
                <c:pt idx="3">
                  <c:v>237.70160000000001</c:v>
                </c:pt>
                <c:pt idx="4">
                  <c:v>157.45966000000001</c:v>
                </c:pt>
                <c:pt idx="5">
                  <c:v>77.217735000000005</c:v>
                </c:pt>
                <c:pt idx="6">
                  <c:v>117.33869</c:v>
                </c:pt>
                <c:pt idx="7">
                  <c:v>117.33869</c:v>
                </c:pt>
                <c:pt idx="8">
                  <c:v>157.45966000000001</c:v>
                </c:pt>
                <c:pt idx="9">
                  <c:v>237.70160000000001</c:v>
                </c:pt>
                <c:pt idx="10">
                  <c:v>197.58063999999999</c:v>
                </c:pt>
                <c:pt idx="11">
                  <c:v>237.70160000000001</c:v>
                </c:pt>
              </c:numCache>
            </c:numRef>
          </c:val>
          <c:smooth val="0"/>
        </c:ser>
        <c:ser>
          <c:idx val="10"/>
          <c:order val="10"/>
          <c:val>
            <c:numRef>
              <c:f>'12" One Bar'!$M$13:$M$24</c:f>
              <c:numCache>
                <c:formatCode>General</c:formatCode>
                <c:ptCount val="12"/>
              </c:numCache>
            </c:numRef>
          </c:val>
          <c:smooth val="0"/>
        </c:ser>
        <c:ser>
          <c:idx val="11"/>
          <c:order val="11"/>
          <c:val>
            <c:numRef>
              <c:f>'12" One Bar'!$N$13:$N$24</c:f>
              <c:numCache>
                <c:formatCode>General</c:formatCode>
                <c:ptCount val="12"/>
              </c:numCache>
            </c:numRef>
          </c:val>
          <c:smooth val="0"/>
        </c:ser>
        <c:ser>
          <c:idx val="12"/>
          <c:order val="12"/>
          <c:spPr>
            <a:ln>
              <a:noFill/>
            </a:ln>
          </c:spPr>
          <c:marker>
            <c:symbol val="x"/>
            <c:size val="7"/>
            <c:spPr>
              <a:ln>
                <a:solidFill>
                  <a:srgbClr val="4F81BD"/>
                </a:solidFill>
              </a:ln>
            </c:spPr>
          </c:marker>
          <c:val>
            <c:numRef>
              <c:f>'12" One Bar'!$O$13:$O$24</c:f>
              <c:numCache>
                <c:formatCode>General</c:formatCode>
                <c:ptCount val="12"/>
                <c:pt idx="0">
                  <c:v>197.58063999999999</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13"/>
          <c:order val="13"/>
          <c:val>
            <c:numRef>
              <c:f>'12" One Bar'!$P$13:$P$24</c:f>
              <c:numCache>
                <c:formatCode>General</c:formatCode>
                <c:ptCount val="12"/>
              </c:numCache>
            </c:numRef>
          </c:val>
          <c:smooth val="0"/>
        </c:ser>
        <c:ser>
          <c:idx val="14"/>
          <c:order val="14"/>
          <c:val>
            <c:numRef>
              <c:f>'12" One Bar'!$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R$13:$R$24</c:f>
              <c:numCache>
                <c:formatCode>General</c:formatCode>
                <c:ptCount val="12"/>
                <c:pt idx="0">
                  <c:v>157.45966000000001</c:v>
                </c:pt>
                <c:pt idx="1">
                  <c:v>197.58063999999999</c:v>
                </c:pt>
                <c:pt idx="2">
                  <c:v>237.70160000000001</c:v>
                </c:pt>
                <c:pt idx="3">
                  <c:v>237.70160000000001</c:v>
                </c:pt>
                <c:pt idx="4">
                  <c:v>157.45966000000001</c:v>
                </c:pt>
                <c:pt idx="5">
                  <c:v>117.33869</c:v>
                </c:pt>
                <c:pt idx="6">
                  <c:v>117.33869</c:v>
                </c:pt>
                <c:pt idx="7">
                  <c:v>117.33869</c:v>
                </c:pt>
                <c:pt idx="8">
                  <c:v>157.45966000000001</c:v>
                </c:pt>
                <c:pt idx="9">
                  <c:v>197.58063999999999</c:v>
                </c:pt>
                <c:pt idx="10">
                  <c:v>197.58063999999999</c:v>
                </c:pt>
                <c:pt idx="11">
                  <c:v>237.70160000000001</c:v>
                </c:pt>
              </c:numCache>
            </c:numRef>
          </c:val>
          <c:smooth val="0"/>
        </c:ser>
        <c:ser>
          <c:idx val="16"/>
          <c:order val="16"/>
          <c:val>
            <c:numRef>
              <c:f>'12" One Bar'!$S$13:$S$24</c:f>
              <c:numCache>
                <c:formatCode>General</c:formatCode>
                <c:ptCount val="12"/>
              </c:numCache>
            </c:numRef>
          </c:val>
          <c:smooth val="0"/>
        </c:ser>
        <c:ser>
          <c:idx val="17"/>
          <c:order val="17"/>
          <c:val>
            <c:numRef>
              <c:f>'12" One Bar'!$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One Bar'!$U$13:$U$24</c:f>
              <c:numCache>
                <c:formatCode>General</c:formatCode>
                <c:ptCount val="12"/>
                <c:pt idx="0">
                  <c:v>197.58063999999999</c:v>
                </c:pt>
                <c:pt idx="1">
                  <c:v>197.58063999999999</c:v>
                </c:pt>
                <c:pt idx="2">
                  <c:v>197.58063999999999</c:v>
                </c:pt>
                <c:pt idx="3">
                  <c:v>197.58063999999999</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19"/>
          <c:order val="19"/>
          <c:val>
            <c:numRef>
              <c:f>'12" One Bar'!$V$13:$V$24</c:f>
              <c:numCache>
                <c:formatCode>General</c:formatCode>
                <c:ptCount val="12"/>
              </c:numCache>
            </c:numRef>
          </c:val>
          <c:smooth val="0"/>
        </c:ser>
        <c:ser>
          <c:idx val="20"/>
          <c:order val="20"/>
          <c:val>
            <c:numRef>
              <c:f>'12" One Bar'!$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X$13:$X$24</c:f>
              <c:numCache>
                <c:formatCode>General</c:formatCode>
                <c:ptCount val="12"/>
                <c:pt idx="0">
                  <c:v>157.45966000000001</c:v>
                </c:pt>
                <c:pt idx="1">
                  <c:v>237.70160000000001</c:v>
                </c:pt>
                <c:pt idx="2">
                  <c:v>237.70160000000001</c:v>
                </c:pt>
                <c:pt idx="3">
                  <c:v>237.70160000000001</c:v>
                </c:pt>
                <c:pt idx="4">
                  <c:v>197.58063999999999</c:v>
                </c:pt>
                <c:pt idx="5">
                  <c:v>117.33869</c:v>
                </c:pt>
                <c:pt idx="6">
                  <c:v>117.33869</c:v>
                </c:pt>
                <c:pt idx="7">
                  <c:v>117.33869</c:v>
                </c:pt>
                <c:pt idx="8">
                  <c:v>157.45966000000001</c:v>
                </c:pt>
                <c:pt idx="9">
                  <c:v>237.70160000000001</c:v>
                </c:pt>
                <c:pt idx="10">
                  <c:v>197.58063999999999</c:v>
                </c:pt>
                <c:pt idx="11">
                  <c:v>237.70160000000001</c:v>
                </c:pt>
              </c:numCache>
            </c:numRef>
          </c:val>
          <c:smooth val="0"/>
        </c:ser>
        <c:ser>
          <c:idx val="22"/>
          <c:order val="22"/>
          <c:val>
            <c:numRef>
              <c:f>'12" One Bar'!$Y$13:$Y$24</c:f>
              <c:numCache>
                <c:formatCode>General</c:formatCode>
                <c:ptCount val="12"/>
              </c:numCache>
            </c:numRef>
          </c:val>
          <c:smooth val="0"/>
        </c:ser>
        <c:ser>
          <c:idx val="23"/>
          <c:order val="23"/>
          <c:val>
            <c:numRef>
              <c:f>'12" One Bar'!$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AA$13:$AA$24</c:f>
              <c:numCache>
                <c:formatCode>General</c:formatCode>
                <c:ptCount val="12"/>
                <c:pt idx="0">
                  <c:v>197.58063999999999</c:v>
                </c:pt>
                <c:pt idx="1">
                  <c:v>197.58063999999999</c:v>
                </c:pt>
                <c:pt idx="2">
                  <c:v>237.70160000000001</c:v>
                </c:pt>
                <c:pt idx="3">
                  <c:v>197.58063999999999</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25"/>
          <c:order val="25"/>
          <c:val>
            <c:numRef>
              <c:f>'12" One Bar'!$AB$13:$AB$24</c:f>
              <c:numCache>
                <c:formatCode>General</c:formatCode>
                <c:ptCount val="12"/>
              </c:numCache>
            </c:numRef>
          </c:val>
          <c:smooth val="0"/>
        </c:ser>
        <c:ser>
          <c:idx val="26"/>
          <c:order val="26"/>
          <c:val>
            <c:numRef>
              <c:f>'12" One Bar'!$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D$13:$AD$24</c:f>
              <c:numCache>
                <c:formatCode>General</c:formatCode>
                <c:ptCount val="12"/>
                <c:pt idx="0">
                  <c:v>157.45966000000001</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28"/>
          <c:order val="28"/>
          <c:val>
            <c:numRef>
              <c:f>'12" One Bar'!$AE$13:$AE$24</c:f>
              <c:numCache>
                <c:formatCode>General</c:formatCode>
                <c:ptCount val="12"/>
              </c:numCache>
            </c:numRef>
          </c:val>
          <c:smooth val="0"/>
        </c:ser>
        <c:ser>
          <c:idx val="29"/>
          <c:order val="29"/>
          <c:val>
            <c:numRef>
              <c:f>'12" One Bar'!$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One Bar'!$AG$13:$AG$24</c:f>
              <c:numCache>
                <c:formatCode>General</c:formatCode>
                <c:ptCount val="12"/>
                <c:pt idx="0">
                  <c:v>197.58063999999999</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31"/>
          <c:order val="31"/>
          <c:val>
            <c:numRef>
              <c:f>'12" One Bar'!$AH$13:$AH$24</c:f>
              <c:numCache>
                <c:formatCode>General</c:formatCode>
                <c:ptCount val="12"/>
              </c:numCache>
            </c:numRef>
          </c:val>
          <c:smooth val="0"/>
        </c:ser>
        <c:ser>
          <c:idx val="32"/>
          <c:order val="32"/>
          <c:val>
            <c:numRef>
              <c:f>'12" One Bar'!$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J$13:$AJ$24</c:f>
              <c:numCache>
                <c:formatCode>General</c:formatCode>
                <c:ptCount val="12"/>
                <c:pt idx="0">
                  <c:v>157.45966000000001</c:v>
                </c:pt>
                <c:pt idx="1">
                  <c:v>237.70160000000001</c:v>
                </c:pt>
                <c:pt idx="2">
                  <c:v>237.70160000000001</c:v>
                </c:pt>
                <c:pt idx="3">
                  <c:v>237.70160000000001</c:v>
                </c:pt>
                <c:pt idx="4">
                  <c:v>157.45966000000001</c:v>
                </c:pt>
                <c:pt idx="5">
                  <c:v>77.217735000000005</c:v>
                </c:pt>
                <c:pt idx="6">
                  <c:v>117.33869</c:v>
                </c:pt>
                <c:pt idx="7">
                  <c:v>117.33869</c:v>
                </c:pt>
                <c:pt idx="8">
                  <c:v>157.45966000000001</c:v>
                </c:pt>
                <c:pt idx="9">
                  <c:v>237.70160000000001</c:v>
                </c:pt>
                <c:pt idx="10">
                  <c:v>197.58063999999999</c:v>
                </c:pt>
                <c:pt idx="11">
                  <c:v>237.70160000000001</c:v>
                </c:pt>
              </c:numCache>
            </c:numRef>
          </c:val>
          <c:smooth val="0"/>
        </c:ser>
        <c:ser>
          <c:idx val="34"/>
          <c:order val="34"/>
          <c:val>
            <c:numRef>
              <c:f>'12" One Bar'!$AK$13:$AK$24</c:f>
              <c:numCache>
                <c:formatCode>General</c:formatCode>
                <c:ptCount val="12"/>
              </c:numCache>
            </c:numRef>
          </c:val>
          <c:smooth val="0"/>
        </c:ser>
        <c:ser>
          <c:idx val="35"/>
          <c:order val="35"/>
          <c:val>
            <c:numRef>
              <c:f>'12" One Bar'!$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M$13:$AM$24</c:f>
              <c:numCache>
                <c:formatCode>General</c:formatCode>
                <c:ptCount val="12"/>
                <c:pt idx="0">
                  <c:v>197.58063999999999</c:v>
                </c:pt>
                <c:pt idx="1">
                  <c:v>237.70160000000001</c:v>
                </c:pt>
                <c:pt idx="2">
                  <c:v>197.58063999999999</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37"/>
          <c:order val="37"/>
          <c:val>
            <c:numRef>
              <c:f>'12" One Bar'!$AN$13:$AN$24</c:f>
              <c:numCache>
                <c:formatCode>General</c:formatCode>
                <c:ptCount val="12"/>
              </c:numCache>
            </c:numRef>
          </c:val>
          <c:smooth val="0"/>
        </c:ser>
        <c:ser>
          <c:idx val="38"/>
          <c:order val="38"/>
          <c:val>
            <c:numRef>
              <c:f>'12" One Bar'!$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P$13:$AP$24</c:f>
              <c:numCache>
                <c:formatCode>General</c:formatCode>
                <c:ptCount val="12"/>
                <c:pt idx="0">
                  <c:v>197.58063999999999</c:v>
                </c:pt>
                <c:pt idx="1">
                  <c:v>237.70160000000001</c:v>
                </c:pt>
                <c:pt idx="2">
                  <c:v>237.70160000000001</c:v>
                </c:pt>
                <c:pt idx="3">
                  <c:v>197.58063999999999</c:v>
                </c:pt>
                <c:pt idx="4">
                  <c:v>157.45966000000001</c:v>
                </c:pt>
                <c:pt idx="5">
                  <c:v>117.33869</c:v>
                </c:pt>
                <c:pt idx="6">
                  <c:v>77.217735000000005</c:v>
                </c:pt>
                <c:pt idx="7">
                  <c:v>77.217735000000005</c:v>
                </c:pt>
                <c:pt idx="8">
                  <c:v>157.45966000000001</c:v>
                </c:pt>
                <c:pt idx="9">
                  <c:v>197.58063999999999</c:v>
                </c:pt>
                <c:pt idx="10">
                  <c:v>237.70160000000001</c:v>
                </c:pt>
                <c:pt idx="11">
                  <c:v>237.70160000000001</c:v>
                </c:pt>
              </c:numCache>
            </c:numRef>
          </c:val>
          <c:smooth val="0"/>
        </c:ser>
        <c:ser>
          <c:idx val="40"/>
          <c:order val="40"/>
          <c:val>
            <c:numRef>
              <c:f>'12" One Bar'!$AQ$13:$AQ$24</c:f>
              <c:numCache>
                <c:formatCode>General</c:formatCode>
                <c:ptCount val="12"/>
              </c:numCache>
            </c:numRef>
          </c:val>
          <c:smooth val="0"/>
        </c:ser>
        <c:ser>
          <c:idx val="41"/>
          <c:order val="41"/>
          <c:val>
            <c:numRef>
              <c:f>'12" One Bar'!$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S$13:$AS$24</c:f>
              <c:numCache>
                <c:formatCode>General</c:formatCode>
                <c:ptCount val="12"/>
                <c:pt idx="0">
                  <c:v>197.58063999999999</c:v>
                </c:pt>
                <c:pt idx="1">
                  <c:v>237.70160000000001</c:v>
                </c:pt>
                <c:pt idx="2">
                  <c:v>237.70160000000001</c:v>
                </c:pt>
                <c:pt idx="3">
                  <c:v>197.58063999999999</c:v>
                </c:pt>
                <c:pt idx="4">
                  <c:v>157.45966000000001</c:v>
                </c:pt>
                <c:pt idx="5">
                  <c:v>117.33869</c:v>
                </c:pt>
                <c:pt idx="6">
                  <c:v>117.33869</c:v>
                </c:pt>
                <c:pt idx="7">
                  <c:v>117.33869</c:v>
                </c:pt>
                <c:pt idx="8">
                  <c:v>197.58063999999999</c:v>
                </c:pt>
                <c:pt idx="9">
                  <c:v>237.70160000000001</c:v>
                </c:pt>
                <c:pt idx="10">
                  <c:v>237.70160000000001</c:v>
                </c:pt>
                <c:pt idx="11">
                  <c:v>237.70160000000001</c:v>
                </c:pt>
              </c:numCache>
            </c:numRef>
          </c:val>
          <c:smooth val="0"/>
        </c:ser>
        <c:ser>
          <c:idx val="43"/>
          <c:order val="43"/>
          <c:val>
            <c:numRef>
              <c:f>'12" One Bar'!$AT$13:$AT$24</c:f>
              <c:numCache>
                <c:formatCode>General</c:formatCode>
                <c:ptCount val="12"/>
              </c:numCache>
            </c:numRef>
          </c:val>
          <c:smooth val="0"/>
        </c:ser>
        <c:ser>
          <c:idx val="44"/>
          <c:order val="44"/>
          <c:val>
            <c:numRef>
              <c:f>'12" One Bar'!$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V$13:$AV$24</c:f>
              <c:numCache>
                <c:formatCode>General</c:formatCode>
                <c:ptCount val="12"/>
                <c:pt idx="0">
                  <c:v>197.58063999999999</c:v>
                </c:pt>
                <c:pt idx="1">
                  <c:v>197.58063999999999</c:v>
                </c:pt>
                <c:pt idx="2">
                  <c:v>197.58063999999999</c:v>
                </c:pt>
                <c:pt idx="3">
                  <c:v>237.70160000000001</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46"/>
          <c:order val="46"/>
          <c:val>
            <c:numRef>
              <c:f>'12" One Bar'!$AW$13:$AW$24</c:f>
              <c:numCache>
                <c:formatCode>General</c:formatCode>
                <c:ptCount val="12"/>
              </c:numCache>
            </c:numRef>
          </c:val>
          <c:smooth val="0"/>
        </c:ser>
        <c:ser>
          <c:idx val="47"/>
          <c:order val="47"/>
          <c:val>
            <c:numRef>
              <c:f>'12" One Bar'!$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Y$13:$AY$24</c:f>
              <c:numCache>
                <c:formatCode>General</c:formatCode>
                <c:ptCount val="12"/>
                <c:pt idx="0">
                  <c:v>237.70160000000001</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49"/>
          <c:order val="49"/>
          <c:val>
            <c:numRef>
              <c:f>'12" One Bar'!$AZ$13:$AZ$24</c:f>
              <c:numCache>
                <c:formatCode>General</c:formatCode>
                <c:ptCount val="12"/>
              </c:numCache>
            </c:numRef>
          </c:val>
          <c:smooth val="0"/>
        </c:ser>
        <c:ser>
          <c:idx val="50"/>
          <c:order val="50"/>
          <c:val>
            <c:numRef>
              <c:f>'12" One Bar'!$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B$13:$BB$24</c:f>
              <c:numCache>
                <c:formatCode>General</c:formatCode>
                <c:ptCount val="12"/>
                <c:pt idx="0">
                  <c:v>157.45966000000001</c:v>
                </c:pt>
                <c:pt idx="1">
                  <c:v>197.58063999999999</c:v>
                </c:pt>
                <c:pt idx="2">
                  <c:v>197.58063999999999</c:v>
                </c:pt>
                <c:pt idx="3">
                  <c:v>197.58063999999999</c:v>
                </c:pt>
                <c:pt idx="4">
                  <c:v>157.45966000000001</c:v>
                </c:pt>
                <c:pt idx="5">
                  <c:v>117.33869</c:v>
                </c:pt>
                <c:pt idx="6">
                  <c:v>117.33869</c:v>
                </c:pt>
                <c:pt idx="7">
                  <c:v>117.33869</c:v>
                </c:pt>
                <c:pt idx="8">
                  <c:v>157.45966000000001</c:v>
                </c:pt>
                <c:pt idx="9">
                  <c:v>197.58063999999999</c:v>
                </c:pt>
                <c:pt idx="10">
                  <c:v>237.70160000000001</c:v>
                </c:pt>
                <c:pt idx="11">
                  <c:v>197.58063999999999</c:v>
                </c:pt>
              </c:numCache>
            </c:numRef>
          </c:val>
          <c:smooth val="0"/>
        </c:ser>
        <c:ser>
          <c:idx val="52"/>
          <c:order val="52"/>
          <c:val>
            <c:numRef>
              <c:f>'12" One Bar'!$BC$13:$BC$24</c:f>
              <c:numCache>
                <c:formatCode>General</c:formatCode>
                <c:ptCount val="12"/>
              </c:numCache>
            </c:numRef>
          </c:val>
          <c:smooth val="0"/>
        </c:ser>
        <c:ser>
          <c:idx val="53"/>
          <c:order val="53"/>
          <c:val>
            <c:numRef>
              <c:f>'12" One Bar'!$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E$13:$BE$24</c:f>
              <c:numCache>
                <c:formatCode>General</c:formatCode>
                <c:ptCount val="12"/>
                <c:pt idx="0">
                  <c:v>197.58063999999999</c:v>
                </c:pt>
                <c:pt idx="1">
                  <c:v>237.70160000000001</c:v>
                </c:pt>
                <c:pt idx="2">
                  <c:v>197.58063999999999</c:v>
                </c:pt>
                <c:pt idx="3">
                  <c:v>197.58063999999999</c:v>
                </c:pt>
                <c:pt idx="4">
                  <c:v>117.33869</c:v>
                </c:pt>
                <c:pt idx="5">
                  <c:v>117.33869</c:v>
                </c:pt>
                <c:pt idx="6">
                  <c:v>117.33869</c:v>
                </c:pt>
                <c:pt idx="7">
                  <c:v>117.33869</c:v>
                </c:pt>
                <c:pt idx="8">
                  <c:v>197.58063999999999</c:v>
                </c:pt>
                <c:pt idx="9">
                  <c:v>237.70160000000001</c:v>
                </c:pt>
                <c:pt idx="10">
                  <c:v>237.70160000000001</c:v>
                </c:pt>
                <c:pt idx="11">
                  <c:v>237.70160000000001</c:v>
                </c:pt>
              </c:numCache>
            </c:numRef>
          </c:val>
          <c:smooth val="0"/>
        </c:ser>
        <c:dLbls>
          <c:showLegendKey val="0"/>
          <c:showVal val="0"/>
          <c:showCatName val="0"/>
          <c:showSerName val="0"/>
          <c:showPercent val="0"/>
          <c:showBubbleSize val="0"/>
        </c:dLbls>
        <c:marker val="1"/>
        <c:smooth val="0"/>
        <c:axId val="305844992"/>
        <c:axId val="305846912"/>
      </c:lineChart>
      <c:catAx>
        <c:axId val="305844992"/>
        <c:scaling>
          <c:orientation val="minMax"/>
        </c:scaling>
        <c:delete val="0"/>
        <c:axPos val="b"/>
        <c:majorTickMark val="out"/>
        <c:minorTickMark val="none"/>
        <c:tickLblPos val="nextTo"/>
        <c:crossAx val="305846912"/>
        <c:crosses val="autoZero"/>
        <c:auto val="1"/>
        <c:lblAlgn val="ctr"/>
        <c:lblOffset val="100"/>
        <c:noMultiLvlLbl val="0"/>
      </c:catAx>
      <c:valAx>
        <c:axId val="305846912"/>
        <c:scaling>
          <c:orientation val="minMax"/>
          <c:max val="1000"/>
        </c:scaling>
        <c:delete val="0"/>
        <c:axPos val="l"/>
        <c:majorGridlines/>
        <c:title>
          <c:tx>
            <c:rich>
              <a:bodyPr rot="0" vert="horz"/>
              <a:lstStyle/>
              <a:p>
                <a:pPr>
                  <a:defRPr/>
                </a:pPr>
                <a:r>
                  <a:rPr lang="en-US"/>
                  <a:t>Rate</a:t>
                </a:r>
              </a:p>
            </c:rich>
          </c:tx>
          <c:layout/>
          <c:overlay val="0"/>
        </c:title>
        <c:numFmt formatCode="General" sourceLinked="1"/>
        <c:majorTickMark val="out"/>
        <c:minorTickMark val="none"/>
        <c:tickLblPos val="nextTo"/>
        <c:crossAx val="305844992"/>
        <c:crosses val="autoZero"/>
        <c:crossBetween val="between"/>
      </c:valAx>
    </c:plotArea>
    <c:plotVisOnly val="1"/>
    <c:dispBlanksAs val="gap"/>
    <c:showDLblsOverMax val="0"/>
  </c:chart>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12" One Bar</a:t>
            </a:r>
            <a:endParaRPr lang="en-US">
              <a:effectLst/>
            </a:endParaRP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B$1:$B$12</c:f>
              <c:numCache>
                <c:formatCode>General</c:formatCode>
                <c:ptCount val="12"/>
                <c:pt idx="0">
                  <c:v>0.32258063999999997</c:v>
                </c:pt>
                <c:pt idx="1">
                  <c:v>0.38709675999999998</c:v>
                </c:pt>
                <c:pt idx="2">
                  <c:v>0.38709675999999998</c:v>
                </c:pt>
                <c:pt idx="3">
                  <c:v>0.38709675999999998</c:v>
                </c:pt>
                <c:pt idx="4">
                  <c:v>0.32258063999999997</c:v>
                </c:pt>
                <c:pt idx="5">
                  <c:v>0.29032257</c:v>
                </c:pt>
                <c:pt idx="6">
                  <c:v>0.29032257</c:v>
                </c:pt>
                <c:pt idx="7">
                  <c:v>0.29032257</c:v>
                </c:pt>
                <c:pt idx="8">
                  <c:v>0.61290323999999996</c:v>
                </c:pt>
                <c:pt idx="9">
                  <c:v>0.35483870000000001</c:v>
                </c:pt>
                <c:pt idx="10">
                  <c:v>0.35483870000000001</c:v>
                </c:pt>
                <c:pt idx="11">
                  <c:v>0.38709675999999998</c:v>
                </c:pt>
              </c:numCache>
            </c:numRef>
          </c:val>
          <c:smooth val="0"/>
        </c:ser>
        <c:ser>
          <c:idx val="1"/>
          <c:order val="1"/>
          <c:val>
            <c:numRef>
              <c:f>'12" One Bar'!$C$1:$C$12</c:f>
              <c:numCache>
                <c:formatCode>General</c:formatCode>
                <c:ptCount val="12"/>
              </c:numCache>
            </c:numRef>
          </c:val>
          <c:smooth val="0"/>
        </c:ser>
        <c:ser>
          <c:idx val="2"/>
          <c:order val="2"/>
          <c:val>
            <c:numRef>
              <c:f>'12" One Bar'!$D$1:$D$12</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E$1:$E$12</c:f>
              <c:numCache>
                <c:formatCode>General</c:formatCode>
                <c:ptCount val="12"/>
                <c:pt idx="0">
                  <c:v>0.38709675999999998</c:v>
                </c:pt>
                <c:pt idx="1">
                  <c:v>0.35483870000000001</c:v>
                </c:pt>
                <c:pt idx="2">
                  <c:v>0.38709675999999998</c:v>
                </c:pt>
                <c:pt idx="3">
                  <c:v>0.38709675999999998</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4"/>
          <c:order val="4"/>
          <c:val>
            <c:numRef>
              <c:f>'12" One Bar'!$F$1:$F$12</c:f>
              <c:numCache>
                <c:formatCode>General</c:formatCode>
                <c:ptCount val="12"/>
              </c:numCache>
            </c:numRef>
          </c:val>
          <c:smooth val="0"/>
        </c:ser>
        <c:ser>
          <c:idx val="5"/>
          <c:order val="5"/>
          <c:val>
            <c:numRef>
              <c:f>'12" One Bar'!$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H$1:$H$12</c:f>
              <c:numCache>
                <c:formatCode>General</c:formatCode>
                <c:ptCount val="12"/>
                <c:pt idx="0">
                  <c:v>0.38709675999999998</c:v>
                </c:pt>
                <c:pt idx="1">
                  <c:v>0.38709675999999998</c:v>
                </c:pt>
                <c:pt idx="2">
                  <c:v>0.35483870000000001</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7"/>
          <c:order val="7"/>
          <c:val>
            <c:numRef>
              <c:f>'12" One Bar'!$I$1:$I$12</c:f>
              <c:numCache>
                <c:formatCode>General</c:formatCode>
                <c:ptCount val="12"/>
              </c:numCache>
            </c:numRef>
          </c:val>
          <c:smooth val="0"/>
        </c:ser>
        <c:ser>
          <c:idx val="8"/>
          <c:order val="8"/>
          <c:val>
            <c:numRef>
              <c:f>'12" One Bar'!$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K$1:$K$12</c:f>
              <c:numCache>
                <c:formatCode>General</c:formatCode>
                <c:ptCount val="12"/>
                <c:pt idx="0">
                  <c:v>0.32258063999999997</c:v>
                </c:pt>
                <c:pt idx="1">
                  <c:v>0.35483870000000001</c:v>
                </c:pt>
                <c:pt idx="2">
                  <c:v>0.38709675999999998</c:v>
                </c:pt>
                <c:pt idx="3">
                  <c:v>0.38709675999999998</c:v>
                </c:pt>
                <c:pt idx="4">
                  <c:v>0.32258063999999997</c:v>
                </c:pt>
                <c:pt idx="5">
                  <c:v>0.25806449999999997</c:v>
                </c:pt>
                <c:pt idx="6">
                  <c:v>0.29032257</c:v>
                </c:pt>
                <c:pt idx="7">
                  <c:v>0.29032257</c:v>
                </c:pt>
                <c:pt idx="8">
                  <c:v>0.32258063999999997</c:v>
                </c:pt>
                <c:pt idx="9">
                  <c:v>0.38709675999999998</c:v>
                </c:pt>
                <c:pt idx="10">
                  <c:v>0.35483870000000001</c:v>
                </c:pt>
                <c:pt idx="11">
                  <c:v>0.38709675999999998</c:v>
                </c:pt>
              </c:numCache>
            </c:numRef>
          </c:val>
          <c:smooth val="0"/>
        </c:ser>
        <c:ser>
          <c:idx val="10"/>
          <c:order val="10"/>
          <c:val>
            <c:numRef>
              <c:f>'12" One Bar'!$L$1:$L$12</c:f>
              <c:numCache>
                <c:formatCode>General</c:formatCode>
                <c:ptCount val="12"/>
              </c:numCache>
            </c:numRef>
          </c:val>
          <c:smooth val="0"/>
        </c:ser>
        <c:ser>
          <c:idx val="11"/>
          <c:order val="11"/>
          <c:val>
            <c:numRef>
              <c:f>'12" One Bar'!$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One Bar'!$N$1:$N$12</c:f>
              <c:numCache>
                <c:formatCode>General</c:formatCode>
                <c:ptCount val="12"/>
                <c:pt idx="0">
                  <c:v>0.35483870000000001</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13"/>
          <c:order val="13"/>
          <c:val>
            <c:numRef>
              <c:f>'12" One Bar'!$O$1:$O$12</c:f>
              <c:numCache>
                <c:formatCode>General</c:formatCode>
                <c:ptCount val="12"/>
              </c:numCache>
            </c:numRef>
          </c:val>
          <c:smooth val="0"/>
        </c:ser>
        <c:ser>
          <c:idx val="14"/>
          <c:order val="14"/>
          <c:val>
            <c:numRef>
              <c:f>'12" One Bar'!$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Q$1:$Q$12</c:f>
              <c:numCache>
                <c:formatCode>General</c:formatCode>
                <c:ptCount val="12"/>
                <c:pt idx="0">
                  <c:v>0.32258063999999997</c:v>
                </c:pt>
                <c:pt idx="1">
                  <c:v>0.35483870000000001</c:v>
                </c:pt>
                <c:pt idx="2">
                  <c:v>0.38709675999999998</c:v>
                </c:pt>
                <c:pt idx="3">
                  <c:v>0.38709675999999998</c:v>
                </c:pt>
                <c:pt idx="4">
                  <c:v>0.32258063999999997</c:v>
                </c:pt>
                <c:pt idx="5">
                  <c:v>0.29032257</c:v>
                </c:pt>
                <c:pt idx="6">
                  <c:v>0.29032257</c:v>
                </c:pt>
                <c:pt idx="7">
                  <c:v>0.29032257</c:v>
                </c:pt>
                <c:pt idx="8">
                  <c:v>0.32258063999999997</c:v>
                </c:pt>
                <c:pt idx="9">
                  <c:v>0.35483870000000001</c:v>
                </c:pt>
                <c:pt idx="10">
                  <c:v>0.35483870000000001</c:v>
                </c:pt>
                <c:pt idx="11">
                  <c:v>0.38709675999999998</c:v>
                </c:pt>
              </c:numCache>
            </c:numRef>
          </c:val>
          <c:smooth val="0"/>
        </c:ser>
        <c:ser>
          <c:idx val="16"/>
          <c:order val="16"/>
          <c:val>
            <c:numRef>
              <c:f>'12" One Bar'!$R$1:$R$12</c:f>
              <c:numCache>
                <c:formatCode>General</c:formatCode>
                <c:ptCount val="12"/>
              </c:numCache>
            </c:numRef>
          </c:val>
          <c:smooth val="0"/>
        </c:ser>
        <c:ser>
          <c:idx val="17"/>
          <c:order val="17"/>
          <c:val>
            <c:numRef>
              <c:f>'12" One Bar'!$S$1:$S$12</c:f>
              <c:numCache>
                <c:formatCode>General</c:formatCode>
                <c:ptCount val="12"/>
              </c:numCache>
            </c:numRef>
          </c:val>
          <c:smooth val="0"/>
        </c:ser>
        <c:ser>
          <c:idx val="18"/>
          <c:order val="18"/>
          <c:spPr>
            <a:ln>
              <a:noFill/>
            </a:ln>
          </c:spPr>
          <c:marker>
            <c:symbol val="x"/>
            <c:size val="7"/>
            <c:spPr>
              <a:ln>
                <a:solidFill>
                  <a:srgbClr val="4F81BD"/>
                </a:solidFill>
              </a:ln>
            </c:spPr>
          </c:marker>
          <c:val>
            <c:numRef>
              <c:f>'12" One Bar'!$T$1:$T$12</c:f>
              <c:numCache>
                <c:formatCode>General</c:formatCode>
                <c:ptCount val="12"/>
                <c:pt idx="0">
                  <c:v>0.35483870000000001</c:v>
                </c:pt>
                <c:pt idx="1">
                  <c:v>0.35483870000000001</c:v>
                </c:pt>
                <c:pt idx="2">
                  <c:v>0.35483870000000001</c:v>
                </c:pt>
                <c:pt idx="3">
                  <c:v>0.35483870000000001</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19"/>
          <c:order val="19"/>
          <c:val>
            <c:numRef>
              <c:f>'12" One Bar'!$U$1:$U$12</c:f>
              <c:numCache>
                <c:formatCode>General</c:formatCode>
                <c:ptCount val="12"/>
              </c:numCache>
            </c:numRef>
          </c:val>
          <c:smooth val="0"/>
        </c:ser>
        <c:ser>
          <c:idx val="20"/>
          <c:order val="20"/>
          <c:val>
            <c:numRef>
              <c:f>'12" One Bar'!$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W$1:$W$12</c:f>
              <c:numCache>
                <c:formatCode>General</c:formatCode>
                <c:ptCount val="12"/>
                <c:pt idx="0">
                  <c:v>0.32258063999999997</c:v>
                </c:pt>
                <c:pt idx="1">
                  <c:v>0.38709675999999998</c:v>
                </c:pt>
                <c:pt idx="2">
                  <c:v>0.38709675999999998</c:v>
                </c:pt>
                <c:pt idx="3">
                  <c:v>0.38709675999999998</c:v>
                </c:pt>
                <c:pt idx="4">
                  <c:v>0.35483870000000001</c:v>
                </c:pt>
                <c:pt idx="5">
                  <c:v>0.29032257</c:v>
                </c:pt>
                <c:pt idx="6">
                  <c:v>0.29032257</c:v>
                </c:pt>
                <c:pt idx="7">
                  <c:v>0.29032257</c:v>
                </c:pt>
                <c:pt idx="8">
                  <c:v>0.32258063999999997</c:v>
                </c:pt>
                <c:pt idx="9">
                  <c:v>0.38709675999999998</c:v>
                </c:pt>
                <c:pt idx="10">
                  <c:v>0.35483870000000001</c:v>
                </c:pt>
                <c:pt idx="11">
                  <c:v>0.38709675999999998</c:v>
                </c:pt>
              </c:numCache>
            </c:numRef>
          </c:val>
          <c:smooth val="0"/>
        </c:ser>
        <c:ser>
          <c:idx val="22"/>
          <c:order val="22"/>
          <c:val>
            <c:numRef>
              <c:f>'12" One Bar'!$X$1:$X$12</c:f>
              <c:numCache>
                <c:formatCode>General</c:formatCode>
                <c:ptCount val="12"/>
              </c:numCache>
            </c:numRef>
          </c:val>
          <c:smooth val="0"/>
        </c:ser>
        <c:ser>
          <c:idx val="23"/>
          <c:order val="23"/>
          <c:val>
            <c:numRef>
              <c:f>'12" One Bar'!$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Z$1:$Z$12</c:f>
              <c:numCache>
                <c:formatCode>General</c:formatCode>
                <c:ptCount val="12"/>
                <c:pt idx="0">
                  <c:v>0.35483870000000001</c:v>
                </c:pt>
                <c:pt idx="1">
                  <c:v>0.35483870000000001</c:v>
                </c:pt>
                <c:pt idx="2">
                  <c:v>0.38709675999999998</c:v>
                </c:pt>
                <c:pt idx="3">
                  <c:v>0.35483870000000001</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25"/>
          <c:order val="25"/>
          <c:val>
            <c:numRef>
              <c:f>'12" One Bar'!$AA$1:$AA$12</c:f>
              <c:numCache>
                <c:formatCode>General</c:formatCode>
                <c:ptCount val="12"/>
              </c:numCache>
            </c:numRef>
          </c:val>
          <c:smooth val="0"/>
        </c:ser>
        <c:ser>
          <c:idx val="26"/>
          <c:order val="26"/>
          <c:val>
            <c:numRef>
              <c:f>'12" One Bar'!$AB$1:$AB$12</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C$1:$AC$12</c:f>
              <c:numCache>
                <c:formatCode>General</c:formatCode>
                <c:ptCount val="12"/>
                <c:pt idx="0">
                  <c:v>0.32258063999999997</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28"/>
          <c:order val="28"/>
          <c:val>
            <c:numRef>
              <c:f>'12" One Bar'!$AD$1:$AD$12</c:f>
              <c:numCache>
                <c:formatCode>General</c:formatCode>
                <c:ptCount val="12"/>
              </c:numCache>
            </c:numRef>
          </c:val>
          <c:smooth val="0"/>
        </c:ser>
        <c:ser>
          <c:idx val="29"/>
          <c:order val="29"/>
          <c:val>
            <c:numRef>
              <c:f>'12" One Bar'!$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One Bar'!$AF$1:$AF$12</c:f>
              <c:numCache>
                <c:formatCode>General</c:formatCode>
                <c:ptCount val="12"/>
                <c:pt idx="0">
                  <c:v>0.35483870000000001</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31"/>
          <c:order val="31"/>
          <c:val>
            <c:numRef>
              <c:f>'12" One Bar'!$AG$1:$AG$12</c:f>
              <c:numCache>
                <c:formatCode>General</c:formatCode>
                <c:ptCount val="12"/>
              </c:numCache>
            </c:numRef>
          </c:val>
          <c:smooth val="0"/>
        </c:ser>
        <c:ser>
          <c:idx val="32"/>
          <c:order val="32"/>
          <c:val>
            <c:numRef>
              <c:f>'12" One Bar'!$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I$1:$AI$12</c:f>
              <c:numCache>
                <c:formatCode>General</c:formatCode>
                <c:ptCount val="12"/>
                <c:pt idx="0">
                  <c:v>0.32258063999999997</c:v>
                </c:pt>
                <c:pt idx="1">
                  <c:v>0.38709675999999998</c:v>
                </c:pt>
                <c:pt idx="2">
                  <c:v>0.38709675999999998</c:v>
                </c:pt>
                <c:pt idx="3">
                  <c:v>0.38709675999999998</c:v>
                </c:pt>
                <c:pt idx="4">
                  <c:v>0.32258063999999997</c:v>
                </c:pt>
                <c:pt idx="5">
                  <c:v>0.25806449999999997</c:v>
                </c:pt>
                <c:pt idx="6">
                  <c:v>0.29032257</c:v>
                </c:pt>
                <c:pt idx="7">
                  <c:v>0.29032257</c:v>
                </c:pt>
                <c:pt idx="8">
                  <c:v>0.32258063999999997</c:v>
                </c:pt>
                <c:pt idx="9">
                  <c:v>0.38709675999999998</c:v>
                </c:pt>
                <c:pt idx="10">
                  <c:v>0.35483870000000001</c:v>
                </c:pt>
                <c:pt idx="11">
                  <c:v>0.38709675999999998</c:v>
                </c:pt>
              </c:numCache>
            </c:numRef>
          </c:val>
          <c:smooth val="0"/>
        </c:ser>
        <c:ser>
          <c:idx val="34"/>
          <c:order val="34"/>
          <c:val>
            <c:numRef>
              <c:f>'12" One Bar'!$AJ$1:$AJ$12</c:f>
              <c:numCache>
                <c:formatCode>General</c:formatCode>
                <c:ptCount val="12"/>
              </c:numCache>
            </c:numRef>
          </c:val>
          <c:smooth val="0"/>
        </c:ser>
        <c:ser>
          <c:idx val="35"/>
          <c:order val="35"/>
          <c:val>
            <c:numRef>
              <c:f>'12" One Bar'!$AK$1:$AK$12</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L$1:$AL$12</c:f>
              <c:numCache>
                <c:formatCode>General</c:formatCode>
                <c:ptCount val="12"/>
                <c:pt idx="0">
                  <c:v>0.35483870000000001</c:v>
                </c:pt>
                <c:pt idx="1">
                  <c:v>0.38709675999999998</c:v>
                </c:pt>
                <c:pt idx="2">
                  <c:v>0.35483870000000001</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37"/>
          <c:order val="37"/>
          <c:val>
            <c:numRef>
              <c:f>'12" One Bar'!$AM$1:$AM$12</c:f>
              <c:numCache>
                <c:formatCode>General</c:formatCode>
                <c:ptCount val="12"/>
              </c:numCache>
            </c:numRef>
          </c:val>
          <c:smooth val="0"/>
        </c:ser>
        <c:ser>
          <c:idx val="38"/>
          <c:order val="38"/>
          <c:val>
            <c:numRef>
              <c:f>'12" One Bar'!$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O$1:$AO$12</c:f>
              <c:numCache>
                <c:formatCode>General</c:formatCode>
                <c:ptCount val="12"/>
                <c:pt idx="0">
                  <c:v>0.35483870000000001</c:v>
                </c:pt>
                <c:pt idx="1">
                  <c:v>0.38709675999999998</c:v>
                </c:pt>
                <c:pt idx="2">
                  <c:v>0.38709675999999998</c:v>
                </c:pt>
                <c:pt idx="3">
                  <c:v>0.35483870000000001</c:v>
                </c:pt>
                <c:pt idx="4">
                  <c:v>0.32258063999999997</c:v>
                </c:pt>
                <c:pt idx="5">
                  <c:v>0.29032257</c:v>
                </c:pt>
                <c:pt idx="6">
                  <c:v>0.25806449999999997</c:v>
                </c:pt>
                <c:pt idx="7">
                  <c:v>0.25806449999999997</c:v>
                </c:pt>
                <c:pt idx="8">
                  <c:v>0.32258063999999997</c:v>
                </c:pt>
                <c:pt idx="9">
                  <c:v>0.35483870000000001</c:v>
                </c:pt>
                <c:pt idx="10">
                  <c:v>0.38709675999999998</c:v>
                </c:pt>
                <c:pt idx="11">
                  <c:v>0.38709675999999998</c:v>
                </c:pt>
              </c:numCache>
            </c:numRef>
          </c:val>
          <c:smooth val="0"/>
        </c:ser>
        <c:ser>
          <c:idx val="40"/>
          <c:order val="40"/>
          <c:val>
            <c:numRef>
              <c:f>'12" One Bar'!$AP$1:$AP$12</c:f>
              <c:numCache>
                <c:formatCode>General</c:formatCode>
                <c:ptCount val="12"/>
              </c:numCache>
            </c:numRef>
          </c:val>
          <c:smooth val="0"/>
        </c:ser>
        <c:ser>
          <c:idx val="41"/>
          <c:order val="41"/>
          <c:val>
            <c:numRef>
              <c:f>'12" One Bar'!$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R$1:$AR$12</c:f>
              <c:numCache>
                <c:formatCode>General</c:formatCode>
                <c:ptCount val="12"/>
                <c:pt idx="0">
                  <c:v>0.35483870000000001</c:v>
                </c:pt>
                <c:pt idx="1">
                  <c:v>0.38709675999999998</c:v>
                </c:pt>
                <c:pt idx="2">
                  <c:v>0.38709675999999998</c:v>
                </c:pt>
                <c:pt idx="3">
                  <c:v>0.35483870000000001</c:v>
                </c:pt>
                <c:pt idx="4">
                  <c:v>0.32258063999999997</c:v>
                </c:pt>
                <c:pt idx="5">
                  <c:v>0.29032257</c:v>
                </c:pt>
                <c:pt idx="6">
                  <c:v>0.29032257</c:v>
                </c:pt>
                <c:pt idx="7">
                  <c:v>0.29032257</c:v>
                </c:pt>
                <c:pt idx="8">
                  <c:v>0.35483870000000001</c:v>
                </c:pt>
                <c:pt idx="9">
                  <c:v>0.38709675999999998</c:v>
                </c:pt>
                <c:pt idx="10">
                  <c:v>0.38709675999999998</c:v>
                </c:pt>
                <c:pt idx="11">
                  <c:v>0.38709675999999998</c:v>
                </c:pt>
              </c:numCache>
            </c:numRef>
          </c:val>
          <c:smooth val="0"/>
        </c:ser>
        <c:ser>
          <c:idx val="43"/>
          <c:order val="43"/>
          <c:val>
            <c:numRef>
              <c:f>'12" One Bar'!$AS$1:$AS$12</c:f>
              <c:numCache>
                <c:formatCode>General</c:formatCode>
                <c:ptCount val="12"/>
              </c:numCache>
            </c:numRef>
          </c:val>
          <c:smooth val="0"/>
        </c:ser>
        <c:ser>
          <c:idx val="44"/>
          <c:order val="44"/>
          <c:val>
            <c:numRef>
              <c:f>'12" One Bar'!$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U$1:$AU$12</c:f>
              <c:numCache>
                <c:formatCode>General</c:formatCode>
                <c:ptCount val="12"/>
                <c:pt idx="0">
                  <c:v>0.35483870000000001</c:v>
                </c:pt>
                <c:pt idx="1">
                  <c:v>0.35483870000000001</c:v>
                </c:pt>
                <c:pt idx="2">
                  <c:v>0.35483870000000001</c:v>
                </c:pt>
                <c:pt idx="3">
                  <c:v>0.38709675999999998</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46"/>
          <c:order val="46"/>
          <c:val>
            <c:numRef>
              <c:f>'12" One Bar'!$AV$1:$AV$12</c:f>
              <c:numCache>
                <c:formatCode>General</c:formatCode>
                <c:ptCount val="12"/>
              </c:numCache>
            </c:numRef>
          </c:val>
          <c:smooth val="0"/>
        </c:ser>
        <c:ser>
          <c:idx val="47"/>
          <c:order val="47"/>
          <c:val>
            <c:numRef>
              <c:f>'12" One Bar'!$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X$1:$AX$12</c:f>
              <c:numCache>
                <c:formatCode>General</c:formatCode>
                <c:ptCount val="12"/>
                <c:pt idx="0">
                  <c:v>0.38709675999999998</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49"/>
          <c:order val="49"/>
          <c:val>
            <c:numRef>
              <c:f>'12" One Bar'!$AY$1:$AY$12</c:f>
              <c:numCache>
                <c:formatCode>General</c:formatCode>
                <c:ptCount val="12"/>
              </c:numCache>
            </c:numRef>
          </c:val>
          <c:smooth val="0"/>
        </c:ser>
        <c:ser>
          <c:idx val="50"/>
          <c:order val="50"/>
          <c:val>
            <c:numRef>
              <c:f>'12" One Bar'!$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A$1:$BA$12</c:f>
              <c:numCache>
                <c:formatCode>General</c:formatCode>
                <c:ptCount val="12"/>
                <c:pt idx="0">
                  <c:v>0.32258063999999997</c:v>
                </c:pt>
                <c:pt idx="1">
                  <c:v>0.35483870000000001</c:v>
                </c:pt>
                <c:pt idx="2">
                  <c:v>0.35483870000000001</c:v>
                </c:pt>
                <c:pt idx="3">
                  <c:v>0.35483870000000001</c:v>
                </c:pt>
                <c:pt idx="4">
                  <c:v>0.32258063999999997</c:v>
                </c:pt>
                <c:pt idx="5">
                  <c:v>0.29032257</c:v>
                </c:pt>
                <c:pt idx="6">
                  <c:v>0.29032257</c:v>
                </c:pt>
                <c:pt idx="7">
                  <c:v>0.29032257</c:v>
                </c:pt>
                <c:pt idx="8">
                  <c:v>0.32258063999999997</c:v>
                </c:pt>
                <c:pt idx="9">
                  <c:v>0.35483870000000001</c:v>
                </c:pt>
                <c:pt idx="10">
                  <c:v>0.38709675999999998</c:v>
                </c:pt>
                <c:pt idx="11">
                  <c:v>0.35483870000000001</c:v>
                </c:pt>
              </c:numCache>
            </c:numRef>
          </c:val>
          <c:smooth val="0"/>
        </c:ser>
        <c:ser>
          <c:idx val="52"/>
          <c:order val="52"/>
          <c:val>
            <c:numRef>
              <c:f>'12" One Bar'!$BB$1:$BB$12</c:f>
              <c:numCache>
                <c:formatCode>General</c:formatCode>
                <c:ptCount val="12"/>
              </c:numCache>
            </c:numRef>
          </c:val>
          <c:smooth val="0"/>
        </c:ser>
        <c:ser>
          <c:idx val="53"/>
          <c:order val="53"/>
          <c:val>
            <c:numRef>
              <c:f>'12" One Bar'!$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D$1:$BD$12</c:f>
              <c:numCache>
                <c:formatCode>General</c:formatCode>
                <c:ptCount val="12"/>
                <c:pt idx="0">
                  <c:v>0.35483870000000001</c:v>
                </c:pt>
                <c:pt idx="1">
                  <c:v>0.38709675999999998</c:v>
                </c:pt>
                <c:pt idx="2">
                  <c:v>0.35483870000000001</c:v>
                </c:pt>
                <c:pt idx="3">
                  <c:v>0.35483870000000001</c:v>
                </c:pt>
                <c:pt idx="4">
                  <c:v>0.29032257</c:v>
                </c:pt>
                <c:pt idx="5">
                  <c:v>0.29032257</c:v>
                </c:pt>
                <c:pt idx="6">
                  <c:v>0.29032257</c:v>
                </c:pt>
                <c:pt idx="7">
                  <c:v>0.29032257</c:v>
                </c:pt>
                <c:pt idx="8">
                  <c:v>0.35483870000000001</c:v>
                </c:pt>
                <c:pt idx="9">
                  <c:v>0.38709675999999998</c:v>
                </c:pt>
                <c:pt idx="10">
                  <c:v>0.38709675999999998</c:v>
                </c:pt>
                <c:pt idx="11">
                  <c:v>0.38709675999999998</c:v>
                </c:pt>
              </c:numCache>
            </c:numRef>
          </c:val>
          <c:smooth val="0"/>
        </c:ser>
        <c:dLbls>
          <c:showLegendKey val="0"/>
          <c:showVal val="0"/>
          <c:showCatName val="0"/>
          <c:showSerName val="0"/>
          <c:showPercent val="0"/>
          <c:showBubbleSize val="0"/>
        </c:dLbls>
        <c:marker val="1"/>
        <c:smooth val="0"/>
        <c:axId val="314422784"/>
        <c:axId val="314424704"/>
      </c:lineChart>
      <c:catAx>
        <c:axId val="314422784"/>
        <c:scaling>
          <c:orientation val="minMax"/>
        </c:scaling>
        <c:delete val="0"/>
        <c:axPos val="b"/>
        <c:majorTickMark val="out"/>
        <c:minorTickMark val="none"/>
        <c:tickLblPos val="nextTo"/>
        <c:crossAx val="314424704"/>
        <c:crosses val="autoZero"/>
        <c:auto val="1"/>
        <c:lblAlgn val="ctr"/>
        <c:lblOffset val="100"/>
        <c:noMultiLvlLbl val="0"/>
      </c:catAx>
      <c:valAx>
        <c:axId val="314424704"/>
        <c:scaling>
          <c:orientation val="minMax"/>
        </c:scaling>
        <c:delete val="0"/>
        <c:axPos val="l"/>
        <c:majorGridlines/>
        <c:title>
          <c:tx>
            <c:rich>
              <a:bodyPr rot="0" vert="horz"/>
              <a:lstStyle/>
              <a:p>
                <a:pPr>
                  <a:defRPr/>
                </a:pPr>
                <a:r>
                  <a:rPr lang="en-US"/>
                  <a:t>Sensor Data</a:t>
                </a:r>
              </a:p>
            </c:rich>
          </c:tx>
          <c:layout/>
          <c:overlay val="0"/>
        </c:title>
        <c:numFmt formatCode="General" sourceLinked="1"/>
        <c:majorTickMark val="out"/>
        <c:minorTickMark val="none"/>
        <c:tickLblPos val="nextTo"/>
        <c:crossAx val="314422784"/>
        <c:crosses val="autoZero"/>
        <c:crossBetween val="between"/>
      </c:valAx>
    </c:plotArea>
    <c:plotVisOnly val="1"/>
    <c:dispBlanksAs val="gap"/>
    <c:showDLblsOverMax val="0"/>
  </c:chart>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a:t>
            </a:r>
            <a:r>
              <a:rPr lang="en-US" baseline="0"/>
              <a:t> One Bar</a:t>
            </a:r>
            <a:endParaRPr lang="en-US"/>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B$1:$B$12</c:f>
              <c:numCache>
                <c:formatCode>General</c:formatCode>
                <c:ptCount val="12"/>
                <c:pt idx="0">
                  <c:v>0.25806449999999997</c:v>
                </c:pt>
                <c:pt idx="1">
                  <c:v>0.25806449999999997</c:v>
                </c:pt>
                <c:pt idx="2">
                  <c:v>0.22580644</c:v>
                </c:pt>
                <c:pt idx="3">
                  <c:v>0.25806449999999997</c:v>
                </c:pt>
                <c:pt idx="4">
                  <c:v>0.25806449999999997</c:v>
                </c:pt>
                <c:pt idx="5">
                  <c:v>0.19354837999999999</c:v>
                </c:pt>
                <c:pt idx="6">
                  <c:v>0.25806449999999997</c:v>
                </c:pt>
                <c:pt idx="7">
                  <c:v>0.25806449999999997</c:v>
                </c:pt>
                <c:pt idx="8">
                  <c:v>0.25806449999999997</c:v>
                </c:pt>
                <c:pt idx="9">
                  <c:v>0.22580644</c:v>
                </c:pt>
                <c:pt idx="10">
                  <c:v>0.25806449999999997</c:v>
                </c:pt>
                <c:pt idx="11">
                  <c:v>0.25806449999999997</c:v>
                </c:pt>
              </c:numCache>
            </c:numRef>
          </c:val>
          <c:smooth val="0"/>
        </c:ser>
        <c:ser>
          <c:idx val="1"/>
          <c:order val="1"/>
          <c:val>
            <c:numRef>
              <c:f>'9" One Bar'!$C$1:$C$12</c:f>
              <c:numCache>
                <c:formatCode>General</c:formatCode>
                <c:ptCount val="12"/>
              </c:numCache>
            </c:numRef>
          </c:val>
          <c:smooth val="0"/>
        </c:ser>
        <c:ser>
          <c:idx val="2"/>
          <c:order val="2"/>
          <c:val>
            <c:numRef>
              <c:f>'9" One Bar'!$D$1:$D$12</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E$1:$E$12</c:f>
              <c:numCache>
                <c:formatCode>General</c:formatCode>
                <c:ptCount val="12"/>
                <c:pt idx="0">
                  <c:v>0.22580644</c:v>
                </c:pt>
                <c:pt idx="1">
                  <c:v>0.25806449999999997</c:v>
                </c:pt>
                <c:pt idx="2">
                  <c:v>0.25806449999999997</c:v>
                </c:pt>
                <c:pt idx="3">
                  <c:v>0.25806449999999997</c:v>
                </c:pt>
                <c:pt idx="4">
                  <c:v>0.25806449999999997</c:v>
                </c:pt>
                <c:pt idx="5">
                  <c:v>0.19354837999999999</c:v>
                </c:pt>
                <c:pt idx="6">
                  <c:v>0.22580644</c:v>
                </c:pt>
                <c:pt idx="7">
                  <c:v>0.25806449999999997</c:v>
                </c:pt>
                <c:pt idx="8">
                  <c:v>0.25806449999999997</c:v>
                </c:pt>
                <c:pt idx="9">
                  <c:v>0.25806449999999997</c:v>
                </c:pt>
                <c:pt idx="10">
                  <c:v>0.25806449999999997</c:v>
                </c:pt>
                <c:pt idx="11">
                  <c:v>0.25806449999999997</c:v>
                </c:pt>
              </c:numCache>
            </c:numRef>
          </c:val>
          <c:smooth val="0"/>
        </c:ser>
        <c:ser>
          <c:idx val="4"/>
          <c:order val="4"/>
          <c:val>
            <c:numRef>
              <c:f>'9" One Bar'!$F$1:$F$12</c:f>
              <c:numCache>
                <c:formatCode>General</c:formatCode>
                <c:ptCount val="12"/>
              </c:numCache>
            </c:numRef>
          </c:val>
          <c:smooth val="0"/>
        </c:ser>
        <c:ser>
          <c:idx val="5"/>
          <c:order val="5"/>
          <c:val>
            <c:numRef>
              <c:f>'9" One Bar'!$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H$1:$H$12</c:f>
              <c:numCache>
                <c:formatCode>General</c:formatCode>
                <c:ptCount val="12"/>
                <c:pt idx="0">
                  <c:v>0.25806449999999997</c:v>
                </c:pt>
                <c:pt idx="1">
                  <c:v>0.25806449999999997</c:v>
                </c:pt>
                <c:pt idx="2">
                  <c:v>0.25806449999999997</c:v>
                </c:pt>
                <c:pt idx="3">
                  <c:v>0.25806449999999997</c:v>
                </c:pt>
                <c:pt idx="4">
                  <c:v>0.22580644</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7"/>
          <c:order val="7"/>
          <c:val>
            <c:numRef>
              <c:f>'9" One Bar'!$I$1:$I$12</c:f>
              <c:numCache>
                <c:formatCode>General</c:formatCode>
                <c:ptCount val="12"/>
              </c:numCache>
            </c:numRef>
          </c:val>
          <c:smooth val="0"/>
        </c:ser>
        <c:ser>
          <c:idx val="8"/>
          <c:order val="8"/>
          <c:val>
            <c:numRef>
              <c:f>'9" One Bar'!$J$1:$J$12</c:f>
              <c:numCache>
                <c:formatCode>General</c:formatCode>
                <c:ptCount val="12"/>
              </c:numCache>
            </c:numRef>
          </c:val>
          <c:smooth val="0"/>
        </c:ser>
        <c:ser>
          <c:idx val="9"/>
          <c:order val="9"/>
          <c:spPr>
            <a:ln>
              <a:noFill/>
            </a:ln>
          </c:spPr>
          <c:marker>
            <c:symbol val="x"/>
            <c:size val="7"/>
            <c:spPr>
              <a:ln>
                <a:solidFill>
                  <a:srgbClr val="4F81BD"/>
                </a:solidFill>
              </a:ln>
            </c:spPr>
          </c:marker>
          <c:val>
            <c:numRef>
              <c:f>'9" One Bar'!$K$1:$K$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0"/>
          <c:order val="10"/>
          <c:val>
            <c:numRef>
              <c:f>'9" One Bar'!$L$1:$L$12</c:f>
              <c:numCache>
                <c:formatCode>General</c:formatCode>
                <c:ptCount val="12"/>
              </c:numCache>
            </c:numRef>
          </c:val>
          <c:smooth val="0"/>
        </c:ser>
        <c:ser>
          <c:idx val="11"/>
          <c:order val="11"/>
          <c:val>
            <c:numRef>
              <c:f>'9" One Bar'!$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One Bar'!$N$1:$N$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2580644</c:v>
                </c:pt>
                <c:pt idx="10">
                  <c:v>0.25806449999999997</c:v>
                </c:pt>
                <c:pt idx="11">
                  <c:v>0.25806449999999997</c:v>
                </c:pt>
              </c:numCache>
            </c:numRef>
          </c:val>
          <c:smooth val="0"/>
        </c:ser>
        <c:ser>
          <c:idx val="13"/>
          <c:order val="13"/>
          <c:val>
            <c:numRef>
              <c:f>'9" One Bar'!$O$1:$O$12</c:f>
              <c:numCache>
                <c:formatCode>General</c:formatCode>
                <c:ptCount val="12"/>
              </c:numCache>
            </c:numRef>
          </c:val>
          <c:smooth val="0"/>
        </c:ser>
        <c:ser>
          <c:idx val="14"/>
          <c:order val="14"/>
          <c:val>
            <c:numRef>
              <c:f>'9" One Bar'!$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Q$1:$Q$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2580644</c:v>
                </c:pt>
                <c:pt idx="9">
                  <c:v>0.25806449999999997</c:v>
                </c:pt>
                <c:pt idx="10">
                  <c:v>0.22580644</c:v>
                </c:pt>
                <c:pt idx="11">
                  <c:v>0.25806449999999997</c:v>
                </c:pt>
              </c:numCache>
            </c:numRef>
          </c:val>
          <c:smooth val="0"/>
        </c:ser>
        <c:ser>
          <c:idx val="16"/>
          <c:order val="16"/>
          <c:val>
            <c:numRef>
              <c:f>'9" One Bar'!$R$1:$R$12</c:f>
              <c:numCache>
                <c:formatCode>General</c:formatCode>
                <c:ptCount val="12"/>
              </c:numCache>
            </c:numRef>
          </c:val>
          <c:smooth val="0"/>
        </c:ser>
        <c:ser>
          <c:idx val="17"/>
          <c:order val="17"/>
          <c:val>
            <c:numRef>
              <c:f>'9" One Bar'!$S$1:$S$12</c:f>
              <c:numCache>
                <c:formatCode>General</c:formatCode>
                <c:ptCount val="12"/>
              </c:numCache>
            </c:numRef>
          </c:val>
          <c:smooth val="0"/>
        </c:ser>
        <c:ser>
          <c:idx val="18"/>
          <c:order val="18"/>
          <c:spPr>
            <a:ln>
              <a:noFill/>
            </a:ln>
          </c:spPr>
          <c:marker>
            <c:symbol val="x"/>
            <c:size val="7"/>
            <c:spPr>
              <a:ln>
                <a:solidFill>
                  <a:srgbClr val="4F81BD"/>
                </a:solidFill>
              </a:ln>
            </c:spPr>
          </c:marker>
          <c:val>
            <c:numRef>
              <c:f>'9" One Bar'!$T$1:$T$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2580644</c:v>
                </c:pt>
                <c:pt idx="8">
                  <c:v>0.25806449999999997</c:v>
                </c:pt>
                <c:pt idx="9">
                  <c:v>0.25806449999999997</c:v>
                </c:pt>
                <c:pt idx="10">
                  <c:v>0.25806449999999997</c:v>
                </c:pt>
                <c:pt idx="11">
                  <c:v>0.25806449999999997</c:v>
                </c:pt>
              </c:numCache>
            </c:numRef>
          </c:val>
          <c:smooth val="0"/>
        </c:ser>
        <c:ser>
          <c:idx val="19"/>
          <c:order val="19"/>
          <c:val>
            <c:numRef>
              <c:f>'9" One Bar'!$U$1:$U$12</c:f>
              <c:numCache>
                <c:formatCode>General</c:formatCode>
                <c:ptCount val="12"/>
              </c:numCache>
            </c:numRef>
          </c:val>
          <c:smooth val="0"/>
        </c:ser>
        <c:ser>
          <c:idx val="20"/>
          <c:order val="20"/>
          <c:val>
            <c:numRef>
              <c:f>'9" One Bar'!$V$1:$V$12</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W$1:$W$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2580644</c:v>
                </c:pt>
                <c:pt idx="11">
                  <c:v>0.25806449999999997</c:v>
                </c:pt>
              </c:numCache>
            </c:numRef>
          </c:val>
          <c:smooth val="0"/>
        </c:ser>
        <c:ser>
          <c:idx val="22"/>
          <c:order val="22"/>
          <c:val>
            <c:numRef>
              <c:f>'9" One Bar'!$X$1:$X$12</c:f>
              <c:numCache>
                <c:formatCode>General</c:formatCode>
                <c:ptCount val="12"/>
              </c:numCache>
            </c:numRef>
          </c:val>
          <c:smooth val="0"/>
        </c:ser>
        <c:ser>
          <c:idx val="23"/>
          <c:order val="23"/>
          <c:val>
            <c:numRef>
              <c:f>'9" One Bar'!$Y$1:$Y$12</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Z$1:$Z$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25"/>
          <c:order val="25"/>
          <c:val>
            <c:numRef>
              <c:f>'9" One Bar'!$AA$1:$AA$12</c:f>
              <c:numCache>
                <c:formatCode>General</c:formatCode>
                <c:ptCount val="12"/>
              </c:numCache>
            </c:numRef>
          </c:val>
          <c:smooth val="0"/>
        </c:ser>
        <c:ser>
          <c:idx val="26"/>
          <c:order val="26"/>
          <c:val>
            <c:numRef>
              <c:f>'9" One Bar'!$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C$1:$AC$12</c:f>
              <c:numCache>
                <c:formatCode>General</c:formatCode>
                <c:ptCount val="12"/>
                <c:pt idx="0">
                  <c:v>0.25806449999999997</c:v>
                </c:pt>
                <c:pt idx="1">
                  <c:v>0.22580644</c:v>
                </c:pt>
                <c:pt idx="2">
                  <c:v>0.25806449999999997</c:v>
                </c:pt>
                <c:pt idx="3">
                  <c:v>0.25806449999999997</c:v>
                </c:pt>
                <c:pt idx="4">
                  <c:v>0.25806449999999997</c:v>
                </c:pt>
                <c:pt idx="5">
                  <c:v>0.16129031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28"/>
          <c:order val="28"/>
          <c:val>
            <c:numRef>
              <c:f>'9" One Bar'!$AD$1:$AD$12</c:f>
              <c:numCache>
                <c:formatCode>General</c:formatCode>
                <c:ptCount val="12"/>
              </c:numCache>
            </c:numRef>
          </c:val>
          <c:smooth val="0"/>
        </c:ser>
        <c:ser>
          <c:idx val="29"/>
          <c:order val="29"/>
          <c:val>
            <c:numRef>
              <c:f>'9" One Bar'!$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One Bar'!$AF$1:$AF$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1"/>
          <c:order val="31"/>
          <c:val>
            <c:numRef>
              <c:f>'9" One Bar'!$AG$1:$AG$12</c:f>
              <c:numCache>
                <c:formatCode>General</c:formatCode>
                <c:ptCount val="12"/>
              </c:numCache>
            </c:numRef>
          </c:val>
          <c:smooth val="0"/>
        </c:ser>
        <c:ser>
          <c:idx val="32"/>
          <c:order val="32"/>
          <c:val>
            <c:numRef>
              <c:f>'9" One Bar'!$AH$1:$AH$12</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One Bar'!$AI$1:$AI$12</c:f>
              <c:numCache>
                <c:formatCode>General</c:formatCode>
                <c:ptCount val="12"/>
                <c:pt idx="0">
                  <c:v>0.25806449999999997</c:v>
                </c:pt>
                <c:pt idx="1">
                  <c:v>0.22580644</c:v>
                </c:pt>
                <c:pt idx="2">
                  <c:v>0.22580644</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4"/>
          <c:order val="34"/>
          <c:val>
            <c:numRef>
              <c:f>'9" One Bar'!$AJ$1:$AJ$12</c:f>
              <c:numCache>
                <c:formatCode>General</c:formatCode>
                <c:ptCount val="12"/>
              </c:numCache>
            </c:numRef>
          </c:val>
          <c:smooth val="0"/>
        </c:ser>
        <c:ser>
          <c:idx val="35"/>
          <c:order val="35"/>
          <c:val>
            <c:numRef>
              <c:f>'9" One Bar'!$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L$1:$AL$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2580644</c:v>
                </c:pt>
                <c:pt idx="9">
                  <c:v>0.25806449999999997</c:v>
                </c:pt>
                <c:pt idx="10">
                  <c:v>0.25806449999999997</c:v>
                </c:pt>
                <c:pt idx="11">
                  <c:v>0.25806449999999997</c:v>
                </c:pt>
              </c:numCache>
            </c:numRef>
          </c:val>
          <c:smooth val="0"/>
        </c:ser>
        <c:ser>
          <c:idx val="37"/>
          <c:order val="37"/>
          <c:val>
            <c:numRef>
              <c:f>'9" One Bar'!$AM$1:$AM$12</c:f>
              <c:numCache>
                <c:formatCode>General</c:formatCode>
                <c:ptCount val="12"/>
              </c:numCache>
            </c:numRef>
          </c:val>
          <c:smooth val="0"/>
        </c:ser>
        <c:ser>
          <c:idx val="38"/>
          <c:order val="38"/>
          <c:val>
            <c:numRef>
              <c:f>'9" One Bar'!$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O$1:$AO$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2580644</c:v>
                </c:pt>
                <c:pt idx="8">
                  <c:v>0.51612899999999995</c:v>
                </c:pt>
                <c:pt idx="9">
                  <c:v>0.22580644</c:v>
                </c:pt>
                <c:pt idx="10">
                  <c:v>0.25806449999999997</c:v>
                </c:pt>
                <c:pt idx="11">
                  <c:v>0.25806449999999997</c:v>
                </c:pt>
              </c:numCache>
            </c:numRef>
          </c:val>
          <c:smooth val="0"/>
        </c:ser>
        <c:ser>
          <c:idx val="40"/>
          <c:order val="40"/>
          <c:val>
            <c:numRef>
              <c:f>'9" One Bar'!$AP$1:$AP$12</c:f>
              <c:numCache>
                <c:formatCode>General</c:formatCode>
                <c:ptCount val="12"/>
              </c:numCache>
            </c:numRef>
          </c:val>
          <c:smooth val="0"/>
        </c:ser>
        <c:ser>
          <c:idx val="41"/>
          <c:order val="41"/>
          <c:val>
            <c:numRef>
              <c:f>'9" One Bar'!$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R$1:$AR$12</c:f>
              <c:numCache>
                <c:formatCode>General</c:formatCode>
                <c:ptCount val="12"/>
                <c:pt idx="0">
                  <c:v>0.25806449999999997</c:v>
                </c:pt>
                <c:pt idx="1">
                  <c:v>0.22580644</c:v>
                </c:pt>
                <c:pt idx="2">
                  <c:v>0.25806449999999997</c:v>
                </c:pt>
                <c:pt idx="3">
                  <c:v>0.25806449999999997</c:v>
                </c:pt>
                <c:pt idx="4">
                  <c:v>0.25806449999999997</c:v>
                </c:pt>
                <c:pt idx="5">
                  <c:v>0.16129031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43"/>
          <c:order val="43"/>
          <c:val>
            <c:numRef>
              <c:f>'9" One Bar'!$AS$1:$AS$12</c:f>
              <c:numCache>
                <c:formatCode>General</c:formatCode>
                <c:ptCount val="12"/>
              </c:numCache>
            </c:numRef>
          </c:val>
          <c:smooth val="0"/>
        </c:ser>
        <c:ser>
          <c:idx val="44"/>
          <c:order val="44"/>
          <c:val>
            <c:numRef>
              <c:f>'9" One Bar'!$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U$1:$AU$12</c:f>
              <c:numCache>
                <c:formatCode>General</c:formatCode>
                <c:ptCount val="12"/>
                <c:pt idx="0">
                  <c:v>0.25806449999999997</c:v>
                </c:pt>
                <c:pt idx="1">
                  <c:v>0.25806449999999997</c:v>
                </c:pt>
                <c:pt idx="2">
                  <c:v>0.25806449999999997</c:v>
                </c:pt>
                <c:pt idx="3">
                  <c:v>0.25806449999999997</c:v>
                </c:pt>
                <c:pt idx="4">
                  <c:v>0.25806449999999997</c:v>
                </c:pt>
                <c:pt idx="5">
                  <c:v>0.16129031999999999</c:v>
                </c:pt>
                <c:pt idx="6">
                  <c:v>0.25806449999999997</c:v>
                </c:pt>
                <c:pt idx="7">
                  <c:v>0.22580644</c:v>
                </c:pt>
                <c:pt idx="8">
                  <c:v>0.25806449999999997</c:v>
                </c:pt>
                <c:pt idx="9">
                  <c:v>0.25806449999999997</c:v>
                </c:pt>
                <c:pt idx="10">
                  <c:v>0.25806449999999997</c:v>
                </c:pt>
                <c:pt idx="11">
                  <c:v>0.25806449999999997</c:v>
                </c:pt>
              </c:numCache>
            </c:numRef>
          </c:val>
          <c:smooth val="0"/>
        </c:ser>
        <c:ser>
          <c:idx val="46"/>
          <c:order val="46"/>
          <c:val>
            <c:numRef>
              <c:f>'9" One Bar'!$AV$1:$AV$12</c:f>
              <c:numCache>
                <c:formatCode>General</c:formatCode>
                <c:ptCount val="12"/>
              </c:numCache>
            </c:numRef>
          </c:val>
          <c:smooth val="0"/>
        </c:ser>
        <c:ser>
          <c:idx val="47"/>
          <c:order val="47"/>
          <c:val>
            <c:numRef>
              <c:f>'9" One Bar'!$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X$1:$AX$12</c:f>
              <c:numCache>
                <c:formatCode>General</c:formatCode>
                <c:ptCount val="12"/>
                <c:pt idx="0">
                  <c:v>0.22580644</c:v>
                </c:pt>
                <c:pt idx="1">
                  <c:v>0.25806449999999997</c:v>
                </c:pt>
                <c:pt idx="2">
                  <c:v>0.25806449999999997</c:v>
                </c:pt>
                <c:pt idx="3">
                  <c:v>0.25806449999999997</c:v>
                </c:pt>
                <c:pt idx="4">
                  <c:v>0.25806449999999997</c:v>
                </c:pt>
                <c:pt idx="5">
                  <c:v>0.16129031999999999</c:v>
                </c:pt>
                <c:pt idx="6">
                  <c:v>0.25806449999999997</c:v>
                </c:pt>
                <c:pt idx="7">
                  <c:v>0.25806449999999997</c:v>
                </c:pt>
                <c:pt idx="8">
                  <c:v>0.22580644</c:v>
                </c:pt>
                <c:pt idx="9">
                  <c:v>0.25806449999999997</c:v>
                </c:pt>
                <c:pt idx="10">
                  <c:v>0.25806449999999997</c:v>
                </c:pt>
                <c:pt idx="11">
                  <c:v>0.25806449999999997</c:v>
                </c:pt>
              </c:numCache>
            </c:numRef>
          </c:val>
          <c:smooth val="0"/>
        </c:ser>
        <c:ser>
          <c:idx val="49"/>
          <c:order val="49"/>
          <c:val>
            <c:numRef>
              <c:f>'9" One Bar'!$AY$1:$AY$12</c:f>
              <c:numCache>
                <c:formatCode>General</c:formatCode>
                <c:ptCount val="12"/>
              </c:numCache>
            </c:numRef>
          </c:val>
          <c:smooth val="0"/>
        </c:ser>
        <c:ser>
          <c:idx val="50"/>
          <c:order val="50"/>
          <c:val>
            <c:numRef>
              <c:f>'9" One Bar'!$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A$1:$BA$12</c:f>
              <c:numCache>
                <c:formatCode>General</c:formatCode>
                <c:ptCount val="12"/>
                <c:pt idx="0">
                  <c:v>0.25806449999999997</c:v>
                </c:pt>
                <c:pt idx="1">
                  <c:v>0.22580644</c:v>
                </c:pt>
                <c:pt idx="2">
                  <c:v>0.22580644</c:v>
                </c:pt>
                <c:pt idx="3">
                  <c:v>0.25806449999999997</c:v>
                </c:pt>
                <c:pt idx="4">
                  <c:v>0.25806449999999997</c:v>
                </c:pt>
                <c:pt idx="5">
                  <c:v>0.19354837999999999</c:v>
                </c:pt>
                <c:pt idx="6">
                  <c:v>0.51612899999999995</c:v>
                </c:pt>
                <c:pt idx="7">
                  <c:v>0.25806449999999997</c:v>
                </c:pt>
                <c:pt idx="8">
                  <c:v>0.25806449999999997</c:v>
                </c:pt>
                <c:pt idx="9">
                  <c:v>0.25806449999999997</c:v>
                </c:pt>
                <c:pt idx="10">
                  <c:v>0.25806449999999997</c:v>
                </c:pt>
                <c:pt idx="11">
                  <c:v>0.25806449999999997</c:v>
                </c:pt>
              </c:numCache>
            </c:numRef>
          </c:val>
          <c:smooth val="0"/>
        </c:ser>
        <c:ser>
          <c:idx val="52"/>
          <c:order val="52"/>
          <c:val>
            <c:numRef>
              <c:f>'9" One Bar'!$BB$1:$BB$12</c:f>
              <c:numCache>
                <c:formatCode>General</c:formatCode>
                <c:ptCount val="12"/>
              </c:numCache>
            </c:numRef>
          </c:val>
          <c:smooth val="0"/>
        </c:ser>
        <c:ser>
          <c:idx val="53"/>
          <c:order val="53"/>
          <c:val>
            <c:numRef>
              <c:f>'9" One Bar'!$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D$1:$BD$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dLbls>
          <c:showLegendKey val="0"/>
          <c:showVal val="0"/>
          <c:showCatName val="0"/>
          <c:showSerName val="0"/>
          <c:showPercent val="0"/>
          <c:showBubbleSize val="0"/>
        </c:dLbls>
        <c:marker val="1"/>
        <c:smooth val="0"/>
        <c:axId val="325663360"/>
        <c:axId val="325665536"/>
      </c:lineChart>
      <c:catAx>
        <c:axId val="325663360"/>
        <c:scaling>
          <c:orientation val="minMax"/>
        </c:scaling>
        <c:delete val="0"/>
        <c:axPos val="b"/>
        <c:majorTickMark val="out"/>
        <c:minorTickMark val="none"/>
        <c:tickLblPos val="nextTo"/>
        <c:crossAx val="325665536"/>
        <c:crosses val="autoZero"/>
        <c:auto val="1"/>
        <c:lblAlgn val="ctr"/>
        <c:lblOffset val="100"/>
        <c:noMultiLvlLbl val="0"/>
      </c:catAx>
      <c:valAx>
        <c:axId val="325665536"/>
        <c:scaling>
          <c:orientation val="minMax"/>
        </c:scaling>
        <c:delete val="0"/>
        <c:axPos val="l"/>
        <c:majorGridlines/>
        <c:title>
          <c:tx>
            <c:rich>
              <a:bodyPr rot="-5400000" vert="horz"/>
              <a:lstStyle/>
              <a:p>
                <a:pPr>
                  <a:defRPr/>
                </a:pPr>
                <a:r>
                  <a:rPr lang="en-US"/>
                  <a:t>Sensor</a:t>
                </a:r>
                <a:r>
                  <a:rPr lang="en-US" baseline="0"/>
                  <a:t> Data</a:t>
                </a:r>
                <a:endParaRPr lang="en-US"/>
              </a:p>
            </c:rich>
          </c:tx>
          <c:layout/>
          <c:overlay val="0"/>
        </c:title>
        <c:numFmt formatCode="General" sourceLinked="1"/>
        <c:majorTickMark val="out"/>
        <c:minorTickMark val="none"/>
        <c:tickLblPos val="nextTo"/>
        <c:crossAx val="325663360"/>
        <c:crosses val="autoZero"/>
        <c:crossBetween val="between"/>
      </c:valAx>
    </c:plotArea>
    <c:plotVisOnly val="1"/>
    <c:dispBlanksAs val="gap"/>
    <c:showDLblsOverMax val="0"/>
  </c:chart>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 </a:t>
            </a:r>
            <a:r>
              <a:rPr lang="en-US" baseline="0"/>
              <a:t>at Sensitivity 10</a:t>
            </a:r>
            <a:endParaRPr lang="en-US"/>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C$13:$C$24</c:f>
              <c:numCache>
                <c:formatCode>General</c:formatCode>
                <c:ptCount val="12"/>
                <c:pt idx="0">
                  <c:v>77.217735000000005</c:v>
                </c:pt>
                <c:pt idx="1">
                  <c:v>77.217735000000005</c:v>
                </c:pt>
                <c:pt idx="2">
                  <c:v>37.096775000000001</c:v>
                </c:pt>
                <c:pt idx="3">
                  <c:v>77.217735000000005</c:v>
                </c:pt>
                <c:pt idx="4">
                  <c:v>77.217735000000005</c:v>
                </c:pt>
                <c:pt idx="5">
                  <c:v>5</c:v>
                </c:pt>
                <c:pt idx="6">
                  <c:v>77.217735000000005</c:v>
                </c:pt>
                <c:pt idx="7">
                  <c:v>77.217735000000005</c:v>
                </c:pt>
                <c:pt idx="8">
                  <c:v>77.217735000000005</c:v>
                </c:pt>
                <c:pt idx="9">
                  <c:v>37.096775000000001</c:v>
                </c:pt>
                <c:pt idx="10">
                  <c:v>77.217735000000005</c:v>
                </c:pt>
                <c:pt idx="11">
                  <c:v>77.217735000000005</c:v>
                </c:pt>
              </c:numCache>
            </c:numRef>
          </c:val>
          <c:smooth val="0"/>
        </c:ser>
        <c:ser>
          <c:idx val="1"/>
          <c:order val="1"/>
          <c:val>
            <c:numRef>
              <c:f>'9" One Bar'!$D$13:$D$24</c:f>
              <c:numCache>
                <c:formatCode>General</c:formatCode>
                <c:ptCount val="12"/>
              </c:numCache>
            </c:numRef>
          </c:val>
          <c:smooth val="0"/>
        </c:ser>
        <c:ser>
          <c:idx val="2"/>
          <c:order val="2"/>
          <c:val>
            <c:numRef>
              <c:f>'9" One Bar'!$E$13:$E$24</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F$13:$F$24</c:f>
              <c:numCache>
                <c:formatCode>General</c:formatCode>
                <c:ptCount val="12"/>
                <c:pt idx="0">
                  <c:v>37.096775000000001</c:v>
                </c:pt>
                <c:pt idx="1">
                  <c:v>77.217735000000005</c:v>
                </c:pt>
                <c:pt idx="2">
                  <c:v>77.217735000000005</c:v>
                </c:pt>
                <c:pt idx="3">
                  <c:v>77.217735000000005</c:v>
                </c:pt>
                <c:pt idx="4">
                  <c:v>77.217735000000005</c:v>
                </c:pt>
                <c:pt idx="5">
                  <c:v>5</c:v>
                </c:pt>
                <c:pt idx="6">
                  <c:v>37.096775000000001</c:v>
                </c:pt>
                <c:pt idx="7">
                  <c:v>77.217735000000005</c:v>
                </c:pt>
                <c:pt idx="8">
                  <c:v>77.217735000000005</c:v>
                </c:pt>
                <c:pt idx="9">
                  <c:v>77.217735000000005</c:v>
                </c:pt>
                <c:pt idx="10">
                  <c:v>77.217735000000005</c:v>
                </c:pt>
                <c:pt idx="11">
                  <c:v>77.217735000000005</c:v>
                </c:pt>
              </c:numCache>
            </c:numRef>
          </c:val>
          <c:smooth val="0"/>
        </c:ser>
        <c:ser>
          <c:idx val="4"/>
          <c:order val="4"/>
          <c:val>
            <c:numRef>
              <c:f>'9" One Bar'!$G$13:$G$24</c:f>
              <c:numCache>
                <c:formatCode>General</c:formatCode>
                <c:ptCount val="12"/>
              </c:numCache>
            </c:numRef>
          </c:val>
          <c:smooth val="0"/>
        </c:ser>
        <c:ser>
          <c:idx val="5"/>
          <c:order val="5"/>
          <c:val>
            <c:numRef>
              <c:f>'9" One Bar'!$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I$13:$I$24</c:f>
              <c:numCache>
                <c:formatCode>General</c:formatCode>
                <c:ptCount val="12"/>
                <c:pt idx="0">
                  <c:v>77.217735000000005</c:v>
                </c:pt>
                <c:pt idx="1">
                  <c:v>77.217735000000005</c:v>
                </c:pt>
                <c:pt idx="2">
                  <c:v>77.217735000000005</c:v>
                </c:pt>
                <c:pt idx="3">
                  <c:v>77.217735000000005</c:v>
                </c:pt>
                <c:pt idx="4">
                  <c:v>37.096775000000001</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7"/>
          <c:order val="7"/>
          <c:val>
            <c:numRef>
              <c:f>'9" One Bar'!$J$13:$J$24</c:f>
              <c:numCache>
                <c:formatCode>General</c:formatCode>
                <c:ptCount val="12"/>
              </c:numCache>
            </c:numRef>
          </c:val>
          <c:smooth val="0"/>
        </c:ser>
        <c:ser>
          <c:idx val="8"/>
          <c:order val="8"/>
          <c:val>
            <c:numRef>
              <c:f>'9" One Bar'!$K$13:$K$24</c:f>
              <c:numCache>
                <c:formatCode>General</c:formatCode>
                <c:ptCount val="12"/>
              </c:numCache>
            </c:numRef>
          </c:val>
          <c:smooth val="0"/>
        </c:ser>
        <c:ser>
          <c:idx val="9"/>
          <c:order val="9"/>
          <c:spPr>
            <a:ln>
              <a:noFill/>
            </a:ln>
          </c:spPr>
          <c:marker>
            <c:symbol val="x"/>
            <c:size val="7"/>
            <c:spPr>
              <a:ln>
                <a:solidFill>
                  <a:srgbClr val="4F81BD"/>
                </a:solidFill>
              </a:ln>
            </c:spPr>
          </c:marker>
          <c:val>
            <c:numRef>
              <c:f>'9" One Bar'!$L$13:$L$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10"/>
          <c:order val="10"/>
          <c:val>
            <c:numRef>
              <c:f>'9" One Bar'!$M$13:$M$24</c:f>
              <c:numCache>
                <c:formatCode>General</c:formatCode>
                <c:ptCount val="12"/>
              </c:numCache>
            </c:numRef>
          </c:val>
          <c:smooth val="0"/>
        </c:ser>
        <c:ser>
          <c:idx val="11"/>
          <c:order val="11"/>
          <c:val>
            <c:numRef>
              <c:f>'9" One Bar'!$N$13:$N$24</c:f>
              <c:numCache>
                <c:formatCode>General</c:formatCode>
                <c:ptCount val="12"/>
              </c:numCache>
            </c:numRef>
          </c:val>
          <c:smooth val="0"/>
        </c:ser>
        <c:ser>
          <c:idx val="12"/>
          <c:order val="12"/>
          <c:spPr>
            <a:ln>
              <a:noFill/>
            </a:ln>
          </c:spPr>
          <c:marker>
            <c:symbol val="x"/>
            <c:size val="7"/>
            <c:spPr>
              <a:ln>
                <a:solidFill>
                  <a:srgbClr val="4F81BD"/>
                </a:solidFill>
              </a:ln>
            </c:spPr>
          </c:marker>
          <c:val>
            <c:numRef>
              <c:f>'9" One Bar'!$O$13:$O$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37.096775000000001</c:v>
                </c:pt>
                <c:pt idx="10">
                  <c:v>77.217735000000005</c:v>
                </c:pt>
                <c:pt idx="11">
                  <c:v>77.217735000000005</c:v>
                </c:pt>
              </c:numCache>
            </c:numRef>
          </c:val>
          <c:smooth val="0"/>
        </c:ser>
        <c:ser>
          <c:idx val="13"/>
          <c:order val="13"/>
          <c:val>
            <c:numRef>
              <c:f>'9" One Bar'!$P$13:$P$24</c:f>
              <c:numCache>
                <c:formatCode>General</c:formatCode>
                <c:ptCount val="12"/>
              </c:numCache>
            </c:numRef>
          </c:val>
          <c:smooth val="0"/>
        </c:ser>
        <c:ser>
          <c:idx val="14"/>
          <c:order val="14"/>
          <c:val>
            <c:numRef>
              <c:f>'9" One Bar'!$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R$13:$R$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37.096775000000001</c:v>
                </c:pt>
                <c:pt idx="11">
                  <c:v>77.217735000000005</c:v>
                </c:pt>
              </c:numCache>
            </c:numRef>
          </c:val>
          <c:smooth val="0"/>
        </c:ser>
        <c:ser>
          <c:idx val="16"/>
          <c:order val="16"/>
          <c:val>
            <c:numRef>
              <c:f>'9" One Bar'!$S$13:$S$24</c:f>
              <c:numCache>
                <c:formatCode>General</c:formatCode>
                <c:ptCount val="12"/>
              </c:numCache>
            </c:numRef>
          </c:val>
          <c:smooth val="0"/>
        </c:ser>
        <c:ser>
          <c:idx val="17"/>
          <c:order val="17"/>
          <c:val>
            <c:numRef>
              <c:f>'9" One Bar'!$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One Bar'!$U$13:$U$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77.217735000000005</c:v>
                </c:pt>
                <c:pt idx="9">
                  <c:v>77.217735000000005</c:v>
                </c:pt>
                <c:pt idx="10">
                  <c:v>77.217735000000005</c:v>
                </c:pt>
                <c:pt idx="11">
                  <c:v>77.217735000000005</c:v>
                </c:pt>
              </c:numCache>
            </c:numRef>
          </c:val>
          <c:smooth val="0"/>
        </c:ser>
        <c:ser>
          <c:idx val="19"/>
          <c:order val="19"/>
          <c:val>
            <c:numRef>
              <c:f>'9" One Bar'!$V$13:$V$24</c:f>
              <c:numCache>
                <c:formatCode>General</c:formatCode>
                <c:ptCount val="12"/>
              </c:numCache>
            </c:numRef>
          </c:val>
          <c:smooth val="0"/>
        </c:ser>
        <c:ser>
          <c:idx val="20"/>
          <c:order val="20"/>
          <c:val>
            <c:numRef>
              <c:f>'9" One Bar'!$W$13:$W$24</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X$13:$X$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37.096775000000001</c:v>
                </c:pt>
                <c:pt idx="11">
                  <c:v>77.217735000000005</c:v>
                </c:pt>
              </c:numCache>
            </c:numRef>
          </c:val>
          <c:smooth val="0"/>
        </c:ser>
        <c:ser>
          <c:idx val="22"/>
          <c:order val="22"/>
          <c:val>
            <c:numRef>
              <c:f>'9" One Bar'!$Y$13:$Y$24</c:f>
              <c:numCache>
                <c:formatCode>General</c:formatCode>
                <c:ptCount val="12"/>
              </c:numCache>
            </c:numRef>
          </c:val>
          <c:smooth val="0"/>
        </c:ser>
        <c:ser>
          <c:idx val="23"/>
          <c:order val="23"/>
          <c:val>
            <c:numRef>
              <c:f>'9" One Bar'!$Z$13:$Z$24</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AA$13:$AA$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25"/>
          <c:order val="25"/>
          <c:val>
            <c:numRef>
              <c:f>'9" One Bar'!$AB$13:$AB$24</c:f>
              <c:numCache>
                <c:formatCode>General</c:formatCode>
                <c:ptCount val="12"/>
              </c:numCache>
            </c:numRef>
          </c:val>
          <c:smooth val="0"/>
        </c:ser>
        <c:ser>
          <c:idx val="26"/>
          <c:order val="26"/>
          <c:val>
            <c:numRef>
              <c:f>'9" One Bar'!$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D$13:$AD$24</c:f>
              <c:numCache>
                <c:formatCode>General</c:formatCode>
                <c:ptCount val="12"/>
                <c:pt idx="0">
                  <c:v>77.217735000000005</c:v>
                </c:pt>
                <c:pt idx="1">
                  <c:v>37.096775000000001</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28"/>
          <c:order val="28"/>
          <c:val>
            <c:numRef>
              <c:f>'9" One Bar'!$AE$13:$AE$24</c:f>
              <c:numCache>
                <c:formatCode>General</c:formatCode>
                <c:ptCount val="12"/>
              </c:numCache>
            </c:numRef>
          </c:val>
          <c:smooth val="0"/>
        </c:ser>
        <c:ser>
          <c:idx val="29"/>
          <c:order val="29"/>
          <c:val>
            <c:numRef>
              <c:f>'9" One Bar'!$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9" One Bar'!$AG$13:$AG$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31"/>
          <c:order val="31"/>
          <c:val>
            <c:numRef>
              <c:f>'9" One Bar'!$AH$13:$AH$24</c:f>
              <c:numCache>
                <c:formatCode>General</c:formatCode>
                <c:ptCount val="12"/>
              </c:numCache>
            </c:numRef>
          </c:val>
          <c:smooth val="0"/>
        </c:ser>
        <c:ser>
          <c:idx val="32"/>
          <c:order val="32"/>
          <c:val>
            <c:numRef>
              <c:f>'9" One Bar'!$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9" One Bar'!$AJ$13:$AJ$24</c:f>
              <c:numCache>
                <c:formatCode>General</c:formatCode>
                <c:ptCount val="12"/>
                <c:pt idx="0">
                  <c:v>77.217735000000005</c:v>
                </c:pt>
                <c:pt idx="1">
                  <c:v>37.096775000000001</c:v>
                </c:pt>
                <c:pt idx="2">
                  <c:v>37.096775000000001</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34"/>
          <c:order val="34"/>
          <c:val>
            <c:numRef>
              <c:f>'9" One Bar'!$AK$13:$AK$24</c:f>
              <c:numCache>
                <c:formatCode>General</c:formatCode>
                <c:ptCount val="12"/>
              </c:numCache>
            </c:numRef>
          </c:val>
          <c:smooth val="0"/>
        </c:ser>
        <c:ser>
          <c:idx val="35"/>
          <c:order val="35"/>
          <c:val>
            <c:numRef>
              <c:f>'9" One Bar'!$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M$13:$AM$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77.217735000000005</c:v>
                </c:pt>
                <c:pt idx="11">
                  <c:v>77.217735000000005</c:v>
                </c:pt>
              </c:numCache>
            </c:numRef>
          </c:val>
          <c:smooth val="0"/>
        </c:ser>
        <c:ser>
          <c:idx val="37"/>
          <c:order val="37"/>
          <c:val>
            <c:numRef>
              <c:f>'9" One Bar'!$AN$13:$AN$24</c:f>
              <c:numCache>
                <c:formatCode>General</c:formatCode>
                <c:ptCount val="12"/>
              </c:numCache>
            </c:numRef>
          </c:val>
          <c:smooth val="0"/>
        </c:ser>
        <c:ser>
          <c:idx val="38"/>
          <c:order val="38"/>
          <c:val>
            <c:numRef>
              <c:f>'9" One Bar'!$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P$13:$AP$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398.18545999999998</c:v>
                </c:pt>
                <c:pt idx="9">
                  <c:v>37.096775000000001</c:v>
                </c:pt>
                <c:pt idx="10">
                  <c:v>77.217735000000005</c:v>
                </c:pt>
                <c:pt idx="11">
                  <c:v>77.217735000000005</c:v>
                </c:pt>
              </c:numCache>
            </c:numRef>
          </c:val>
          <c:smooth val="0"/>
        </c:ser>
        <c:ser>
          <c:idx val="40"/>
          <c:order val="40"/>
          <c:val>
            <c:numRef>
              <c:f>'9" One Bar'!$AQ$13:$AQ$24</c:f>
              <c:numCache>
                <c:formatCode>General</c:formatCode>
                <c:ptCount val="12"/>
              </c:numCache>
            </c:numRef>
          </c:val>
          <c:smooth val="0"/>
        </c:ser>
        <c:ser>
          <c:idx val="41"/>
          <c:order val="41"/>
          <c:val>
            <c:numRef>
              <c:f>'9" One Bar'!$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S$13:$AS$24</c:f>
              <c:numCache>
                <c:formatCode>General</c:formatCode>
                <c:ptCount val="12"/>
                <c:pt idx="0">
                  <c:v>77.217735000000005</c:v>
                </c:pt>
                <c:pt idx="1">
                  <c:v>37.096775000000001</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43"/>
          <c:order val="43"/>
          <c:val>
            <c:numRef>
              <c:f>'9" One Bar'!$AT$13:$AT$24</c:f>
              <c:numCache>
                <c:formatCode>General</c:formatCode>
                <c:ptCount val="12"/>
              </c:numCache>
            </c:numRef>
          </c:val>
          <c:smooth val="0"/>
        </c:ser>
        <c:ser>
          <c:idx val="44"/>
          <c:order val="44"/>
          <c:val>
            <c:numRef>
              <c:f>'9" One Bar'!$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V$13:$AV$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77.217735000000005</c:v>
                </c:pt>
                <c:pt idx="9">
                  <c:v>77.217735000000005</c:v>
                </c:pt>
                <c:pt idx="10">
                  <c:v>77.217735000000005</c:v>
                </c:pt>
                <c:pt idx="11">
                  <c:v>77.217735000000005</c:v>
                </c:pt>
              </c:numCache>
            </c:numRef>
          </c:val>
          <c:smooth val="0"/>
        </c:ser>
        <c:ser>
          <c:idx val="46"/>
          <c:order val="46"/>
          <c:val>
            <c:numRef>
              <c:f>'9" One Bar'!$AW$13:$AW$24</c:f>
              <c:numCache>
                <c:formatCode>General</c:formatCode>
                <c:ptCount val="12"/>
              </c:numCache>
            </c:numRef>
          </c:val>
          <c:smooth val="0"/>
        </c:ser>
        <c:ser>
          <c:idx val="47"/>
          <c:order val="47"/>
          <c:val>
            <c:numRef>
              <c:f>'9" One Bar'!$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Y$13:$AY$24</c:f>
              <c:numCache>
                <c:formatCode>General</c:formatCode>
                <c:ptCount val="12"/>
                <c:pt idx="0">
                  <c:v>37.096775000000001</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77.217735000000005</c:v>
                </c:pt>
                <c:pt idx="11">
                  <c:v>77.217735000000005</c:v>
                </c:pt>
              </c:numCache>
            </c:numRef>
          </c:val>
          <c:smooth val="0"/>
        </c:ser>
        <c:ser>
          <c:idx val="49"/>
          <c:order val="49"/>
          <c:val>
            <c:numRef>
              <c:f>'9" One Bar'!$AZ$13:$AZ$24</c:f>
              <c:numCache>
                <c:formatCode>General</c:formatCode>
                <c:ptCount val="12"/>
              </c:numCache>
            </c:numRef>
          </c:val>
          <c:smooth val="0"/>
        </c:ser>
        <c:ser>
          <c:idx val="50"/>
          <c:order val="50"/>
          <c:val>
            <c:numRef>
              <c:f>'9" One Bar'!$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B$13:$BB$24</c:f>
              <c:numCache>
                <c:formatCode>General</c:formatCode>
                <c:ptCount val="12"/>
                <c:pt idx="0">
                  <c:v>77.217735000000005</c:v>
                </c:pt>
                <c:pt idx="1">
                  <c:v>37.096775000000001</c:v>
                </c:pt>
                <c:pt idx="2">
                  <c:v>37.096775000000001</c:v>
                </c:pt>
                <c:pt idx="3">
                  <c:v>77.217735000000005</c:v>
                </c:pt>
                <c:pt idx="4">
                  <c:v>77.217735000000005</c:v>
                </c:pt>
                <c:pt idx="5">
                  <c:v>5</c:v>
                </c:pt>
                <c:pt idx="6">
                  <c:v>398.18545999999998</c:v>
                </c:pt>
                <c:pt idx="7">
                  <c:v>77.217735000000005</c:v>
                </c:pt>
                <c:pt idx="8">
                  <c:v>77.217735000000005</c:v>
                </c:pt>
                <c:pt idx="9">
                  <c:v>77.217735000000005</c:v>
                </c:pt>
                <c:pt idx="10">
                  <c:v>77.217735000000005</c:v>
                </c:pt>
                <c:pt idx="11">
                  <c:v>77.217735000000005</c:v>
                </c:pt>
              </c:numCache>
            </c:numRef>
          </c:val>
          <c:smooth val="0"/>
        </c:ser>
        <c:ser>
          <c:idx val="52"/>
          <c:order val="52"/>
          <c:val>
            <c:numRef>
              <c:f>'9" One Bar'!$BC$13:$BC$24</c:f>
              <c:numCache>
                <c:formatCode>General</c:formatCode>
                <c:ptCount val="12"/>
              </c:numCache>
            </c:numRef>
          </c:val>
          <c:smooth val="0"/>
        </c:ser>
        <c:ser>
          <c:idx val="53"/>
          <c:order val="53"/>
          <c:val>
            <c:numRef>
              <c:f>'9" One Bar'!$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E$13:$BE$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dLbls>
          <c:showLegendKey val="0"/>
          <c:showVal val="0"/>
          <c:showCatName val="0"/>
          <c:showSerName val="0"/>
          <c:showPercent val="0"/>
          <c:showBubbleSize val="0"/>
        </c:dLbls>
        <c:marker val="1"/>
        <c:smooth val="0"/>
        <c:axId val="326610304"/>
        <c:axId val="326624768"/>
      </c:lineChart>
      <c:catAx>
        <c:axId val="326610304"/>
        <c:scaling>
          <c:orientation val="minMax"/>
        </c:scaling>
        <c:delete val="0"/>
        <c:axPos val="b"/>
        <c:numFmt formatCode="General" sourceLinked="1"/>
        <c:majorTickMark val="out"/>
        <c:minorTickMark val="none"/>
        <c:tickLblPos val="nextTo"/>
        <c:crossAx val="326624768"/>
        <c:crosses val="autoZero"/>
        <c:auto val="1"/>
        <c:lblAlgn val="ctr"/>
        <c:lblOffset val="100"/>
        <c:noMultiLvlLbl val="0"/>
      </c:catAx>
      <c:valAx>
        <c:axId val="326624768"/>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326610304"/>
        <c:crosses val="autoZero"/>
        <c:crossBetween val="between"/>
      </c:valAx>
    </c:plotArea>
    <c:plotVisOnly val="1"/>
    <c:dispBlanksAs val="gap"/>
    <c:showDLblsOverMax val="0"/>
  </c:chart>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9" One Bar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D$25:$D$36</c:f>
              <c:numCache>
                <c:formatCode>General</c:formatCode>
                <c:ptCount val="12"/>
                <c:pt idx="0">
                  <c:v>197.58063000000001</c:v>
                </c:pt>
                <c:pt idx="1">
                  <c:v>197.58063000000001</c:v>
                </c:pt>
                <c:pt idx="2">
                  <c:v>90.591399999999993</c:v>
                </c:pt>
                <c:pt idx="3">
                  <c:v>197.58063000000001</c:v>
                </c:pt>
                <c:pt idx="4">
                  <c:v>197.58063000000001</c:v>
                </c:pt>
                <c:pt idx="5">
                  <c:v>5</c:v>
                </c:pt>
                <c:pt idx="6">
                  <c:v>197.58063000000001</c:v>
                </c:pt>
                <c:pt idx="7">
                  <c:v>197.58063000000001</c:v>
                </c:pt>
                <c:pt idx="8">
                  <c:v>197.58063000000001</c:v>
                </c:pt>
                <c:pt idx="9">
                  <c:v>90.591399999999993</c:v>
                </c:pt>
                <c:pt idx="10">
                  <c:v>197.58063000000001</c:v>
                </c:pt>
                <c:pt idx="11">
                  <c:v>197.58063000000001</c:v>
                </c:pt>
              </c:numCache>
            </c:numRef>
          </c:val>
          <c:smooth val="0"/>
        </c:ser>
        <c:ser>
          <c:idx val="1"/>
          <c:order val="1"/>
          <c:val>
            <c:numRef>
              <c:f>'9" One Bar'!$E$25:$E$36</c:f>
              <c:numCache>
                <c:formatCode>General</c:formatCode>
                <c:ptCount val="12"/>
              </c:numCache>
            </c:numRef>
          </c:val>
          <c:smooth val="0"/>
        </c:ser>
        <c:ser>
          <c:idx val="2"/>
          <c:order val="2"/>
          <c:val>
            <c:numRef>
              <c:f>'9" One Bar'!$F$25:$F$36</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G$25:$G$36</c:f>
              <c:numCache>
                <c:formatCode>General</c:formatCode>
                <c:ptCount val="12"/>
                <c:pt idx="0">
                  <c:v>90.591399999999993</c:v>
                </c:pt>
                <c:pt idx="1">
                  <c:v>197.58063000000001</c:v>
                </c:pt>
                <c:pt idx="2">
                  <c:v>197.58063000000001</c:v>
                </c:pt>
                <c:pt idx="3">
                  <c:v>197.58063000000001</c:v>
                </c:pt>
                <c:pt idx="4">
                  <c:v>197.58063000000001</c:v>
                </c:pt>
                <c:pt idx="5">
                  <c:v>5</c:v>
                </c:pt>
                <c:pt idx="6">
                  <c:v>90.591399999999993</c:v>
                </c:pt>
                <c:pt idx="7">
                  <c:v>197.58063000000001</c:v>
                </c:pt>
                <c:pt idx="8">
                  <c:v>197.58063000000001</c:v>
                </c:pt>
                <c:pt idx="9">
                  <c:v>197.58063000000001</c:v>
                </c:pt>
                <c:pt idx="10">
                  <c:v>197.58063000000001</c:v>
                </c:pt>
                <c:pt idx="11">
                  <c:v>197.58063000000001</c:v>
                </c:pt>
              </c:numCache>
            </c:numRef>
          </c:val>
          <c:smooth val="0"/>
        </c:ser>
        <c:ser>
          <c:idx val="4"/>
          <c:order val="4"/>
          <c:val>
            <c:numRef>
              <c:f>'9" One Bar'!$H$25:$H$36</c:f>
              <c:numCache>
                <c:formatCode>General</c:formatCode>
                <c:ptCount val="12"/>
              </c:numCache>
            </c:numRef>
          </c:val>
          <c:smooth val="0"/>
        </c:ser>
        <c:ser>
          <c:idx val="5"/>
          <c:order val="5"/>
          <c:val>
            <c:numRef>
              <c:f>'9" One Bar'!$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J$25:$J$36</c:f>
              <c:numCache>
                <c:formatCode>General</c:formatCode>
                <c:ptCount val="12"/>
                <c:pt idx="0">
                  <c:v>197.58063000000001</c:v>
                </c:pt>
                <c:pt idx="1">
                  <c:v>197.58063000000001</c:v>
                </c:pt>
                <c:pt idx="2">
                  <c:v>197.58063000000001</c:v>
                </c:pt>
                <c:pt idx="3">
                  <c:v>197.58063000000001</c:v>
                </c:pt>
                <c:pt idx="4">
                  <c:v>90.591399999999993</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7"/>
          <c:order val="7"/>
          <c:val>
            <c:numRef>
              <c:f>'9" One Bar'!$K$25:$K$36</c:f>
              <c:numCache>
                <c:formatCode>General</c:formatCode>
                <c:ptCount val="12"/>
              </c:numCache>
            </c:numRef>
          </c:val>
          <c:smooth val="0"/>
        </c:ser>
        <c:ser>
          <c:idx val="8"/>
          <c:order val="8"/>
          <c:val>
            <c:numRef>
              <c:f>'9" One Bar'!$L$25:$L$36</c:f>
              <c:numCache>
                <c:formatCode>General</c:formatCode>
                <c:ptCount val="12"/>
              </c:numCache>
            </c:numRef>
          </c:val>
          <c:smooth val="0"/>
        </c:ser>
        <c:ser>
          <c:idx val="9"/>
          <c:order val="9"/>
          <c:spPr>
            <a:ln>
              <a:noFill/>
            </a:ln>
          </c:spPr>
          <c:marker>
            <c:symbol val="x"/>
            <c:size val="7"/>
            <c:spPr>
              <a:ln>
                <a:solidFill>
                  <a:srgbClr val="4F81BD"/>
                </a:solidFill>
              </a:ln>
            </c:spPr>
          </c:marker>
          <c:val>
            <c:numRef>
              <c:f>'9" One Bar'!$M$25:$M$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10"/>
          <c:order val="10"/>
          <c:val>
            <c:numRef>
              <c:f>'9" One Bar'!$N$25:$N$36</c:f>
              <c:numCache>
                <c:formatCode>General</c:formatCode>
                <c:ptCount val="12"/>
              </c:numCache>
            </c:numRef>
          </c:val>
          <c:smooth val="0"/>
        </c:ser>
        <c:ser>
          <c:idx val="11"/>
          <c:order val="11"/>
          <c:val>
            <c:numRef>
              <c:f>'9" One Bar'!$O$25:$O$36</c:f>
              <c:numCache>
                <c:formatCode>General</c:formatCode>
                <c:ptCount val="12"/>
              </c:numCache>
            </c:numRef>
          </c:val>
          <c:smooth val="0"/>
        </c:ser>
        <c:ser>
          <c:idx val="12"/>
          <c:order val="12"/>
          <c:spPr>
            <a:ln>
              <a:noFill/>
            </a:ln>
          </c:spPr>
          <c:marker>
            <c:symbol val="x"/>
            <c:size val="7"/>
            <c:spPr>
              <a:ln>
                <a:solidFill>
                  <a:srgbClr val="4F81BD"/>
                </a:solidFill>
              </a:ln>
            </c:spPr>
          </c:marker>
          <c:val>
            <c:numRef>
              <c:f>'9" One Bar'!$P$25:$P$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90.591399999999993</c:v>
                </c:pt>
                <c:pt idx="10">
                  <c:v>197.58063000000001</c:v>
                </c:pt>
                <c:pt idx="11">
                  <c:v>197.58063000000001</c:v>
                </c:pt>
              </c:numCache>
            </c:numRef>
          </c:val>
          <c:smooth val="0"/>
        </c:ser>
        <c:ser>
          <c:idx val="13"/>
          <c:order val="13"/>
          <c:val>
            <c:numRef>
              <c:f>'9" One Bar'!$Q$25:$Q$36</c:f>
              <c:numCache>
                <c:formatCode>General</c:formatCode>
                <c:ptCount val="12"/>
              </c:numCache>
            </c:numRef>
          </c:val>
          <c:smooth val="0"/>
        </c:ser>
        <c:ser>
          <c:idx val="14"/>
          <c:order val="14"/>
          <c:val>
            <c:numRef>
              <c:f>'9" One Bar'!$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S$25:$S$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90.591399999999993</c:v>
                </c:pt>
                <c:pt idx="11">
                  <c:v>197.58063000000001</c:v>
                </c:pt>
              </c:numCache>
            </c:numRef>
          </c:val>
          <c:smooth val="0"/>
        </c:ser>
        <c:ser>
          <c:idx val="16"/>
          <c:order val="16"/>
          <c:val>
            <c:numRef>
              <c:f>'9" One Bar'!$T$25:$T$36</c:f>
              <c:numCache>
                <c:formatCode>General</c:formatCode>
                <c:ptCount val="12"/>
              </c:numCache>
            </c:numRef>
          </c:val>
          <c:smooth val="0"/>
        </c:ser>
        <c:ser>
          <c:idx val="17"/>
          <c:order val="17"/>
          <c:val>
            <c:numRef>
              <c:f>'9" One Bar'!$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One Bar'!$V$25:$V$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97.58063000000001</c:v>
                </c:pt>
                <c:pt idx="9">
                  <c:v>197.58063000000001</c:v>
                </c:pt>
                <c:pt idx="10">
                  <c:v>197.58063000000001</c:v>
                </c:pt>
                <c:pt idx="11">
                  <c:v>197.58063000000001</c:v>
                </c:pt>
              </c:numCache>
            </c:numRef>
          </c:val>
          <c:smooth val="0"/>
        </c:ser>
        <c:ser>
          <c:idx val="19"/>
          <c:order val="19"/>
          <c:val>
            <c:numRef>
              <c:f>'9" One Bar'!$W$25:$W$36</c:f>
              <c:numCache>
                <c:formatCode>General</c:formatCode>
                <c:ptCount val="12"/>
              </c:numCache>
            </c:numRef>
          </c:val>
          <c:smooth val="0"/>
        </c:ser>
        <c:ser>
          <c:idx val="20"/>
          <c:order val="20"/>
          <c:val>
            <c:numRef>
              <c:f>'9" One Bar'!$X$25:$X$36</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Y$25:$Y$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90.591399999999993</c:v>
                </c:pt>
                <c:pt idx="11">
                  <c:v>197.58063000000001</c:v>
                </c:pt>
              </c:numCache>
            </c:numRef>
          </c:val>
          <c:smooth val="0"/>
        </c:ser>
        <c:ser>
          <c:idx val="22"/>
          <c:order val="22"/>
          <c:val>
            <c:numRef>
              <c:f>'9" One Bar'!$Z$25:$Z$36</c:f>
              <c:numCache>
                <c:formatCode>General</c:formatCode>
                <c:ptCount val="12"/>
              </c:numCache>
            </c:numRef>
          </c:val>
          <c:smooth val="0"/>
        </c:ser>
        <c:ser>
          <c:idx val="23"/>
          <c:order val="23"/>
          <c:val>
            <c:numRef>
              <c:f>'9" One Bar'!$AA$25:$AA$36</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AB$25:$AB$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25"/>
          <c:order val="25"/>
          <c:val>
            <c:numRef>
              <c:f>'9" One Bar'!$AC$25:$AC$36</c:f>
              <c:numCache>
                <c:formatCode>General</c:formatCode>
                <c:ptCount val="12"/>
              </c:numCache>
            </c:numRef>
          </c:val>
          <c:smooth val="0"/>
        </c:ser>
        <c:ser>
          <c:idx val="26"/>
          <c:order val="26"/>
          <c:val>
            <c:numRef>
              <c:f>'9" One Bar'!$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E$25:$AE$36</c:f>
              <c:numCache>
                <c:formatCode>General</c:formatCode>
                <c:ptCount val="12"/>
                <c:pt idx="0">
                  <c:v>197.58063000000001</c:v>
                </c:pt>
                <c:pt idx="1">
                  <c:v>90.591399999999993</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28"/>
          <c:order val="28"/>
          <c:val>
            <c:numRef>
              <c:f>'9" One Bar'!$AF$25:$AF$36</c:f>
              <c:numCache>
                <c:formatCode>General</c:formatCode>
                <c:ptCount val="12"/>
              </c:numCache>
            </c:numRef>
          </c:val>
          <c:smooth val="0"/>
        </c:ser>
        <c:ser>
          <c:idx val="29"/>
          <c:order val="29"/>
          <c:val>
            <c:numRef>
              <c:f>'9" One Bar'!$AG$25:$AG$36</c:f>
              <c:numCache>
                <c:formatCode>General</c:formatCode>
                <c:ptCount val="12"/>
              </c:numCache>
            </c:numRef>
          </c:val>
          <c:smooth val="0"/>
        </c:ser>
        <c:ser>
          <c:idx val="30"/>
          <c:order val="30"/>
          <c:spPr>
            <a:ln>
              <a:noFill/>
            </a:ln>
          </c:spPr>
          <c:marker>
            <c:symbol val="x"/>
            <c:size val="7"/>
            <c:spPr>
              <a:ln>
                <a:solidFill>
                  <a:srgbClr val="4F81BD"/>
                </a:solidFill>
              </a:ln>
            </c:spPr>
          </c:marker>
          <c:val>
            <c:numRef>
              <c:f>'9" One Bar'!$AH$25:$AH$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31"/>
          <c:order val="31"/>
          <c:val>
            <c:numRef>
              <c:f>'9" One Bar'!$AI$25:$AI$36</c:f>
              <c:numCache>
                <c:formatCode>General</c:formatCode>
                <c:ptCount val="12"/>
              </c:numCache>
            </c:numRef>
          </c:val>
          <c:smooth val="0"/>
        </c:ser>
        <c:ser>
          <c:idx val="32"/>
          <c:order val="32"/>
          <c:val>
            <c:numRef>
              <c:f>'9" One Bar'!$AJ$25:$AJ$36</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One Bar'!$AK$25:$AK$36</c:f>
              <c:numCache>
                <c:formatCode>General</c:formatCode>
                <c:ptCount val="12"/>
                <c:pt idx="0">
                  <c:v>197.58063000000001</c:v>
                </c:pt>
                <c:pt idx="1">
                  <c:v>90.591399999999993</c:v>
                </c:pt>
                <c:pt idx="2">
                  <c:v>90.591399999999993</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34"/>
          <c:order val="34"/>
          <c:val>
            <c:numRef>
              <c:f>'9" One Bar'!$AL$25:$AL$36</c:f>
              <c:numCache>
                <c:formatCode>General</c:formatCode>
                <c:ptCount val="12"/>
              </c:numCache>
            </c:numRef>
          </c:val>
          <c:smooth val="0"/>
        </c:ser>
        <c:ser>
          <c:idx val="35"/>
          <c:order val="35"/>
          <c:val>
            <c:numRef>
              <c:f>'9" One Bar'!$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N$25:$AN$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197.58063000000001</c:v>
                </c:pt>
                <c:pt idx="11">
                  <c:v>197.58063000000001</c:v>
                </c:pt>
              </c:numCache>
            </c:numRef>
          </c:val>
          <c:smooth val="0"/>
        </c:ser>
        <c:ser>
          <c:idx val="37"/>
          <c:order val="37"/>
          <c:val>
            <c:numRef>
              <c:f>'9" One Bar'!$AO$25:$AO$36</c:f>
              <c:numCache>
                <c:formatCode>General</c:formatCode>
                <c:ptCount val="12"/>
              </c:numCache>
            </c:numRef>
          </c:val>
          <c:smooth val="0"/>
        </c:ser>
        <c:ser>
          <c:idx val="38"/>
          <c:order val="38"/>
          <c:val>
            <c:numRef>
              <c:f>'9" One Bar'!$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Q$25:$AQ$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000</c:v>
                </c:pt>
                <c:pt idx="9">
                  <c:v>90.591399999999993</c:v>
                </c:pt>
                <c:pt idx="10">
                  <c:v>197.58063000000001</c:v>
                </c:pt>
                <c:pt idx="11">
                  <c:v>197.58063000000001</c:v>
                </c:pt>
              </c:numCache>
            </c:numRef>
          </c:val>
          <c:smooth val="0"/>
        </c:ser>
        <c:ser>
          <c:idx val="40"/>
          <c:order val="40"/>
          <c:val>
            <c:numRef>
              <c:f>'9" One Bar'!$AR$25:$AR$36</c:f>
              <c:numCache>
                <c:formatCode>General</c:formatCode>
                <c:ptCount val="12"/>
              </c:numCache>
            </c:numRef>
          </c:val>
          <c:smooth val="0"/>
        </c:ser>
        <c:ser>
          <c:idx val="41"/>
          <c:order val="41"/>
          <c:val>
            <c:numRef>
              <c:f>'9" One Bar'!$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T$25:$AT$36</c:f>
              <c:numCache>
                <c:formatCode>General</c:formatCode>
                <c:ptCount val="12"/>
                <c:pt idx="0">
                  <c:v>197.58063000000001</c:v>
                </c:pt>
                <c:pt idx="1">
                  <c:v>90.591399999999993</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43"/>
          <c:order val="43"/>
          <c:val>
            <c:numRef>
              <c:f>'9" One Bar'!$AU$25:$AU$36</c:f>
              <c:numCache>
                <c:formatCode>General</c:formatCode>
                <c:ptCount val="12"/>
              </c:numCache>
            </c:numRef>
          </c:val>
          <c:smooth val="0"/>
        </c:ser>
        <c:ser>
          <c:idx val="44"/>
          <c:order val="44"/>
          <c:val>
            <c:numRef>
              <c:f>'9" One Bar'!$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W$25:$AW$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97.58063000000001</c:v>
                </c:pt>
                <c:pt idx="9">
                  <c:v>197.58063000000001</c:v>
                </c:pt>
                <c:pt idx="10">
                  <c:v>197.58063000000001</c:v>
                </c:pt>
                <c:pt idx="11">
                  <c:v>197.58063000000001</c:v>
                </c:pt>
              </c:numCache>
            </c:numRef>
          </c:val>
          <c:smooth val="0"/>
        </c:ser>
        <c:ser>
          <c:idx val="46"/>
          <c:order val="46"/>
          <c:val>
            <c:numRef>
              <c:f>'9" One Bar'!$AX$25:$AX$36</c:f>
              <c:numCache>
                <c:formatCode>General</c:formatCode>
                <c:ptCount val="12"/>
              </c:numCache>
            </c:numRef>
          </c:val>
          <c:smooth val="0"/>
        </c:ser>
        <c:ser>
          <c:idx val="47"/>
          <c:order val="47"/>
          <c:val>
            <c:numRef>
              <c:f>'9" One Bar'!$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Z$25:$AZ$36</c:f>
              <c:numCache>
                <c:formatCode>General</c:formatCode>
                <c:ptCount val="12"/>
                <c:pt idx="0">
                  <c:v>90.591399999999993</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197.58063000000001</c:v>
                </c:pt>
                <c:pt idx="11">
                  <c:v>197.58063000000001</c:v>
                </c:pt>
              </c:numCache>
            </c:numRef>
          </c:val>
          <c:smooth val="0"/>
        </c:ser>
        <c:ser>
          <c:idx val="49"/>
          <c:order val="49"/>
          <c:val>
            <c:numRef>
              <c:f>'9" One Bar'!$BA$25:$BA$36</c:f>
              <c:numCache>
                <c:formatCode>General</c:formatCode>
                <c:ptCount val="12"/>
              </c:numCache>
            </c:numRef>
          </c:val>
          <c:smooth val="0"/>
        </c:ser>
        <c:ser>
          <c:idx val="50"/>
          <c:order val="50"/>
          <c:val>
            <c:numRef>
              <c:f>'9" One Bar'!$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C$25:$BC$36</c:f>
              <c:numCache>
                <c:formatCode>General</c:formatCode>
                <c:ptCount val="12"/>
                <c:pt idx="0">
                  <c:v>197.58063000000001</c:v>
                </c:pt>
                <c:pt idx="1">
                  <c:v>90.591399999999993</c:v>
                </c:pt>
                <c:pt idx="2">
                  <c:v>90.591399999999993</c:v>
                </c:pt>
                <c:pt idx="3">
                  <c:v>197.58063000000001</c:v>
                </c:pt>
                <c:pt idx="4">
                  <c:v>197.58063000000001</c:v>
                </c:pt>
                <c:pt idx="5">
                  <c:v>5</c:v>
                </c:pt>
                <c:pt idx="6">
                  <c:v>1000</c:v>
                </c:pt>
                <c:pt idx="7">
                  <c:v>197.58063000000001</c:v>
                </c:pt>
                <c:pt idx="8">
                  <c:v>197.58063000000001</c:v>
                </c:pt>
                <c:pt idx="9">
                  <c:v>197.58063000000001</c:v>
                </c:pt>
                <c:pt idx="10">
                  <c:v>197.58063000000001</c:v>
                </c:pt>
                <c:pt idx="11">
                  <c:v>197.58063000000001</c:v>
                </c:pt>
              </c:numCache>
            </c:numRef>
          </c:val>
          <c:smooth val="0"/>
        </c:ser>
        <c:ser>
          <c:idx val="52"/>
          <c:order val="52"/>
          <c:val>
            <c:numRef>
              <c:f>'9" One Bar'!$BD$25:$BD$36</c:f>
              <c:numCache>
                <c:formatCode>General</c:formatCode>
                <c:ptCount val="12"/>
              </c:numCache>
            </c:numRef>
          </c:val>
          <c:smooth val="0"/>
        </c:ser>
        <c:ser>
          <c:idx val="53"/>
          <c:order val="53"/>
          <c:val>
            <c:numRef>
              <c:f>'9" One Bar'!$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F$25:$BF$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dLbls>
          <c:showLegendKey val="0"/>
          <c:showVal val="0"/>
          <c:showCatName val="0"/>
          <c:showSerName val="0"/>
          <c:showPercent val="0"/>
          <c:showBubbleSize val="0"/>
        </c:dLbls>
        <c:marker val="1"/>
        <c:smooth val="0"/>
        <c:axId val="337625472"/>
        <c:axId val="337627392"/>
      </c:lineChart>
      <c:catAx>
        <c:axId val="337625472"/>
        <c:scaling>
          <c:orientation val="minMax"/>
        </c:scaling>
        <c:delete val="0"/>
        <c:axPos val="b"/>
        <c:majorTickMark val="out"/>
        <c:minorTickMark val="none"/>
        <c:tickLblPos val="nextTo"/>
        <c:crossAx val="337627392"/>
        <c:crosses val="autoZero"/>
        <c:auto val="1"/>
        <c:lblAlgn val="ctr"/>
        <c:lblOffset val="100"/>
        <c:noMultiLvlLbl val="0"/>
      </c:catAx>
      <c:valAx>
        <c:axId val="337627392"/>
        <c:scaling>
          <c:orientation val="minMax"/>
          <c:max val="1000"/>
        </c:scaling>
        <c:delete val="0"/>
        <c:axPos val="l"/>
        <c:majorGridlines/>
        <c:numFmt formatCode="General" sourceLinked="1"/>
        <c:majorTickMark val="out"/>
        <c:minorTickMark val="none"/>
        <c:tickLblPos val="nextTo"/>
        <c:crossAx val="337625472"/>
        <c:crosses val="autoZero"/>
        <c:crossBetween val="between"/>
      </c:valAx>
    </c:plotArea>
    <c:plotVisOnly val="1"/>
    <c:dispBlanksAs val="gap"/>
    <c:showDLblsOverMax val="0"/>
  </c:chart>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12" Prism at Sensitivity 5</a:t>
            </a:r>
            <a:endParaRPr lang="en-US">
              <a:effectLst/>
            </a:endParaRP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D$25:$D$36</c:f>
              <c:numCache>
                <c:formatCode>General</c:formatCode>
                <c:ptCount val="12"/>
                <c:pt idx="0">
                  <c:v>625.5376</c:v>
                </c:pt>
                <c:pt idx="1">
                  <c:v>518.54840000000002</c:v>
                </c:pt>
                <c:pt idx="2">
                  <c:v>411.55907999999999</c:v>
                </c:pt>
                <c:pt idx="3">
                  <c:v>411.55907999999999</c:v>
                </c:pt>
                <c:pt idx="4">
                  <c:v>304.56984999999997</c:v>
                </c:pt>
                <c:pt idx="5">
                  <c:v>732.52704000000006</c:v>
                </c:pt>
                <c:pt idx="6">
                  <c:v>197.58063000000001</c:v>
                </c:pt>
                <c:pt idx="7">
                  <c:v>411.55907999999999</c:v>
                </c:pt>
                <c:pt idx="8">
                  <c:v>411.55907999999999</c:v>
                </c:pt>
                <c:pt idx="9">
                  <c:v>411.55907999999999</c:v>
                </c:pt>
                <c:pt idx="10">
                  <c:v>411.55907999999999</c:v>
                </c:pt>
                <c:pt idx="11">
                  <c:v>411.55907999999999</c:v>
                </c:pt>
              </c:numCache>
            </c:numRef>
          </c:val>
          <c:smooth val="0"/>
        </c:ser>
        <c:ser>
          <c:idx val="1"/>
          <c:order val="1"/>
          <c:val>
            <c:numRef>
              <c:f>'12" Prism'!$E$25:$E$36</c:f>
              <c:numCache>
                <c:formatCode>General</c:formatCode>
                <c:ptCount val="12"/>
              </c:numCache>
            </c:numRef>
          </c:val>
          <c:smooth val="0"/>
        </c:ser>
        <c:ser>
          <c:idx val="2"/>
          <c:order val="2"/>
          <c:val>
            <c:numRef>
              <c:f>'12" Prism'!$F$25:$F$36</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G$25:$G$36</c:f>
              <c:numCache>
                <c:formatCode>General</c:formatCode>
                <c:ptCount val="12"/>
                <c:pt idx="0">
                  <c:v>625.5376</c:v>
                </c:pt>
                <c:pt idx="1">
                  <c:v>518.54840000000002</c:v>
                </c:pt>
                <c:pt idx="2">
                  <c:v>411.55907999999999</c:v>
                </c:pt>
                <c:pt idx="3">
                  <c:v>518.54840000000002</c:v>
                </c:pt>
                <c:pt idx="4">
                  <c:v>304.56984999999997</c:v>
                </c:pt>
                <c:pt idx="5">
                  <c:v>732.52704000000006</c:v>
                </c:pt>
                <c:pt idx="6">
                  <c:v>197.58063000000001</c:v>
                </c:pt>
                <c:pt idx="7">
                  <c:v>411.55907999999999</c:v>
                </c:pt>
                <c:pt idx="8">
                  <c:v>411.55907999999999</c:v>
                </c:pt>
                <c:pt idx="9">
                  <c:v>518.54840000000002</c:v>
                </c:pt>
                <c:pt idx="10">
                  <c:v>411.55907999999999</c:v>
                </c:pt>
                <c:pt idx="11">
                  <c:v>304.56984999999997</c:v>
                </c:pt>
              </c:numCache>
            </c:numRef>
          </c:val>
          <c:smooth val="0"/>
        </c:ser>
        <c:ser>
          <c:idx val="4"/>
          <c:order val="4"/>
          <c:val>
            <c:numRef>
              <c:f>'12" Prism'!$H$25:$H$36</c:f>
              <c:numCache>
                <c:formatCode>General</c:formatCode>
                <c:ptCount val="12"/>
              </c:numCache>
            </c:numRef>
          </c:val>
          <c:smooth val="0"/>
        </c:ser>
        <c:ser>
          <c:idx val="5"/>
          <c:order val="5"/>
          <c:val>
            <c:numRef>
              <c:f>'12" Prism'!$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J$25:$J$36</c:f>
              <c:numCache>
                <c:formatCode>General</c:formatCode>
                <c:ptCount val="12"/>
                <c:pt idx="0">
                  <c:v>625.5376</c:v>
                </c:pt>
                <c:pt idx="1">
                  <c:v>625.5376</c:v>
                </c:pt>
                <c:pt idx="2">
                  <c:v>518.54840000000002</c:v>
                </c:pt>
                <c:pt idx="3">
                  <c:v>518.54840000000002</c:v>
                </c:pt>
                <c:pt idx="4">
                  <c:v>304.56984999999997</c:v>
                </c:pt>
                <c:pt idx="5">
                  <c:v>732.52704000000006</c:v>
                </c:pt>
                <c:pt idx="6">
                  <c:v>197.58063000000001</c:v>
                </c:pt>
                <c:pt idx="7">
                  <c:v>411.55907999999999</c:v>
                </c:pt>
                <c:pt idx="8">
                  <c:v>518.54840000000002</c:v>
                </c:pt>
                <c:pt idx="9">
                  <c:v>411.55907999999999</c:v>
                </c:pt>
                <c:pt idx="10">
                  <c:v>411.55907999999999</c:v>
                </c:pt>
                <c:pt idx="11">
                  <c:v>411.55907999999999</c:v>
                </c:pt>
              </c:numCache>
            </c:numRef>
          </c:val>
          <c:smooth val="0"/>
        </c:ser>
        <c:ser>
          <c:idx val="7"/>
          <c:order val="7"/>
          <c:val>
            <c:numRef>
              <c:f>'12" Prism'!$K$25:$K$36</c:f>
              <c:numCache>
                <c:formatCode>General</c:formatCode>
                <c:ptCount val="12"/>
              </c:numCache>
            </c:numRef>
          </c:val>
          <c:smooth val="0"/>
        </c:ser>
        <c:ser>
          <c:idx val="8"/>
          <c:order val="8"/>
          <c:val>
            <c:numRef>
              <c:f>'12" Prism'!$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M$25:$M$36</c:f>
              <c:numCache>
                <c:formatCode>General</c:formatCode>
                <c:ptCount val="12"/>
                <c:pt idx="0">
                  <c:v>518.54840000000002</c:v>
                </c:pt>
                <c:pt idx="1">
                  <c:v>411.55907999999999</c:v>
                </c:pt>
                <c:pt idx="2">
                  <c:v>411.55907999999999</c:v>
                </c:pt>
                <c:pt idx="3">
                  <c:v>518.54840000000002</c:v>
                </c:pt>
                <c:pt idx="4">
                  <c:v>304.56984999999997</c:v>
                </c:pt>
                <c:pt idx="5">
                  <c:v>625.5376</c:v>
                </c:pt>
                <c:pt idx="6">
                  <c:v>197.58063000000001</c:v>
                </c:pt>
                <c:pt idx="7">
                  <c:v>518.54840000000002</c:v>
                </c:pt>
                <c:pt idx="8">
                  <c:v>411.55907999999999</c:v>
                </c:pt>
                <c:pt idx="9">
                  <c:v>411.55907999999999</c:v>
                </c:pt>
                <c:pt idx="10">
                  <c:v>411.55907999999999</c:v>
                </c:pt>
                <c:pt idx="11">
                  <c:v>518.54840000000002</c:v>
                </c:pt>
              </c:numCache>
            </c:numRef>
          </c:val>
          <c:smooth val="0"/>
        </c:ser>
        <c:ser>
          <c:idx val="10"/>
          <c:order val="10"/>
          <c:val>
            <c:numRef>
              <c:f>'12" Prism'!$N$25:$N$36</c:f>
              <c:numCache>
                <c:formatCode>General</c:formatCode>
                <c:ptCount val="12"/>
              </c:numCache>
            </c:numRef>
          </c:val>
          <c:smooth val="0"/>
        </c:ser>
        <c:ser>
          <c:idx val="11"/>
          <c:order val="11"/>
          <c:val>
            <c:numRef>
              <c:f>'12" Prism'!$O$25:$O$36</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P$25:$P$36</c:f>
              <c:numCache>
                <c:formatCode>General</c:formatCode>
                <c:ptCount val="12"/>
                <c:pt idx="0">
                  <c:v>625.5376</c:v>
                </c:pt>
                <c:pt idx="1">
                  <c:v>518.54840000000002</c:v>
                </c:pt>
                <c:pt idx="2">
                  <c:v>411.55907999999999</c:v>
                </c:pt>
                <c:pt idx="3">
                  <c:v>518.54840000000002</c:v>
                </c:pt>
                <c:pt idx="4">
                  <c:v>304.56984999999997</c:v>
                </c:pt>
                <c:pt idx="5">
                  <c:v>625.5376</c:v>
                </c:pt>
                <c:pt idx="6">
                  <c:v>197.58063000000001</c:v>
                </c:pt>
                <c:pt idx="7">
                  <c:v>411.55907999999999</c:v>
                </c:pt>
                <c:pt idx="8">
                  <c:v>411.55907999999999</c:v>
                </c:pt>
                <c:pt idx="9">
                  <c:v>411.55907999999999</c:v>
                </c:pt>
                <c:pt idx="10">
                  <c:v>411.55907999999999</c:v>
                </c:pt>
                <c:pt idx="11">
                  <c:v>411.55907999999999</c:v>
                </c:pt>
              </c:numCache>
            </c:numRef>
          </c:val>
          <c:smooth val="0"/>
        </c:ser>
        <c:ser>
          <c:idx val="13"/>
          <c:order val="13"/>
          <c:val>
            <c:numRef>
              <c:f>'12" Prism'!$Q$25:$Q$36</c:f>
              <c:numCache>
                <c:formatCode>General</c:formatCode>
                <c:ptCount val="12"/>
              </c:numCache>
            </c:numRef>
          </c:val>
          <c:smooth val="0"/>
        </c:ser>
        <c:ser>
          <c:idx val="14"/>
          <c:order val="14"/>
          <c:val>
            <c:numRef>
              <c:f>'12" Prism'!$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S$25:$S$36</c:f>
              <c:numCache>
                <c:formatCode>General</c:formatCode>
                <c:ptCount val="12"/>
                <c:pt idx="0">
                  <c:v>518.54840000000002</c:v>
                </c:pt>
                <c:pt idx="1">
                  <c:v>411.55907999999999</c:v>
                </c:pt>
                <c:pt idx="2">
                  <c:v>304.56984999999997</c:v>
                </c:pt>
                <c:pt idx="3">
                  <c:v>518.54840000000002</c:v>
                </c:pt>
                <c:pt idx="4">
                  <c:v>304.56984999999997</c:v>
                </c:pt>
                <c:pt idx="5">
                  <c:v>625.5376</c:v>
                </c:pt>
                <c:pt idx="6">
                  <c:v>197.58063000000001</c:v>
                </c:pt>
                <c:pt idx="7">
                  <c:v>411.55907999999999</c:v>
                </c:pt>
                <c:pt idx="8">
                  <c:v>411.55907999999999</c:v>
                </c:pt>
                <c:pt idx="9">
                  <c:v>518.54840000000002</c:v>
                </c:pt>
                <c:pt idx="10">
                  <c:v>411.55907999999999</c:v>
                </c:pt>
                <c:pt idx="11">
                  <c:v>411.55907999999999</c:v>
                </c:pt>
              </c:numCache>
            </c:numRef>
          </c:val>
          <c:smooth val="0"/>
        </c:ser>
        <c:ser>
          <c:idx val="16"/>
          <c:order val="16"/>
          <c:val>
            <c:numRef>
              <c:f>'12" Prism'!$T$25:$T$36</c:f>
              <c:numCache>
                <c:formatCode>General</c:formatCode>
                <c:ptCount val="12"/>
              </c:numCache>
            </c:numRef>
          </c:val>
          <c:smooth val="0"/>
        </c:ser>
        <c:ser>
          <c:idx val="17"/>
          <c:order val="17"/>
          <c:val>
            <c:numRef>
              <c:f>'12" Prism'!$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V$25:$V$36</c:f>
              <c:numCache>
                <c:formatCode>General</c:formatCode>
                <c:ptCount val="12"/>
                <c:pt idx="0">
                  <c:v>625.5376</c:v>
                </c:pt>
                <c:pt idx="1">
                  <c:v>411.55907999999999</c:v>
                </c:pt>
                <c:pt idx="2">
                  <c:v>411.55907999999999</c:v>
                </c:pt>
                <c:pt idx="3">
                  <c:v>411.55907999999999</c:v>
                </c:pt>
                <c:pt idx="4">
                  <c:v>304.56984999999997</c:v>
                </c:pt>
                <c:pt idx="5">
                  <c:v>732.52704000000006</c:v>
                </c:pt>
                <c:pt idx="6">
                  <c:v>197.58063000000001</c:v>
                </c:pt>
                <c:pt idx="7">
                  <c:v>411.55907999999999</c:v>
                </c:pt>
                <c:pt idx="8">
                  <c:v>411.55907999999999</c:v>
                </c:pt>
                <c:pt idx="9">
                  <c:v>411.55907999999999</c:v>
                </c:pt>
                <c:pt idx="10">
                  <c:v>411.55907999999999</c:v>
                </c:pt>
                <c:pt idx="11">
                  <c:v>518.54840000000002</c:v>
                </c:pt>
              </c:numCache>
            </c:numRef>
          </c:val>
          <c:smooth val="0"/>
        </c:ser>
        <c:ser>
          <c:idx val="19"/>
          <c:order val="19"/>
          <c:val>
            <c:numRef>
              <c:f>'12" Prism'!$W$25:$W$36</c:f>
              <c:numCache>
                <c:formatCode>General</c:formatCode>
                <c:ptCount val="12"/>
              </c:numCache>
            </c:numRef>
          </c:val>
          <c:smooth val="0"/>
        </c:ser>
        <c:ser>
          <c:idx val="20"/>
          <c:order val="20"/>
          <c:val>
            <c:numRef>
              <c:f>'12" Prism'!$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Y$25:$Y$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411.55907999999999</c:v>
                </c:pt>
                <c:pt idx="8">
                  <c:v>518.54840000000002</c:v>
                </c:pt>
                <c:pt idx="9">
                  <c:v>518.54840000000002</c:v>
                </c:pt>
                <c:pt idx="10">
                  <c:v>411.55907999999999</c:v>
                </c:pt>
                <c:pt idx="11">
                  <c:v>411.55907999999999</c:v>
                </c:pt>
              </c:numCache>
            </c:numRef>
          </c:val>
          <c:smooth val="0"/>
        </c:ser>
        <c:ser>
          <c:idx val="22"/>
          <c:order val="22"/>
          <c:val>
            <c:numRef>
              <c:f>'12" Prism'!$Z$25:$Z$36</c:f>
              <c:numCache>
                <c:formatCode>General</c:formatCode>
                <c:ptCount val="12"/>
              </c:numCache>
            </c:numRef>
          </c:val>
          <c:smooth val="0"/>
        </c:ser>
        <c:ser>
          <c:idx val="23"/>
          <c:order val="23"/>
          <c:val>
            <c:numRef>
              <c:f>'12" Prism'!$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AB$25:$AB$36</c:f>
              <c:numCache>
                <c:formatCode>General</c:formatCode>
                <c:ptCount val="12"/>
                <c:pt idx="0">
                  <c:v>625.5376</c:v>
                </c:pt>
                <c:pt idx="1">
                  <c:v>518.54840000000002</c:v>
                </c:pt>
                <c:pt idx="2">
                  <c:v>411.55907999999999</c:v>
                </c:pt>
                <c:pt idx="3">
                  <c:v>411.55907999999999</c:v>
                </c:pt>
                <c:pt idx="4">
                  <c:v>304.56984999999997</c:v>
                </c:pt>
                <c:pt idx="5">
                  <c:v>625.5376</c:v>
                </c:pt>
                <c:pt idx="6">
                  <c:v>197.58063000000001</c:v>
                </c:pt>
                <c:pt idx="7">
                  <c:v>518.54840000000002</c:v>
                </c:pt>
                <c:pt idx="8">
                  <c:v>411.55907999999999</c:v>
                </c:pt>
                <c:pt idx="9">
                  <c:v>411.55907999999999</c:v>
                </c:pt>
                <c:pt idx="10">
                  <c:v>411.55907999999999</c:v>
                </c:pt>
                <c:pt idx="11">
                  <c:v>518.54840000000002</c:v>
                </c:pt>
              </c:numCache>
            </c:numRef>
          </c:val>
          <c:smooth val="0"/>
        </c:ser>
        <c:ser>
          <c:idx val="25"/>
          <c:order val="25"/>
          <c:val>
            <c:numRef>
              <c:f>'12" Prism'!$AC$25:$AC$36</c:f>
              <c:numCache>
                <c:formatCode>General</c:formatCode>
                <c:ptCount val="12"/>
              </c:numCache>
            </c:numRef>
          </c:val>
          <c:smooth val="0"/>
        </c:ser>
        <c:ser>
          <c:idx val="26"/>
          <c:order val="26"/>
          <c:val>
            <c:numRef>
              <c:f>'12" Prism'!$AD$25:$AD$36</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E$25:$AE$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518.54840000000002</c:v>
                </c:pt>
                <c:pt idx="8">
                  <c:v>518.54840000000002</c:v>
                </c:pt>
                <c:pt idx="9">
                  <c:v>411.55907999999999</c:v>
                </c:pt>
                <c:pt idx="10">
                  <c:v>518.54840000000002</c:v>
                </c:pt>
                <c:pt idx="11">
                  <c:v>411.55907999999999</c:v>
                </c:pt>
              </c:numCache>
            </c:numRef>
          </c:val>
          <c:smooth val="0"/>
        </c:ser>
        <c:ser>
          <c:idx val="28"/>
          <c:order val="28"/>
          <c:val>
            <c:numRef>
              <c:f>'12" Prism'!$AF$25:$AF$36</c:f>
              <c:numCache>
                <c:formatCode>General</c:formatCode>
                <c:ptCount val="12"/>
              </c:numCache>
            </c:numRef>
          </c:val>
          <c:smooth val="0"/>
        </c:ser>
        <c:ser>
          <c:idx val="29"/>
          <c:order val="29"/>
          <c:val>
            <c:numRef>
              <c:f>'12" Prism'!$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Prism'!$AH$25:$AH$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411.55907999999999</c:v>
                </c:pt>
                <c:pt idx="11">
                  <c:v>411.55907999999999</c:v>
                </c:pt>
              </c:numCache>
            </c:numRef>
          </c:val>
          <c:smooth val="0"/>
        </c:ser>
        <c:ser>
          <c:idx val="31"/>
          <c:order val="31"/>
          <c:val>
            <c:numRef>
              <c:f>'12" Prism'!$AI$25:$AI$36</c:f>
              <c:numCache>
                <c:formatCode>General</c:formatCode>
                <c:ptCount val="12"/>
              </c:numCache>
            </c:numRef>
          </c:val>
          <c:smooth val="0"/>
        </c:ser>
        <c:ser>
          <c:idx val="32"/>
          <c:order val="32"/>
          <c:val>
            <c:numRef>
              <c:f>'12" Prism'!$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K$25:$AK$36</c:f>
              <c:numCache>
                <c:formatCode>General</c:formatCode>
                <c:ptCount val="12"/>
                <c:pt idx="0">
                  <c:v>518.54840000000002</c:v>
                </c:pt>
                <c:pt idx="1">
                  <c:v>518.54840000000002</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518.54840000000002</c:v>
                </c:pt>
                <c:pt idx="11">
                  <c:v>411.55907999999999</c:v>
                </c:pt>
              </c:numCache>
            </c:numRef>
          </c:val>
          <c:smooth val="0"/>
        </c:ser>
        <c:ser>
          <c:idx val="34"/>
          <c:order val="34"/>
          <c:val>
            <c:numRef>
              <c:f>'12" Prism'!$AL$25:$AL$36</c:f>
              <c:numCache>
                <c:formatCode>General</c:formatCode>
                <c:ptCount val="12"/>
              </c:numCache>
            </c:numRef>
          </c:val>
          <c:smooth val="0"/>
        </c:ser>
        <c:ser>
          <c:idx val="35"/>
          <c:order val="35"/>
          <c:val>
            <c:numRef>
              <c:f>'12" Prism'!$AM$25:$AM$36</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N$25:$AN$36</c:f>
              <c:numCache>
                <c:formatCode>General</c:formatCode>
                <c:ptCount val="12"/>
                <c:pt idx="0">
                  <c:v>625.5376</c:v>
                </c:pt>
                <c:pt idx="1">
                  <c:v>411.55907999999999</c:v>
                </c:pt>
                <c:pt idx="2">
                  <c:v>411.55907999999999</c:v>
                </c:pt>
                <c:pt idx="3">
                  <c:v>304.56984999999997</c:v>
                </c:pt>
                <c:pt idx="4">
                  <c:v>304.56984999999997</c:v>
                </c:pt>
                <c:pt idx="5">
                  <c:v>625.5376</c:v>
                </c:pt>
                <c:pt idx="6">
                  <c:v>197.58063000000001</c:v>
                </c:pt>
                <c:pt idx="7">
                  <c:v>411.55907999999999</c:v>
                </c:pt>
                <c:pt idx="8">
                  <c:v>518.54840000000002</c:v>
                </c:pt>
                <c:pt idx="9">
                  <c:v>411.55907999999999</c:v>
                </c:pt>
                <c:pt idx="10">
                  <c:v>518.54840000000002</c:v>
                </c:pt>
                <c:pt idx="11">
                  <c:v>518.54840000000002</c:v>
                </c:pt>
              </c:numCache>
            </c:numRef>
          </c:val>
          <c:smooth val="0"/>
        </c:ser>
        <c:ser>
          <c:idx val="37"/>
          <c:order val="37"/>
          <c:val>
            <c:numRef>
              <c:f>'12" Prism'!$AO$25:$AO$36</c:f>
              <c:numCache>
                <c:formatCode>General</c:formatCode>
                <c:ptCount val="12"/>
              </c:numCache>
            </c:numRef>
          </c:val>
          <c:smooth val="0"/>
        </c:ser>
        <c:ser>
          <c:idx val="38"/>
          <c:order val="38"/>
          <c:val>
            <c:numRef>
              <c:f>'12" Prism'!$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Q$25:$AQ$36</c:f>
              <c:numCache>
                <c:formatCode>General</c:formatCode>
                <c:ptCount val="12"/>
                <c:pt idx="0">
                  <c:v>518.54840000000002</c:v>
                </c:pt>
                <c:pt idx="1">
                  <c:v>411.55907999999999</c:v>
                </c:pt>
                <c:pt idx="2">
                  <c:v>411.55907999999999</c:v>
                </c:pt>
                <c:pt idx="3">
                  <c:v>411.55907999999999</c:v>
                </c:pt>
                <c:pt idx="4">
                  <c:v>411.55907999999999</c:v>
                </c:pt>
                <c:pt idx="5">
                  <c:v>625.5376</c:v>
                </c:pt>
                <c:pt idx="6">
                  <c:v>197.58063000000001</c:v>
                </c:pt>
                <c:pt idx="7">
                  <c:v>518.54840000000002</c:v>
                </c:pt>
                <c:pt idx="8">
                  <c:v>411.55907999999999</c:v>
                </c:pt>
                <c:pt idx="9">
                  <c:v>518.54840000000002</c:v>
                </c:pt>
                <c:pt idx="10">
                  <c:v>518.54840000000002</c:v>
                </c:pt>
                <c:pt idx="11">
                  <c:v>411.55907999999999</c:v>
                </c:pt>
              </c:numCache>
            </c:numRef>
          </c:val>
          <c:smooth val="0"/>
        </c:ser>
        <c:ser>
          <c:idx val="40"/>
          <c:order val="40"/>
          <c:val>
            <c:numRef>
              <c:f>'12" Prism'!$AR$25:$AR$36</c:f>
              <c:numCache>
                <c:formatCode>General</c:formatCode>
                <c:ptCount val="12"/>
              </c:numCache>
            </c:numRef>
          </c:val>
          <c:smooth val="0"/>
        </c:ser>
        <c:ser>
          <c:idx val="41"/>
          <c:order val="41"/>
          <c:val>
            <c:numRef>
              <c:f>'12" Prism'!$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T$25:$AT$36</c:f>
              <c:numCache>
                <c:formatCode>General</c:formatCode>
                <c:ptCount val="12"/>
                <c:pt idx="0">
                  <c:v>518.54840000000002</c:v>
                </c:pt>
                <c:pt idx="1">
                  <c:v>411.55907999999999</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304.56984999999997</c:v>
                </c:pt>
                <c:pt idx="11">
                  <c:v>411.55907999999999</c:v>
                </c:pt>
              </c:numCache>
            </c:numRef>
          </c:val>
          <c:smooth val="0"/>
        </c:ser>
        <c:ser>
          <c:idx val="43"/>
          <c:order val="43"/>
          <c:val>
            <c:numRef>
              <c:f>'12" Prism'!$AU$25:$AU$36</c:f>
              <c:numCache>
                <c:formatCode>General</c:formatCode>
                <c:ptCount val="12"/>
              </c:numCache>
            </c:numRef>
          </c:val>
          <c:smooth val="0"/>
        </c:ser>
        <c:ser>
          <c:idx val="44"/>
          <c:order val="44"/>
          <c:val>
            <c:numRef>
              <c:f>'12" Prism'!$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W$25:$AW$36</c:f>
              <c:numCache>
                <c:formatCode>General</c:formatCode>
                <c:ptCount val="12"/>
                <c:pt idx="0">
                  <c:v>625.5376</c:v>
                </c:pt>
                <c:pt idx="1">
                  <c:v>411.55907999999999</c:v>
                </c:pt>
                <c:pt idx="2">
                  <c:v>518.54840000000002</c:v>
                </c:pt>
                <c:pt idx="3">
                  <c:v>411.55907999999999</c:v>
                </c:pt>
                <c:pt idx="4">
                  <c:v>304.56984999999997</c:v>
                </c:pt>
                <c:pt idx="5">
                  <c:v>625.5376</c:v>
                </c:pt>
                <c:pt idx="6">
                  <c:v>197.58063000000001</c:v>
                </c:pt>
                <c:pt idx="7">
                  <c:v>304.56984999999997</c:v>
                </c:pt>
                <c:pt idx="8">
                  <c:v>411.55907999999999</c:v>
                </c:pt>
                <c:pt idx="9">
                  <c:v>411.55907999999999</c:v>
                </c:pt>
                <c:pt idx="10">
                  <c:v>411.55907999999999</c:v>
                </c:pt>
                <c:pt idx="11">
                  <c:v>625.5376</c:v>
                </c:pt>
              </c:numCache>
            </c:numRef>
          </c:val>
          <c:smooth val="0"/>
        </c:ser>
        <c:ser>
          <c:idx val="46"/>
          <c:order val="46"/>
          <c:val>
            <c:numRef>
              <c:f>'12" Prism'!$AX$25:$AX$36</c:f>
              <c:numCache>
                <c:formatCode>General</c:formatCode>
                <c:ptCount val="12"/>
              </c:numCache>
            </c:numRef>
          </c:val>
          <c:smooth val="0"/>
        </c:ser>
        <c:ser>
          <c:idx val="47"/>
          <c:order val="47"/>
          <c:val>
            <c:numRef>
              <c:f>'12" Prism'!$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Z$25:$AZ$36</c:f>
              <c:numCache>
                <c:formatCode>General</c:formatCode>
                <c:ptCount val="12"/>
                <c:pt idx="0">
                  <c:v>518.54840000000002</c:v>
                </c:pt>
                <c:pt idx="1">
                  <c:v>411.55907999999999</c:v>
                </c:pt>
                <c:pt idx="2">
                  <c:v>411.55907999999999</c:v>
                </c:pt>
                <c:pt idx="3">
                  <c:v>411.55907999999999</c:v>
                </c:pt>
                <c:pt idx="4">
                  <c:v>304.56984999999997</c:v>
                </c:pt>
                <c:pt idx="5">
                  <c:v>732.52704000000006</c:v>
                </c:pt>
                <c:pt idx="6">
                  <c:v>197.58063000000001</c:v>
                </c:pt>
                <c:pt idx="7">
                  <c:v>518.54840000000002</c:v>
                </c:pt>
                <c:pt idx="8">
                  <c:v>411.55907999999999</c:v>
                </c:pt>
                <c:pt idx="9">
                  <c:v>518.54840000000002</c:v>
                </c:pt>
                <c:pt idx="10">
                  <c:v>411.55907999999999</c:v>
                </c:pt>
                <c:pt idx="11">
                  <c:v>411.55907999999999</c:v>
                </c:pt>
              </c:numCache>
            </c:numRef>
          </c:val>
          <c:smooth val="0"/>
        </c:ser>
        <c:ser>
          <c:idx val="49"/>
          <c:order val="49"/>
          <c:val>
            <c:numRef>
              <c:f>'12" Prism'!$BA$25:$BA$36</c:f>
              <c:numCache>
                <c:formatCode>General</c:formatCode>
                <c:ptCount val="12"/>
              </c:numCache>
            </c:numRef>
          </c:val>
          <c:smooth val="0"/>
        </c:ser>
        <c:ser>
          <c:idx val="50"/>
          <c:order val="50"/>
          <c:val>
            <c:numRef>
              <c:f>'12" Prism'!$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C$25:$BC$36</c:f>
              <c:numCache>
                <c:formatCode>General</c:formatCode>
                <c:ptCount val="12"/>
                <c:pt idx="0">
                  <c:v>625.5376</c:v>
                </c:pt>
                <c:pt idx="1">
                  <c:v>411.55907999999999</c:v>
                </c:pt>
                <c:pt idx="2">
                  <c:v>411.55907999999999</c:v>
                </c:pt>
                <c:pt idx="3">
                  <c:v>518.54840000000002</c:v>
                </c:pt>
                <c:pt idx="4">
                  <c:v>304.56984999999997</c:v>
                </c:pt>
                <c:pt idx="5">
                  <c:v>625.5376</c:v>
                </c:pt>
                <c:pt idx="6">
                  <c:v>197.58063000000001</c:v>
                </c:pt>
                <c:pt idx="7">
                  <c:v>411.55907999999999</c:v>
                </c:pt>
                <c:pt idx="8">
                  <c:v>411.55907999999999</c:v>
                </c:pt>
                <c:pt idx="9">
                  <c:v>518.54840000000002</c:v>
                </c:pt>
                <c:pt idx="10">
                  <c:v>411.55907999999999</c:v>
                </c:pt>
                <c:pt idx="11">
                  <c:v>518.54840000000002</c:v>
                </c:pt>
              </c:numCache>
            </c:numRef>
          </c:val>
          <c:smooth val="0"/>
        </c:ser>
        <c:ser>
          <c:idx val="52"/>
          <c:order val="52"/>
          <c:val>
            <c:numRef>
              <c:f>'12" Prism'!$BD$25:$BD$36</c:f>
              <c:numCache>
                <c:formatCode>General</c:formatCode>
                <c:ptCount val="12"/>
              </c:numCache>
            </c:numRef>
          </c:val>
          <c:smooth val="0"/>
        </c:ser>
        <c:ser>
          <c:idx val="53"/>
          <c:order val="53"/>
          <c:val>
            <c:numRef>
              <c:f>'12" Prism'!$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F$25:$BF$36</c:f>
              <c:numCache>
                <c:formatCode>General</c:formatCode>
                <c:ptCount val="12"/>
                <c:pt idx="0">
                  <c:v>411.55907999999999</c:v>
                </c:pt>
                <c:pt idx="1">
                  <c:v>518.54840000000002</c:v>
                </c:pt>
                <c:pt idx="2">
                  <c:v>518.54840000000002</c:v>
                </c:pt>
                <c:pt idx="3">
                  <c:v>1000</c:v>
                </c:pt>
                <c:pt idx="4">
                  <c:v>304.56984999999997</c:v>
                </c:pt>
                <c:pt idx="5">
                  <c:v>625.5376</c:v>
                </c:pt>
                <c:pt idx="6">
                  <c:v>197.58063000000001</c:v>
                </c:pt>
                <c:pt idx="7">
                  <c:v>411.55907999999999</c:v>
                </c:pt>
                <c:pt idx="8">
                  <c:v>411.55907999999999</c:v>
                </c:pt>
                <c:pt idx="9">
                  <c:v>411.55907999999999</c:v>
                </c:pt>
                <c:pt idx="10">
                  <c:v>518.54840000000002</c:v>
                </c:pt>
                <c:pt idx="11">
                  <c:v>411.55907999999999</c:v>
                </c:pt>
              </c:numCache>
            </c:numRef>
          </c:val>
          <c:smooth val="0"/>
        </c:ser>
        <c:dLbls>
          <c:showLegendKey val="0"/>
          <c:showVal val="0"/>
          <c:showCatName val="0"/>
          <c:showSerName val="0"/>
          <c:showPercent val="0"/>
          <c:showBubbleSize val="0"/>
        </c:dLbls>
        <c:marker val="1"/>
        <c:smooth val="0"/>
        <c:axId val="338007168"/>
        <c:axId val="338009088"/>
      </c:lineChart>
      <c:catAx>
        <c:axId val="338007168"/>
        <c:scaling>
          <c:orientation val="minMax"/>
        </c:scaling>
        <c:delete val="0"/>
        <c:axPos val="b"/>
        <c:majorTickMark val="out"/>
        <c:minorTickMark val="none"/>
        <c:tickLblPos val="nextTo"/>
        <c:crossAx val="338009088"/>
        <c:crosses val="autoZero"/>
        <c:auto val="1"/>
        <c:lblAlgn val="ctr"/>
        <c:lblOffset val="100"/>
        <c:noMultiLvlLbl val="0"/>
      </c:catAx>
      <c:valAx>
        <c:axId val="338009088"/>
        <c:scaling>
          <c:orientation val="minMax"/>
          <c:max val="1000"/>
        </c:scaling>
        <c:delete val="0"/>
        <c:axPos val="l"/>
        <c:majorGridlines/>
        <c:numFmt formatCode="General" sourceLinked="1"/>
        <c:majorTickMark val="out"/>
        <c:minorTickMark val="none"/>
        <c:tickLblPos val="nextTo"/>
        <c:crossAx val="338007168"/>
        <c:crosses val="autoZero"/>
        <c:crossBetween val="between"/>
      </c:valAx>
    </c:plotArea>
    <c:plotVisOnly val="1"/>
    <c:dispBlanksAs val="gap"/>
    <c:showDLblsOverMax val="0"/>
  </c:chart>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12" Prism at Sensitivity 10</a:t>
            </a:r>
            <a:endParaRPr lang="en-US">
              <a:effectLst/>
            </a:endParaRP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C$13:$C$24</c:f>
              <c:numCache>
                <c:formatCode>General</c:formatCode>
                <c:ptCount val="12"/>
                <c:pt idx="0">
                  <c:v>237.70160000000001</c:v>
                </c:pt>
                <c:pt idx="1">
                  <c:v>197.58063999999999</c:v>
                </c:pt>
                <c:pt idx="2">
                  <c:v>157.45966000000001</c:v>
                </c:pt>
                <c:pt idx="3">
                  <c:v>157.45966000000001</c:v>
                </c:pt>
                <c:pt idx="4">
                  <c:v>117.33869</c:v>
                </c:pt>
                <c:pt idx="5">
                  <c:v>277.82263</c:v>
                </c:pt>
                <c:pt idx="6">
                  <c:v>77.217735000000005</c:v>
                </c:pt>
                <c:pt idx="7">
                  <c:v>157.45966000000001</c:v>
                </c:pt>
                <c:pt idx="8">
                  <c:v>157.45966000000001</c:v>
                </c:pt>
                <c:pt idx="9">
                  <c:v>157.45966000000001</c:v>
                </c:pt>
                <c:pt idx="10">
                  <c:v>157.45966000000001</c:v>
                </c:pt>
                <c:pt idx="11">
                  <c:v>157.45966000000001</c:v>
                </c:pt>
              </c:numCache>
            </c:numRef>
          </c:val>
          <c:smooth val="0"/>
        </c:ser>
        <c:ser>
          <c:idx val="1"/>
          <c:order val="1"/>
          <c:val>
            <c:numRef>
              <c:f>'12" Prism'!$D$13:$D$24</c:f>
              <c:numCache>
                <c:formatCode>General</c:formatCode>
                <c:ptCount val="12"/>
              </c:numCache>
            </c:numRef>
          </c:val>
          <c:smooth val="0"/>
        </c:ser>
        <c:ser>
          <c:idx val="2"/>
          <c:order val="2"/>
          <c:val>
            <c:numRef>
              <c:f>'12" Prism'!$E$13:$E$24</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F$13:$F$24</c:f>
              <c:numCache>
                <c:formatCode>General</c:formatCode>
                <c:ptCount val="12"/>
                <c:pt idx="0">
                  <c:v>237.70160000000001</c:v>
                </c:pt>
                <c:pt idx="1">
                  <c:v>197.58063999999999</c:v>
                </c:pt>
                <c:pt idx="2">
                  <c:v>157.45966000000001</c:v>
                </c:pt>
                <c:pt idx="3">
                  <c:v>197.58063999999999</c:v>
                </c:pt>
                <c:pt idx="4">
                  <c:v>117.33869</c:v>
                </c:pt>
                <c:pt idx="5">
                  <c:v>277.82263</c:v>
                </c:pt>
                <c:pt idx="6">
                  <c:v>77.217735000000005</c:v>
                </c:pt>
                <c:pt idx="7">
                  <c:v>157.45966000000001</c:v>
                </c:pt>
                <c:pt idx="8">
                  <c:v>157.45966000000001</c:v>
                </c:pt>
                <c:pt idx="9">
                  <c:v>197.58063999999999</c:v>
                </c:pt>
                <c:pt idx="10">
                  <c:v>157.45966000000001</c:v>
                </c:pt>
                <c:pt idx="11">
                  <c:v>117.33869</c:v>
                </c:pt>
              </c:numCache>
            </c:numRef>
          </c:val>
          <c:smooth val="0"/>
        </c:ser>
        <c:ser>
          <c:idx val="4"/>
          <c:order val="4"/>
          <c:val>
            <c:numRef>
              <c:f>'12" Prism'!$G$13:$G$24</c:f>
              <c:numCache>
                <c:formatCode>General</c:formatCode>
                <c:ptCount val="12"/>
              </c:numCache>
            </c:numRef>
          </c:val>
          <c:smooth val="0"/>
        </c:ser>
        <c:ser>
          <c:idx val="5"/>
          <c:order val="5"/>
          <c:val>
            <c:numRef>
              <c:f>'12" Prism'!$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I$13:$I$24</c:f>
              <c:numCache>
                <c:formatCode>General</c:formatCode>
                <c:ptCount val="12"/>
                <c:pt idx="0">
                  <c:v>237.70160000000001</c:v>
                </c:pt>
                <c:pt idx="1">
                  <c:v>237.70160000000001</c:v>
                </c:pt>
                <c:pt idx="2">
                  <c:v>197.58063999999999</c:v>
                </c:pt>
                <c:pt idx="3">
                  <c:v>197.58063999999999</c:v>
                </c:pt>
                <c:pt idx="4">
                  <c:v>117.33869</c:v>
                </c:pt>
                <c:pt idx="5">
                  <c:v>277.82263</c:v>
                </c:pt>
                <c:pt idx="6">
                  <c:v>77.217735000000005</c:v>
                </c:pt>
                <c:pt idx="7">
                  <c:v>157.45966000000001</c:v>
                </c:pt>
                <c:pt idx="8">
                  <c:v>197.58063999999999</c:v>
                </c:pt>
                <c:pt idx="9">
                  <c:v>157.45966000000001</c:v>
                </c:pt>
                <c:pt idx="10">
                  <c:v>157.45966000000001</c:v>
                </c:pt>
                <c:pt idx="11">
                  <c:v>157.45966000000001</c:v>
                </c:pt>
              </c:numCache>
            </c:numRef>
          </c:val>
          <c:smooth val="0"/>
        </c:ser>
        <c:ser>
          <c:idx val="7"/>
          <c:order val="7"/>
          <c:val>
            <c:numRef>
              <c:f>'12" Prism'!$J$13:$J$24</c:f>
              <c:numCache>
                <c:formatCode>General</c:formatCode>
                <c:ptCount val="12"/>
              </c:numCache>
            </c:numRef>
          </c:val>
          <c:smooth val="0"/>
        </c:ser>
        <c:ser>
          <c:idx val="8"/>
          <c:order val="8"/>
          <c:val>
            <c:numRef>
              <c:f>'12" Prism'!$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L$13:$L$24</c:f>
              <c:numCache>
                <c:formatCode>General</c:formatCode>
                <c:ptCount val="12"/>
                <c:pt idx="0">
                  <c:v>197.58063999999999</c:v>
                </c:pt>
                <c:pt idx="1">
                  <c:v>157.45966000000001</c:v>
                </c:pt>
                <c:pt idx="2">
                  <c:v>157.45966000000001</c:v>
                </c:pt>
                <c:pt idx="3">
                  <c:v>197.58063999999999</c:v>
                </c:pt>
                <c:pt idx="4">
                  <c:v>117.33869</c:v>
                </c:pt>
                <c:pt idx="5">
                  <c:v>237.70160000000001</c:v>
                </c:pt>
                <c:pt idx="6">
                  <c:v>77.217735000000005</c:v>
                </c:pt>
                <c:pt idx="7">
                  <c:v>197.58063999999999</c:v>
                </c:pt>
                <c:pt idx="8">
                  <c:v>157.45966000000001</c:v>
                </c:pt>
                <c:pt idx="9">
                  <c:v>157.45966000000001</c:v>
                </c:pt>
                <c:pt idx="10">
                  <c:v>157.45966000000001</c:v>
                </c:pt>
                <c:pt idx="11">
                  <c:v>197.58063999999999</c:v>
                </c:pt>
              </c:numCache>
            </c:numRef>
          </c:val>
          <c:smooth val="0"/>
        </c:ser>
        <c:ser>
          <c:idx val="10"/>
          <c:order val="10"/>
          <c:val>
            <c:numRef>
              <c:f>'12" Prism'!$M$13:$M$24</c:f>
              <c:numCache>
                <c:formatCode>General</c:formatCode>
                <c:ptCount val="12"/>
              </c:numCache>
            </c:numRef>
          </c:val>
          <c:smooth val="0"/>
        </c:ser>
        <c:ser>
          <c:idx val="11"/>
          <c:order val="11"/>
          <c:val>
            <c:numRef>
              <c:f>'12" Prism'!$N$13:$N$24</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O$13:$O$24</c:f>
              <c:numCache>
                <c:formatCode>General</c:formatCode>
                <c:ptCount val="12"/>
                <c:pt idx="0">
                  <c:v>237.70160000000001</c:v>
                </c:pt>
                <c:pt idx="1">
                  <c:v>197.58063999999999</c:v>
                </c:pt>
                <c:pt idx="2">
                  <c:v>157.45966000000001</c:v>
                </c:pt>
                <c:pt idx="3">
                  <c:v>197.58063999999999</c:v>
                </c:pt>
                <c:pt idx="4">
                  <c:v>117.33869</c:v>
                </c:pt>
                <c:pt idx="5">
                  <c:v>237.70160000000001</c:v>
                </c:pt>
                <c:pt idx="6">
                  <c:v>77.217735000000005</c:v>
                </c:pt>
                <c:pt idx="7">
                  <c:v>157.45966000000001</c:v>
                </c:pt>
                <c:pt idx="8">
                  <c:v>157.45966000000001</c:v>
                </c:pt>
                <c:pt idx="9">
                  <c:v>157.45966000000001</c:v>
                </c:pt>
                <c:pt idx="10">
                  <c:v>157.45966000000001</c:v>
                </c:pt>
                <c:pt idx="11">
                  <c:v>157.45966000000001</c:v>
                </c:pt>
              </c:numCache>
            </c:numRef>
          </c:val>
          <c:smooth val="0"/>
        </c:ser>
        <c:ser>
          <c:idx val="13"/>
          <c:order val="13"/>
          <c:val>
            <c:numRef>
              <c:f>'12" Prism'!$P$13:$P$24</c:f>
              <c:numCache>
                <c:formatCode>General</c:formatCode>
                <c:ptCount val="12"/>
              </c:numCache>
            </c:numRef>
          </c:val>
          <c:smooth val="0"/>
        </c:ser>
        <c:ser>
          <c:idx val="14"/>
          <c:order val="14"/>
          <c:val>
            <c:numRef>
              <c:f>'12" Prism'!$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R$13:$R$24</c:f>
              <c:numCache>
                <c:formatCode>General</c:formatCode>
                <c:ptCount val="12"/>
                <c:pt idx="0">
                  <c:v>197.58063999999999</c:v>
                </c:pt>
                <c:pt idx="1">
                  <c:v>157.45966000000001</c:v>
                </c:pt>
                <c:pt idx="2">
                  <c:v>117.33869</c:v>
                </c:pt>
                <c:pt idx="3">
                  <c:v>197.58063999999999</c:v>
                </c:pt>
                <c:pt idx="4">
                  <c:v>117.33869</c:v>
                </c:pt>
                <c:pt idx="5">
                  <c:v>237.70160000000001</c:v>
                </c:pt>
                <c:pt idx="6">
                  <c:v>77.217735000000005</c:v>
                </c:pt>
                <c:pt idx="7">
                  <c:v>157.45966000000001</c:v>
                </c:pt>
                <c:pt idx="8">
                  <c:v>157.45966000000001</c:v>
                </c:pt>
                <c:pt idx="9">
                  <c:v>197.58063999999999</c:v>
                </c:pt>
                <c:pt idx="10">
                  <c:v>157.45966000000001</c:v>
                </c:pt>
                <c:pt idx="11">
                  <c:v>157.45966000000001</c:v>
                </c:pt>
              </c:numCache>
            </c:numRef>
          </c:val>
          <c:smooth val="0"/>
        </c:ser>
        <c:ser>
          <c:idx val="16"/>
          <c:order val="16"/>
          <c:val>
            <c:numRef>
              <c:f>'12" Prism'!$S$13:$S$24</c:f>
              <c:numCache>
                <c:formatCode>General</c:formatCode>
                <c:ptCount val="12"/>
              </c:numCache>
            </c:numRef>
          </c:val>
          <c:smooth val="0"/>
        </c:ser>
        <c:ser>
          <c:idx val="17"/>
          <c:order val="17"/>
          <c:val>
            <c:numRef>
              <c:f>'12" Prism'!$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U$13:$U$24</c:f>
              <c:numCache>
                <c:formatCode>General</c:formatCode>
                <c:ptCount val="12"/>
                <c:pt idx="0">
                  <c:v>237.70160000000001</c:v>
                </c:pt>
                <c:pt idx="1">
                  <c:v>157.45966000000001</c:v>
                </c:pt>
                <c:pt idx="2">
                  <c:v>157.45966000000001</c:v>
                </c:pt>
                <c:pt idx="3">
                  <c:v>157.45966000000001</c:v>
                </c:pt>
                <c:pt idx="4">
                  <c:v>117.33869</c:v>
                </c:pt>
                <c:pt idx="5">
                  <c:v>277.82263</c:v>
                </c:pt>
                <c:pt idx="6">
                  <c:v>77.217735000000005</c:v>
                </c:pt>
                <c:pt idx="7">
                  <c:v>157.45966000000001</c:v>
                </c:pt>
                <c:pt idx="8">
                  <c:v>157.45966000000001</c:v>
                </c:pt>
                <c:pt idx="9">
                  <c:v>157.45966000000001</c:v>
                </c:pt>
                <c:pt idx="10">
                  <c:v>157.45966000000001</c:v>
                </c:pt>
                <c:pt idx="11">
                  <c:v>197.58063999999999</c:v>
                </c:pt>
              </c:numCache>
            </c:numRef>
          </c:val>
          <c:smooth val="0"/>
        </c:ser>
        <c:ser>
          <c:idx val="19"/>
          <c:order val="19"/>
          <c:val>
            <c:numRef>
              <c:f>'12" Prism'!$V$13:$V$24</c:f>
              <c:numCache>
                <c:formatCode>General</c:formatCode>
                <c:ptCount val="12"/>
              </c:numCache>
            </c:numRef>
          </c:val>
          <c:smooth val="0"/>
        </c:ser>
        <c:ser>
          <c:idx val="20"/>
          <c:order val="20"/>
          <c:val>
            <c:numRef>
              <c:f>'12" Prism'!$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X$13:$X$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57.45966000000001</c:v>
                </c:pt>
                <c:pt idx="8">
                  <c:v>197.58063999999999</c:v>
                </c:pt>
                <c:pt idx="9">
                  <c:v>197.58063999999999</c:v>
                </c:pt>
                <c:pt idx="10">
                  <c:v>157.45966000000001</c:v>
                </c:pt>
                <c:pt idx="11">
                  <c:v>157.45966000000001</c:v>
                </c:pt>
              </c:numCache>
            </c:numRef>
          </c:val>
          <c:smooth val="0"/>
        </c:ser>
        <c:ser>
          <c:idx val="22"/>
          <c:order val="22"/>
          <c:val>
            <c:numRef>
              <c:f>'12" Prism'!$Y$13:$Y$24</c:f>
              <c:numCache>
                <c:formatCode>General</c:formatCode>
                <c:ptCount val="12"/>
              </c:numCache>
            </c:numRef>
          </c:val>
          <c:smooth val="0"/>
        </c:ser>
        <c:ser>
          <c:idx val="23"/>
          <c:order val="23"/>
          <c:val>
            <c:numRef>
              <c:f>'12" Prism'!$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AA$13:$AA$24</c:f>
              <c:numCache>
                <c:formatCode>General</c:formatCode>
                <c:ptCount val="12"/>
                <c:pt idx="0">
                  <c:v>237.70160000000001</c:v>
                </c:pt>
                <c:pt idx="1">
                  <c:v>197.58063999999999</c:v>
                </c:pt>
                <c:pt idx="2">
                  <c:v>157.45966000000001</c:v>
                </c:pt>
                <c:pt idx="3">
                  <c:v>157.45966000000001</c:v>
                </c:pt>
                <c:pt idx="4">
                  <c:v>117.33869</c:v>
                </c:pt>
                <c:pt idx="5">
                  <c:v>237.70160000000001</c:v>
                </c:pt>
                <c:pt idx="6">
                  <c:v>77.217735000000005</c:v>
                </c:pt>
                <c:pt idx="7">
                  <c:v>197.58063999999999</c:v>
                </c:pt>
                <c:pt idx="8">
                  <c:v>157.45966000000001</c:v>
                </c:pt>
                <c:pt idx="9">
                  <c:v>157.45966000000001</c:v>
                </c:pt>
                <c:pt idx="10">
                  <c:v>157.45966000000001</c:v>
                </c:pt>
                <c:pt idx="11">
                  <c:v>197.58063999999999</c:v>
                </c:pt>
              </c:numCache>
            </c:numRef>
          </c:val>
          <c:smooth val="0"/>
        </c:ser>
        <c:ser>
          <c:idx val="25"/>
          <c:order val="25"/>
          <c:val>
            <c:numRef>
              <c:f>'12" Prism'!$AB$13:$AB$24</c:f>
              <c:numCache>
                <c:formatCode>General</c:formatCode>
                <c:ptCount val="12"/>
              </c:numCache>
            </c:numRef>
          </c:val>
          <c:smooth val="0"/>
        </c:ser>
        <c:ser>
          <c:idx val="26"/>
          <c:order val="26"/>
          <c:val>
            <c:numRef>
              <c:f>'12" Prism'!$AC$13:$AC$24</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D$13:$AD$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97.58063999999999</c:v>
                </c:pt>
                <c:pt idx="8">
                  <c:v>197.58063999999999</c:v>
                </c:pt>
                <c:pt idx="9">
                  <c:v>157.45966000000001</c:v>
                </c:pt>
                <c:pt idx="10">
                  <c:v>197.58063999999999</c:v>
                </c:pt>
                <c:pt idx="11">
                  <c:v>157.45966000000001</c:v>
                </c:pt>
              </c:numCache>
            </c:numRef>
          </c:val>
          <c:smooth val="0"/>
        </c:ser>
        <c:ser>
          <c:idx val="28"/>
          <c:order val="28"/>
          <c:val>
            <c:numRef>
              <c:f>'12" Prism'!$AE$13:$AE$24</c:f>
              <c:numCache>
                <c:formatCode>General</c:formatCode>
                <c:ptCount val="12"/>
              </c:numCache>
            </c:numRef>
          </c:val>
          <c:smooth val="0"/>
        </c:ser>
        <c:ser>
          <c:idx val="29"/>
          <c:order val="29"/>
          <c:val>
            <c:numRef>
              <c:f>'12" Prism'!$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Prism'!$AG$13:$AG$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57.45966000000001</c:v>
                </c:pt>
                <c:pt idx="11">
                  <c:v>157.45966000000001</c:v>
                </c:pt>
              </c:numCache>
            </c:numRef>
          </c:val>
          <c:smooth val="0"/>
        </c:ser>
        <c:ser>
          <c:idx val="31"/>
          <c:order val="31"/>
          <c:val>
            <c:numRef>
              <c:f>'12" Prism'!$AH$13:$AH$24</c:f>
              <c:numCache>
                <c:formatCode>General</c:formatCode>
                <c:ptCount val="12"/>
              </c:numCache>
            </c:numRef>
          </c:val>
          <c:smooth val="0"/>
        </c:ser>
        <c:ser>
          <c:idx val="32"/>
          <c:order val="32"/>
          <c:val>
            <c:numRef>
              <c:f>'12" Prism'!$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J$13:$AJ$24</c:f>
              <c:numCache>
                <c:formatCode>General</c:formatCode>
                <c:ptCount val="12"/>
                <c:pt idx="0">
                  <c:v>197.58063999999999</c:v>
                </c:pt>
                <c:pt idx="1">
                  <c:v>197.58063999999999</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97.58063999999999</c:v>
                </c:pt>
                <c:pt idx="11">
                  <c:v>157.45966000000001</c:v>
                </c:pt>
              </c:numCache>
            </c:numRef>
          </c:val>
          <c:smooth val="0"/>
        </c:ser>
        <c:ser>
          <c:idx val="34"/>
          <c:order val="34"/>
          <c:val>
            <c:numRef>
              <c:f>'12" Prism'!$AK$13:$AK$24</c:f>
              <c:numCache>
                <c:formatCode>General</c:formatCode>
                <c:ptCount val="12"/>
              </c:numCache>
            </c:numRef>
          </c:val>
          <c:smooth val="0"/>
        </c:ser>
        <c:ser>
          <c:idx val="35"/>
          <c:order val="35"/>
          <c:val>
            <c:numRef>
              <c:f>'12" Prism'!$AL$13:$AL$24</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M$13:$AM$24</c:f>
              <c:numCache>
                <c:formatCode>General</c:formatCode>
                <c:ptCount val="12"/>
                <c:pt idx="0">
                  <c:v>237.70160000000001</c:v>
                </c:pt>
                <c:pt idx="1">
                  <c:v>157.45966000000001</c:v>
                </c:pt>
                <c:pt idx="2">
                  <c:v>157.45966000000001</c:v>
                </c:pt>
                <c:pt idx="3">
                  <c:v>117.33869</c:v>
                </c:pt>
                <c:pt idx="4">
                  <c:v>117.33869</c:v>
                </c:pt>
                <c:pt idx="5">
                  <c:v>237.70160000000001</c:v>
                </c:pt>
                <c:pt idx="6">
                  <c:v>77.217735000000005</c:v>
                </c:pt>
                <c:pt idx="7">
                  <c:v>157.45966000000001</c:v>
                </c:pt>
                <c:pt idx="8">
                  <c:v>197.58063999999999</c:v>
                </c:pt>
                <c:pt idx="9">
                  <c:v>157.45966000000001</c:v>
                </c:pt>
                <c:pt idx="10">
                  <c:v>197.58063999999999</c:v>
                </c:pt>
                <c:pt idx="11">
                  <c:v>197.58063999999999</c:v>
                </c:pt>
              </c:numCache>
            </c:numRef>
          </c:val>
          <c:smooth val="0"/>
        </c:ser>
        <c:ser>
          <c:idx val="37"/>
          <c:order val="37"/>
          <c:val>
            <c:numRef>
              <c:f>'12" Prism'!$AN$13:$AN$24</c:f>
              <c:numCache>
                <c:formatCode>General</c:formatCode>
                <c:ptCount val="12"/>
              </c:numCache>
            </c:numRef>
          </c:val>
          <c:smooth val="0"/>
        </c:ser>
        <c:ser>
          <c:idx val="38"/>
          <c:order val="38"/>
          <c:val>
            <c:numRef>
              <c:f>'12" Prism'!$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P$13:$AP$24</c:f>
              <c:numCache>
                <c:formatCode>General</c:formatCode>
                <c:ptCount val="12"/>
                <c:pt idx="0">
                  <c:v>197.58063999999999</c:v>
                </c:pt>
                <c:pt idx="1">
                  <c:v>157.45966000000001</c:v>
                </c:pt>
                <c:pt idx="2">
                  <c:v>157.45966000000001</c:v>
                </c:pt>
                <c:pt idx="3">
                  <c:v>157.45966000000001</c:v>
                </c:pt>
                <c:pt idx="4">
                  <c:v>157.45966000000001</c:v>
                </c:pt>
                <c:pt idx="5">
                  <c:v>237.70160000000001</c:v>
                </c:pt>
                <c:pt idx="6">
                  <c:v>77.217735000000005</c:v>
                </c:pt>
                <c:pt idx="7">
                  <c:v>197.58063999999999</c:v>
                </c:pt>
                <c:pt idx="8">
                  <c:v>157.45966000000001</c:v>
                </c:pt>
                <c:pt idx="9">
                  <c:v>197.58063999999999</c:v>
                </c:pt>
                <c:pt idx="10">
                  <c:v>197.58063999999999</c:v>
                </c:pt>
                <c:pt idx="11">
                  <c:v>157.45966000000001</c:v>
                </c:pt>
              </c:numCache>
            </c:numRef>
          </c:val>
          <c:smooth val="0"/>
        </c:ser>
        <c:ser>
          <c:idx val="40"/>
          <c:order val="40"/>
          <c:val>
            <c:numRef>
              <c:f>'12" Prism'!$AQ$13:$AQ$24</c:f>
              <c:numCache>
                <c:formatCode>General</c:formatCode>
                <c:ptCount val="12"/>
              </c:numCache>
            </c:numRef>
          </c:val>
          <c:smooth val="0"/>
        </c:ser>
        <c:ser>
          <c:idx val="41"/>
          <c:order val="41"/>
          <c:val>
            <c:numRef>
              <c:f>'12" Prism'!$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S$13:$AS$24</c:f>
              <c:numCache>
                <c:formatCode>General</c:formatCode>
                <c:ptCount val="12"/>
                <c:pt idx="0">
                  <c:v>197.58063999999999</c:v>
                </c:pt>
                <c:pt idx="1">
                  <c:v>157.45966000000001</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17.33869</c:v>
                </c:pt>
                <c:pt idx="11">
                  <c:v>157.45966000000001</c:v>
                </c:pt>
              </c:numCache>
            </c:numRef>
          </c:val>
          <c:smooth val="0"/>
        </c:ser>
        <c:ser>
          <c:idx val="43"/>
          <c:order val="43"/>
          <c:val>
            <c:numRef>
              <c:f>'12" Prism'!$AT$13:$AT$24</c:f>
              <c:numCache>
                <c:formatCode>General</c:formatCode>
                <c:ptCount val="12"/>
              </c:numCache>
            </c:numRef>
          </c:val>
          <c:smooth val="0"/>
        </c:ser>
        <c:ser>
          <c:idx val="44"/>
          <c:order val="44"/>
          <c:val>
            <c:numRef>
              <c:f>'12" Prism'!$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V$13:$AV$24</c:f>
              <c:numCache>
                <c:formatCode>General</c:formatCode>
                <c:ptCount val="12"/>
                <c:pt idx="0">
                  <c:v>237.70160000000001</c:v>
                </c:pt>
                <c:pt idx="1">
                  <c:v>157.45966000000001</c:v>
                </c:pt>
                <c:pt idx="2">
                  <c:v>197.58063999999999</c:v>
                </c:pt>
                <c:pt idx="3">
                  <c:v>157.45966000000001</c:v>
                </c:pt>
                <c:pt idx="4">
                  <c:v>117.33869</c:v>
                </c:pt>
                <c:pt idx="5">
                  <c:v>237.70160000000001</c:v>
                </c:pt>
                <c:pt idx="6">
                  <c:v>77.217735000000005</c:v>
                </c:pt>
                <c:pt idx="7">
                  <c:v>117.33869</c:v>
                </c:pt>
                <c:pt idx="8">
                  <c:v>157.45966000000001</c:v>
                </c:pt>
                <c:pt idx="9">
                  <c:v>157.45966000000001</c:v>
                </c:pt>
                <c:pt idx="10">
                  <c:v>157.45966000000001</c:v>
                </c:pt>
                <c:pt idx="11">
                  <c:v>237.70160000000001</c:v>
                </c:pt>
              </c:numCache>
            </c:numRef>
          </c:val>
          <c:smooth val="0"/>
        </c:ser>
        <c:ser>
          <c:idx val="46"/>
          <c:order val="46"/>
          <c:val>
            <c:numRef>
              <c:f>'12" Prism'!$AW$13:$AW$24</c:f>
              <c:numCache>
                <c:formatCode>General</c:formatCode>
                <c:ptCount val="12"/>
              </c:numCache>
            </c:numRef>
          </c:val>
          <c:smooth val="0"/>
        </c:ser>
        <c:ser>
          <c:idx val="47"/>
          <c:order val="47"/>
          <c:val>
            <c:numRef>
              <c:f>'12" Prism'!$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Y$13:$AY$24</c:f>
              <c:numCache>
                <c:formatCode>General</c:formatCode>
                <c:ptCount val="12"/>
                <c:pt idx="0">
                  <c:v>197.58063999999999</c:v>
                </c:pt>
                <c:pt idx="1">
                  <c:v>157.45966000000001</c:v>
                </c:pt>
                <c:pt idx="2">
                  <c:v>157.45966000000001</c:v>
                </c:pt>
                <c:pt idx="3">
                  <c:v>157.45966000000001</c:v>
                </c:pt>
                <c:pt idx="4">
                  <c:v>117.33869</c:v>
                </c:pt>
                <c:pt idx="5">
                  <c:v>277.82263</c:v>
                </c:pt>
                <c:pt idx="6">
                  <c:v>77.217735000000005</c:v>
                </c:pt>
                <c:pt idx="7">
                  <c:v>197.58063999999999</c:v>
                </c:pt>
                <c:pt idx="8">
                  <c:v>157.45966000000001</c:v>
                </c:pt>
                <c:pt idx="9">
                  <c:v>197.58063999999999</c:v>
                </c:pt>
                <c:pt idx="10">
                  <c:v>157.45966000000001</c:v>
                </c:pt>
                <c:pt idx="11">
                  <c:v>157.45966000000001</c:v>
                </c:pt>
              </c:numCache>
            </c:numRef>
          </c:val>
          <c:smooth val="0"/>
        </c:ser>
        <c:ser>
          <c:idx val="49"/>
          <c:order val="49"/>
          <c:val>
            <c:numRef>
              <c:f>'12" Prism'!$AZ$13:$AZ$24</c:f>
              <c:numCache>
                <c:formatCode>General</c:formatCode>
                <c:ptCount val="12"/>
              </c:numCache>
            </c:numRef>
          </c:val>
          <c:smooth val="0"/>
        </c:ser>
        <c:ser>
          <c:idx val="50"/>
          <c:order val="50"/>
          <c:val>
            <c:numRef>
              <c:f>'12" Prism'!$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B$13:$BB$24</c:f>
              <c:numCache>
                <c:formatCode>General</c:formatCode>
                <c:ptCount val="12"/>
                <c:pt idx="0">
                  <c:v>237.70160000000001</c:v>
                </c:pt>
                <c:pt idx="1">
                  <c:v>157.45966000000001</c:v>
                </c:pt>
                <c:pt idx="2">
                  <c:v>157.45966000000001</c:v>
                </c:pt>
                <c:pt idx="3">
                  <c:v>197.58063999999999</c:v>
                </c:pt>
                <c:pt idx="4">
                  <c:v>117.33869</c:v>
                </c:pt>
                <c:pt idx="5">
                  <c:v>237.70160000000001</c:v>
                </c:pt>
                <c:pt idx="6">
                  <c:v>77.217735000000005</c:v>
                </c:pt>
                <c:pt idx="7">
                  <c:v>157.45966000000001</c:v>
                </c:pt>
                <c:pt idx="8">
                  <c:v>157.45966000000001</c:v>
                </c:pt>
                <c:pt idx="9">
                  <c:v>197.58063999999999</c:v>
                </c:pt>
                <c:pt idx="10">
                  <c:v>157.45966000000001</c:v>
                </c:pt>
                <c:pt idx="11">
                  <c:v>197.58063999999999</c:v>
                </c:pt>
              </c:numCache>
            </c:numRef>
          </c:val>
          <c:smooth val="0"/>
        </c:ser>
        <c:ser>
          <c:idx val="52"/>
          <c:order val="52"/>
          <c:val>
            <c:numRef>
              <c:f>'12" Prism'!$BC$13:$BC$24</c:f>
              <c:numCache>
                <c:formatCode>General</c:formatCode>
                <c:ptCount val="12"/>
              </c:numCache>
            </c:numRef>
          </c:val>
          <c:smooth val="0"/>
        </c:ser>
        <c:ser>
          <c:idx val="53"/>
          <c:order val="53"/>
          <c:val>
            <c:numRef>
              <c:f>'12" Prism'!$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E$13:$BE$24</c:f>
              <c:numCache>
                <c:formatCode>General</c:formatCode>
                <c:ptCount val="12"/>
                <c:pt idx="0">
                  <c:v>157.45966000000001</c:v>
                </c:pt>
                <c:pt idx="1">
                  <c:v>197.58063999999999</c:v>
                </c:pt>
                <c:pt idx="2">
                  <c:v>197.58063999999999</c:v>
                </c:pt>
                <c:pt idx="3">
                  <c:v>478.42737</c:v>
                </c:pt>
                <c:pt idx="4">
                  <c:v>117.33869</c:v>
                </c:pt>
                <c:pt idx="5">
                  <c:v>237.70160000000001</c:v>
                </c:pt>
                <c:pt idx="6">
                  <c:v>77.217735000000005</c:v>
                </c:pt>
                <c:pt idx="7">
                  <c:v>157.45966000000001</c:v>
                </c:pt>
                <c:pt idx="8">
                  <c:v>157.45966000000001</c:v>
                </c:pt>
                <c:pt idx="9">
                  <c:v>157.45966000000001</c:v>
                </c:pt>
                <c:pt idx="10">
                  <c:v>197.58063999999999</c:v>
                </c:pt>
                <c:pt idx="11">
                  <c:v>157.45966000000001</c:v>
                </c:pt>
              </c:numCache>
            </c:numRef>
          </c:val>
          <c:smooth val="0"/>
        </c:ser>
        <c:dLbls>
          <c:showLegendKey val="0"/>
          <c:showVal val="0"/>
          <c:showCatName val="0"/>
          <c:showSerName val="0"/>
          <c:showPercent val="0"/>
          <c:showBubbleSize val="0"/>
        </c:dLbls>
        <c:marker val="1"/>
        <c:smooth val="0"/>
        <c:axId val="338318848"/>
        <c:axId val="338320768"/>
      </c:lineChart>
      <c:catAx>
        <c:axId val="338318848"/>
        <c:scaling>
          <c:orientation val="minMax"/>
        </c:scaling>
        <c:delete val="0"/>
        <c:axPos val="b"/>
        <c:majorTickMark val="out"/>
        <c:minorTickMark val="none"/>
        <c:tickLblPos val="nextTo"/>
        <c:crossAx val="338320768"/>
        <c:crosses val="autoZero"/>
        <c:auto val="1"/>
        <c:lblAlgn val="ctr"/>
        <c:lblOffset val="100"/>
        <c:noMultiLvlLbl val="0"/>
      </c:catAx>
      <c:valAx>
        <c:axId val="338320768"/>
        <c:scaling>
          <c:orientation val="minMax"/>
          <c:max val="1000"/>
        </c:scaling>
        <c:delete val="0"/>
        <c:axPos val="l"/>
        <c:majorGridlines/>
        <c:title>
          <c:tx>
            <c:rich>
              <a:bodyPr rot="-5400000" vert="horz"/>
              <a:lstStyle/>
              <a:p>
                <a:pPr>
                  <a:defRPr/>
                </a:pPr>
                <a:r>
                  <a:rPr lang="en-US"/>
                  <a:t>Rate</a:t>
                </a:r>
              </a:p>
            </c:rich>
          </c:tx>
          <c:overlay val="0"/>
        </c:title>
        <c:numFmt formatCode="General" sourceLinked="1"/>
        <c:majorTickMark val="out"/>
        <c:minorTickMark val="none"/>
        <c:tickLblPos val="nextTo"/>
        <c:crossAx val="338318848"/>
        <c:crosses val="autoZero"/>
        <c:crossBetween val="between"/>
      </c:valAx>
    </c:plotArea>
    <c:plotVisOnly val="1"/>
    <c:dispBlanksAs val="gap"/>
    <c:showDLblsOverMax val="0"/>
  </c:chart>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12" Prism</a:t>
            </a:r>
            <a:endParaRPr lang="en-US">
              <a:effectLst/>
            </a:endParaRP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B$1:$B$12</c:f>
              <c:numCache>
                <c:formatCode>General</c:formatCode>
                <c:ptCount val="12"/>
                <c:pt idx="0">
                  <c:v>0.38709675999999998</c:v>
                </c:pt>
                <c:pt idx="1">
                  <c:v>0.35483870000000001</c:v>
                </c:pt>
                <c:pt idx="2">
                  <c:v>0.32258063999999997</c:v>
                </c:pt>
                <c:pt idx="3">
                  <c:v>0.32258063999999997</c:v>
                </c:pt>
                <c:pt idx="4">
                  <c:v>0.29032257</c:v>
                </c:pt>
                <c:pt idx="5">
                  <c:v>0.41935486</c:v>
                </c:pt>
                <c:pt idx="6">
                  <c:v>0.25806449999999997</c:v>
                </c:pt>
                <c:pt idx="7">
                  <c:v>0.32258063999999997</c:v>
                </c:pt>
                <c:pt idx="8">
                  <c:v>0.32258063999999997</c:v>
                </c:pt>
                <c:pt idx="9">
                  <c:v>0.32258063999999997</c:v>
                </c:pt>
                <c:pt idx="10">
                  <c:v>0.32258063999999997</c:v>
                </c:pt>
                <c:pt idx="11">
                  <c:v>0.32258063999999997</c:v>
                </c:pt>
              </c:numCache>
            </c:numRef>
          </c:val>
          <c:smooth val="0"/>
        </c:ser>
        <c:ser>
          <c:idx val="1"/>
          <c:order val="1"/>
          <c:val>
            <c:numRef>
              <c:f>'12" Prism'!$C$1:$C$12</c:f>
              <c:numCache>
                <c:formatCode>General</c:formatCode>
                <c:ptCount val="12"/>
              </c:numCache>
            </c:numRef>
          </c:val>
          <c:smooth val="0"/>
        </c:ser>
        <c:ser>
          <c:idx val="2"/>
          <c:order val="2"/>
          <c:val>
            <c:numRef>
              <c:f>'12" Prism'!$D$1:$D$12</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E$1:$E$12</c:f>
              <c:numCache>
                <c:formatCode>General</c:formatCode>
                <c:ptCount val="12"/>
                <c:pt idx="0">
                  <c:v>0.38709675999999998</c:v>
                </c:pt>
                <c:pt idx="1">
                  <c:v>0.35483870000000001</c:v>
                </c:pt>
                <c:pt idx="2">
                  <c:v>0.32258063999999997</c:v>
                </c:pt>
                <c:pt idx="3">
                  <c:v>0.35483870000000001</c:v>
                </c:pt>
                <c:pt idx="4">
                  <c:v>0.29032257</c:v>
                </c:pt>
                <c:pt idx="5">
                  <c:v>0.41935486</c:v>
                </c:pt>
                <c:pt idx="6">
                  <c:v>0.25806449999999997</c:v>
                </c:pt>
                <c:pt idx="7">
                  <c:v>0.32258063999999997</c:v>
                </c:pt>
                <c:pt idx="8">
                  <c:v>0.32258063999999997</c:v>
                </c:pt>
                <c:pt idx="9">
                  <c:v>0.35483870000000001</c:v>
                </c:pt>
                <c:pt idx="10">
                  <c:v>0.32258063999999997</c:v>
                </c:pt>
                <c:pt idx="11">
                  <c:v>0.29032257</c:v>
                </c:pt>
              </c:numCache>
            </c:numRef>
          </c:val>
          <c:smooth val="0"/>
        </c:ser>
        <c:ser>
          <c:idx val="4"/>
          <c:order val="4"/>
          <c:val>
            <c:numRef>
              <c:f>'12" Prism'!$F$1:$F$12</c:f>
              <c:numCache>
                <c:formatCode>General</c:formatCode>
                <c:ptCount val="12"/>
              </c:numCache>
            </c:numRef>
          </c:val>
          <c:smooth val="0"/>
        </c:ser>
        <c:ser>
          <c:idx val="5"/>
          <c:order val="5"/>
          <c:val>
            <c:numRef>
              <c:f>'12" Prism'!$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H$1:$H$12</c:f>
              <c:numCache>
                <c:formatCode>General</c:formatCode>
                <c:ptCount val="12"/>
                <c:pt idx="0">
                  <c:v>0.38709675999999998</c:v>
                </c:pt>
                <c:pt idx="1">
                  <c:v>0.38709675999999998</c:v>
                </c:pt>
                <c:pt idx="2">
                  <c:v>0.35483870000000001</c:v>
                </c:pt>
                <c:pt idx="3">
                  <c:v>0.35483870000000001</c:v>
                </c:pt>
                <c:pt idx="4">
                  <c:v>0.29032257</c:v>
                </c:pt>
                <c:pt idx="5">
                  <c:v>0.41935486</c:v>
                </c:pt>
                <c:pt idx="6">
                  <c:v>0.25806449999999997</c:v>
                </c:pt>
                <c:pt idx="7">
                  <c:v>0.32258063999999997</c:v>
                </c:pt>
                <c:pt idx="8">
                  <c:v>0.35483870000000001</c:v>
                </c:pt>
                <c:pt idx="9">
                  <c:v>0.32258063999999997</c:v>
                </c:pt>
                <c:pt idx="10">
                  <c:v>0.32258063999999997</c:v>
                </c:pt>
                <c:pt idx="11">
                  <c:v>0.32258063999999997</c:v>
                </c:pt>
              </c:numCache>
            </c:numRef>
          </c:val>
          <c:smooth val="0"/>
        </c:ser>
        <c:ser>
          <c:idx val="7"/>
          <c:order val="7"/>
          <c:val>
            <c:numRef>
              <c:f>'12" Prism'!$I$1:$I$12</c:f>
              <c:numCache>
                <c:formatCode>General</c:formatCode>
                <c:ptCount val="12"/>
              </c:numCache>
            </c:numRef>
          </c:val>
          <c:smooth val="0"/>
        </c:ser>
        <c:ser>
          <c:idx val="8"/>
          <c:order val="8"/>
          <c:val>
            <c:numRef>
              <c:f>'12" Prism'!$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K$1:$K$12</c:f>
              <c:numCache>
                <c:formatCode>General</c:formatCode>
                <c:ptCount val="12"/>
                <c:pt idx="0">
                  <c:v>0.35483870000000001</c:v>
                </c:pt>
                <c:pt idx="1">
                  <c:v>0.32258063999999997</c:v>
                </c:pt>
                <c:pt idx="2">
                  <c:v>0.32258063999999997</c:v>
                </c:pt>
                <c:pt idx="3">
                  <c:v>0.35483870000000001</c:v>
                </c:pt>
                <c:pt idx="4">
                  <c:v>0.29032257</c:v>
                </c:pt>
                <c:pt idx="5">
                  <c:v>0.38709675999999998</c:v>
                </c:pt>
                <c:pt idx="6">
                  <c:v>0.25806449999999997</c:v>
                </c:pt>
                <c:pt idx="7">
                  <c:v>0.35483870000000001</c:v>
                </c:pt>
                <c:pt idx="8">
                  <c:v>0.32258063999999997</c:v>
                </c:pt>
                <c:pt idx="9">
                  <c:v>0.32258063999999997</c:v>
                </c:pt>
                <c:pt idx="10">
                  <c:v>0.32258063999999997</c:v>
                </c:pt>
                <c:pt idx="11">
                  <c:v>0.35483870000000001</c:v>
                </c:pt>
              </c:numCache>
            </c:numRef>
          </c:val>
          <c:smooth val="0"/>
        </c:ser>
        <c:ser>
          <c:idx val="10"/>
          <c:order val="10"/>
          <c:val>
            <c:numRef>
              <c:f>'12" Prism'!$L$1:$L$12</c:f>
              <c:numCache>
                <c:formatCode>General</c:formatCode>
                <c:ptCount val="12"/>
              </c:numCache>
            </c:numRef>
          </c:val>
          <c:smooth val="0"/>
        </c:ser>
        <c:ser>
          <c:idx val="11"/>
          <c:order val="11"/>
          <c:val>
            <c:numRef>
              <c:f>'12" Prism'!$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N$1:$N$12</c:f>
              <c:numCache>
                <c:formatCode>General</c:formatCode>
                <c:ptCount val="12"/>
                <c:pt idx="0">
                  <c:v>0.38709675999999998</c:v>
                </c:pt>
                <c:pt idx="1">
                  <c:v>0.35483870000000001</c:v>
                </c:pt>
                <c:pt idx="2">
                  <c:v>0.32258063999999997</c:v>
                </c:pt>
                <c:pt idx="3">
                  <c:v>0.35483870000000001</c:v>
                </c:pt>
                <c:pt idx="4">
                  <c:v>0.29032257</c:v>
                </c:pt>
                <c:pt idx="5">
                  <c:v>0.38709675999999998</c:v>
                </c:pt>
                <c:pt idx="6">
                  <c:v>0.25806449999999997</c:v>
                </c:pt>
                <c:pt idx="7">
                  <c:v>0.32258063999999997</c:v>
                </c:pt>
                <c:pt idx="8">
                  <c:v>0.32258063999999997</c:v>
                </c:pt>
                <c:pt idx="9">
                  <c:v>0.32258063999999997</c:v>
                </c:pt>
                <c:pt idx="10">
                  <c:v>0.32258063999999997</c:v>
                </c:pt>
                <c:pt idx="11">
                  <c:v>0.32258063999999997</c:v>
                </c:pt>
              </c:numCache>
            </c:numRef>
          </c:val>
          <c:smooth val="0"/>
        </c:ser>
        <c:ser>
          <c:idx val="13"/>
          <c:order val="13"/>
          <c:val>
            <c:numRef>
              <c:f>'12" Prism'!$O$1:$O$12</c:f>
              <c:numCache>
                <c:formatCode>General</c:formatCode>
                <c:ptCount val="12"/>
              </c:numCache>
            </c:numRef>
          </c:val>
          <c:smooth val="0"/>
        </c:ser>
        <c:ser>
          <c:idx val="14"/>
          <c:order val="14"/>
          <c:val>
            <c:numRef>
              <c:f>'12" Prism'!$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Q$1:$Q$12</c:f>
              <c:numCache>
                <c:formatCode>General</c:formatCode>
                <c:ptCount val="12"/>
                <c:pt idx="0">
                  <c:v>0.35483870000000001</c:v>
                </c:pt>
                <c:pt idx="1">
                  <c:v>0.32258063999999997</c:v>
                </c:pt>
                <c:pt idx="2">
                  <c:v>0.29032257</c:v>
                </c:pt>
                <c:pt idx="3">
                  <c:v>0.35483870000000001</c:v>
                </c:pt>
                <c:pt idx="4">
                  <c:v>0.29032257</c:v>
                </c:pt>
                <c:pt idx="5">
                  <c:v>0.38709675999999998</c:v>
                </c:pt>
                <c:pt idx="6">
                  <c:v>0.25806449999999997</c:v>
                </c:pt>
                <c:pt idx="7">
                  <c:v>0.32258063999999997</c:v>
                </c:pt>
                <c:pt idx="8">
                  <c:v>0.32258063999999997</c:v>
                </c:pt>
                <c:pt idx="9">
                  <c:v>0.35483870000000001</c:v>
                </c:pt>
                <c:pt idx="10">
                  <c:v>0.32258063999999997</c:v>
                </c:pt>
                <c:pt idx="11">
                  <c:v>0.32258063999999997</c:v>
                </c:pt>
              </c:numCache>
            </c:numRef>
          </c:val>
          <c:smooth val="0"/>
        </c:ser>
        <c:ser>
          <c:idx val="16"/>
          <c:order val="16"/>
          <c:val>
            <c:numRef>
              <c:f>'12" Prism'!$R$1:$R$12</c:f>
              <c:numCache>
                <c:formatCode>General</c:formatCode>
                <c:ptCount val="12"/>
              </c:numCache>
            </c:numRef>
          </c:val>
          <c:smooth val="0"/>
        </c:ser>
        <c:ser>
          <c:idx val="17"/>
          <c:order val="17"/>
          <c:val>
            <c:numRef>
              <c:f>'12" Prism'!$S$1:$S$12</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T$1:$T$12</c:f>
              <c:numCache>
                <c:formatCode>General</c:formatCode>
                <c:ptCount val="12"/>
                <c:pt idx="0">
                  <c:v>0.38709675999999998</c:v>
                </c:pt>
                <c:pt idx="1">
                  <c:v>0.32258063999999997</c:v>
                </c:pt>
                <c:pt idx="2">
                  <c:v>0.32258063999999997</c:v>
                </c:pt>
                <c:pt idx="3">
                  <c:v>0.32258063999999997</c:v>
                </c:pt>
                <c:pt idx="4">
                  <c:v>0.29032257</c:v>
                </c:pt>
                <c:pt idx="5">
                  <c:v>0.41935486</c:v>
                </c:pt>
                <c:pt idx="6">
                  <c:v>0.25806449999999997</c:v>
                </c:pt>
                <c:pt idx="7">
                  <c:v>0.32258063999999997</c:v>
                </c:pt>
                <c:pt idx="8">
                  <c:v>0.32258063999999997</c:v>
                </c:pt>
                <c:pt idx="9">
                  <c:v>0.32258063999999997</c:v>
                </c:pt>
                <c:pt idx="10">
                  <c:v>0.32258063999999997</c:v>
                </c:pt>
                <c:pt idx="11">
                  <c:v>0.35483870000000001</c:v>
                </c:pt>
              </c:numCache>
            </c:numRef>
          </c:val>
          <c:smooth val="0"/>
        </c:ser>
        <c:ser>
          <c:idx val="19"/>
          <c:order val="19"/>
          <c:val>
            <c:numRef>
              <c:f>'12" Prism'!$U$1:$U$12</c:f>
              <c:numCache>
                <c:formatCode>General</c:formatCode>
                <c:ptCount val="12"/>
              </c:numCache>
            </c:numRef>
          </c:val>
          <c:smooth val="0"/>
        </c:ser>
        <c:ser>
          <c:idx val="20"/>
          <c:order val="20"/>
          <c:val>
            <c:numRef>
              <c:f>'12" Prism'!$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W$1:$W$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2258063999999997</c:v>
                </c:pt>
                <c:pt idx="8">
                  <c:v>0.35483870000000001</c:v>
                </c:pt>
                <c:pt idx="9">
                  <c:v>0.35483870000000001</c:v>
                </c:pt>
                <c:pt idx="10">
                  <c:v>0.32258063999999997</c:v>
                </c:pt>
                <c:pt idx="11">
                  <c:v>0.32258063999999997</c:v>
                </c:pt>
              </c:numCache>
            </c:numRef>
          </c:val>
          <c:smooth val="0"/>
        </c:ser>
        <c:ser>
          <c:idx val="22"/>
          <c:order val="22"/>
          <c:val>
            <c:numRef>
              <c:f>'12" Prism'!$X$1:$X$12</c:f>
              <c:numCache>
                <c:formatCode>General</c:formatCode>
                <c:ptCount val="12"/>
              </c:numCache>
            </c:numRef>
          </c:val>
          <c:smooth val="0"/>
        </c:ser>
        <c:ser>
          <c:idx val="23"/>
          <c:order val="23"/>
          <c:val>
            <c:numRef>
              <c:f>'12" Prism'!$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Z$1:$Z$12</c:f>
              <c:numCache>
                <c:formatCode>General</c:formatCode>
                <c:ptCount val="12"/>
                <c:pt idx="0">
                  <c:v>0.38709675999999998</c:v>
                </c:pt>
                <c:pt idx="1">
                  <c:v>0.35483870000000001</c:v>
                </c:pt>
                <c:pt idx="2">
                  <c:v>0.32258063999999997</c:v>
                </c:pt>
                <c:pt idx="3">
                  <c:v>0.32258063999999997</c:v>
                </c:pt>
                <c:pt idx="4">
                  <c:v>0.29032257</c:v>
                </c:pt>
                <c:pt idx="5">
                  <c:v>0.38709675999999998</c:v>
                </c:pt>
                <c:pt idx="6">
                  <c:v>0.25806449999999997</c:v>
                </c:pt>
                <c:pt idx="7">
                  <c:v>0.35483870000000001</c:v>
                </c:pt>
                <c:pt idx="8">
                  <c:v>0.32258063999999997</c:v>
                </c:pt>
                <c:pt idx="9">
                  <c:v>0.32258063999999997</c:v>
                </c:pt>
                <c:pt idx="10">
                  <c:v>0.32258063999999997</c:v>
                </c:pt>
                <c:pt idx="11">
                  <c:v>0.35483870000000001</c:v>
                </c:pt>
              </c:numCache>
            </c:numRef>
          </c:val>
          <c:smooth val="0"/>
        </c:ser>
        <c:ser>
          <c:idx val="25"/>
          <c:order val="25"/>
          <c:val>
            <c:numRef>
              <c:f>'12" Prism'!$AA$1:$AA$12</c:f>
              <c:numCache>
                <c:formatCode>General</c:formatCode>
                <c:ptCount val="12"/>
              </c:numCache>
            </c:numRef>
          </c:val>
          <c:smooth val="0"/>
        </c:ser>
        <c:ser>
          <c:idx val="26"/>
          <c:order val="26"/>
          <c:val>
            <c:numRef>
              <c:f>'12" Prism'!$AB$1:$AB$12</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C$1:$AC$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5483870000000001</c:v>
                </c:pt>
                <c:pt idx="8">
                  <c:v>0.35483870000000001</c:v>
                </c:pt>
                <c:pt idx="9">
                  <c:v>0.32258063999999997</c:v>
                </c:pt>
                <c:pt idx="10">
                  <c:v>0.35483870000000001</c:v>
                </c:pt>
                <c:pt idx="11">
                  <c:v>0.32258063999999997</c:v>
                </c:pt>
              </c:numCache>
            </c:numRef>
          </c:val>
          <c:smooth val="0"/>
        </c:ser>
        <c:ser>
          <c:idx val="28"/>
          <c:order val="28"/>
          <c:val>
            <c:numRef>
              <c:f>'12" Prism'!$AD$1:$AD$12</c:f>
              <c:numCache>
                <c:formatCode>General</c:formatCode>
                <c:ptCount val="12"/>
              </c:numCache>
            </c:numRef>
          </c:val>
          <c:smooth val="0"/>
        </c:ser>
        <c:ser>
          <c:idx val="29"/>
          <c:order val="29"/>
          <c:val>
            <c:numRef>
              <c:f>'12" Prism'!$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Prism'!$AF$1:$AF$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32258063999999997</c:v>
                </c:pt>
                <c:pt idx="11">
                  <c:v>0.32258063999999997</c:v>
                </c:pt>
              </c:numCache>
            </c:numRef>
          </c:val>
          <c:smooth val="0"/>
        </c:ser>
        <c:ser>
          <c:idx val="31"/>
          <c:order val="31"/>
          <c:val>
            <c:numRef>
              <c:f>'12" Prism'!$AG$1:$AG$12</c:f>
              <c:numCache>
                <c:formatCode>General</c:formatCode>
                <c:ptCount val="12"/>
              </c:numCache>
            </c:numRef>
          </c:val>
          <c:smooth val="0"/>
        </c:ser>
        <c:ser>
          <c:idx val="32"/>
          <c:order val="32"/>
          <c:val>
            <c:numRef>
              <c:f>'12" Prism'!$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I$1:$AI$12</c:f>
              <c:numCache>
                <c:formatCode>General</c:formatCode>
                <c:ptCount val="12"/>
                <c:pt idx="0">
                  <c:v>0.35483870000000001</c:v>
                </c:pt>
                <c:pt idx="1">
                  <c:v>0.35483870000000001</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35483870000000001</c:v>
                </c:pt>
                <c:pt idx="11">
                  <c:v>0.32258063999999997</c:v>
                </c:pt>
              </c:numCache>
            </c:numRef>
          </c:val>
          <c:smooth val="0"/>
        </c:ser>
        <c:ser>
          <c:idx val="34"/>
          <c:order val="34"/>
          <c:val>
            <c:numRef>
              <c:f>'12" Prism'!$AJ$1:$AJ$12</c:f>
              <c:numCache>
                <c:formatCode>General</c:formatCode>
                <c:ptCount val="12"/>
              </c:numCache>
            </c:numRef>
          </c:val>
          <c:smooth val="0"/>
        </c:ser>
        <c:ser>
          <c:idx val="35"/>
          <c:order val="35"/>
          <c:val>
            <c:numRef>
              <c:f>'12" Prism'!$AK$1:$AK$12</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L$1:$AL$12</c:f>
              <c:numCache>
                <c:formatCode>General</c:formatCode>
                <c:ptCount val="12"/>
                <c:pt idx="0">
                  <c:v>0.38709675999999998</c:v>
                </c:pt>
                <c:pt idx="1">
                  <c:v>0.32258063999999997</c:v>
                </c:pt>
                <c:pt idx="2">
                  <c:v>0.32258063999999997</c:v>
                </c:pt>
                <c:pt idx="3">
                  <c:v>0.29032257</c:v>
                </c:pt>
                <c:pt idx="4">
                  <c:v>0.29032257</c:v>
                </c:pt>
                <c:pt idx="5">
                  <c:v>0.38709675999999998</c:v>
                </c:pt>
                <c:pt idx="6">
                  <c:v>0.25806449999999997</c:v>
                </c:pt>
                <c:pt idx="7">
                  <c:v>0.32258063999999997</c:v>
                </c:pt>
                <c:pt idx="8">
                  <c:v>0.35483870000000001</c:v>
                </c:pt>
                <c:pt idx="9">
                  <c:v>0.32258063999999997</c:v>
                </c:pt>
                <c:pt idx="10">
                  <c:v>0.35483870000000001</c:v>
                </c:pt>
                <c:pt idx="11">
                  <c:v>0.35483870000000001</c:v>
                </c:pt>
              </c:numCache>
            </c:numRef>
          </c:val>
          <c:smooth val="0"/>
        </c:ser>
        <c:ser>
          <c:idx val="37"/>
          <c:order val="37"/>
          <c:val>
            <c:numRef>
              <c:f>'12" Prism'!$AM$1:$AM$12</c:f>
              <c:numCache>
                <c:formatCode>General</c:formatCode>
                <c:ptCount val="12"/>
              </c:numCache>
            </c:numRef>
          </c:val>
          <c:smooth val="0"/>
        </c:ser>
        <c:ser>
          <c:idx val="38"/>
          <c:order val="38"/>
          <c:val>
            <c:numRef>
              <c:f>'12" Prism'!$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O$1:$AO$12</c:f>
              <c:numCache>
                <c:formatCode>General</c:formatCode>
                <c:ptCount val="12"/>
                <c:pt idx="0">
                  <c:v>0.35483870000000001</c:v>
                </c:pt>
                <c:pt idx="1">
                  <c:v>0.32258063999999997</c:v>
                </c:pt>
                <c:pt idx="2">
                  <c:v>0.32258063999999997</c:v>
                </c:pt>
                <c:pt idx="3">
                  <c:v>0.32258063999999997</c:v>
                </c:pt>
                <c:pt idx="4">
                  <c:v>0.32258063999999997</c:v>
                </c:pt>
                <c:pt idx="5">
                  <c:v>0.38709675999999998</c:v>
                </c:pt>
                <c:pt idx="6">
                  <c:v>0.25806449999999997</c:v>
                </c:pt>
                <c:pt idx="7">
                  <c:v>0.35483870000000001</c:v>
                </c:pt>
                <c:pt idx="8">
                  <c:v>0.32258063999999997</c:v>
                </c:pt>
                <c:pt idx="9">
                  <c:v>0.35483870000000001</c:v>
                </c:pt>
                <c:pt idx="10">
                  <c:v>0.35483870000000001</c:v>
                </c:pt>
                <c:pt idx="11">
                  <c:v>0.32258063999999997</c:v>
                </c:pt>
              </c:numCache>
            </c:numRef>
          </c:val>
          <c:smooth val="0"/>
        </c:ser>
        <c:ser>
          <c:idx val="40"/>
          <c:order val="40"/>
          <c:val>
            <c:numRef>
              <c:f>'12" Prism'!$AP$1:$AP$12</c:f>
              <c:numCache>
                <c:formatCode>General</c:formatCode>
                <c:ptCount val="12"/>
              </c:numCache>
            </c:numRef>
          </c:val>
          <c:smooth val="0"/>
        </c:ser>
        <c:ser>
          <c:idx val="41"/>
          <c:order val="41"/>
          <c:val>
            <c:numRef>
              <c:f>'12" Prism'!$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R$1:$AR$12</c:f>
              <c:numCache>
                <c:formatCode>General</c:formatCode>
                <c:ptCount val="12"/>
                <c:pt idx="0">
                  <c:v>0.35483870000000001</c:v>
                </c:pt>
                <c:pt idx="1">
                  <c:v>0.32258063999999997</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29032257</c:v>
                </c:pt>
                <c:pt idx="11">
                  <c:v>0.32258063999999997</c:v>
                </c:pt>
              </c:numCache>
            </c:numRef>
          </c:val>
          <c:smooth val="0"/>
        </c:ser>
        <c:ser>
          <c:idx val="43"/>
          <c:order val="43"/>
          <c:val>
            <c:numRef>
              <c:f>'12" Prism'!$AS$1:$AS$12</c:f>
              <c:numCache>
                <c:formatCode>General</c:formatCode>
                <c:ptCount val="12"/>
              </c:numCache>
            </c:numRef>
          </c:val>
          <c:smooth val="0"/>
        </c:ser>
        <c:ser>
          <c:idx val="44"/>
          <c:order val="44"/>
          <c:val>
            <c:numRef>
              <c:f>'12" Prism'!$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U$1:$AU$12</c:f>
              <c:numCache>
                <c:formatCode>General</c:formatCode>
                <c:ptCount val="12"/>
                <c:pt idx="0">
                  <c:v>0.38709675999999998</c:v>
                </c:pt>
                <c:pt idx="1">
                  <c:v>0.32258063999999997</c:v>
                </c:pt>
                <c:pt idx="2">
                  <c:v>0.35483870000000001</c:v>
                </c:pt>
                <c:pt idx="3">
                  <c:v>0.32258063999999997</c:v>
                </c:pt>
                <c:pt idx="4">
                  <c:v>0.29032257</c:v>
                </c:pt>
                <c:pt idx="5">
                  <c:v>0.38709675999999998</c:v>
                </c:pt>
                <c:pt idx="6">
                  <c:v>0.25806449999999997</c:v>
                </c:pt>
                <c:pt idx="7">
                  <c:v>0.29032257</c:v>
                </c:pt>
                <c:pt idx="8">
                  <c:v>0.32258063999999997</c:v>
                </c:pt>
                <c:pt idx="9">
                  <c:v>0.32258063999999997</c:v>
                </c:pt>
                <c:pt idx="10">
                  <c:v>0.32258063999999997</c:v>
                </c:pt>
                <c:pt idx="11">
                  <c:v>0.38709675999999998</c:v>
                </c:pt>
              </c:numCache>
            </c:numRef>
          </c:val>
          <c:smooth val="0"/>
        </c:ser>
        <c:ser>
          <c:idx val="46"/>
          <c:order val="46"/>
          <c:val>
            <c:numRef>
              <c:f>'12" Prism'!$AV$1:$AV$12</c:f>
              <c:numCache>
                <c:formatCode>General</c:formatCode>
                <c:ptCount val="12"/>
              </c:numCache>
            </c:numRef>
          </c:val>
          <c:smooth val="0"/>
        </c:ser>
        <c:ser>
          <c:idx val="47"/>
          <c:order val="47"/>
          <c:val>
            <c:numRef>
              <c:f>'12" Prism'!$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X$1:$AX$12</c:f>
              <c:numCache>
                <c:formatCode>General</c:formatCode>
                <c:ptCount val="12"/>
                <c:pt idx="0">
                  <c:v>0.35483870000000001</c:v>
                </c:pt>
                <c:pt idx="1">
                  <c:v>0.32258063999999997</c:v>
                </c:pt>
                <c:pt idx="2">
                  <c:v>0.32258063999999997</c:v>
                </c:pt>
                <c:pt idx="3">
                  <c:v>0.32258063999999997</c:v>
                </c:pt>
                <c:pt idx="4">
                  <c:v>0.29032257</c:v>
                </c:pt>
                <c:pt idx="5">
                  <c:v>0.41935486</c:v>
                </c:pt>
                <c:pt idx="6">
                  <c:v>0.25806449999999997</c:v>
                </c:pt>
                <c:pt idx="7">
                  <c:v>0.35483870000000001</c:v>
                </c:pt>
                <c:pt idx="8">
                  <c:v>0.32258063999999997</c:v>
                </c:pt>
                <c:pt idx="9">
                  <c:v>0.35483870000000001</c:v>
                </c:pt>
                <c:pt idx="10">
                  <c:v>0.32258063999999997</c:v>
                </c:pt>
                <c:pt idx="11">
                  <c:v>0.32258063999999997</c:v>
                </c:pt>
              </c:numCache>
            </c:numRef>
          </c:val>
          <c:smooth val="0"/>
        </c:ser>
        <c:ser>
          <c:idx val="49"/>
          <c:order val="49"/>
          <c:val>
            <c:numRef>
              <c:f>'12" Prism'!$AY$1:$AY$12</c:f>
              <c:numCache>
                <c:formatCode>General</c:formatCode>
                <c:ptCount val="12"/>
              </c:numCache>
            </c:numRef>
          </c:val>
          <c:smooth val="0"/>
        </c:ser>
        <c:ser>
          <c:idx val="50"/>
          <c:order val="50"/>
          <c:val>
            <c:numRef>
              <c:f>'12" Prism'!$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A$1:$BA$12</c:f>
              <c:numCache>
                <c:formatCode>General</c:formatCode>
                <c:ptCount val="12"/>
                <c:pt idx="0">
                  <c:v>0.38709675999999998</c:v>
                </c:pt>
                <c:pt idx="1">
                  <c:v>0.32258063999999997</c:v>
                </c:pt>
                <c:pt idx="2">
                  <c:v>0.32258063999999997</c:v>
                </c:pt>
                <c:pt idx="3">
                  <c:v>0.35483870000000001</c:v>
                </c:pt>
                <c:pt idx="4">
                  <c:v>0.29032257</c:v>
                </c:pt>
                <c:pt idx="5">
                  <c:v>0.38709675999999998</c:v>
                </c:pt>
                <c:pt idx="6">
                  <c:v>0.25806449999999997</c:v>
                </c:pt>
                <c:pt idx="7">
                  <c:v>0.32258063999999997</c:v>
                </c:pt>
                <c:pt idx="8">
                  <c:v>0.32258063999999997</c:v>
                </c:pt>
                <c:pt idx="9">
                  <c:v>0.35483870000000001</c:v>
                </c:pt>
                <c:pt idx="10">
                  <c:v>0.32258063999999997</c:v>
                </c:pt>
                <c:pt idx="11">
                  <c:v>0.35483870000000001</c:v>
                </c:pt>
              </c:numCache>
            </c:numRef>
          </c:val>
          <c:smooth val="0"/>
        </c:ser>
        <c:ser>
          <c:idx val="52"/>
          <c:order val="52"/>
          <c:val>
            <c:numRef>
              <c:f>'12" Prism'!$BB$1:$BB$12</c:f>
              <c:numCache>
                <c:formatCode>General</c:formatCode>
                <c:ptCount val="12"/>
              </c:numCache>
            </c:numRef>
          </c:val>
          <c:smooth val="0"/>
        </c:ser>
        <c:ser>
          <c:idx val="53"/>
          <c:order val="53"/>
          <c:val>
            <c:numRef>
              <c:f>'12" Prism'!$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D$1:$BD$12</c:f>
              <c:numCache>
                <c:formatCode>General</c:formatCode>
                <c:ptCount val="12"/>
                <c:pt idx="0">
                  <c:v>0.32258063999999997</c:v>
                </c:pt>
                <c:pt idx="1">
                  <c:v>0.35483870000000001</c:v>
                </c:pt>
                <c:pt idx="2">
                  <c:v>0.35483870000000001</c:v>
                </c:pt>
                <c:pt idx="3">
                  <c:v>0.58064514</c:v>
                </c:pt>
                <c:pt idx="4">
                  <c:v>0.29032257</c:v>
                </c:pt>
                <c:pt idx="5">
                  <c:v>0.38709675999999998</c:v>
                </c:pt>
                <c:pt idx="6">
                  <c:v>0.25806449999999997</c:v>
                </c:pt>
                <c:pt idx="7">
                  <c:v>0.32258063999999997</c:v>
                </c:pt>
                <c:pt idx="8">
                  <c:v>0.32258063999999997</c:v>
                </c:pt>
                <c:pt idx="9">
                  <c:v>0.32258063999999997</c:v>
                </c:pt>
                <c:pt idx="10">
                  <c:v>0.35483870000000001</c:v>
                </c:pt>
                <c:pt idx="11">
                  <c:v>0.32258063999999997</c:v>
                </c:pt>
              </c:numCache>
            </c:numRef>
          </c:val>
          <c:smooth val="0"/>
        </c:ser>
        <c:dLbls>
          <c:showLegendKey val="0"/>
          <c:showVal val="0"/>
          <c:showCatName val="0"/>
          <c:showSerName val="0"/>
          <c:showPercent val="0"/>
          <c:showBubbleSize val="0"/>
        </c:dLbls>
        <c:marker val="1"/>
        <c:smooth val="0"/>
        <c:axId val="346110208"/>
        <c:axId val="346116480"/>
      </c:lineChart>
      <c:catAx>
        <c:axId val="346110208"/>
        <c:scaling>
          <c:orientation val="minMax"/>
        </c:scaling>
        <c:delete val="0"/>
        <c:axPos val="b"/>
        <c:majorTickMark val="out"/>
        <c:minorTickMark val="none"/>
        <c:tickLblPos val="nextTo"/>
        <c:crossAx val="346116480"/>
        <c:crosses val="autoZero"/>
        <c:auto val="1"/>
        <c:lblAlgn val="ctr"/>
        <c:lblOffset val="100"/>
        <c:noMultiLvlLbl val="0"/>
      </c:catAx>
      <c:valAx>
        <c:axId val="346116480"/>
        <c:scaling>
          <c:orientation val="minMax"/>
        </c:scaling>
        <c:delete val="0"/>
        <c:axPos val="l"/>
        <c:majorGridlines/>
        <c:title>
          <c:tx>
            <c:rich>
              <a:bodyPr rot="-5400000" vert="horz"/>
              <a:lstStyle/>
              <a:p>
                <a:pPr>
                  <a:defRPr/>
                </a:pPr>
                <a:r>
                  <a:rPr lang="en-US"/>
                  <a:t>Sensor Data</a:t>
                </a:r>
              </a:p>
            </c:rich>
          </c:tx>
          <c:overlay val="0"/>
        </c:title>
        <c:numFmt formatCode="General" sourceLinked="1"/>
        <c:majorTickMark val="out"/>
        <c:minorTickMark val="none"/>
        <c:tickLblPos val="nextTo"/>
        <c:crossAx val="346110208"/>
        <c:crosses val="autoZero"/>
        <c:crossBetween val="between"/>
      </c:valAx>
    </c:plotArea>
    <c:plotVisOnly val="1"/>
    <c:dispBlanksAs val="gap"/>
    <c:showDLblsOverMax val="0"/>
  </c:chart>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9" Prism</a:t>
            </a:r>
            <a:endParaRPr lang="en-US">
              <a:effectLst/>
            </a:endParaRP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B$1:$B$12</c:f>
              <c:numCache>
                <c:formatCode>General</c:formatCode>
                <c:ptCount val="12"/>
                <c:pt idx="0">
                  <c:v>0.22580644</c:v>
                </c:pt>
                <c:pt idx="1">
                  <c:v>0.25806449999999997</c:v>
                </c:pt>
                <c:pt idx="2">
                  <c:v>0.22580644</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1"/>
          <c:order val="1"/>
          <c:val>
            <c:numRef>
              <c:f>'9" Prism'!$C$1:$C$12</c:f>
              <c:numCache>
                <c:formatCode>General</c:formatCode>
                <c:ptCount val="12"/>
              </c:numCache>
            </c:numRef>
          </c:val>
          <c:smooth val="0"/>
        </c:ser>
        <c:ser>
          <c:idx val="2"/>
          <c:order val="2"/>
          <c:val>
            <c:numRef>
              <c:f>'9" Prism'!$D$1:$D$12</c:f>
              <c:numCache>
                <c:formatCode>General</c:formatCode>
                <c:ptCount val="12"/>
              </c:numCache>
            </c:numRef>
          </c:val>
          <c:smooth val="0"/>
        </c:ser>
        <c:ser>
          <c:idx val="3"/>
          <c:order val="3"/>
          <c:spPr>
            <a:ln>
              <a:noFill/>
            </a:ln>
          </c:spPr>
          <c:marker>
            <c:symbol val="x"/>
            <c:size val="7"/>
            <c:spPr>
              <a:ln>
                <a:solidFill>
                  <a:srgbClr val="4F81BD"/>
                </a:solidFill>
              </a:ln>
            </c:spPr>
          </c:marker>
          <c:val>
            <c:numRef>
              <c:f>'9" Prism'!$E$1:$E$12</c:f>
              <c:numCache>
                <c:formatCode>General</c:formatCode>
                <c:ptCount val="12"/>
                <c:pt idx="0">
                  <c:v>0.25806449999999997</c:v>
                </c:pt>
                <c:pt idx="1">
                  <c:v>0.25806449999999997</c:v>
                </c:pt>
                <c:pt idx="2">
                  <c:v>0.25806449999999997</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4"/>
          <c:order val="4"/>
          <c:val>
            <c:numRef>
              <c:f>'9" Prism'!$F$1:$F$12</c:f>
              <c:numCache>
                <c:formatCode>General</c:formatCode>
                <c:ptCount val="12"/>
              </c:numCache>
            </c:numRef>
          </c:val>
          <c:smooth val="0"/>
        </c:ser>
        <c:ser>
          <c:idx val="5"/>
          <c:order val="5"/>
          <c:val>
            <c:numRef>
              <c:f>'9" Prism'!$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H$1:$H$12</c:f>
              <c:numCache>
                <c:formatCode>General</c:formatCode>
                <c:ptCount val="12"/>
                <c:pt idx="0">
                  <c:v>0.25806449999999997</c:v>
                </c:pt>
                <c:pt idx="1">
                  <c:v>0.25806449999999997</c:v>
                </c:pt>
                <c:pt idx="2">
                  <c:v>0.25806449999999997</c:v>
                </c:pt>
                <c:pt idx="3">
                  <c:v>0.22580644</c:v>
                </c:pt>
                <c:pt idx="4">
                  <c:v>0.67741936000000003</c:v>
                </c:pt>
                <c:pt idx="5">
                  <c:v>0.67741936000000003</c:v>
                </c:pt>
                <c:pt idx="6">
                  <c:v>0.8387097</c:v>
                </c:pt>
                <c:pt idx="7">
                  <c:v>0.25806449999999997</c:v>
                </c:pt>
                <c:pt idx="8">
                  <c:v>0.51612899999999995</c:v>
                </c:pt>
                <c:pt idx="9">
                  <c:v>0.25806449999999997</c:v>
                </c:pt>
                <c:pt idx="10">
                  <c:v>0.25806449999999997</c:v>
                </c:pt>
                <c:pt idx="11">
                  <c:v>0.25806449999999997</c:v>
                </c:pt>
              </c:numCache>
            </c:numRef>
          </c:val>
          <c:smooth val="0"/>
        </c:ser>
        <c:ser>
          <c:idx val="7"/>
          <c:order val="7"/>
          <c:val>
            <c:numRef>
              <c:f>'9" Prism'!$I$1:$I$12</c:f>
              <c:numCache>
                <c:formatCode>General</c:formatCode>
                <c:ptCount val="12"/>
              </c:numCache>
            </c:numRef>
          </c:val>
          <c:smooth val="0"/>
        </c:ser>
        <c:ser>
          <c:idx val="8"/>
          <c:order val="8"/>
          <c:val>
            <c:numRef>
              <c:f>'9" Prism'!$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K$1:$K$12</c:f>
              <c:numCache>
                <c:formatCode>General</c:formatCode>
                <c:ptCount val="12"/>
                <c:pt idx="0">
                  <c:v>0.25806449999999997</c:v>
                </c:pt>
                <c:pt idx="1">
                  <c:v>0.25806449999999997</c:v>
                </c:pt>
                <c:pt idx="2">
                  <c:v>0.25806449999999997</c:v>
                </c:pt>
                <c:pt idx="3">
                  <c:v>0.22580644</c:v>
                </c:pt>
                <c:pt idx="4">
                  <c:v>0.67741936000000003</c:v>
                </c:pt>
                <c:pt idx="5">
                  <c:v>0.64516130000000005</c:v>
                </c:pt>
                <c:pt idx="6">
                  <c:v>0.80645169999999999</c:v>
                </c:pt>
                <c:pt idx="7">
                  <c:v>0.25806449999999997</c:v>
                </c:pt>
                <c:pt idx="8">
                  <c:v>0.25806449999999997</c:v>
                </c:pt>
                <c:pt idx="9">
                  <c:v>0.25806449999999997</c:v>
                </c:pt>
                <c:pt idx="10">
                  <c:v>0.25806449999999997</c:v>
                </c:pt>
                <c:pt idx="11">
                  <c:v>0.22580644</c:v>
                </c:pt>
              </c:numCache>
            </c:numRef>
          </c:val>
          <c:smooth val="0"/>
        </c:ser>
        <c:ser>
          <c:idx val="10"/>
          <c:order val="10"/>
          <c:val>
            <c:numRef>
              <c:f>'9" Prism'!$L$1:$L$12</c:f>
              <c:numCache>
                <c:formatCode>General</c:formatCode>
                <c:ptCount val="12"/>
              </c:numCache>
            </c:numRef>
          </c:val>
          <c:smooth val="0"/>
        </c:ser>
        <c:ser>
          <c:idx val="11"/>
          <c:order val="11"/>
          <c:val>
            <c:numRef>
              <c:f>'9" Prism'!$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Prism'!$N$1:$N$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387097</c:v>
                </c:pt>
                <c:pt idx="7">
                  <c:v>0.25806449999999997</c:v>
                </c:pt>
                <c:pt idx="8">
                  <c:v>0.25806449999999997</c:v>
                </c:pt>
                <c:pt idx="9">
                  <c:v>0.25806449999999997</c:v>
                </c:pt>
                <c:pt idx="10">
                  <c:v>0.25806449999999997</c:v>
                </c:pt>
                <c:pt idx="11">
                  <c:v>0.25806449999999997</c:v>
                </c:pt>
              </c:numCache>
            </c:numRef>
          </c:val>
          <c:smooth val="0"/>
        </c:ser>
        <c:ser>
          <c:idx val="13"/>
          <c:order val="13"/>
          <c:val>
            <c:numRef>
              <c:f>'9" Prism'!$O$1:$O$12</c:f>
              <c:numCache>
                <c:formatCode>General</c:formatCode>
                <c:ptCount val="12"/>
              </c:numCache>
            </c:numRef>
          </c:val>
          <c:smooth val="0"/>
        </c:ser>
        <c:ser>
          <c:idx val="14"/>
          <c:order val="14"/>
          <c:val>
            <c:numRef>
              <c:f>'9" Prism'!$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Q$1:$Q$12</c:f>
              <c:numCache>
                <c:formatCode>General</c:formatCode>
                <c:ptCount val="12"/>
                <c:pt idx="0">
                  <c:v>0.25806449999999997</c:v>
                </c:pt>
                <c:pt idx="1">
                  <c:v>0.25806449999999997</c:v>
                </c:pt>
                <c:pt idx="2">
                  <c:v>0.25806449999999997</c:v>
                </c:pt>
                <c:pt idx="3">
                  <c:v>0.51612899999999995</c:v>
                </c:pt>
                <c:pt idx="4">
                  <c:v>0.67741936000000003</c:v>
                </c:pt>
                <c:pt idx="5">
                  <c:v>0.67741936000000003</c:v>
                </c:pt>
                <c:pt idx="6">
                  <c:v>0.87096775000000004</c:v>
                </c:pt>
                <c:pt idx="7">
                  <c:v>0.25806449999999997</c:v>
                </c:pt>
                <c:pt idx="8">
                  <c:v>0.22580644</c:v>
                </c:pt>
                <c:pt idx="9">
                  <c:v>0.25806449999999997</c:v>
                </c:pt>
                <c:pt idx="10">
                  <c:v>0.25806449999999997</c:v>
                </c:pt>
                <c:pt idx="11">
                  <c:v>0.25806449999999997</c:v>
                </c:pt>
              </c:numCache>
            </c:numRef>
          </c:val>
          <c:smooth val="0"/>
        </c:ser>
        <c:ser>
          <c:idx val="16"/>
          <c:order val="16"/>
          <c:val>
            <c:numRef>
              <c:f>'9" Prism'!$R$1:$R$12</c:f>
              <c:numCache>
                <c:formatCode>General</c:formatCode>
                <c:ptCount val="12"/>
              </c:numCache>
            </c:numRef>
          </c:val>
          <c:smooth val="0"/>
        </c:ser>
        <c:ser>
          <c:idx val="17"/>
          <c:order val="17"/>
          <c:val>
            <c:numRef>
              <c:f>'9" Prism'!$S$1:$S$12</c:f>
              <c:numCache>
                <c:formatCode>General</c:formatCode>
                <c:ptCount val="12"/>
              </c:numCache>
            </c:numRef>
          </c:val>
          <c:smooth val="0"/>
        </c:ser>
        <c:ser>
          <c:idx val="18"/>
          <c:order val="18"/>
          <c:spPr>
            <a:ln>
              <a:noFill/>
            </a:ln>
          </c:spPr>
          <c:marker>
            <c:symbol val="x"/>
            <c:size val="7"/>
            <c:spPr>
              <a:ln>
                <a:solidFill>
                  <a:srgbClr val="4F81BD"/>
                </a:solidFill>
              </a:ln>
            </c:spPr>
          </c:marker>
          <c:val>
            <c:numRef>
              <c:f>'9" Prism'!$T$1:$T$12</c:f>
              <c:numCache>
                <c:formatCode>General</c:formatCode>
                <c:ptCount val="12"/>
                <c:pt idx="0">
                  <c:v>0.25806449999999997</c:v>
                </c:pt>
                <c:pt idx="1">
                  <c:v>0.25806449999999997</c:v>
                </c:pt>
                <c:pt idx="2">
                  <c:v>0.25806449999999997</c:v>
                </c:pt>
                <c:pt idx="3">
                  <c:v>0.22580644</c:v>
                </c:pt>
                <c:pt idx="4">
                  <c:v>0.67741936000000003</c:v>
                </c:pt>
                <c:pt idx="5">
                  <c:v>0.64516130000000005</c:v>
                </c:pt>
                <c:pt idx="6">
                  <c:v>0.8387097</c:v>
                </c:pt>
                <c:pt idx="7">
                  <c:v>0.25806449999999997</c:v>
                </c:pt>
                <c:pt idx="8">
                  <c:v>0.25806449999999997</c:v>
                </c:pt>
                <c:pt idx="9">
                  <c:v>0.25806449999999997</c:v>
                </c:pt>
                <c:pt idx="10">
                  <c:v>0.25806449999999997</c:v>
                </c:pt>
                <c:pt idx="11">
                  <c:v>0.25806449999999997</c:v>
                </c:pt>
              </c:numCache>
            </c:numRef>
          </c:val>
          <c:smooth val="0"/>
        </c:ser>
        <c:ser>
          <c:idx val="19"/>
          <c:order val="19"/>
          <c:val>
            <c:numRef>
              <c:f>'9" Prism'!$U$1:$U$12</c:f>
              <c:numCache>
                <c:formatCode>General</c:formatCode>
                <c:ptCount val="12"/>
              </c:numCache>
            </c:numRef>
          </c:val>
          <c:smooth val="0"/>
        </c:ser>
        <c:ser>
          <c:idx val="20"/>
          <c:order val="20"/>
          <c:val>
            <c:numRef>
              <c:f>'9" Prism'!$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W$1:$W$12</c:f>
              <c:numCache>
                <c:formatCode>General</c:formatCode>
                <c:ptCount val="12"/>
                <c:pt idx="0">
                  <c:v>0.25806449999999997</c:v>
                </c:pt>
                <c:pt idx="1">
                  <c:v>0.25806449999999997</c:v>
                </c:pt>
                <c:pt idx="2">
                  <c:v>0.25806449999999997</c:v>
                </c:pt>
                <c:pt idx="3">
                  <c:v>0.22580644</c:v>
                </c:pt>
                <c:pt idx="4">
                  <c:v>0.67741936000000003</c:v>
                </c:pt>
                <c:pt idx="5">
                  <c:v>0.67741936000000003</c:v>
                </c:pt>
                <c:pt idx="6">
                  <c:v>0.8387097</c:v>
                </c:pt>
                <c:pt idx="7">
                  <c:v>0.25806449999999997</c:v>
                </c:pt>
                <c:pt idx="8">
                  <c:v>0.22580644</c:v>
                </c:pt>
                <c:pt idx="9">
                  <c:v>0.22580644</c:v>
                </c:pt>
                <c:pt idx="10">
                  <c:v>0.25806449999999997</c:v>
                </c:pt>
                <c:pt idx="11">
                  <c:v>0.25806449999999997</c:v>
                </c:pt>
              </c:numCache>
            </c:numRef>
          </c:val>
          <c:smooth val="0"/>
        </c:ser>
        <c:ser>
          <c:idx val="22"/>
          <c:order val="22"/>
          <c:val>
            <c:numRef>
              <c:f>'9" Prism'!$X$1:$X$12</c:f>
              <c:numCache>
                <c:formatCode>General</c:formatCode>
                <c:ptCount val="12"/>
              </c:numCache>
            </c:numRef>
          </c:val>
          <c:smooth val="0"/>
        </c:ser>
        <c:ser>
          <c:idx val="23"/>
          <c:order val="23"/>
          <c:val>
            <c:numRef>
              <c:f>'9" Prism'!$Y$1:$Y$12</c:f>
              <c:numCache>
                <c:formatCode>General</c:formatCode>
                <c:ptCount val="12"/>
              </c:numCache>
            </c:numRef>
          </c:val>
          <c:smooth val="0"/>
        </c:ser>
        <c:ser>
          <c:idx val="24"/>
          <c:order val="24"/>
          <c:spPr>
            <a:ln>
              <a:noFill/>
            </a:ln>
          </c:spPr>
          <c:marker>
            <c:symbol val="x"/>
            <c:size val="7"/>
            <c:spPr>
              <a:ln>
                <a:solidFill>
                  <a:srgbClr val="4F81BD"/>
                </a:solidFill>
              </a:ln>
            </c:spPr>
          </c:marker>
          <c:val>
            <c:numRef>
              <c:f>'9" Prism'!$Z$1:$Z$12</c:f>
              <c:numCache>
                <c:formatCode>General</c:formatCode>
                <c:ptCount val="12"/>
                <c:pt idx="0">
                  <c:v>0.25806449999999997</c:v>
                </c:pt>
                <c:pt idx="1">
                  <c:v>0.25806449999999997</c:v>
                </c:pt>
                <c:pt idx="2">
                  <c:v>0.25806449999999997</c:v>
                </c:pt>
                <c:pt idx="3">
                  <c:v>0.25806449999999997</c:v>
                </c:pt>
                <c:pt idx="4">
                  <c:v>0.64516130000000005</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25"/>
          <c:order val="25"/>
          <c:val>
            <c:numRef>
              <c:f>'9" Prism'!$AA$1:$AA$12</c:f>
              <c:numCache>
                <c:formatCode>General</c:formatCode>
                <c:ptCount val="12"/>
              </c:numCache>
            </c:numRef>
          </c:val>
          <c:smooth val="0"/>
        </c:ser>
        <c:ser>
          <c:idx val="26"/>
          <c:order val="26"/>
          <c:val>
            <c:numRef>
              <c:f>'9" Prism'!$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C$1:$AC$12</c:f>
              <c:numCache>
                <c:formatCode>General</c:formatCode>
                <c:ptCount val="12"/>
                <c:pt idx="0">
                  <c:v>0.25806449999999997</c:v>
                </c:pt>
                <c:pt idx="1">
                  <c:v>0.25806449999999997</c:v>
                </c:pt>
                <c:pt idx="2">
                  <c:v>0.25806449999999997</c:v>
                </c:pt>
                <c:pt idx="3">
                  <c:v>0.25806449999999997</c:v>
                </c:pt>
                <c:pt idx="4">
                  <c:v>0.64516130000000005</c:v>
                </c:pt>
                <c:pt idx="5">
                  <c:v>0.67741936000000003</c:v>
                </c:pt>
                <c:pt idx="6">
                  <c:v>0.87096775000000004</c:v>
                </c:pt>
                <c:pt idx="7">
                  <c:v>0.25806449999999997</c:v>
                </c:pt>
                <c:pt idx="8">
                  <c:v>0.25806449999999997</c:v>
                </c:pt>
                <c:pt idx="9">
                  <c:v>0.25806449999999997</c:v>
                </c:pt>
                <c:pt idx="10">
                  <c:v>0.25806449999999997</c:v>
                </c:pt>
                <c:pt idx="11">
                  <c:v>0.25806449999999997</c:v>
                </c:pt>
              </c:numCache>
            </c:numRef>
          </c:val>
          <c:smooth val="0"/>
        </c:ser>
        <c:ser>
          <c:idx val="28"/>
          <c:order val="28"/>
          <c:val>
            <c:numRef>
              <c:f>'9" Prism'!$AD$1:$AD$12</c:f>
              <c:numCache>
                <c:formatCode>General</c:formatCode>
                <c:ptCount val="12"/>
              </c:numCache>
            </c:numRef>
          </c:val>
          <c:smooth val="0"/>
        </c:ser>
        <c:ser>
          <c:idx val="29"/>
          <c:order val="29"/>
          <c:val>
            <c:numRef>
              <c:f>'9" Prism'!$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Prism'!$AF$1:$AF$12</c:f>
              <c:numCache>
                <c:formatCode>General</c:formatCode>
                <c:ptCount val="12"/>
                <c:pt idx="0">
                  <c:v>0.25806449999999997</c:v>
                </c:pt>
                <c:pt idx="1">
                  <c:v>0.22580644</c:v>
                </c:pt>
                <c:pt idx="2">
                  <c:v>0.25806449999999997</c:v>
                </c:pt>
                <c:pt idx="3">
                  <c:v>0.25806449999999997</c:v>
                </c:pt>
                <c:pt idx="4">
                  <c:v>0.67741936000000003</c:v>
                </c:pt>
                <c:pt idx="5">
                  <c:v>0.64516130000000005</c:v>
                </c:pt>
                <c:pt idx="6">
                  <c:v>0.80645169999999999</c:v>
                </c:pt>
                <c:pt idx="7">
                  <c:v>0.25806449999999997</c:v>
                </c:pt>
                <c:pt idx="8">
                  <c:v>0.25806449999999997</c:v>
                </c:pt>
                <c:pt idx="9">
                  <c:v>0.25806449999999997</c:v>
                </c:pt>
                <c:pt idx="10">
                  <c:v>0.25806449999999997</c:v>
                </c:pt>
                <c:pt idx="11">
                  <c:v>0.25806449999999997</c:v>
                </c:pt>
              </c:numCache>
            </c:numRef>
          </c:val>
          <c:smooth val="0"/>
        </c:ser>
        <c:ser>
          <c:idx val="31"/>
          <c:order val="31"/>
          <c:val>
            <c:numRef>
              <c:f>'9" Prism'!$AG$1:$AG$12</c:f>
              <c:numCache>
                <c:formatCode>General</c:formatCode>
                <c:ptCount val="12"/>
              </c:numCache>
            </c:numRef>
          </c:val>
          <c:smooth val="0"/>
        </c:ser>
        <c:ser>
          <c:idx val="32"/>
          <c:order val="32"/>
          <c:val>
            <c:numRef>
              <c:f>'9" Prism'!$AH$1:$AH$12</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I$1:$AI$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0645169999999999</c:v>
                </c:pt>
                <c:pt idx="7">
                  <c:v>0.25806449999999997</c:v>
                </c:pt>
                <c:pt idx="8">
                  <c:v>0.25806449999999997</c:v>
                </c:pt>
                <c:pt idx="9">
                  <c:v>0.25806449999999997</c:v>
                </c:pt>
                <c:pt idx="10">
                  <c:v>0.25806449999999997</c:v>
                </c:pt>
                <c:pt idx="11">
                  <c:v>0.25806449999999997</c:v>
                </c:pt>
              </c:numCache>
            </c:numRef>
          </c:val>
          <c:smooth val="0"/>
        </c:ser>
        <c:ser>
          <c:idx val="34"/>
          <c:order val="34"/>
          <c:val>
            <c:numRef>
              <c:f>'9" Prism'!$AJ$1:$AJ$12</c:f>
              <c:numCache>
                <c:formatCode>General</c:formatCode>
                <c:ptCount val="12"/>
              </c:numCache>
            </c:numRef>
          </c:val>
          <c:smooth val="0"/>
        </c:ser>
        <c:ser>
          <c:idx val="35"/>
          <c:order val="35"/>
          <c:val>
            <c:numRef>
              <c:f>'9" Prism'!$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L$1:$AL$12</c:f>
              <c:numCache>
                <c:formatCode>General</c:formatCode>
                <c:ptCount val="12"/>
                <c:pt idx="0">
                  <c:v>0.25806449999999997</c:v>
                </c:pt>
                <c:pt idx="1">
                  <c:v>0.25806449999999997</c:v>
                </c:pt>
                <c:pt idx="2">
                  <c:v>0.25806449999999997</c:v>
                </c:pt>
                <c:pt idx="3">
                  <c:v>0.22580644</c:v>
                </c:pt>
                <c:pt idx="4">
                  <c:v>0.64516130000000005</c:v>
                </c:pt>
                <c:pt idx="5">
                  <c:v>0.67741936000000003</c:v>
                </c:pt>
                <c:pt idx="6">
                  <c:v>0.87096775000000004</c:v>
                </c:pt>
                <c:pt idx="7">
                  <c:v>0.25806449999999997</c:v>
                </c:pt>
                <c:pt idx="8">
                  <c:v>0.25806449999999997</c:v>
                </c:pt>
                <c:pt idx="9">
                  <c:v>0.25806449999999997</c:v>
                </c:pt>
                <c:pt idx="10">
                  <c:v>0.25806449999999997</c:v>
                </c:pt>
                <c:pt idx="11">
                  <c:v>0.25806449999999997</c:v>
                </c:pt>
              </c:numCache>
            </c:numRef>
          </c:val>
          <c:smooth val="0"/>
        </c:ser>
        <c:ser>
          <c:idx val="37"/>
          <c:order val="37"/>
          <c:val>
            <c:numRef>
              <c:f>'9" Prism'!$AM$1:$AM$12</c:f>
              <c:numCache>
                <c:formatCode>General</c:formatCode>
                <c:ptCount val="12"/>
              </c:numCache>
            </c:numRef>
          </c:val>
          <c:smooth val="0"/>
        </c:ser>
        <c:ser>
          <c:idx val="38"/>
          <c:order val="38"/>
          <c:val>
            <c:numRef>
              <c:f>'9" Prism'!$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O$1:$AO$12</c:f>
              <c:numCache>
                <c:formatCode>General</c:formatCode>
                <c:ptCount val="12"/>
                <c:pt idx="0">
                  <c:v>0.22580644</c:v>
                </c:pt>
                <c:pt idx="1">
                  <c:v>0.25806449999999997</c:v>
                </c:pt>
                <c:pt idx="2">
                  <c:v>0.25806449999999997</c:v>
                </c:pt>
                <c:pt idx="3">
                  <c:v>0.25806449999999997</c:v>
                </c:pt>
                <c:pt idx="4">
                  <c:v>0.64516130000000005</c:v>
                </c:pt>
                <c:pt idx="5">
                  <c:v>0.67741936000000003</c:v>
                </c:pt>
                <c:pt idx="6">
                  <c:v>0.8387097</c:v>
                </c:pt>
                <c:pt idx="7">
                  <c:v>0.25806449999999997</c:v>
                </c:pt>
                <c:pt idx="8">
                  <c:v>0.22580644</c:v>
                </c:pt>
                <c:pt idx="9">
                  <c:v>0.25806449999999997</c:v>
                </c:pt>
                <c:pt idx="10">
                  <c:v>0.25806449999999997</c:v>
                </c:pt>
                <c:pt idx="11">
                  <c:v>0.25806449999999997</c:v>
                </c:pt>
              </c:numCache>
            </c:numRef>
          </c:val>
          <c:smooth val="0"/>
        </c:ser>
        <c:ser>
          <c:idx val="40"/>
          <c:order val="40"/>
          <c:val>
            <c:numRef>
              <c:f>'9" Prism'!$AP$1:$AP$12</c:f>
              <c:numCache>
                <c:formatCode>General</c:formatCode>
                <c:ptCount val="12"/>
              </c:numCache>
            </c:numRef>
          </c:val>
          <c:smooth val="0"/>
        </c:ser>
        <c:ser>
          <c:idx val="41"/>
          <c:order val="41"/>
          <c:val>
            <c:numRef>
              <c:f>'9" Prism'!$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R$1:$AR$12</c:f>
              <c:numCache>
                <c:formatCode>General</c:formatCode>
                <c:ptCount val="12"/>
                <c:pt idx="0">
                  <c:v>0.25806449999999997</c:v>
                </c:pt>
                <c:pt idx="1">
                  <c:v>0.25806449999999997</c:v>
                </c:pt>
                <c:pt idx="2">
                  <c:v>0.25806449999999997</c:v>
                </c:pt>
                <c:pt idx="3">
                  <c:v>0.25806449999999997</c:v>
                </c:pt>
                <c:pt idx="4">
                  <c:v>0.64516130000000005</c:v>
                </c:pt>
                <c:pt idx="5">
                  <c:v>0.64516130000000005</c:v>
                </c:pt>
                <c:pt idx="6">
                  <c:v>0.80645169999999999</c:v>
                </c:pt>
                <c:pt idx="7">
                  <c:v>0.25806449999999997</c:v>
                </c:pt>
                <c:pt idx="8">
                  <c:v>0.25806449999999997</c:v>
                </c:pt>
                <c:pt idx="9">
                  <c:v>0.25806449999999997</c:v>
                </c:pt>
                <c:pt idx="10">
                  <c:v>0.22580644</c:v>
                </c:pt>
                <c:pt idx="11">
                  <c:v>0.25806449999999997</c:v>
                </c:pt>
              </c:numCache>
            </c:numRef>
          </c:val>
          <c:smooth val="0"/>
        </c:ser>
        <c:ser>
          <c:idx val="43"/>
          <c:order val="43"/>
          <c:val>
            <c:numRef>
              <c:f>'9" Prism'!$AS$1:$AS$12</c:f>
              <c:numCache>
                <c:formatCode>General</c:formatCode>
                <c:ptCount val="12"/>
              </c:numCache>
            </c:numRef>
          </c:val>
          <c:smooth val="0"/>
        </c:ser>
        <c:ser>
          <c:idx val="44"/>
          <c:order val="44"/>
          <c:val>
            <c:numRef>
              <c:f>'9" Prism'!$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U$1:$AU$12</c:f>
              <c:numCache>
                <c:formatCode>General</c:formatCode>
                <c:ptCount val="12"/>
                <c:pt idx="0">
                  <c:v>0.22580644</c:v>
                </c:pt>
                <c:pt idx="1">
                  <c:v>0.25806449999999997</c:v>
                </c:pt>
                <c:pt idx="2">
                  <c:v>0.25806449999999997</c:v>
                </c:pt>
                <c:pt idx="3">
                  <c:v>0.22580644</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46"/>
          <c:order val="46"/>
          <c:val>
            <c:numRef>
              <c:f>'9" Prism'!$AV$1:$AV$12</c:f>
              <c:numCache>
                <c:formatCode>General</c:formatCode>
                <c:ptCount val="12"/>
              </c:numCache>
            </c:numRef>
          </c:val>
          <c:smooth val="0"/>
        </c:ser>
        <c:ser>
          <c:idx val="47"/>
          <c:order val="47"/>
          <c:val>
            <c:numRef>
              <c:f>'9" Prism'!$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X$1:$AX$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387097</c:v>
                </c:pt>
                <c:pt idx="7">
                  <c:v>0.25806449999999997</c:v>
                </c:pt>
                <c:pt idx="8">
                  <c:v>0.25806449999999997</c:v>
                </c:pt>
                <c:pt idx="9">
                  <c:v>0.25806449999999997</c:v>
                </c:pt>
                <c:pt idx="10">
                  <c:v>0.51612899999999995</c:v>
                </c:pt>
                <c:pt idx="11">
                  <c:v>0.25806449999999997</c:v>
                </c:pt>
              </c:numCache>
            </c:numRef>
          </c:val>
          <c:smooth val="0"/>
        </c:ser>
        <c:ser>
          <c:idx val="49"/>
          <c:order val="49"/>
          <c:val>
            <c:numRef>
              <c:f>'9" Prism'!$AY$1:$AY$12</c:f>
              <c:numCache>
                <c:formatCode>General</c:formatCode>
                <c:ptCount val="12"/>
              </c:numCache>
            </c:numRef>
          </c:val>
          <c:smooth val="0"/>
        </c:ser>
        <c:ser>
          <c:idx val="50"/>
          <c:order val="50"/>
          <c:val>
            <c:numRef>
              <c:f>'9" Prism'!$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A$1:$BA$12</c:f>
              <c:numCache>
                <c:formatCode>General</c:formatCode>
                <c:ptCount val="12"/>
                <c:pt idx="0">
                  <c:v>0.25806449999999997</c:v>
                </c:pt>
                <c:pt idx="1">
                  <c:v>0.22580644</c:v>
                </c:pt>
                <c:pt idx="2">
                  <c:v>0.22580644</c:v>
                </c:pt>
                <c:pt idx="3">
                  <c:v>0.25806449999999997</c:v>
                </c:pt>
                <c:pt idx="4">
                  <c:v>0.64516130000000005</c:v>
                </c:pt>
                <c:pt idx="5">
                  <c:v>0.67741936000000003</c:v>
                </c:pt>
                <c:pt idx="6">
                  <c:v>0.8387097</c:v>
                </c:pt>
                <c:pt idx="7">
                  <c:v>0.22580644</c:v>
                </c:pt>
                <c:pt idx="8">
                  <c:v>0.25806449999999997</c:v>
                </c:pt>
                <c:pt idx="9">
                  <c:v>0.25806449999999997</c:v>
                </c:pt>
                <c:pt idx="10">
                  <c:v>0.25806449999999997</c:v>
                </c:pt>
                <c:pt idx="11">
                  <c:v>0.51612899999999995</c:v>
                </c:pt>
              </c:numCache>
            </c:numRef>
          </c:val>
          <c:smooth val="0"/>
        </c:ser>
        <c:ser>
          <c:idx val="52"/>
          <c:order val="52"/>
          <c:val>
            <c:numRef>
              <c:f>'9" Prism'!$BB$1:$BB$12</c:f>
              <c:numCache>
                <c:formatCode>General</c:formatCode>
                <c:ptCount val="12"/>
              </c:numCache>
            </c:numRef>
          </c:val>
          <c:smooth val="0"/>
        </c:ser>
        <c:ser>
          <c:idx val="53"/>
          <c:order val="53"/>
          <c:val>
            <c:numRef>
              <c:f>'9" Prism'!$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D$1:$BD$12</c:f>
              <c:numCache>
                <c:formatCode>General</c:formatCode>
                <c:ptCount val="12"/>
                <c:pt idx="0">
                  <c:v>0.25806449999999997</c:v>
                </c:pt>
                <c:pt idx="1">
                  <c:v>0.25806449999999997</c:v>
                </c:pt>
                <c:pt idx="2">
                  <c:v>0.25806449999999997</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dLbls>
          <c:showLegendKey val="0"/>
          <c:showVal val="0"/>
          <c:showCatName val="0"/>
          <c:showSerName val="0"/>
          <c:showPercent val="0"/>
          <c:showBubbleSize val="0"/>
        </c:dLbls>
        <c:marker val="1"/>
        <c:smooth val="0"/>
        <c:axId val="355417472"/>
        <c:axId val="355427840"/>
      </c:lineChart>
      <c:catAx>
        <c:axId val="355417472"/>
        <c:scaling>
          <c:orientation val="minMax"/>
        </c:scaling>
        <c:delete val="0"/>
        <c:axPos val="b"/>
        <c:majorTickMark val="out"/>
        <c:minorTickMark val="none"/>
        <c:tickLblPos val="nextTo"/>
        <c:crossAx val="355427840"/>
        <c:crosses val="autoZero"/>
        <c:auto val="1"/>
        <c:lblAlgn val="ctr"/>
        <c:lblOffset val="100"/>
        <c:noMultiLvlLbl val="0"/>
      </c:catAx>
      <c:valAx>
        <c:axId val="355427840"/>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355417472"/>
        <c:crosses val="autoZero"/>
        <c:crossBetween val="between"/>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B$2:$B$4</c:f>
              <c:numCache>
                <c:formatCode>General</c:formatCode>
                <c:ptCount val="3"/>
                <c:pt idx="0">
                  <c:v>0.52</c:v>
                </c:pt>
                <c:pt idx="1">
                  <c:v>0.4</c:v>
                </c:pt>
                <c:pt idx="2">
                  <c:v>0.67</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C$2:$C$4</c:f>
              <c:numCache>
                <c:formatCode>General</c:formatCode>
                <c:ptCount val="3"/>
                <c:pt idx="0">
                  <c:v>0.67</c:v>
                </c:pt>
                <c:pt idx="1">
                  <c:v>0.28999999999999998</c:v>
                </c:pt>
                <c:pt idx="2">
                  <c:v>0.8</c:v>
                </c:pt>
              </c:numCache>
            </c:numRef>
          </c:val>
        </c:ser>
        <c:dLbls>
          <c:showLegendKey val="0"/>
          <c:showVal val="1"/>
          <c:showCatName val="0"/>
          <c:showSerName val="0"/>
          <c:showPercent val="0"/>
          <c:showBubbleSize val="0"/>
        </c:dLbls>
        <c:gapWidth val="75"/>
        <c:axId val="545731328"/>
        <c:axId val="545733632"/>
      </c:barChart>
      <c:catAx>
        <c:axId val="545731328"/>
        <c:scaling>
          <c:orientation val="minMax"/>
        </c:scaling>
        <c:delete val="0"/>
        <c:axPos val="b"/>
        <c:majorTickMark val="none"/>
        <c:minorTickMark val="none"/>
        <c:tickLblPos val="nextTo"/>
        <c:crossAx val="545733632"/>
        <c:crosses val="autoZero"/>
        <c:auto val="1"/>
        <c:lblAlgn val="ctr"/>
        <c:lblOffset val="100"/>
        <c:noMultiLvlLbl val="0"/>
      </c:catAx>
      <c:valAx>
        <c:axId val="545733632"/>
        <c:scaling>
          <c:orientation val="minMax"/>
        </c:scaling>
        <c:delete val="0"/>
        <c:axPos val="l"/>
        <c:title>
          <c:tx>
            <c:rich>
              <a:bodyPr rot="-5400000" vert="horz"/>
              <a:lstStyle/>
              <a:p>
                <a:pPr>
                  <a:defRPr/>
                </a:pPr>
                <a:r>
                  <a:rPr lang="en-US"/>
                  <a:t>Accuracy</a:t>
                </a:r>
              </a:p>
            </c:rich>
          </c:tx>
          <c:overlay val="0"/>
        </c:title>
        <c:numFmt formatCode="0%" sourceLinked="0"/>
        <c:majorTickMark val="none"/>
        <c:minorTickMark val="none"/>
        <c:tickLblPos val="nextTo"/>
        <c:crossAx val="545731328"/>
        <c:crosses val="autoZero"/>
        <c:crossBetween val="between"/>
      </c:valAx>
    </c:plotArea>
    <c:legend>
      <c:legendPos val="b"/>
      <c:overlay val="0"/>
    </c:legend>
    <c:plotVisOnly val="1"/>
    <c:dispBlanksAs val="gap"/>
    <c:showDLblsOverMax val="0"/>
  </c:chart>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9" Prism at Sensitivity 10</a:t>
            </a:r>
            <a:endParaRPr lang="en-US">
              <a:effectLst/>
            </a:endParaRP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C$13:$C$24</c:f>
              <c:numCache>
                <c:formatCode>General</c:formatCode>
                <c:ptCount val="12"/>
                <c:pt idx="0">
                  <c:v>37.096775000000001</c:v>
                </c:pt>
                <c:pt idx="1">
                  <c:v>77.217735000000005</c:v>
                </c:pt>
                <c:pt idx="2">
                  <c:v>37.096775000000001</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1"/>
          <c:order val="1"/>
          <c:val>
            <c:numRef>
              <c:f>'9" Prism'!$D$13:$D$24</c:f>
              <c:numCache>
                <c:formatCode>General</c:formatCode>
                <c:ptCount val="12"/>
              </c:numCache>
            </c:numRef>
          </c:val>
          <c:smooth val="0"/>
        </c:ser>
        <c:ser>
          <c:idx val="2"/>
          <c:order val="2"/>
          <c:val>
            <c:numRef>
              <c:f>'9" Prism'!$E$13:$E$24</c:f>
              <c:numCache>
                <c:formatCode>General</c:formatCode>
                <c:ptCount val="12"/>
              </c:numCache>
            </c:numRef>
          </c:val>
          <c:smooth val="0"/>
        </c:ser>
        <c:ser>
          <c:idx val="3"/>
          <c:order val="3"/>
          <c:spPr>
            <a:ln>
              <a:noFill/>
            </a:ln>
          </c:spPr>
          <c:marker>
            <c:symbol val="x"/>
            <c:size val="7"/>
            <c:spPr>
              <a:ln>
                <a:solidFill>
                  <a:srgbClr val="4F81BD"/>
                </a:solidFill>
              </a:ln>
            </c:spPr>
          </c:marker>
          <c:val>
            <c:numRef>
              <c:f>'9" Prism'!$F$13:$F$24</c:f>
              <c:numCache>
                <c:formatCode>General</c:formatCode>
                <c:ptCount val="12"/>
                <c:pt idx="0">
                  <c:v>77.217735000000005</c:v>
                </c:pt>
                <c:pt idx="1">
                  <c:v>77.217735000000005</c:v>
                </c:pt>
                <c:pt idx="2">
                  <c:v>77.217735000000005</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4"/>
          <c:order val="4"/>
          <c:val>
            <c:numRef>
              <c:f>'9" Prism'!$G$13:$G$24</c:f>
              <c:numCache>
                <c:formatCode>General</c:formatCode>
                <c:ptCount val="12"/>
              </c:numCache>
            </c:numRef>
          </c:val>
          <c:smooth val="0"/>
        </c:ser>
        <c:ser>
          <c:idx val="5"/>
          <c:order val="5"/>
          <c:val>
            <c:numRef>
              <c:f>'9" Prism'!$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I$13:$I$24</c:f>
              <c:numCache>
                <c:formatCode>General</c:formatCode>
                <c:ptCount val="12"/>
                <c:pt idx="0">
                  <c:v>77.217735000000005</c:v>
                </c:pt>
                <c:pt idx="1">
                  <c:v>77.217735000000005</c:v>
                </c:pt>
                <c:pt idx="2">
                  <c:v>77.217735000000005</c:v>
                </c:pt>
                <c:pt idx="3">
                  <c:v>37.096775000000001</c:v>
                </c:pt>
                <c:pt idx="4">
                  <c:v>598.79034000000001</c:v>
                </c:pt>
                <c:pt idx="5">
                  <c:v>598.79034000000001</c:v>
                </c:pt>
                <c:pt idx="6">
                  <c:v>799.39526000000001</c:v>
                </c:pt>
                <c:pt idx="7">
                  <c:v>77.217735000000005</c:v>
                </c:pt>
                <c:pt idx="8">
                  <c:v>398.18545999999998</c:v>
                </c:pt>
                <c:pt idx="9">
                  <c:v>77.217735000000005</c:v>
                </c:pt>
                <c:pt idx="10">
                  <c:v>77.217735000000005</c:v>
                </c:pt>
                <c:pt idx="11">
                  <c:v>77.217735000000005</c:v>
                </c:pt>
              </c:numCache>
            </c:numRef>
          </c:val>
          <c:smooth val="0"/>
        </c:ser>
        <c:ser>
          <c:idx val="7"/>
          <c:order val="7"/>
          <c:val>
            <c:numRef>
              <c:f>'9" Prism'!$J$13:$J$24</c:f>
              <c:numCache>
                <c:formatCode>General</c:formatCode>
                <c:ptCount val="12"/>
              </c:numCache>
            </c:numRef>
          </c:val>
          <c:smooth val="0"/>
        </c:ser>
        <c:ser>
          <c:idx val="8"/>
          <c:order val="8"/>
          <c:val>
            <c:numRef>
              <c:f>'9" Prism'!$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L$13:$L$24</c:f>
              <c:numCache>
                <c:formatCode>General</c:formatCode>
                <c:ptCount val="12"/>
                <c:pt idx="0">
                  <c:v>77.217735000000005</c:v>
                </c:pt>
                <c:pt idx="1">
                  <c:v>77.217735000000005</c:v>
                </c:pt>
                <c:pt idx="2">
                  <c:v>77.217735000000005</c:v>
                </c:pt>
                <c:pt idx="3">
                  <c:v>37.096775000000001</c:v>
                </c:pt>
                <c:pt idx="4">
                  <c:v>598.79034000000001</c:v>
                </c:pt>
                <c:pt idx="5">
                  <c:v>558.66930000000002</c:v>
                </c:pt>
                <c:pt idx="6">
                  <c:v>759.27430000000004</c:v>
                </c:pt>
                <c:pt idx="7">
                  <c:v>77.217735000000005</c:v>
                </c:pt>
                <c:pt idx="8">
                  <c:v>77.217735000000005</c:v>
                </c:pt>
                <c:pt idx="9">
                  <c:v>77.217735000000005</c:v>
                </c:pt>
                <c:pt idx="10">
                  <c:v>77.217735000000005</c:v>
                </c:pt>
                <c:pt idx="11">
                  <c:v>37.096775000000001</c:v>
                </c:pt>
              </c:numCache>
            </c:numRef>
          </c:val>
          <c:smooth val="0"/>
        </c:ser>
        <c:ser>
          <c:idx val="10"/>
          <c:order val="10"/>
          <c:val>
            <c:numRef>
              <c:f>'9" Prism'!$M$13:$M$24</c:f>
              <c:numCache>
                <c:formatCode>General</c:formatCode>
                <c:ptCount val="12"/>
              </c:numCache>
            </c:numRef>
          </c:val>
          <c:smooth val="0"/>
        </c:ser>
        <c:ser>
          <c:idx val="11"/>
          <c:order val="11"/>
          <c:val>
            <c:numRef>
              <c:f>'9" Prism'!$N$13:$N$24</c:f>
              <c:numCache>
                <c:formatCode>General</c:formatCode>
                <c:ptCount val="12"/>
              </c:numCache>
            </c:numRef>
          </c:val>
          <c:smooth val="0"/>
        </c:ser>
        <c:ser>
          <c:idx val="12"/>
          <c:order val="12"/>
          <c:spPr>
            <a:ln>
              <a:noFill/>
            </a:ln>
          </c:spPr>
          <c:marker>
            <c:symbol val="x"/>
            <c:size val="7"/>
            <c:spPr>
              <a:ln>
                <a:solidFill>
                  <a:srgbClr val="4F81BD"/>
                </a:solidFill>
              </a:ln>
            </c:spPr>
          </c:marker>
          <c:val>
            <c:numRef>
              <c:f>'9" Prism'!$O$13:$O$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99.39526000000001</c:v>
                </c:pt>
                <c:pt idx="7">
                  <c:v>77.217735000000005</c:v>
                </c:pt>
                <c:pt idx="8">
                  <c:v>77.217735000000005</c:v>
                </c:pt>
                <c:pt idx="9">
                  <c:v>77.217735000000005</c:v>
                </c:pt>
                <c:pt idx="10">
                  <c:v>77.217735000000005</c:v>
                </c:pt>
                <c:pt idx="11">
                  <c:v>77.217735000000005</c:v>
                </c:pt>
              </c:numCache>
            </c:numRef>
          </c:val>
          <c:smooth val="0"/>
        </c:ser>
        <c:ser>
          <c:idx val="13"/>
          <c:order val="13"/>
          <c:val>
            <c:numRef>
              <c:f>'9" Prism'!$P$13:$P$24</c:f>
              <c:numCache>
                <c:formatCode>General</c:formatCode>
                <c:ptCount val="12"/>
              </c:numCache>
            </c:numRef>
          </c:val>
          <c:smooth val="0"/>
        </c:ser>
        <c:ser>
          <c:idx val="14"/>
          <c:order val="14"/>
          <c:val>
            <c:numRef>
              <c:f>'9" Prism'!$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R$13:$R$24</c:f>
              <c:numCache>
                <c:formatCode>General</c:formatCode>
                <c:ptCount val="12"/>
                <c:pt idx="0">
                  <c:v>77.217735000000005</c:v>
                </c:pt>
                <c:pt idx="1">
                  <c:v>77.217735000000005</c:v>
                </c:pt>
                <c:pt idx="2">
                  <c:v>77.217735000000005</c:v>
                </c:pt>
                <c:pt idx="3">
                  <c:v>398.18545999999998</c:v>
                </c:pt>
                <c:pt idx="4">
                  <c:v>598.79034000000001</c:v>
                </c:pt>
                <c:pt idx="5">
                  <c:v>598.79034000000001</c:v>
                </c:pt>
                <c:pt idx="6">
                  <c:v>839.51620000000003</c:v>
                </c:pt>
                <c:pt idx="7">
                  <c:v>77.217735000000005</c:v>
                </c:pt>
                <c:pt idx="8">
                  <c:v>37.096775000000001</c:v>
                </c:pt>
                <c:pt idx="9">
                  <c:v>77.217735000000005</c:v>
                </c:pt>
                <c:pt idx="10">
                  <c:v>77.217735000000005</c:v>
                </c:pt>
                <c:pt idx="11">
                  <c:v>77.217735000000005</c:v>
                </c:pt>
              </c:numCache>
            </c:numRef>
          </c:val>
          <c:smooth val="0"/>
        </c:ser>
        <c:ser>
          <c:idx val="16"/>
          <c:order val="16"/>
          <c:val>
            <c:numRef>
              <c:f>'9" Prism'!$S$13:$S$24</c:f>
              <c:numCache>
                <c:formatCode>General</c:formatCode>
                <c:ptCount val="12"/>
              </c:numCache>
            </c:numRef>
          </c:val>
          <c:smooth val="0"/>
        </c:ser>
        <c:ser>
          <c:idx val="17"/>
          <c:order val="17"/>
          <c:val>
            <c:numRef>
              <c:f>'9" Prism'!$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Prism'!$U$13:$U$24</c:f>
              <c:numCache>
                <c:formatCode>General</c:formatCode>
                <c:ptCount val="12"/>
                <c:pt idx="0">
                  <c:v>77.217735000000005</c:v>
                </c:pt>
                <c:pt idx="1">
                  <c:v>77.217735000000005</c:v>
                </c:pt>
                <c:pt idx="2">
                  <c:v>77.217735000000005</c:v>
                </c:pt>
                <c:pt idx="3">
                  <c:v>37.096775000000001</c:v>
                </c:pt>
                <c:pt idx="4">
                  <c:v>598.79034000000001</c:v>
                </c:pt>
                <c:pt idx="5">
                  <c:v>558.66930000000002</c:v>
                </c:pt>
                <c:pt idx="6">
                  <c:v>799.39526000000001</c:v>
                </c:pt>
                <c:pt idx="7">
                  <c:v>77.217735000000005</c:v>
                </c:pt>
                <c:pt idx="8">
                  <c:v>77.217735000000005</c:v>
                </c:pt>
                <c:pt idx="9">
                  <c:v>77.217735000000005</c:v>
                </c:pt>
                <c:pt idx="10">
                  <c:v>77.217735000000005</c:v>
                </c:pt>
                <c:pt idx="11">
                  <c:v>77.217735000000005</c:v>
                </c:pt>
              </c:numCache>
            </c:numRef>
          </c:val>
          <c:smooth val="0"/>
        </c:ser>
        <c:ser>
          <c:idx val="19"/>
          <c:order val="19"/>
          <c:val>
            <c:numRef>
              <c:f>'9" Prism'!$V$13:$V$24</c:f>
              <c:numCache>
                <c:formatCode>General</c:formatCode>
                <c:ptCount val="12"/>
              </c:numCache>
            </c:numRef>
          </c:val>
          <c:smooth val="0"/>
        </c:ser>
        <c:ser>
          <c:idx val="20"/>
          <c:order val="20"/>
          <c:val>
            <c:numRef>
              <c:f>'9" Prism'!$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X$13:$X$24</c:f>
              <c:numCache>
                <c:formatCode>General</c:formatCode>
                <c:ptCount val="12"/>
                <c:pt idx="0">
                  <c:v>77.217735000000005</c:v>
                </c:pt>
                <c:pt idx="1">
                  <c:v>77.217735000000005</c:v>
                </c:pt>
                <c:pt idx="2">
                  <c:v>77.217735000000005</c:v>
                </c:pt>
                <c:pt idx="3">
                  <c:v>37.096775000000001</c:v>
                </c:pt>
                <c:pt idx="4">
                  <c:v>598.79034000000001</c:v>
                </c:pt>
                <c:pt idx="5">
                  <c:v>598.79034000000001</c:v>
                </c:pt>
                <c:pt idx="6">
                  <c:v>799.39526000000001</c:v>
                </c:pt>
                <c:pt idx="7">
                  <c:v>77.217735000000005</c:v>
                </c:pt>
                <c:pt idx="8">
                  <c:v>37.096775000000001</c:v>
                </c:pt>
                <c:pt idx="9">
                  <c:v>37.096775000000001</c:v>
                </c:pt>
                <c:pt idx="10">
                  <c:v>77.217735000000005</c:v>
                </c:pt>
                <c:pt idx="11">
                  <c:v>77.217735000000005</c:v>
                </c:pt>
              </c:numCache>
            </c:numRef>
          </c:val>
          <c:smooth val="0"/>
        </c:ser>
        <c:ser>
          <c:idx val="22"/>
          <c:order val="22"/>
          <c:val>
            <c:numRef>
              <c:f>'9" Prism'!$Y$13:$Y$24</c:f>
              <c:numCache>
                <c:formatCode>General</c:formatCode>
                <c:ptCount val="12"/>
              </c:numCache>
            </c:numRef>
          </c:val>
          <c:smooth val="0"/>
        </c:ser>
        <c:ser>
          <c:idx val="23"/>
          <c:order val="23"/>
          <c:val>
            <c:numRef>
              <c:f>'9" Prism'!$Z$13:$Z$24</c:f>
              <c:numCache>
                <c:formatCode>General</c:formatCode>
                <c:ptCount val="12"/>
              </c:numCache>
            </c:numRef>
          </c:val>
          <c:smooth val="0"/>
        </c:ser>
        <c:ser>
          <c:idx val="24"/>
          <c:order val="24"/>
          <c:spPr>
            <a:ln>
              <a:noFill/>
            </a:ln>
          </c:spPr>
          <c:marker>
            <c:symbol val="x"/>
            <c:size val="7"/>
            <c:spPr>
              <a:ln>
                <a:solidFill>
                  <a:srgbClr val="4F81BD"/>
                </a:solidFill>
              </a:ln>
            </c:spPr>
          </c:marker>
          <c:val>
            <c:numRef>
              <c:f>'9" Prism'!$AA$13:$AA$24</c:f>
              <c:numCache>
                <c:formatCode>General</c:formatCode>
                <c:ptCount val="12"/>
                <c:pt idx="0">
                  <c:v>77.217735000000005</c:v>
                </c:pt>
                <c:pt idx="1">
                  <c:v>77.217735000000005</c:v>
                </c:pt>
                <c:pt idx="2">
                  <c:v>77.217735000000005</c:v>
                </c:pt>
                <c:pt idx="3">
                  <c:v>77.217735000000005</c:v>
                </c:pt>
                <c:pt idx="4">
                  <c:v>558.66930000000002</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25"/>
          <c:order val="25"/>
          <c:val>
            <c:numRef>
              <c:f>'9" Prism'!$AB$13:$AB$24</c:f>
              <c:numCache>
                <c:formatCode>General</c:formatCode>
                <c:ptCount val="12"/>
              </c:numCache>
            </c:numRef>
          </c:val>
          <c:smooth val="0"/>
        </c:ser>
        <c:ser>
          <c:idx val="26"/>
          <c:order val="26"/>
          <c:val>
            <c:numRef>
              <c:f>'9" Prism'!$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D$13:$AD$24</c:f>
              <c:numCache>
                <c:formatCode>General</c:formatCode>
                <c:ptCount val="12"/>
                <c:pt idx="0">
                  <c:v>77.217735000000005</c:v>
                </c:pt>
                <c:pt idx="1">
                  <c:v>77.217735000000005</c:v>
                </c:pt>
                <c:pt idx="2">
                  <c:v>77.217735000000005</c:v>
                </c:pt>
                <c:pt idx="3">
                  <c:v>77.217735000000005</c:v>
                </c:pt>
                <c:pt idx="4">
                  <c:v>558.66930000000002</c:v>
                </c:pt>
                <c:pt idx="5">
                  <c:v>598.79034000000001</c:v>
                </c:pt>
                <c:pt idx="6">
                  <c:v>839.51620000000003</c:v>
                </c:pt>
                <c:pt idx="7">
                  <c:v>77.217735000000005</c:v>
                </c:pt>
                <c:pt idx="8">
                  <c:v>77.217735000000005</c:v>
                </c:pt>
                <c:pt idx="9">
                  <c:v>77.217735000000005</c:v>
                </c:pt>
                <c:pt idx="10">
                  <c:v>77.217735000000005</c:v>
                </c:pt>
                <c:pt idx="11">
                  <c:v>77.217735000000005</c:v>
                </c:pt>
              </c:numCache>
            </c:numRef>
          </c:val>
          <c:smooth val="0"/>
        </c:ser>
        <c:ser>
          <c:idx val="28"/>
          <c:order val="28"/>
          <c:val>
            <c:numRef>
              <c:f>'9" Prism'!$AE$13:$AE$24</c:f>
              <c:numCache>
                <c:formatCode>General</c:formatCode>
                <c:ptCount val="12"/>
              </c:numCache>
            </c:numRef>
          </c:val>
          <c:smooth val="0"/>
        </c:ser>
        <c:ser>
          <c:idx val="29"/>
          <c:order val="29"/>
          <c:val>
            <c:numRef>
              <c:f>'9" Prism'!$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9" Prism'!$AG$13:$AG$24</c:f>
              <c:numCache>
                <c:formatCode>General</c:formatCode>
                <c:ptCount val="12"/>
                <c:pt idx="0">
                  <c:v>77.217735000000005</c:v>
                </c:pt>
                <c:pt idx="1">
                  <c:v>37.096775000000001</c:v>
                </c:pt>
                <c:pt idx="2">
                  <c:v>77.217735000000005</c:v>
                </c:pt>
                <c:pt idx="3">
                  <c:v>77.217735000000005</c:v>
                </c:pt>
                <c:pt idx="4">
                  <c:v>598.79034000000001</c:v>
                </c:pt>
                <c:pt idx="5">
                  <c:v>558.66930000000002</c:v>
                </c:pt>
                <c:pt idx="6">
                  <c:v>759.27430000000004</c:v>
                </c:pt>
                <c:pt idx="7">
                  <c:v>77.217735000000005</c:v>
                </c:pt>
                <c:pt idx="8">
                  <c:v>77.217735000000005</c:v>
                </c:pt>
                <c:pt idx="9">
                  <c:v>77.217735000000005</c:v>
                </c:pt>
                <c:pt idx="10">
                  <c:v>77.217735000000005</c:v>
                </c:pt>
                <c:pt idx="11">
                  <c:v>77.217735000000005</c:v>
                </c:pt>
              </c:numCache>
            </c:numRef>
          </c:val>
          <c:smooth val="0"/>
        </c:ser>
        <c:ser>
          <c:idx val="31"/>
          <c:order val="31"/>
          <c:val>
            <c:numRef>
              <c:f>'9" Prism'!$AH$13:$AH$24</c:f>
              <c:numCache>
                <c:formatCode>General</c:formatCode>
                <c:ptCount val="12"/>
              </c:numCache>
            </c:numRef>
          </c:val>
          <c:smooth val="0"/>
        </c:ser>
        <c:ser>
          <c:idx val="32"/>
          <c:order val="32"/>
          <c:val>
            <c:numRef>
              <c:f>'9" Prism'!$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J$13:$AJ$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59.27430000000004</c:v>
                </c:pt>
                <c:pt idx="7">
                  <c:v>77.217735000000005</c:v>
                </c:pt>
                <c:pt idx="8">
                  <c:v>77.217735000000005</c:v>
                </c:pt>
                <c:pt idx="9">
                  <c:v>77.217735000000005</c:v>
                </c:pt>
                <c:pt idx="10">
                  <c:v>77.217735000000005</c:v>
                </c:pt>
                <c:pt idx="11">
                  <c:v>77.217735000000005</c:v>
                </c:pt>
              </c:numCache>
            </c:numRef>
          </c:val>
          <c:smooth val="0"/>
        </c:ser>
        <c:ser>
          <c:idx val="34"/>
          <c:order val="34"/>
          <c:val>
            <c:numRef>
              <c:f>'9" Prism'!$AK$13:$AK$24</c:f>
              <c:numCache>
                <c:formatCode>General</c:formatCode>
                <c:ptCount val="12"/>
              </c:numCache>
            </c:numRef>
          </c:val>
          <c:smooth val="0"/>
        </c:ser>
        <c:ser>
          <c:idx val="35"/>
          <c:order val="35"/>
          <c:val>
            <c:numRef>
              <c:f>'9" Prism'!$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M$13:$AM$24</c:f>
              <c:numCache>
                <c:formatCode>General</c:formatCode>
                <c:ptCount val="12"/>
                <c:pt idx="0">
                  <c:v>77.217735000000005</c:v>
                </c:pt>
                <c:pt idx="1">
                  <c:v>77.217735000000005</c:v>
                </c:pt>
                <c:pt idx="2">
                  <c:v>77.217735000000005</c:v>
                </c:pt>
                <c:pt idx="3">
                  <c:v>37.096775000000001</c:v>
                </c:pt>
                <c:pt idx="4">
                  <c:v>558.66930000000002</c:v>
                </c:pt>
                <c:pt idx="5">
                  <c:v>598.79034000000001</c:v>
                </c:pt>
                <c:pt idx="6">
                  <c:v>839.51620000000003</c:v>
                </c:pt>
                <c:pt idx="7">
                  <c:v>77.217735000000005</c:v>
                </c:pt>
                <c:pt idx="8">
                  <c:v>77.217735000000005</c:v>
                </c:pt>
                <c:pt idx="9">
                  <c:v>77.217735000000005</c:v>
                </c:pt>
                <c:pt idx="10">
                  <c:v>77.217735000000005</c:v>
                </c:pt>
                <c:pt idx="11">
                  <c:v>77.217735000000005</c:v>
                </c:pt>
              </c:numCache>
            </c:numRef>
          </c:val>
          <c:smooth val="0"/>
        </c:ser>
        <c:ser>
          <c:idx val="37"/>
          <c:order val="37"/>
          <c:val>
            <c:numRef>
              <c:f>'9" Prism'!$AN$13:$AN$24</c:f>
              <c:numCache>
                <c:formatCode>General</c:formatCode>
                <c:ptCount val="12"/>
              </c:numCache>
            </c:numRef>
          </c:val>
          <c:smooth val="0"/>
        </c:ser>
        <c:ser>
          <c:idx val="38"/>
          <c:order val="38"/>
          <c:val>
            <c:numRef>
              <c:f>'9" Prism'!$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P$13:$AP$24</c:f>
              <c:numCache>
                <c:formatCode>General</c:formatCode>
                <c:ptCount val="12"/>
                <c:pt idx="0">
                  <c:v>37.096775000000001</c:v>
                </c:pt>
                <c:pt idx="1">
                  <c:v>77.217735000000005</c:v>
                </c:pt>
                <c:pt idx="2">
                  <c:v>77.217735000000005</c:v>
                </c:pt>
                <c:pt idx="3">
                  <c:v>77.217735000000005</c:v>
                </c:pt>
                <c:pt idx="4">
                  <c:v>558.66930000000002</c:v>
                </c:pt>
                <c:pt idx="5">
                  <c:v>598.79034000000001</c:v>
                </c:pt>
                <c:pt idx="6">
                  <c:v>799.39526000000001</c:v>
                </c:pt>
                <c:pt idx="7">
                  <c:v>77.217735000000005</c:v>
                </c:pt>
                <c:pt idx="8">
                  <c:v>37.096775000000001</c:v>
                </c:pt>
                <c:pt idx="9">
                  <c:v>77.217735000000005</c:v>
                </c:pt>
                <c:pt idx="10">
                  <c:v>77.217735000000005</c:v>
                </c:pt>
                <c:pt idx="11">
                  <c:v>77.217735000000005</c:v>
                </c:pt>
              </c:numCache>
            </c:numRef>
          </c:val>
          <c:smooth val="0"/>
        </c:ser>
        <c:ser>
          <c:idx val="40"/>
          <c:order val="40"/>
          <c:val>
            <c:numRef>
              <c:f>'9" Prism'!$AQ$13:$AQ$24</c:f>
              <c:numCache>
                <c:formatCode>General</c:formatCode>
                <c:ptCount val="12"/>
              </c:numCache>
            </c:numRef>
          </c:val>
          <c:smooth val="0"/>
        </c:ser>
        <c:ser>
          <c:idx val="41"/>
          <c:order val="41"/>
          <c:val>
            <c:numRef>
              <c:f>'9" Prism'!$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S$13:$AS$24</c:f>
              <c:numCache>
                <c:formatCode>General</c:formatCode>
                <c:ptCount val="12"/>
                <c:pt idx="0">
                  <c:v>77.217735000000005</c:v>
                </c:pt>
                <c:pt idx="1">
                  <c:v>77.217735000000005</c:v>
                </c:pt>
                <c:pt idx="2">
                  <c:v>77.217735000000005</c:v>
                </c:pt>
                <c:pt idx="3">
                  <c:v>77.217735000000005</c:v>
                </c:pt>
                <c:pt idx="4">
                  <c:v>558.66930000000002</c:v>
                </c:pt>
                <c:pt idx="5">
                  <c:v>558.66930000000002</c:v>
                </c:pt>
                <c:pt idx="6">
                  <c:v>759.27430000000004</c:v>
                </c:pt>
                <c:pt idx="7">
                  <c:v>77.217735000000005</c:v>
                </c:pt>
                <c:pt idx="8">
                  <c:v>77.217735000000005</c:v>
                </c:pt>
                <c:pt idx="9">
                  <c:v>77.217735000000005</c:v>
                </c:pt>
                <c:pt idx="10">
                  <c:v>37.096775000000001</c:v>
                </c:pt>
                <c:pt idx="11">
                  <c:v>77.217735000000005</c:v>
                </c:pt>
              </c:numCache>
            </c:numRef>
          </c:val>
          <c:smooth val="0"/>
        </c:ser>
        <c:ser>
          <c:idx val="43"/>
          <c:order val="43"/>
          <c:val>
            <c:numRef>
              <c:f>'9" Prism'!$AT$13:$AT$24</c:f>
              <c:numCache>
                <c:formatCode>General</c:formatCode>
                <c:ptCount val="12"/>
              </c:numCache>
            </c:numRef>
          </c:val>
          <c:smooth val="0"/>
        </c:ser>
        <c:ser>
          <c:idx val="44"/>
          <c:order val="44"/>
          <c:val>
            <c:numRef>
              <c:f>'9" Prism'!$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V$13:$AV$24</c:f>
              <c:numCache>
                <c:formatCode>General</c:formatCode>
                <c:ptCount val="12"/>
                <c:pt idx="0">
                  <c:v>37.096775000000001</c:v>
                </c:pt>
                <c:pt idx="1">
                  <c:v>77.217735000000005</c:v>
                </c:pt>
                <c:pt idx="2">
                  <c:v>77.217735000000005</c:v>
                </c:pt>
                <c:pt idx="3">
                  <c:v>37.096775000000001</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46"/>
          <c:order val="46"/>
          <c:val>
            <c:numRef>
              <c:f>'9" Prism'!$AW$13:$AW$24</c:f>
              <c:numCache>
                <c:formatCode>General</c:formatCode>
                <c:ptCount val="12"/>
              </c:numCache>
            </c:numRef>
          </c:val>
          <c:smooth val="0"/>
        </c:ser>
        <c:ser>
          <c:idx val="47"/>
          <c:order val="47"/>
          <c:val>
            <c:numRef>
              <c:f>'9" Prism'!$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Y$13:$AY$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99.39526000000001</c:v>
                </c:pt>
                <c:pt idx="7">
                  <c:v>77.217735000000005</c:v>
                </c:pt>
                <c:pt idx="8">
                  <c:v>77.217735000000005</c:v>
                </c:pt>
                <c:pt idx="9">
                  <c:v>77.217735000000005</c:v>
                </c:pt>
                <c:pt idx="10">
                  <c:v>398.18545999999998</c:v>
                </c:pt>
                <c:pt idx="11">
                  <c:v>77.217735000000005</c:v>
                </c:pt>
              </c:numCache>
            </c:numRef>
          </c:val>
          <c:smooth val="0"/>
        </c:ser>
        <c:ser>
          <c:idx val="49"/>
          <c:order val="49"/>
          <c:val>
            <c:numRef>
              <c:f>'9" Prism'!$AZ$13:$AZ$24</c:f>
              <c:numCache>
                <c:formatCode>General</c:formatCode>
                <c:ptCount val="12"/>
              </c:numCache>
            </c:numRef>
          </c:val>
          <c:smooth val="0"/>
        </c:ser>
        <c:ser>
          <c:idx val="50"/>
          <c:order val="50"/>
          <c:val>
            <c:numRef>
              <c:f>'9" Prism'!$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B$13:$BB$24</c:f>
              <c:numCache>
                <c:formatCode>General</c:formatCode>
                <c:ptCount val="12"/>
                <c:pt idx="0">
                  <c:v>77.217735000000005</c:v>
                </c:pt>
                <c:pt idx="1">
                  <c:v>37.096775000000001</c:v>
                </c:pt>
                <c:pt idx="2">
                  <c:v>37.096775000000001</c:v>
                </c:pt>
                <c:pt idx="3">
                  <c:v>77.217735000000005</c:v>
                </c:pt>
                <c:pt idx="4">
                  <c:v>558.66930000000002</c:v>
                </c:pt>
                <c:pt idx="5">
                  <c:v>598.79034000000001</c:v>
                </c:pt>
                <c:pt idx="6">
                  <c:v>799.39526000000001</c:v>
                </c:pt>
                <c:pt idx="7">
                  <c:v>37.096775000000001</c:v>
                </c:pt>
                <c:pt idx="8">
                  <c:v>77.217735000000005</c:v>
                </c:pt>
                <c:pt idx="9">
                  <c:v>77.217735000000005</c:v>
                </c:pt>
                <c:pt idx="10">
                  <c:v>77.217735000000005</c:v>
                </c:pt>
                <c:pt idx="11">
                  <c:v>398.18545999999998</c:v>
                </c:pt>
              </c:numCache>
            </c:numRef>
          </c:val>
          <c:smooth val="0"/>
        </c:ser>
        <c:ser>
          <c:idx val="52"/>
          <c:order val="52"/>
          <c:val>
            <c:numRef>
              <c:f>'9" Prism'!$BC$13:$BC$24</c:f>
              <c:numCache>
                <c:formatCode>General</c:formatCode>
                <c:ptCount val="12"/>
              </c:numCache>
            </c:numRef>
          </c:val>
          <c:smooth val="0"/>
        </c:ser>
        <c:ser>
          <c:idx val="53"/>
          <c:order val="53"/>
          <c:val>
            <c:numRef>
              <c:f>'9" Prism'!$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E$13:$BE$24</c:f>
              <c:numCache>
                <c:formatCode>General</c:formatCode>
                <c:ptCount val="12"/>
                <c:pt idx="0">
                  <c:v>77.217735000000005</c:v>
                </c:pt>
                <c:pt idx="1">
                  <c:v>77.217735000000005</c:v>
                </c:pt>
                <c:pt idx="2">
                  <c:v>77.217735000000005</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dLbls>
          <c:showLegendKey val="0"/>
          <c:showVal val="0"/>
          <c:showCatName val="0"/>
          <c:showSerName val="0"/>
          <c:showPercent val="0"/>
          <c:showBubbleSize val="0"/>
        </c:dLbls>
        <c:marker val="1"/>
        <c:smooth val="0"/>
        <c:axId val="356938112"/>
        <c:axId val="356940032"/>
      </c:lineChart>
      <c:catAx>
        <c:axId val="356938112"/>
        <c:scaling>
          <c:orientation val="minMax"/>
        </c:scaling>
        <c:delete val="0"/>
        <c:axPos val="b"/>
        <c:majorTickMark val="out"/>
        <c:minorTickMark val="none"/>
        <c:tickLblPos val="nextTo"/>
        <c:crossAx val="356940032"/>
        <c:crosses val="autoZero"/>
        <c:auto val="1"/>
        <c:lblAlgn val="ctr"/>
        <c:lblOffset val="100"/>
        <c:noMultiLvlLbl val="0"/>
      </c:catAx>
      <c:valAx>
        <c:axId val="356940032"/>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356938112"/>
        <c:crosses val="autoZero"/>
        <c:crossBetween val="between"/>
      </c:valAx>
    </c:plotArea>
    <c:plotVisOnly val="1"/>
    <c:dispBlanksAs val="gap"/>
    <c:showDLblsOverMax val="0"/>
  </c:chart>
  <c:externalData r:id="rId2">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9" Prism at Sensitivity 5</a:t>
            </a:r>
            <a:endParaRPr lang="en-US">
              <a:effectLst/>
            </a:endParaRP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D$25:$D$36</c:f>
              <c:numCache>
                <c:formatCode>General</c:formatCode>
                <c:ptCount val="12"/>
                <c:pt idx="0">
                  <c:v>90.591399999999993</c:v>
                </c:pt>
                <c:pt idx="1">
                  <c:v>197.58063000000001</c:v>
                </c:pt>
                <c:pt idx="2">
                  <c:v>90.591399999999993</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
          <c:order val="1"/>
          <c:val>
            <c:numRef>
              <c:f>'9" Prism'!$E$25:$E$36</c:f>
              <c:numCache>
                <c:formatCode>General</c:formatCode>
                <c:ptCount val="12"/>
              </c:numCache>
            </c:numRef>
          </c:val>
          <c:smooth val="0"/>
        </c:ser>
        <c:ser>
          <c:idx val="2"/>
          <c:order val="2"/>
          <c:val>
            <c:numRef>
              <c:f>'9" Prism'!$F$25:$F$36</c:f>
              <c:numCache>
                <c:formatCode>General</c:formatCode>
                <c:ptCount val="12"/>
              </c:numCache>
            </c:numRef>
          </c:val>
          <c:smooth val="0"/>
        </c:ser>
        <c:ser>
          <c:idx val="3"/>
          <c:order val="3"/>
          <c:spPr>
            <a:ln>
              <a:noFill/>
            </a:ln>
          </c:spPr>
          <c:marker>
            <c:symbol val="x"/>
            <c:size val="7"/>
            <c:spPr>
              <a:ln>
                <a:solidFill>
                  <a:srgbClr val="4F81BD"/>
                </a:solidFill>
              </a:ln>
            </c:spPr>
          </c:marker>
          <c:val>
            <c:numRef>
              <c:f>'9" Prism'!$G$25:$G$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4"/>
          <c:order val="4"/>
          <c:val>
            <c:numRef>
              <c:f>'9" Prism'!$H$25:$H$36</c:f>
              <c:numCache>
                <c:formatCode>General</c:formatCode>
                <c:ptCount val="12"/>
              </c:numCache>
            </c:numRef>
          </c:val>
          <c:smooth val="0"/>
        </c:ser>
        <c:ser>
          <c:idx val="5"/>
          <c:order val="5"/>
          <c:val>
            <c:numRef>
              <c:f>'9" Prism'!$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J$25:$J$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000</c:v>
                </c:pt>
                <c:pt idx="9">
                  <c:v>197.58063000000001</c:v>
                </c:pt>
                <c:pt idx="10">
                  <c:v>197.58063000000001</c:v>
                </c:pt>
                <c:pt idx="11">
                  <c:v>197.58063000000001</c:v>
                </c:pt>
              </c:numCache>
            </c:numRef>
          </c:val>
          <c:smooth val="0"/>
        </c:ser>
        <c:ser>
          <c:idx val="7"/>
          <c:order val="7"/>
          <c:val>
            <c:numRef>
              <c:f>'9" Prism'!$K$25:$K$36</c:f>
              <c:numCache>
                <c:formatCode>General</c:formatCode>
                <c:ptCount val="12"/>
              </c:numCache>
            </c:numRef>
          </c:val>
          <c:smooth val="0"/>
        </c:ser>
        <c:ser>
          <c:idx val="8"/>
          <c:order val="8"/>
          <c:val>
            <c:numRef>
              <c:f>'9" Prism'!$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M$25:$M$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90.591399999999993</c:v>
                </c:pt>
              </c:numCache>
            </c:numRef>
          </c:val>
          <c:smooth val="0"/>
        </c:ser>
        <c:ser>
          <c:idx val="10"/>
          <c:order val="10"/>
          <c:val>
            <c:numRef>
              <c:f>'9" Prism'!$N$25:$N$36</c:f>
              <c:numCache>
                <c:formatCode>General</c:formatCode>
                <c:ptCount val="12"/>
              </c:numCache>
            </c:numRef>
          </c:val>
          <c:smooth val="0"/>
        </c:ser>
        <c:ser>
          <c:idx val="11"/>
          <c:order val="11"/>
          <c:val>
            <c:numRef>
              <c:f>'9" Prism'!$O$25:$O$36</c:f>
              <c:numCache>
                <c:formatCode>General</c:formatCode>
                <c:ptCount val="12"/>
              </c:numCache>
            </c:numRef>
          </c:val>
          <c:smooth val="0"/>
        </c:ser>
        <c:ser>
          <c:idx val="12"/>
          <c:order val="12"/>
          <c:spPr>
            <a:ln>
              <a:noFill/>
            </a:ln>
          </c:spPr>
          <c:marker>
            <c:symbol val="x"/>
            <c:size val="7"/>
            <c:spPr>
              <a:ln>
                <a:solidFill>
                  <a:srgbClr val="4F81BD"/>
                </a:solidFill>
              </a:ln>
            </c:spPr>
          </c:marker>
          <c:val>
            <c:numRef>
              <c:f>'9" Prism'!$P$25:$P$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3"/>
          <c:order val="13"/>
          <c:val>
            <c:numRef>
              <c:f>'9" Prism'!$Q$25:$Q$36</c:f>
              <c:numCache>
                <c:formatCode>General</c:formatCode>
                <c:ptCount val="12"/>
              </c:numCache>
            </c:numRef>
          </c:val>
          <c:smooth val="0"/>
        </c:ser>
        <c:ser>
          <c:idx val="14"/>
          <c:order val="14"/>
          <c:val>
            <c:numRef>
              <c:f>'9" Prism'!$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S$25:$S$36</c:f>
              <c:numCache>
                <c:formatCode>General</c:formatCode>
                <c:ptCount val="12"/>
                <c:pt idx="0">
                  <c:v>197.58063000000001</c:v>
                </c:pt>
                <c:pt idx="1">
                  <c:v>197.58063000000001</c:v>
                </c:pt>
                <c:pt idx="2">
                  <c:v>197.58063000000001</c:v>
                </c:pt>
                <c:pt idx="3">
                  <c:v>1000</c:v>
                </c:pt>
                <c:pt idx="4">
                  <c:v>1000</c:v>
                </c:pt>
                <c:pt idx="5">
                  <c:v>1000</c:v>
                </c:pt>
                <c:pt idx="6">
                  <c:v>1000</c:v>
                </c:pt>
                <c:pt idx="7">
                  <c:v>197.58063000000001</c:v>
                </c:pt>
                <c:pt idx="8">
                  <c:v>90.591399999999993</c:v>
                </c:pt>
                <c:pt idx="9">
                  <c:v>197.58063000000001</c:v>
                </c:pt>
                <c:pt idx="10">
                  <c:v>197.58063000000001</c:v>
                </c:pt>
                <c:pt idx="11">
                  <c:v>197.58063000000001</c:v>
                </c:pt>
              </c:numCache>
            </c:numRef>
          </c:val>
          <c:smooth val="0"/>
        </c:ser>
        <c:ser>
          <c:idx val="16"/>
          <c:order val="16"/>
          <c:val>
            <c:numRef>
              <c:f>'9" Prism'!$T$25:$T$36</c:f>
              <c:numCache>
                <c:formatCode>General</c:formatCode>
                <c:ptCount val="12"/>
              </c:numCache>
            </c:numRef>
          </c:val>
          <c:smooth val="0"/>
        </c:ser>
        <c:ser>
          <c:idx val="17"/>
          <c:order val="17"/>
          <c:val>
            <c:numRef>
              <c:f>'9" Prism'!$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Prism'!$V$25:$V$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9"/>
          <c:order val="19"/>
          <c:val>
            <c:numRef>
              <c:f>'9" Prism'!$W$25:$W$36</c:f>
              <c:numCache>
                <c:formatCode>General</c:formatCode>
                <c:ptCount val="12"/>
              </c:numCache>
            </c:numRef>
          </c:val>
          <c:smooth val="0"/>
        </c:ser>
        <c:ser>
          <c:idx val="20"/>
          <c:order val="20"/>
          <c:val>
            <c:numRef>
              <c:f>'9" Prism'!$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Y$25:$Y$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90.591399999999993</c:v>
                </c:pt>
                <c:pt idx="9">
                  <c:v>90.591399999999993</c:v>
                </c:pt>
                <c:pt idx="10">
                  <c:v>197.58063000000001</c:v>
                </c:pt>
                <c:pt idx="11">
                  <c:v>197.58063000000001</c:v>
                </c:pt>
              </c:numCache>
            </c:numRef>
          </c:val>
          <c:smooth val="0"/>
        </c:ser>
        <c:ser>
          <c:idx val="22"/>
          <c:order val="22"/>
          <c:val>
            <c:numRef>
              <c:f>'9" Prism'!$Z$25:$Z$36</c:f>
              <c:numCache>
                <c:formatCode>General</c:formatCode>
                <c:ptCount val="12"/>
              </c:numCache>
            </c:numRef>
          </c:val>
          <c:smooth val="0"/>
        </c:ser>
        <c:ser>
          <c:idx val="23"/>
          <c:order val="23"/>
          <c:val>
            <c:numRef>
              <c:f>'9" Prism'!$AA$25:$AA$36</c:f>
              <c:numCache>
                <c:formatCode>General</c:formatCode>
                <c:ptCount val="12"/>
              </c:numCache>
            </c:numRef>
          </c:val>
          <c:smooth val="0"/>
        </c:ser>
        <c:ser>
          <c:idx val="24"/>
          <c:order val="24"/>
          <c:spPr>
            <a:ln>
              <a:noFill/>
            </a:ln>
          </c:spPr>
          <c:marker>
            <c:symbol val="x"/>
            <c:size val="7"/>
            <c:spPr>
              <a:ln>
                <a:solidFill>
                  <a:srgbClr val="4F81BD"/>
                </a:solidFill>
              </a:ln>
            </c:spPr>
          </c:marker>
          <c:val>
            <c:numRef>
              <c:f>'9" Prism'!$AB$25:$AB$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25"/>
          <c:order val="25"/>
          <c:val>
            <c:numRef>
              <c:f>'9" Prism'!$AC$25:$AC$36</c:f>
              <c:numCache>
                <c:formatCode>General</c:formatCode>
                <c:ptCount val="12"/>
              </c:numCache>
            </c:numRef>
          </c:val>
          <c:smooth val="0"/>
        </c:ser>
        <c:ser>
          <c:idx val="26"/>
          <c:order val="26"/>
          <c:val>
            <c:numRef>
              <c:f>'9" Prism'!$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E$25:$AE$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28"/>
          <c:order val="28"/>
          <c:val>
            <c:numRef>
              <c:f>'9" Prism'!$AF$25:$AF$36</c:f>
              <c:numCache>
                <c:formatCode>General</c:formatCode>
                <c:ptCount val="12"/>
              </c:numCache>
            </c:numRef>
          </c:val>
          <c:smooth val="0"/>
        </c:ser>
        <c:ser>
          <c:idx val="29"/>
          <c:order val="29"/>
          <c:val>
            <c:numRef>
              <c:f>'9" Prism'!$AG$25:$AG$36</c:f>
              <c:numCache>
                <c:formatCode>General</c:formatCode>
                <c:ptCount val="12"/>
              </c:numCache>
            </c:numRef>
          </c:val>
          <c:smooth val="0"/>
        </c:ser>
        <c:ser>
          <c:idx val="30"/>
          <c:order val="30"/>
          <c:spPr>
            <a:ln>
              <a:noFill/>
            </a:ln>
          </c:spPr>
          <c:marker>
            <c:symbol val="x"/>
            <c:size val="7"/>
            <c:spPr>
              <a:ln>
                <a:solidFill>
                  <a:srgbClr val="4F81BD"/>
                </a:solidFill>
              </a:ln>
            </c:spPr>
          </c:marker>
          <c:val>
            <c:numRef>
              <c:f>'9" Prism'!$AH$25:$AH$36</c:f>
              <c:numCache>
                <c:formatCode>General</c:formatCode>
                <c:ptCount val="12"/>
                <c:pt idx="0">
                  <c:v>197.58063000000001</c:v>
                </c:pt>
                <c:pt idx="1">
                  <c:v>90.591399999999993</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1"/>
          <c:order val="31"/>
          <c:val>
            <c:numRef>
              <c:f>'9" Prism'!$AI$25:$AI$36</c:f>
              <c:numCache>
                <c:formatCode>General</c:formatCode>
                <c:ptCount val="12"/>
              </c:numCache>
            </c:numRef>
          </c:val>
          <c:smooth val="0"/>
        </c:ser>
        <c:ser>
          <c:idx val="32"/>
          <c:order val="32"/>
          <c:val>
            <c:numRef>
              <c:f>'9" Prism'!$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K$25:$AK$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4"/>
          <c:order val="34"/>
          <c:val>
            <c:numRef>
              <c:f>'9" Prism'!$AL$25:$AL$36</c:f>
              <c:numCache>
                <c:formatCode>General</c:formatCode>
                <c:ptCount val="12"/>
              </c:numCache>
            </c:numRef>
          </c:val>
          <c:smooth val="0"/>
        </c:ser>
        <c:ser>
          <c:idx val="35"/>
          <c:order val="35"/>
          <c:val>
            <c:numRef>
              <c:f>'9" Prism'!$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N$25:$AN$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7"/>
          <c:order val="37"/>
          <c:val>
            <c:numRef>
              <c:f>'9" Prism'!$AO$25:$AO$36</c:f>
              <c:numCache>
                <c:formatCode>General</c:formatCode>
                <c:ptCount val="12"/>
              </c:numCache>
            </c:numRef>
          </c:val>
          <c:smooth val="0"/>
        </c:ser>
        <c:ser>
          <c:idx val="38"/>
          <c:order val="38"/>
          <c:val>
            <c:numRef>
              <c:f>'9" Prism'!$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Q$25:$AQ$36</c:f>
              <c:numCache>
                <c:formatCode>General</c:formatCode>
                <c:ptCount val="12"/>
                <c:pt idx="0">
                  <c:v>90.591399999999993</c:v>
                </c:pt>
                <c:pt idx="1">
                  <c:v>197.58063000000001</c:v>
                </c:pt>
                <c:pt idx="2">
                  <c:v>197.58063000000001</c:v>
                </c:pt>
                <c:pt idx="3">
                  <c:v>197.58063000000001</c:v>
                </c:pt>
                <c:pt idx="4">
                  <c:v>1000</c:v>
                </c:pt>
                <c:pt idx="5">
                  <c:v>1000</c:v>
                </c:pt>
                <c:pt idx="6">
                  <c:v>1000</c:v>
                </c:pt>
                <c:pt idx="7">
                  <c:v>197.58063000000001</c:v>
                </c:pt>
                <c:pt idx="8">
                  <c:v>90.591399999999993</c:v>
                </c:pt>
                <c:pt idx="9">
                  <c:v>197.58063000000001</c:v>
                </c:pt>
                <c:pt idx="10">
                  <c:v>197.58063000000001</c:v>
                </c:pt>
                <c:pt idx="11">
                  <c:v>197.58063000000001</c:v>
                </c:pt>
              </c:numCache>
            </c:numRef>
          </c:val>
          <c:smooth val="0"/>
        </c:ser>
        <c:ser>
          <c:idx val="40"/>
          <c:order val="40"/>
          <c:val>
            <c:numRef>
              <c:f>'9" Prism'!$AR$25:$AR$36</c:f>
              <c:numCache>
                <c:formatCode>General</c:formatCode>
                <c:ptCount val="12"/>
              </c:numCache>
            </c:numRef>
          </c:val>
          <c:smooth val="0"/>
        </c:ser>
        <c:ser>
          <c:idx val="41"/>
          <c:order val="41"/>
          <c:val>
            <c:numRef>
              <c:f>'9" Prism'!$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T$25:$AT$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90.591399999999993</c:v>
                </c:pt>
                <c:pt idx="11">
                  <c:v>197.58063000000001</c:v>
                </c:pt>
              </c:numCache>
            </c:numRef>
          </c:val>
          <c:smooth val="0"/>
        </c:ser>
        <c:ser>
          <c:idx val="43"/>
          <c:order val="43"/>
          <c:val>
            <c:numRef>
              <c:f>'9" Prism'!$AU$25:$AU$36</c:f>
              <c:numCache>
                <c:formatCode>General</c:formatCode>
                <c:ptCount val="12"/>
              </c:numCache>
            </c:numRef>
          </c:val>
          <c:smooth val="0"/>
        </c:ser>
        <c:ser>
          <c:idx val="44"/>
          <c:order val="44"/>
          <c:val>
            <c:numRef>
              <c:f>'9" Prism'!$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W$25:$AW$36</c:f>
              <c:numCache>
                <c:formatCode>General</c:formatCode>
                <c:ptCount val="12"/>
                <c:pt idx="0">
                  <c:v>90.591399999999993</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46"/>
          <c:order val="46"/>
          <c:val>
            <c:numRef>
              <c:f>'9" Prism'!$AX$25:$AX$36</c:f>
              <c:numCache>
                <c:formatCode>General</c:formatCode>
                <c:ptCount val="12"/>
              </c:numCache>
            </c:numRef>
          </c:val>
          <c:smooth val="0"/>
        </c:ser>
        <c:ser>
          <c:idx val="47"/>
          <c:order val="47"/>
          <c:val>
            <c:numRef>
              <c:f>'9" Prism'!$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Z$25:$AZ$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000</c:v>
                </c:pt>
                <c:pt idx="11">
                  <c:v>197.58063000000001</c:v>
                </c:pt>
              </c:numCache>
            </c:numRef>
          </c:val>
          <c:smooth val="0"/>
        </c:ser>
        <c:ser>
          <c:idx val="49"/>
          <c:order val="49"/>
          <c:val>
            <c:numRef>
              <c:f>'9" Prism'!$BA$25:$BA$36</c:f>
              <c:numCache>
                <c:formatCode>General</c:formatCode>
                <c:ptCount val="12"/>
              </c:numCache>
            </c:numRef>
          </c:val>
          <c:smooth val="0"/>
        </c:ser>
        <c:ser>
          <c:idx val="50"/>
          <c:order val="50"/>
          <c:val>
            <c:numRef>
              <c:f>'9" Prism'!$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C$25:$BC$36</c:f>
              <c:numCache>
                <c:formatCode>General</c:formatCode>
                <c:ptCount val="12"/>
                <c:pt idx="0">
                  <c:v>197.58063000000001</c:v>
                </c:pt>
                <c:pt idx="1">
                  <c:v>90.591399999999993</c:v>
                </c:pt>
                <c:pt idx="2">
                  <c:v>90.591399999999993</c:v>
                </c:pt>
                <c:pt idx="3">
                  <c:v>197.58063000000001</c:v>
                </c:pt>
                <c:pt idx="4">
                  <c:v>1000</c:v>
                </c:pt>
                <c:pt idx="5">
                  <c:v>1000</c:v>
                </c:pt>
                <c:pt idx="6">
                  <c:v>1000</c:v>
                </c:pt>
                <c:pt idx="7">
                  <c:v>90.591399999999993</c:v>
                </c:pt>
                <c:pt idx="8">
                  <c:v>197.58063000000001</c:v>
                </c:pt>
                <c:pt idx="9">
                  <c:v>197.58063000000001</c:v>
                </c:pt>
                <c:pt idx="10">
                  <c:v>197.58063000000001</c:v>
                </c:pt>
                <c:pt idx="11">
                  <c:v>1000</c:v>
                </c:pt>
              </c:numCache>
            </c:numRef>
          </c:val>
          <c:smooth val="0"/>
        </c:ser>
        <c:ser>
          <c:idx val="52"/>
          <c:order val="52"/>
          <c:val>
            <c:numRef>
              <c:f>'9" Prism'!$BD$25:$BD$36</c:f>
              <c:numCache>
                <c:formatCode>General</c:formatCode>
                <c:ptCount val="12"/>
              </c:numCache>
            </c:numRef>
          </c:val>
          <c:smooth val="0"/>
        </c:ser>
        <c:ser>
          <c:idx val="53"/>
          <c:order val="53"/>
          <c:val>
            <c:numRef>
              <c:f>'9" Prism'!$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F$25:$BF$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dLbls>
          <c:showLegendKey val="0"/>
          <c:showVal val="0"/>
          <c:showCatName val="0"/>
          <c:showSerName val="0"/>
          <c:showPercent val="0"/>
          <c:showBubbleSize val="0"/>
        </c:dLbls>
        <c:marker val="1"/>
        <c:smooth val="0"/>
        <c:axId val="357794944"/>
        <c:axId val="357796864"/>
      </c:lineChart>
      <c:catAx>
        <c:axId val="357794944"/>
        <c:scaling>
          <c:orientation val="minMax"/>
        </c:scaling>
        <c:delete val="0"/>
        <c:axPos val="b"/>
        <c:majorTickMark val="out"/>
        <c:minorTickMark val="none"/>
        <c:tickLblPos val="nextTo"/>
        <c:crossAx val="357796864"/>
        <c:crosses val="autoZero"/>
        <c:auto val="1"/>
        <c:lblAlgn val="ctr"/>
        <c:lblOffset val="100"/>
        <c:noMultiLvlLbl val="0"/>
      </c:catAx>
      <c:valAx>
        <c:axId val="357796864"/>
        <c:scaling>
          <c:orientation val="minMax"/>
          <c:max val="1000"/>
        </c:scaling>
        <c:delete val="0"/>
        <c:axPos val="l"/>
        <c:majorGridlines/>
        <c:numFmt formatCode="General" sourceLinked="1"/>
        <c:majorTickMark val="out"/>
        <c:minorTickMark val="none"/>
        <c:tickLblPos val="nextTo"/>
        <c:crossAx val="357794944"/>
        <c:crosses val="autoZero"/>
        <c:crossBetween val="between"/>
      </c:valAx>
    </c:plotArea>
    <c:plotVisOnly val="1"/>
    <c:dispBlanksAs val="gap"/>
    <c:showDLblsOverMax val="0"/>
  </c:chart>
  <c:externalData r:id="rId2">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a:t>
            </a:r>
            <a:r>
              <a:rPr lang="en-US" baseline="0"/>
              <a:t> time per turn</a:t>
            </a:r>
            <a:endParaRPr lang="en-US"/>
          </a:p>
        </c:rich>
      </c:tx>
      <c:overlay val="0"/>
    </c:title>
    <c:autoTitleDeleted val="0"/>
    <c:plotArea>
      <c:layout/>
      <c:scatterChart>
        <c:scatterStyle val="lineMarker"/>
        <c:varyColors val="0"/>
        <c:ser>
          <c:idx val="1"/>
          <c:order val="0"/>
          <c:tx>
            <c:strRef>
              <c:f>Sheet1!$B$1</c:f>
              <c:strCache>
                <c:ptCount val="1"/>
                <c:pt idx="0">
                  <c:v>Time(sec)</c:v>
                </c:pt>
              </c:strCache>
            </c:strRef>
          </c:tx>
          <c:spPr>
            <a:ln w="28575">
              <a:noFill/>
            </a:ln>
          </c:spPr>
          <c:trendline>
            <c:spPr>
              <a:ln w="19050" cap="flat" cmpd="sng" algn="ctr">
                <a:solidFill>
                  <a:schemeClr val="accent2">
                    <a:shade val="95000"/>
                    <a:satMod val="105000"/>
                  </a:schemeClr>
                </a:solidFill>
                <a:prstDash val="solid"/>
              </a:ln>
              <a:effectLst/>
            </c:spPr>
            <c:trendlineType val="linear"/>
            <c:dispRSqr val="0"/>
            <c:dispEq val="0"/>
          </c:trendline>
          <c:yVal>
            <c:numRef>
              <c:f>Sheet1!$B$2:$B$13</c:f>
              <c:numCache>
                <c:formatCode>0.00</c:formatCode>
                <c:ptCount val="12"/>
                <c:pt idx="0">
                  <c:v>78.489999999999995</c:v>
                </c:pt>
                <c:pt idx="1">
                  <c:v>73.39</c:v>
                </c:pt>
                <c:pt idx="2">
                  <c:v>68.45</c:v>
                </c:pt>
                <c:pt idx="3">
                  <c:v>47.79</c:v>
                </c:pt>
                <c:pt idx="4">
                  <c:v>68.73</c:v>
                </c:pt>
                <c:pt idx="5">
                  <c:v>51.56</c:v>
                </c:pt>
                <c:pt idx="6">
                  <c:v>44.67</c:v>
                </c:pt>
                <c:pt idx="7">
                  <c:v>70.91</c:v>
                </c:pt>
                <c:pt idx="8">
                  <c:v>82.23</c:v>
                </c:pt>
                <c:pt idx="9">
                  <c:v>52.61</c:v>
                </c:pt>
                <c:pt idx="10">
                  <c:v>33.979999999999997</c:v>
                </c:pt>
                <c:pt idx="11">
                  <c:v>34.72</c:v>
                </c:pt>
              </c:numCache>
            </c:numRef>
          </c:yVal>
          <c:smooth val="0"/>
        </c:ser>
        <c:ser>
          <c:idx val="2"/>
          <c:order val="1"/>
          <c:tx>
            <c:strRef>
              <c:f>Sheet1!#REF!</c:f>
              <c:strCache>
                <c:ptCount val="1"/>
                <c:pt idx="0">
                  <c:v>#REF!</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REF!</c:f>
              <c:numCache>
                <c:formatCode>General</c:formatCode>
                <c:ptCount val="1"/>
                <c:pt idx="0">
                  <c:v>1</c:v>
                </c:pt>
              </c:numCache>
            </c:numRef>
          </c:yVal>
          <c:smooth val="0"/>
        </c:ser>
        <c:dLbls>
          <c:showLegendKey val="0"/>
          <c:showVal val="0"/>
          <c:showCatName val="0"/>
          <c:showSerName val="0"/>
          <c:showPercent val="0"/>
          <c:showBubbleSize val="0"/>
        </c:dLbls>
        <c:axId val="357808384"/>
        <c:axId val="357810176"/>
      </c:scatterChart>
      <c:valAx>
        <c:axId val="357808384"/>
        <c:scaling>
          <c:orientation val="minMax"/>
          <c:min val="0"/>
        </c:scaling>
        <c:delete val="0"/>
        <c:axPos val="b"/>
        <c:majorGridlines/>
        <c:numFmt formatCode="General" sourceLinked="1"/>
        <c:majorTickMark val="none"/>
        <c:minorTickMark val="none"/>
        <c:tickLblPos val="nextTo"/>
        <c:crossAx val="357810176"/>
        <c:crosses val="autoZero"/>
        <c:crossBetween val="midCat"/>
        <c:majorUnit val="1"/>
      </c:valAx>
      <c:valAx>
        <c:axId val="357810176"/>
        <c:scaling>
          <c:orientation val="minMax"/>
          <c:max val="100"/>
          <c:min val="20"/>
        </c:scaling>
        <c:delete val="0"/>
        <c:axPos val="l"/>
        <c:majorGridlines/>
        <c:title>
          <c:tx>
            <c:rich>
              <a:bodyPr rot="-5400000" vert="horz"/>
              <a:lstStyle/>
              <a:p>
                <a:pPr>
                  <a:defRPr/>
                </a:pPr>
                <a:r>
                  <a:rPr lang="en-US"/>
                  <a:t>Time (sec)</a:t>
                </a:r>
              </a:p>
            </c:rich>
          </c:tx>
          <c:overlay val="0"/>
        </c:title>
        <c:numFmt formatCode="0" sourceLinked="0"/>
        <c:majorTickMark val="none"/>
        <c:minorTickMark val="none"/>
        <c:tickLblPos val="nextTo"/>
        <c:crossAx val="357808384"/>
        <c:crosses val="autoZero"/>
        <c:crossBetween val="midCat"/>
      </c:valAx>
    </c:plotArea>
    <c:legend>
      <c:legendPos val="b"/>
      <c:legendEntry>
        <c:idx val="1"/>
        <c:delete val="1"/>
      </c:legendEntry>
      <c:legendEntry>
        <c:idx val="3"/>
        <c:delete val="1"/>
      </c:legendEntry>
      <c:overlay val="0"/>
    </c:legend>
    <c:plotVisOnly val="1"/>
    <c:dispBlanksAs val="gap"/>
    <c:showDLblsOverMax val="0"/>
  </c:chart>
  <c:externalData r:id="rId1">
    <c:autoUpdate val="0"/>
  </c:externalData>
  <c:userShapes r:id="rId2"/>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accuracy per turn</a:t>
            </a:r>
          </a:p>
        </c:rich>
      </c:tx>
      <c:overlay val="0"/>
    </c:title>
    <c:autoTitleDeleted val="0"/>
    <c:plotArea>
      <c:layout/>
      <c:scatterChart>
        <c:scatterStyle val="lineMarker"/>
        <c:varyColors val="0"/>
        <c:ser>
          <c:idx val="2"/>
          <c:order val="0"/>
          <c:tx>
            <c:strRef>
              <c:f>Sheet1!$B$1</c:f>
              <c:strCache>
                <c:ptCount val="1"/>
                <c:pt idx="0">
                  <c:v>% Accuracy</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B$2:$B$13</c:f>
              <c:numCache>
                <c:formatCode>General</c:formatCode>
                <c:ptCount val="12"/>
                <c:pt idx="0">
                  <c:v>1</c:v>
                </c:pt>
                <c:pt idx="1">
                  <c:v>0.6</c:v>
                </c:pt>
                <c:pt idx="2">
                  <c:v>0.9</c:v>
                </c:pt>
                <c:pt idx="3">
                  <c:v>0.9</c:v>
                </c:pt>
                <c:pt idx="4">
                  <c:v>0.7</c:v>
                </c:pt>
                <c:pt idx="5">
                  <c:v>0.8</c:v>
                </c:pt>
                <c:pt idx="6">
                  <c:v>0.6</c:v>
                </c:pt>
                <c:pt idx="7">
                  <c:v>0.9</c:v>
                </c:pt>
                <c:pt idx="8">
                  <c:v>0.4</c:v>
                </c:pt>
                <c:pt idx="9">
                  <c:v>0.9</c:v>
                </c:pt>
                <c:pt idx="10">
                  <c:v>0.7</c:v>
                </c:pt>
                <c:pt idx="11">
                  <c:v>0.9</c:v>
                </c:pt>
              </c:numCache>
            </c:numRef>
          </c:yVal>
          <c:smooth val="0"/>
        </c:ser>
        <c:dLbls>
          <c:showLegendKey val="0"/>
          <c:showVal val="0"/>
          <c:showCatName val="0"/>
          <c:showSerName val="0"/>
          <c:showPercent val="0"/>
          <c:showBubbleSize val="0"/>
        </c:dLbls>
        <c:axId val="251877632"/>
        <c:axId val="251883520"/>
      </c:scatterChart>
      <c:valAx>
        <c:axId val="251877632"/>
        <c:scaling>
          <c:orientation val="minMax"/>
          <c:min val="0"/>
        </c:scaling>
        <c:delete val="0"/>
        <c:axPos val="b"/>
        <c:majorGridlines/>
        <c:numFmt formatCode="General" sourceLinked="1"/>
        <c:majorTickMark val="none"/>
        <c:minorTickMark val="none"/>
        <c:tickLblPos val="nextTo"/>
        <c:crossAx val="251883520"/>
        <c:crosses val="autoZero"/>
        <c:crossBetween val="midCat"/>
        <c:majorUnit val="1"/>
      </c:valAx>
      <c:valAx>
        <c:axId val="251883520"/>
        <c:scaling>
          <c:orientation val="minMax"/>
          <c:max val="1"/>
        </c:scaling>
        <c:delete val="0"/>
        <c:axPos val="l"/>
        <c:majorGridlines/>
        <c:title>
          <c:tx>
            <c:rich>
              <a:bodyPr rot="-5400000" vert="horz"/>
              <a:lstStyle/>
              <a:p>
                <a:pPr>
                  <a:defRPr/>
                </a:pPr>
                <a:r>
                  <a:rPr lang="en-US"/>
                  <a:t>Accuracy</a:t>
                </a:r>
              </a:p>
            </c:rich>
          </c:tx>
          <c:overlay val="0"/>
        </c:title>
        <c:numFmt formatCode="0%" sourceLinked="0"/>
        <c:majorTickMark val="none"/>
        <c:minorTickMark val="none"/>
        <c:tickLblPos val="nextTo"/>
        <c:crossAx val="251877632"/>
        <c:crosses val="autoZero"/>
        <c:crossBetween val="midCat"/>
      </c:valAx>
    </c:plotArea>
    <c:legend>
      <c:legendPos val="b"/>
      <c:overlay val="0"/>
    </c:legend>
    <c:plotVisOnly val="1"/>
    <c:dispBlanksAs val="gap"/>
    <c:showDLblsOverMax val="0"/>
  </c:chart>
  <c:externalData r:id="rId1">
    <c:autoUpdate val="0"/>
  </c:externalData>
  <c:userShapes r:id="rId2"/>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ercent</c:v>
                </c:pt>
              </c:strCache>
            </c:strRef>
          </c:tx>
          <c:invertIfNegative val="0"/>
          <c:errBars>
            <c:errBarType val="both"/>
            <c:errValType val="cust"/>
            <c:noEndCap val="0"/>
            <c:plus>
              <c:numRef>
                <c:f>Sheet1!$D$2:$D$7</c:f>
                <c:numCache>
                  <c:formatCode>General</c:formatCode>
                  <c:ptCount val="6"/>
                  <c:pt idx="0">
                    <c:v>0.5</c:v>
                  </c:pt>
                  <c:pt idx="1">
                    <c:v>0</c:v>
                  </c:pt>
                  <c:pt idx="2">
                    <c:v>0</c:v>
                  </c:pt>
                  <c:pt idx="3">
                    <c:v>0.6</c:v>
                  </c:pt>
                  <c:pt idx="4">
                    <c:v>0.6</c:v>
                  </c:pt>
                </c:numCache>
              </c:numRef>
            </c:plus>
            <c:minus>
              <c:numLit>
                <c:formatCode>General</c:formatCode>
                <c:ptCount val="1"/>
                <c:pt idx="0">
                  <c:v>1</c:v>
                </c:pt>
              </c:numLit>
            </c:minus>
          </c:errBars>
          <c:cat>
            <c:strRef>
              <c:f>Sheet1!$A$2:$A$7</c:f>
              <c:strCache>
                <c:ptCount val="6"/>
                <c:pt idx="0">
                  <c:v>Sound</c:v>
                </c:pt>
                <c:pt idx="1">
                  <c:v>Press.</c:v>
                </c:pt>
                <c:pt idx="2">
                  <c:v>light</c:v>
                </c:pt>
                <c:pt idx="3">
                  <c:v>temp.</c:v>
                </c:pt>
                <c:pt idx="4">
                  <c:v>accel.</c:v>
                </c:pt>
                <c:pt idx="5">
                  <c:v>Total</c:v>
                </c:pt>
              </c:strCache>
            </c:strRef>
          </c:cat>
          <c:val>
            <c:numRef>
              <c:f>Sheet1!$B$2:$B$7</c:f>
              <c:numCache>
                <c:formatCode>General</c:formatCode>
                <c:ptCount val="6"/>
                <c:pt idx="0">
                  <c:v>75</c:v>
                </c:pt>
                <c:pt idx="1">
                  <c:v>0</c:v>
                </c:pt>
                <c:pt idx="2">
                  <c:v>100</c:v>
                </c:pt>
                <c:pt idx="3">
                  <c:v>33</c:v>
                </c:pt>
                <c:pt idx="4">
                  <c:v>33</c:v>
                </c:pt>
              </c:numCache>
            </c:numRef>
          </c:val>
        </c:ser>
        <c:ser>
          <c:idx val="1"/>
          <c:order val="1"/>
          <c:tx>
            <c:strRef>
              <c:f>Sheet1!$C$1</c:f>
              <c:strCache>
                <c:ptCount val="1"/>
                <c:pt idx="0">
                  <c:v>Total</c:v>
                </c:pt>
              </c:strCache>
            </c:strRef>
          </c:tx>
          <c:invertIfNegative val="0"/>
          <c:errBars>
            <c:errBarType val="both"/>
            <c:errValType val="stdDev"/>
            <c:noEndCap val="0"/>
            <c:val val="1"/>
          </c:errBars>
          <c:cat>
            <c:strRef>
              <c:f>Sheet1!$A$2:$A$7</c:f>
              <c:strCache>
                <c:ptCount val="6"/>
                <c:pt idx="0">
                  <c:v>Sound</c:v>
                </c:pt>
                <c:pt idx="1">
                  <c:v>Press.</c:v>
                </c:pt>
                <c:pt idx="2">
                  <c:v>light</c:v>
                </c:pt>
                <c:pt idx="3">
                  <c:v>temp.</c:v>
                </c:pt>
                <c:pt idx="4">
                  <c:v>accel.</c:v>
                </c:pt>
                <c:pt idx="5">
                  <c:v>Total</c:v>
                </c:pt>
              </c:strCache>
            </c:strRef>
          </c:cat>
          <c:val>
            <c:numRef>
              <c:f>Sheet1!$C$2:$C$7</c:f>
              <c:numCache>
                <c:formatCode>General</c:formatCode>
                <c:ptCount val="6"/>
                <c:pt idx="5">
                  <c:v>47</c:v>
                </c:pt>
              </c:numCache>
            </c:numRef>
          </c:val>
        </c:ser>
        <c:dLbls>
          <c:showLegendKey val="0"/>
          <c:showVal val="0"/>
          <c:showCatName val="0"/>
          <c:showSerName val="0"/>
          <c:showPercent val="0"/>
          <c:showBubbleSize val="0"/>
        </c:dLbls>
        <c:gapWidth val="150"/>
        <c:axId val="373157248"/>
        <c:axId val="373163136"/>
      </c:barChart>
      <c:catAx>
        <c:axId val="373157248"/>
        <c:scaling>
          <c:orientation val="minMax"/>
        </c:scaling>
        <c:delete val="0"/>
        <c:axPos val="b"/>
        <c:majorTickMark val="none"/>
        <c:minorTickMark val="none"/>
        <c:tickLblPos val="nextTo"/>
        <c:crossAx val="373163136"/>
        <c:crosses val="autoZero"/>
        <c:auto val="1"/>
        <c:lblAlgn val="ctr"/>
        <c:lblOffset val="100"/>
        <c:noMultiLvlLbl val="0"/>
      </c:catAx>
      <c:valAx>
        <c:axId val="373163136"/>
        <c:scaling>
          <c:orientation val="minMax"/>
          <c:max val="100"/>
          <c:min val="0"/>
        </c:scaling>
        <c:delete val="0"/>
        <c:axPos val="l"/>
        <c:majorGridlines/>
        <c:title>
          <c:tx>
            <c:rich>
              <a:bodyPr rot="0" vert="horz"/>
              <a:lstStyle/>
              <a:p>
                <a:pPr>
                  <a:defRPr/>
                </a:pPr>
                <a:r>
                  <a:rPr lang="en-US"/>
                  <a:t>%</a:t>
                </a:r>
              </a:p>
            </c:rich>
          </c:tx>
          <c:layout/>
          <c:overlay val="0"/>
        </c:title>
        <c:numFmt formatCode="General" sourceLinked="1"/>
        <c:majorTickMark val="none"/>
        <c:minorTickMark val="none"/>
        <c:tickLblPos val="nextTo"/>
        <c:crossAx val="373157248"/>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1</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B$2:$B$20</c:f>
              <c:numCache>
                <c:formatCode>General</c:formatCode>
                <c:ptCount val="19"/>
                <c:pt idx="0">
                  <c:v>30.164545454545458</c:v>
                </c:pt>
                <c:pt idx="1">
                  <c:v>30.08493506493506</c:v>
                </c:pt>
                <c:pt idx="2">
                  <c:v>29.752222222222226</c:v>
                </c:pt>
                <c:pt idx="3">
                  <c:v>29.87391304347825</c:v>
                </c:pt>
                <c:pt idx="4">
                  <c:v>30.11</c:v>
                </c:pt>
                <c:pt idx="5">
                  <c:v>30.050434782608701</c:v>
                </c:pt>
                <c:pt idx="6">
                  <c:v>30.210999999999991</c:v>
                </c:pt>
                <c:pt idx="7">
                  <c:v>30.106341463414633</c:v>
                </c:pt>
                <c:pt idx="8">
                  <c:v>29.906129032258075</c:v>
                </c:pt>
                <c:pt idx="9">
                  <c:v>30.099411764705895</c:v>
                </c:pt>
                <c:pt idx="10">
                  <c:v>29.992156862745116</c:v>
                </c:pt>
                <c:pt idx="11">
                  <c:v>30.111764705882351</c:v>
                </c:pt>
                <c:pt idx="12">
                  <c:v>30.157826086956533</c:v>
                </c:pt>
                <c:pt idx="13">
                  <c:v>29.750227272727269</c:v>
                </c:pt>
                <c:pt idx="14">
                  <c:v>29.69407407407407</c:v>
                </c:pt>
                <c:pt idx="15">
                  <c:v>29.69125</c:v>
                </c:pt>
                <c:pt idx="16">
                  <c:v>29.885396825396839</c:v>
                </c:pt>
              </c:numCache>
            </c:numRef>
          </c:val>
        </c:ser>
        <c:ser>
          <c:idx val="1"/>
          <c:order val="1"/>
          <c:tx>
            <c:strRef>
              <c:f>Sheet1!$C$1</c:f>
              <c:strCache>
                <c:ptCount val="1"/>
                <c:pt idx="0">
                  <c:v>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C$2:$C$20</c:f>
              <c:numCache>
                <c:formatCode>General</c:formatCode>
                <c:ptCount val="19"/>
                <c:pt idx="0">
                  <c:v>30.105000000000004</c:v>
                </c:pt>
                <c:pt idx="1">
                  <c:v>29.942105263157899</c:v>
                </c:pt>
                <c:pt idx="2">
                  <c:v>30.258571428571425</c:v>
                </c:pt>
                <c:pt idx="3">
                  <c:v>29.948474576271188</c:v>
                </c:pt>
                <c:pt idx="4">
                  <c:v>29.882162162162164</c:v>
                </c:pt>
                <c:pt idx="5">
                  <c:v>30.087480916030529</c:v>
                </c:pt>
                <c:pt idx="6">
                  <c:v>29.869230769230761</c:v>
                </c:pt>
                <c:pt idx="7">
                  <c:v>30.214054054054063</c:v>
                </c:pt>
                <c:pt idx="8">
                  <c:v>29.939658119658123</c:v>
                </c:pt>
                <c:pt idx="9">
                  <c:v>30.053396226415096</c:v>
                </c:pt>
                <c:pt idx="10">
                  <c:v>29.754723926380365</c:v>
                </c:pt>
                <c:pt idx="11">
                  <c:v>29.560869565217391</c:v>
                </c:pt>
                <c:pt idx="12">
                  <c:v>29.977939393939366</c:v>
                </c:pt>
                <c:pt idx="13">
                  <c:v>29.64634146341465</c:v>
                </c:pt>
                <c:pt idx="14">
                  <c:v>29.777666666666669</c:v>
                </c:pt>
                <c:pt idx="15">
                  <c:v>29.783733333333341</c:v>
                </c:pt>
                <c:pt idx="16">
                  <c:v>29.943225806451604</c:v>
                </c:pt>
              </c:numCache>
            </c:numRef>
          </c:val>
        </c:ser>
        <c:ser>
          <c:idx val="2"/>
          <c:order val="2"/>
          <c:tx>
            <c:strRef>
              <c:f>Sheet1!$D$1</c:f>
              <c:strCache>
                <c:ptCount val="1"/>
                <c:pt idx="0">
                  <c:v>Average 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D$2:$D$20</c:f>
              <c:numCache>
                <c:formatCode>General</c:formatCode>
                <c:ptCount val="19"/>
                <c:pt idx="17">
                  <c:v>29.978919332702972</c:v>
                </c:pt>
              </c:numCache>
            </c:numRef>
          </c:val>
        </c:ser>
        <c:ser>
          <c:idx val="3"/>
          <c:order val="3"/>
          <c:tx>
            <c:strRef>
              <c:f>Sheet1!$E$1</c:f>
              <c:strCache>
                <c:ptCount val="1"/>
                <c:pt idx="0">
                  <c:v>Average 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E$2:$E$20</c:f>
              <c:numCache>
                <c:formatCode>General</c:formatCode>
                <c:ptCount val="19"/>
                <c:pt idx="18">
                  <c:v>29.92960910867863</c:v>
                </c:pt>
              </c:numCache>
            </c:numRef>
          </c:val>
        </c:ser>
        <c:ser>
          <c:idx val="4"/>
          <c:order val="4"/>
          <c:tx>
            <c:strRef>
              <c:f>Sheet1!$F$1</c:f>
              <c:strCache>
                <c:ptCount val="1"/>
                <c:pt idx="0">
                  <c:v>percentage of one over the other 47.06%</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F$2:$F$20</c:f>
              <c:numCache>
                <c:formatCode>General</c:formatCode>
                <c:ptCount val="19"/>
              </c:numCache>
            </c:numRef>
          </c:val>
        </c:ser>
        <c:dLbls>
          <c:showLegendKey val="0"/>
          <c:showVal val="0"/>
          <c:showCatName val="0"/>
          <c:showSerName val="0"/>
          <c:showPercent val="0"/>
          <c:showBubbleSize val="0"/>
        </c:dLbls>
        <c:gapWidth val="75"/>
        <c:overlap val="-25"/>
        <c:axId val="373176192"/>
        <c:axId val="373177728"/>
      </c:barChart>
      <c:catAx>
        <c:axId val="373176192"/>
        <c:scaling>
          <c:orientation val="minMax"/>
        </c:scaling>
        <c:delete val="0"/>
        <c:axPos val="b"/>
        <c:numFmt formatCode="General" sourceLinked="1"/>
        <c:majorTickMark val="none"/>
        <c:minorTickMark val="none"/>
        <c:tickLblPos val="nextTo"/>
        <c:crossAx val="373177728"/>
        <c:crosses val="autoZero"/>
        <c:auto val="1"/>
        <c:lblAlgn val="ctr"/>
        <c:lblOffset val="100"/>
        <c:noMultiLvlLbl val="0"/>
      </c:catAx>
      <c:valAx>
        <c:axId val="373177728"/>
        <c:scaling>
          <c:orientation val="minMax"/>
        </c:scaling>
        <c:delete val="0"/>
        <c:axPos val="l"/>
        <c:majorGridlines/>
        <c:numFmt formatCode="General" sourceLinked="1"/>
        <c:majorTickMark val="none"/>
        <c:minorTickMark val="none"/>
        <c:tickLblPos val="nextTo"/>
        <c:spPr>
          <a:ln w="9525">
            <a:noFill/>
          </a:ln>
        </c:spPr>
        <c:crossAx val="373176192"/>
        <c:crosses val="autoZero"/>
        <c:crossBetween val="between"/>
      </c:valAx>
    </c:plotArea>
    <c:legend>
      <c:legendPos val="b"/>
      <c:overlay val="0"/>
    </c:legend>
    <c:plotVisOnly val="1"/>
    <c:dispBlanksAs val="gap"/>
    <c:showDLblsOverMax val="0"/>
  </c:chart>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2</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B$2:$B$21</c:f>
              <c:numCache>
                <c:formatCode>General</c:formatCode>
                <c:ptCount val="20"/>
                <c:pt idx="0">
                  <c:v>31.09194029850746</c:v>
                </c:pt>
                <c:pt idx="1">
                  <c:v>30.664999999999996</c:v>
                </c:pt>
                <c:pt idx="2">
                  <c:v>30.696417910447753</c:v>
                </c:pt>
                <c:pt idx="3">
                  <c:v>30.870740740740743</c:v>
                </c:pt>
                <c:pt idx="4">
                  <c:v>31.014186046511622</c:v>
                </c:pt>
                <c:pt idx="5">
                  <c:v>30.697543859649127</c:v>
                </c:pt>
                <c:pt idx="6">
                  <c:v>30.925714285714282</c:v>
                </c:pt>
                <c:pt idx="7">
                  <c:v>30.842500000000005</c:v>
                </c:pt>
                <c:pt idx="8">
                  <c:v>30.987999999999992</c:v>
                </c:pt>
                <c:pt idx="9">
                  <c:v>30.715555555555561</c:v>
                </c:pt>
                <c:pt idx="10">
                  <c:v>30.714042553191483</c:v>
                </c:pt>
                <c:pt idx="11">
                  <c:v>30.771764705882354</c:v>
                </c:pt>
                <c:pt idx="12">
                  <c:v>30.4575</c:v>
                </c:pt>
                <c:pt idx="13">
                  <c:v>30.428421052631581</c:v>
                </c:pt>
                <c:pt idx="14">
                  <c:v>30.558235294117654</c:v>
                </c:pt>
                <c:pt idx="15">
                  <c:v>30.803888888888885</c:v>
                </c:pt>
                <c:pt idx="16">
                  <c:v>30.231025641025628</c:v>
                </c:pt>
                <c:pt idx="17">
                  <c:v>30.642352941176469</c:v>
                </c:pt>
              </c:numCache>
            </c:numRef>
          </c:val>
        </c:ser>
        <c:ser>
          <c:idx val="1"/>
          <c:order val="1"/>
          <c:tx>
            <c:strRef>
              <c:f>Sheet1!$C$1</c:f>
              <c:strCache>
                <c:ptCount val="1"/>
                <c:pt idx="0">
                  <c:v>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C$2:$C$21</c:f>
              <c:numCache>
                <c:formatCode>General</c:formatCode>
                <c:ptCount val="20"/>
                <c:pt idx="0">
                  <c:v>30.937464788732388</c:v>
                </c:pt>
                <c:pt idx="1">
                  <c:v>30.980563380281684</c:v>
                </c:pt>
                <c:pt idx="2">
                  <c:v>30.918783783783756</c:v>
                </c:pt>
                <c:pt idx="3">
                  <c:v>30.976111111111113</c:v>
                </c:pt>
                <c:pt idx="4">
                  <c:v>30.89833333333333</c:v>
                </c:pt>
                <c:pt idx="5">
                  <c:v>31.045625000000001</c:v>
                </c:pt>
                <c:pt idx="6">
                  <c:v>30.713599999999996</c:v>
                </c:pt>
                <c:pt idx="7">
                  <c:v>30.943076923076919</c:v>
                </c:pt>
                <c:pt idx="8">
                  <c:v>30.906011560693656</c:v>
                </c:pt>
                <c:pt idx="9">
                  <c:v>30.914728033472791</c:v>
                </c:pt>
                <c:pt idx="10">
                  <c:v>30.678978102189792</c:v>
                </c:pt>
                <c:pt idx="11">
                  <c:v>30.681254355400711</c:v>
                </c:pt>
                <c:pt idx="12">
                  <c:v>30.852941176470576</c:v>
                </c:pt>
                <c:pt idx="13">
                  <c:v>30.665925925925915</c:v>
                </c:pt>
                <c:pt idx="14">
                  <c:v>30.724339622641491</c:v>
                </c:pt>
                <c:pt idx="15">
                  <c:v>30.567032258064511</c:v>
                </c:pt>
                <c:pt idx="16">
                  <c:v>30.767096774193551</c:v>
                </c:pt>
                <c:pt idx="17">
                  <c:v>30.434400000000004</c:v>
                </c:pt>
              </c:numCache>
            </c:numRef>
          </c:val>
        </c:ser>
        <c:ser>
          <c:idx val="2"/>
          <c:order val="2"/>
          <c:tx>
            <c:strRef>
              <c:f>Sheet1!$D$1</c:f>
              <c:strCache>
                <c:ptCount val="1"/>
                <c:pt idx="0">
                  <c:v>Average 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D$2:$D$21</c:f>
              <c:numCache>
                <c:formatCode>General</c:formatCode>
                <c:ptCount val="20"/>
                <c:pt idx="18">
                  <c:v>30.728000000000002</c:v>
                </c:pt>
              </c:numCache>
            </c:numRef>
          </c:val>
        </c:ser>
        <c:ser>
          <c:idx val="3"/>
          <c:order val="3"/>
          <c:tx>
            <c:strRef>
              <c:f>Sheet1!$E$1</c:f>
              <c:strCache>
                <c:ptCount val="1"/>
                <c:pt idx="0">
                  <c:v>Average 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E$2:$E$21</c:f>
              <c:numCache>
                <c:formatCode>General</c:formatCode>
                <c:ptCount val="20"/>
                <c:pt idx="19">
                  <c:v>30.795999999999999</c:v>
                </c:pt>
              </c:numCache>
            </c:numRef>
          </c:val>
        </c:ser>
        <c:ser>
          <c:idx val="4"/>
          <c:order val="4"/>
          <c:tx>
            <c:strRef>
              <c:f>Sheet1!$F$1</c:f>
              <c:strCache>
                <c:ptCount val="1"/>
                <c:pt idx="0">
                  <c:v>percentage of one over the other 57.89%</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F$2:$F$21</c:f>
              <c:numCache>
                <c:formatCode>General</c:formatCode>
                <c:ptCount val="20"/>
              </c:numCache>
            </c:numRef>
          </c:val>
        </c:ser>
        <c:dLbls>
          <c:showLegendKey val="0"/>
          <c:showVal val="0"/>
          <c:showCatName val="0"/>
          <c:showSerName val="0"/>
          <c:showPercent val="0"/>
          <c:showBubbleSize val="0"/>
        </c:dLbls>
        <c:gapWidth val="75"/>
        <c:overlap val="-25"/>
        <c:axId val="373328512"/>
        <c:axId val="373330304"/>
      </c:barChart>
      <c:catAx>
        <c:axId val="373328512"/>
        <c:scaling>
          <c:orientation val="minMax"/>
        </c:scaling>
        <c:delete val="0"/>
        <c:axPos val="b"/>
        <c:numFmt formatCode="General" sourceLinked="1"/>
        <c:majorTickMark val="none"/>
        <c:minorTickMark val="none"/>
        <c:tickLblPos val="nextTo"/>
        <c:crossAx val="373330304"/>
        <c:crosses val="autoZero"/>
        <c:auto val="1"/>
        <c:lblAlgn val="ctr"/>
        <c:lblOffset val="100"/>
        <c:noMultiLvlLbl val="0"/>
      </c:catAx>
      <c:valAx>
        <c:axId val="373330304"/>
        <c:scaling>
          <c:orientation val="minMax"/>
        </c:scaling>
        <c:delete val="0"/>
        <c:axPos val="l"/>
        <c:majorGridlines/>
        <c:numFmt formatCode="General" sourceLinked="1"/>
        <c:majorTickMark val="none"/>
        <c:minorTickMark val="none"/>
        <c:tickLblPos val="nextTo"/>
        <c:spPr>
          <a:ln w="9525">
            <a:noFill/>
          </a:ln>
        </c:spPr>
        <c:crossAx val="373328512"/>
        <c:crosses val="autoZero"/>
        <c:crossBetween val="between"/>
      </c:valAx>
    </c:plotArea>
    <c:legend>
      <c:legendPos val="b"/>
      <c:overlay val="0"/>
    </c:legend>
    <c:plotVisOnly val="1"/>
    <c:dispBlanksAs val="gap"/>
    <c:showDLblsOverMax val="0"/>
  </c:chart>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3</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B$2:$B$9</c:f>
              <c:numCache>
                <c:formatCode>General</c:formatCode>
                <c:ptCount val="8"/>
                <c:pt idx="0">
                  <c:v>24.727964601769912</c:v>
                </c:pt>
                <c:pt idx="1">
                  <c:v>24.728999999999989</c:v>
                </c:pt>
                <c:pt idx="2">
                  <c:v>24.725822784810124</c:v>
                </c:pt>
                <c:pt idx="3">
                  <c:v>24.540793650793649</c:v>
                </c:pt>
                <c:pt idx="4">
                  <c:v>24.677941176470547</c:v>
                </c:pt>
                <c:pt idx="5">
                  <c:v>24.661415929203535</c:v>
                </c:pt>
              </c:numCache>
            </c:numRef>
          </c:val>
        </c:ser>
        <c:ser>
          <c:idx val="1"/>
          <c:order val="1"/>
          <c:tx>
            <c:strRef>
              <c:f>Sheet1!$C$1</c:f>
              <c:strCache>
                <c:ptCount val="1"/>
                <c:pt idx="0">
                  <c:v>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C$2:$C$9</c:f>
              <c:numCache>
                <c:formatCode>General</c:formatCode>
                <c:ptCount val="8"/>
                <c:pt idx="0">
                  <c:v>24.78739336492891</c:v>
                </c:pt>
                <c:pt idx="1">
                  <c:v>24.775272727272746</c:v>
                </c:pt>
                <c:pt idx="2">
                  <c:v>24.759220779220776</c:v>
                </c:pt>
                <c:pt idx="3">
                  <c:v>24.622461538461526</c:v>
                </c:pt>
                <c:pt idx="4">
                  <c:v>24.711304347826086</c:v>
                </c:pt>
                <c:pt idx="5">
                  <c:v>24.82200000000001</c:v>
                </c:pt>
              </c:numCache>
            </c:numRef>
          </c:val>
        </c:ser>
        <c:ser>
          <c:idx val="2"/>
          <c:order val="2"/>
          <c:tx>
            <c:strRef>
              <c:f>Sheet1!$D$1</c:f>
              <c:strCache>
                <c:ptCount val="1"/>
                <c:pt idx="0">
                  <c:v>Average 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D$2:$D$9</c:f>
              <c:numCache>
                <c:formatCode>General</c:formatCode>
                <c:ptCount val="8"/>
                <c:pt idx="6">
                  <c:v>24.67</c:v>
                </c:pt>
              </c:numCache>
            </c:numRef>
          </c:val>
        </c:ser>
        <c:ser>
          <c:idx val="3"/>
          <c:order val="3"/>
          <c:tx>
            <c:strRef>
              <c:f>Sheet1!$E$1</c:f>
              <c:strCache>
                <c:ptCount val="1"/>
                <c:pt idx="0">
                  <c:v>Average 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E$2:$E$9</c:f>
              <c:numCache>
                <c:formatCode>General</c:formatCode>
                <c:ptCount val="8"/>
                <c:pt idx="7">
                  <c:v>24.74</c:v>
                </c:pt>
              </c:numCache>
            </c:numRef>
          </c:val>
        </c:ser>
        <c:ser>
          <c:idx val="4"/>
          <c:order val="4"/>
          <c:tx>
            <c:strRef>
              <c:f>Sheet1!$F$1</c:f>
              <c:strCache>
                <c:ptCount val="1"/>
                <c:pt idx="0">
                  <c:v>percentage of one over the other 100%</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F$2:$F$9</c:f>
              <c:numCache>
                <c:formatCode>General</c:formatCode>
                <c:ptCount val="8"/>
              </c:numCache>
            </c:numRef>
          </c:val>
        </c:ser>
        <c:dLbls>
          <c:showLegendKey val="0"/>
          <c:showVal val="0"/>
          <c:showCatName val="0"/>
          <c:showSerName val="0"/>
          <c:showPercent val="0"/>
          <c:showBubbleSize val="0"/>
        </c:dLbls>
        <c:gapWidth val="75"/>
        <c:overlap val="-25"/>
        <c:axId val="373357952"/>
        <c:axId val="379655296"/>
      </c:barChart>
      <c:catAx>
        <c:axId val="373357952"/>
        <c:scaling>
          <c:orientation val="minMax"/>
        </c:scaling>
        <c:delete val="0"/>
        <c:axPos val="b"/>
        <c:numFmt formatCode="General" sourceLinked="1"/>
        <c:majorTickMark val="none"/>
        <c:minorTickMark val="none"/>
        <c:tickLblPos val="nextTo"/>
        <c:crossAx val="379655296"/>
        <c:crosses val="autoZero"/>
        <c:auto val="1"/>
        <c:lblAlgn val="ctr"/>
        <c:lblOffset val="100"/>
        <c:noMultiLvlLbl val="0"/>
      </c:catAx>
      <c:valAx>
        <c:axId val="379655296"/>
        <c:scaling>
          <c:orientation val="minMax"/>
        </c:scaling>
        <c:delete val="0"/>
        <c:axPos val="l"/>
        <c:majorGridlines/>
        <c:numFmt formatCode="General" sourceLinked="1"/>
        <c:majorTickMark val="none"/>
        <c:minorTickMark val="none"/>
        <c:tickLblPos val="nextTo"/>
        <c:spPr>
          <a:ln w="9525">
            <a:noFill/>
          </a:ln>
        </c:spPr>
        <c:crossAx val="373357952"/>
        <c:crosses val="autoZero"/>
        <c:crossBetween val="between"/>
      </c:valAx>
    </c:plotArea>
    <c:legend>
      <c:legendPos val="b"/>
      <c:overlay val="0"/>
    </c:legend>
    <c:plotVisOnly val="1"/>
    <c:dispBlanksAs val="gap"/>
    <c:showDLblsOverMax val="0"/>
  </c:chart>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4</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B$2:$B$17</c:f>
              <c:numCache>
                <c:formatCode>General</c:formatCode>
                <c:ptCount val="16"/>
                <c:pt idx="0">
                  <c:v>25.891789473684209</c:v>
                </c:pt>
                <c:pt idx="1">
                  <c:v>25.808852459016386</c:v>
                </c:pt>
                <c:pt idx="2">
                  <c:v>25.881666666666689</c:v>
                </c:pt>
                <c:pt idx="3">
                  <c:v>25.72159420289854</c:v>
                </c:pt>
                <c:pt idx="4">
                  <c:v>25.8935294117647</c:v>
                </c:pt>
                <c:pt idx="5">
                  <c:v>25.883636363636366</c:v>
                </c:pt>
                <c:pt idx="6">
                  <c:v>25.848309859154945</c:v>
                </c:pt>
                <c:pt idx="7">
                  <c:v>25.264615384615379</c:v>
                </c:pt>
                <c:pt idx="8">
                  <c:v>25.83588235294118</c:v>
                </c:pt>
                <c:pt idx="9">
                  <c:v>25.515185185185185</c:v>
                </c:pt>
                <c:pt idx="10">
                  <c:v>25.390721649484519</c:v>
                </c:pt>
                <c:pt idx="11">
                  <c:v>23.97894736842105</c:v>
                </c:pt>
                <c:pt idx="12">
                  <c:v>25.243333333333339</c:v>
                </c:pt>
                <c:pt idx="13">
                  <c:v>25.35806451612903</c:v>
                </c:pt>
              </c:numCache>
            </c:numRef>
          </c:val>
        </c:ser>
        <c:ser>
          <c:idx val="1"/>
          <c:order val="1"/>
          <c:tx>
            <c:strRef>
              <c:f>Sheet1!$C$1</c:f>
              <c:strCache>
                <c:ptCount val="1"/>
                <c:pt idx="0">
                  <c:v>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C$2:$C$17</c:f>
              <c:numCache>
                <c:formatCode>General</c:formatCode>
                <c:ptCount val="16"/>
                <c:pt idx="0">
                  <c:v>25.860952380952376</c:v>
                </c:pt>
                <c:pt idx="1">
                  <c:v>25.909902912621362</c:v>
                </c:pt>
                <c:pt idx="2">
                  <c:v>25.869454545454545</c:v>
                </c:pt>
                <c:pt idx="3">
                  <c:v>25.885606060606076</c:v>
                </c:pt>
                <c:pt idx="4">
                  <c:v>25.590476190476188</c:v>
                </c:pt>
                <c:pt idx="5">
                  <c:v>25.836226415094334</c:v>
                </c:pt>
                <c:pt idx="6">
                  <c:v>25.827654320987655</c:v>
                </c:pt>
                <c:pt idx="7">
                  <c:v>25.830900000000014</c:v>
                </c:pt>
                <c:pt idx="8">
                  <c:v>25.877522658610246</c:v>
                </c:pt>
                <c:pt idx="9">
                  <c:v>25.802767295597498</c:v>
                </c:pt>
                <c:pt idx="10">
                  <c:v>25.311891891891896</c:v>
                </c:pt>
                <c:pt idx="11">
                  <c:v>25.802083333333332</c:v>
                </c:pt>
                <c:pt idx="12">
                  <c:v>25.334761904761905</c:v>
                </c:pt>
                <c:pt idx="13">
                  <c:v>25.717142857142846</c:v>
                </c:pt>
              </c:numCache>
            </c:numRef>
          </c:val>
        </c:ser>
        <c:ser>
          <c:idx val="2"/>
          <c:order val="2"/>
          <c:tx>
            <c:strRef>
              <c:f>Sheet1!$D$1</c:f>
              <c:strCache>
                <c:ptCount val="1"/>
                <c:pt idx="0">
                  <c:v>Average 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D$2:$D$17</c:f>
              <c:numCache>
                <c:formatCode>General</c:formatCode>
                <c:ptCount val="16"/>
                <c:pt idx="14">
                  <c:v>25.53</c:v>
                </c:pt>
              </c:numCache>
            </c:numRef>
          </c:val>
        </c:ser>
        <c:ser>
          <c:idx val="3"/>
          <c:order val="3"/>
          <c:tx>
            <c:strRef>
              <c:f>Sheet1!$E$1</c:f>
              <c:strCache>
                <c:ptCount val="1"/>
                <c:pt idx="0">
                  <c:v>Average 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E$2:$E$17</c:f>
              <c:numCache>
                <c:formatCode>General</c:formatCode>
                <c:ptCount val="16"/>
                <c:pt idx="15">
                  <c:v>25.7</c:v>
                </c:pt>
              </c:numCache>
            </c:numRef>
          </c:val>
        </c:ser>
        <c:ser>
          <c:idx val="4"/>
          <c:order val="4"/>
          <c:tx>
            <c:strRef>
              <c:f>Sheet1!$F$1</c:f>
              <c:strCache>
                <c:ptCount val="1"/>
                <c:pt idx="0">
                  <c:v>percentage of one over the other 57.14</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F$2:$F$17</c:f>
              <c:numCache>
                <c:formatCode>General</c:formatCode>
                <c:ptCount val="16"/>
              </c:numCache>
            </c:numRef>
          </c:val>
        </c:ser>
        <c:dLbls>
          <c:showLegendKey val="0"/>
          <c:showVal val="0"/>
          <c:showCatName val="0"/>
          <c:showSerName val="0"/>
          <c:showPercent val="0"/>
          <c:showBubbleSize val="0"/>
        </c:dLbls>
        <c:gapWidth val="75"/>
        <c:overlap val="-25"/>
        <c:axId val="381178240"/>
        <c:axId val="381179776"/>
      </c:barChart>
      <c:catAx>
        <c:axId val="381178240"/>
        <c:scaling>
          <c:orientation val="minMax"/>
        </c:scaling>
        <c:delete val="0"/>
        <c:axPos val="b"/>
        <c:numFmt formatCode="General" sourceLinked="1"/>
        <c:majorTickMark val="none"/>
        <c:minorTickMark val="none"/>
        <c:tickLblPos val="nextTo"/>
        <c:crossAx val="381179776"/>
        <c:crosses val="autoZero"/>
        <c:auto val="1"/>
        <c:lblAlgn val="ctr"/>
        <c:lblOffset val="100"/>
        <c:noMultiLvlLbl val="0"/>
      </c:catAx>
      <c:valAx>
        <c:axId val="381179776"/>
        <c:scaling>
          <c:orientation val="minMax"/>
        </c:scaling>
        <c:delete val="0"/>
        <c:axPos val="l"/>
        <c:majorGridlines/>
        <c:numFmt formatCode="General" sourceLinked="1"/>
        <c:majorTickMark val="none"/>
        <c:minorTickMark val="none"/>
        <c:tickLblPos val="nextTo"/>
        <c:spPr>
          <a:ln w="9525">
            <a:noFill/>
          </a:ln>
        </c:spPr>
        <c:crossAx val="381178240"/>
        <c:crosses val="autoZero"/>
        <c:crossBetween val="between"/>
      </c:val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B$2:$B$4</c:f>
              <c:numCache>
                <c:formatCode>General</c:formatCode>
                <c:ptCount val="3"/>
                <c:pt idx="0">
                  <c:v>0.33</c:v>
                </c:pt>
                <c:pt idx="1">
                  <c:v>0.56000000000000005</c:v>
                </c:pt>
                <c:pt idx="2">
                  <c:v>0.82</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C$2:$C$4</c:f>
              <c:numCache>
                <c:formatCode>General</c:formatCode>
                <c:ptCount val="3"/>
                <c:pt idx="0">
                  <c:v>0.4</c:v>
                </c:pt>
                <c:pt idx="1">
                  <c:v>0.67</c:v>
                </c:pt>
                <c:pt idx="2">
                  <c:v>0.45</c:v>
                </c:pt>
              </c:numCache>
            </c:numRef>
          </c:val>
        </c:ser>
        <c:dLbls>
          <c:showLegendKey val="0"/>
          <c:showVal val="1"/>
          <c:showCatName val="0"/>
          <c:showSerName val="0"/>
          <c:showPercent val="0"/>
          <c:showBubbleSize val="0"/>
        </c:dLbls>
        <c:gapWidth val="75"/>
        <c:axId val="254938496"/>
        <c:axId val="254940288"/>
      </c:barChart>
      <c:catAx>
        <c:axId val="254938496"/>
        <c:scaling>
          <c:orientation val="minMax"/>
        </c:scaling>
        <c:delete val="0"/>
        <c:axPos val="b"/>
        <c:majorTickMark val="none"/>
        <c:minorTickMark val="none"/>
        <c:tickLblPos val="nextTo"/>
        <c:crossAx val="254940288"/>
        <c:crosses val="autoZero"/>
        <c:auto val="1"/>
        <c:lblAlgn val="ctr"/>
        <c:lblOffset val="100"/>
        <c:noMultiLvlLbl val="0"/>
      </c:catAx>
      <c:valAx>
        <c:axId val="254940288"/>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254938496"/>
        <c:crosses val="autoZero"/>
        <c:crossBetween val="between"/>
      </c:valAx>
    </c:plotArea>
    <c:legend>
      <c:legendPos val="b"/>
      <c:layout/>
      <c:overlay val="0"/>
    </c:legend>
    <c:plotVisOnly val="1"/>
    <c:dispBlanksAs val="gap"/>
    <c:showDLblsOverMax val="0"/>
  </c:chart>
  <c:spPr>
    <a:ln w="28575">
      <a:solidFill>
        <a:schemeClr val="tx1"/>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12" No Bars at Sensitivity 5</a:t>
            </a:r>
            <a:endParaRPr lang="en-US">
              <a:effectLst/>
            </a:endParaRP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D$25:$D$36</c:f>
              <c:numCache>
                <c:formatCode>General</c:formatCode>
                <c:ptCount val="12"/>
                <c:pt idx="0">
                  <c:v>625.5376</c:v>
                </c:pt>
                <c:pt idx="1">
                  <c:v>411.55907999999999</c:v>
                </c:pt>
                <c:pt idx="2">
                  <c:v>518.54840000000002</c:v>
                </c:pt>
                <c:pt idx="3">
                  <c:v>411.55907999999999</c:v>
                </c:pt>
                <c:pt idx="4">
                  <c:v>518.54840000000002</c:v>
                </c:pt>
                <c:pt idx="5">
                  <c:v>518.54840000000002</c:v>
                </c:pt>
                <c:pt idx="6">
                  <c:v>518.54840000000002</c:v>
                </c:pt>
                <c:pt idx="7">
                  <c:v>518.54840000000002</c:v>
                </c:pt>
                <c:pt idx="8">
                  <c:v>518.54840000000002</c:v>
                </c:pt>
                <c:pt idx="9">
                  <c:v>411.55907999999999</c:v>
                </c:pt>
                <c:pt idx="10">
                  <c:v>411.55907999999999</c:v>
                </c:pt>
                <c:pt idx="11">
                  <c:v>411.55907999999999</c:v>
                </c:pt>
              </c:numCache>
            </c:numRef>
          </c:val>
          <c:smooth val="0"/>
        </c:ser>
        <c:ser>
          <c:idx val="1"/>
          <c:order val="1"/>
          <c:val>
            <c:numRef>
              <c:f>'12" No Bars'!$E$25:$E$36</c:f>
              <c:numCache>
                <c:formatCode>General</c:formatCode>
                <c:ptCount val="12"/>
              </c:numCache>
            </c:numRef>
          </c:val>
          <c:smooth val="0"/>
        </c:ser>
        <c:ser>
          <c:idx val="2"/>
          <c:order val="2"/>
          <c:val>
            <c:numRef>
              <c:f>'12" No Bars'!$F$25:$F$36</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G$25:$G$36</c:f>
              <c:numCache>
                <c:formatCode>General</c:formatCode>
                <c:ptCount val="12"/>
                <c:pt idx="0">
                  <c:v>625.5376</c:v>
                </c:pt>
                <c:pt idx="1">
                  <c:v>625.5376</c:v>
                </c:pt>
                <c:pt idx="2">
                  <c:v>625.5376</c:v>
                </c:pt>
                <c:pt idx="3">
                  <c:v>518.54840000000002</c:v>
                </c:pt>
                <c:pt idx="4">
                  <c:v>625.5376</c:v>
                </c:pt>
                <c:pt idx="5">
                  <c:v>625.5376</c:v>
                </c:pt>
                <c:pt idx="6">
                  <c:v>518.54840000000002</c:v>
                </c:pt>
                <c:pt idx="7">
                  <c:v>625.5376</c:v>
                </c:pt>
                <c:pt idx="8">
                  <c:v>411.55907999999999</c:v>
                </c:pt>
                <c:pt idx="9">
                  <c:v>411.55907999999999</c:v>
                </c:pt>
                <c:pt idx="10">
                  <c:v>411.55907999999999</c:v>
                </c:pt>
                <c:pt idx="11">
                  <c:v>625.5376</c:v>
                </c:pt>
              </c:numCache>
            </c:numRef>
          </c:val>
          <c:smooth val="0"/>
        </c:ser>
        <c:ser>
          <c:idx val="4"/>
          <c:order val="4"/>
          <c:val>
            <c:numRef>
              <c:f>'12" No Bars'!$H$25:$H$36</c:f>
              <c:numCache>
                <c:formatCode>General</c:formatCode>
                <c:ptCount val="12"/>
              </c:numCache>
            </c:numRef>
          </c:val>
          <c:smooth val="0"/>
        </c:ser>
        <c:ser>
          <c:idx val="5"/>
          <c:order val="5"/>
          <c:val>
            <c:numRef>
              <c:f>'12" No Bars'!$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J$25:$J$36</c:f>
              <c:numCache>
                <c:formatCode>General</c:formatCode>
                <c:ptCount val="12"/>
                <c:pt idx="0">
                  <c:v>625.5376</c:v>
                </c:pt>
                <c:pt idx="1">
                  <c:v>518.54840000000002</c:v>
                </c:pt>
                <c:pt idx="2">
                  <c:v>625.5376</c:v>
                </c:pt>
                <c:pt idx="3">
                  <c:v>304.56984999999997</c:v>
                </c:pt>
                <c:pt idx="4">
                  <c:v>518.54840000000002</c:v>
                </c:pt>
                <c:pt idx="5">
                  <c:v>625.5376</c:v>
                </c:pt>
                <c:pt idx="6">
                  <c:v>411.55907999999999</c:v>
                </c:pt>
                <c:pt idx="7">
                  <c:v>625.5376</c:v>
                </c:pt>
                <c:pt idx="8">
                  <c:v>411.55907999999999</c:v>
                </c:pt>
                <c:pt idx="9">
                  <c:v>411.55907999999999</c:v>
                </c:pt>
                <c:pt idx="10">
                  <c:v>518.54840000000002</c:v>
                </c:pt>
                <c:pt idx="11">
                  <c:v>625.5376</c:v>
                </c:pt>
              </c:numCache>
            </c:numRef>
          </c:val>
          <c:smooth val="0"/>
        </c:ser>
        <c:ser>
          <c:idx val="7"/>
          <c:order val="7"/>
          <c:val>
            <c:numRef>
              <c:f>'12" No Bars'!$K$25:$K$36</c:f>
              <c:numCache>
                <c:formatCode>General</c:formatCode>
                <c:ptCount val="12"/>
              </c:numCache>
            </c:numRef>
          </c:val>
          <c:smooth val="0"/>
        </c:ser>
        <c:ser>
          <c:idx val="8"/>
          <c:order val="8"/>
          <c:val>
            <c:numRef>
              <c:f>'12" No Bars'!$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M$25:$M$36</c:f>
              <c:numCache>
                <c:formatCode>General</c:formatCode>
                <c:ptCount val="12"/>
                <c:pt idx="0">
                  <c:v>518.54840000000002</c:v>
                </c:pt>
                <c:pt idx="1">
                  <c:v>411.55907999999999</c:v>
                </c:pt>
                <c:pt idx="2">
                  <c:v>625.5376</c:v>
                </c:pt>
                <c:pt idx="3">
                  <c:v>411.55907999999999</c:v>
                </c:pt>
                <c:pt idx="4">
                  <c:v>411.55907999999999</c:v>
                </c:pt>
                <c:pt idx="5">
                  <c:v>518.54840000000002</c:v>
                </c:pt>
                <c:pt idx="6">
                  <c:v>411.55907999999999</c:v>
                </c:pt>
                <c:pt idx="7">
                  <c:v>411.55907999999999</c:v>
                </c:pt>
                <c:pt idx="8">
                  <c:v>411.55907999999999</c:v>
                </c:pt>
                <c:pt idx="9">
                  <c:v>518.54840000000002</c:v>
                </c:pt>
                <c:pt idx="10">
                  <c:v>411.55907999999999</c:v>
                </c:pt>
                <c:pt idx="11">
                  <c:v>518.54840000000002</c:v>
                </c:pt>
              </c:numCache>
            </c:numRef>
          </c:val>
          <c:smooth val="0"/>
        </c:ser>
        <c:ser>
          <c:idx val="10"/>
          <c:order val="10"/>
          <c:val>
            <c:numRef>
              <c:f>'12" No Bars'!$N$25:$N$36</c:f>
              <c:numCache>
                <c:formatCode>General</c:formatCode>
                <c:ptCount val="12"/>
              </c:numCache>
            </c:numRef>
          </c:val>
          <c:smooth val="0"/>
        </c:ser>
        <c:ser>
          <c:idx val="11"/>
          <c:order val="11"/>
          <c:val>
            <c:numRef>
              <c:f>'12" No Bars'!$O$25:$O$36</c:f>
              <c:numCache>
                <c:formatCode>General</c:formatCode>
                <c:ptCount val="12"/>
              </c:numCache>
            </c:numRef>
          </c:val>
          <c:smooth val="0"/>
        </c:ser>
        <c:ser>
          <c:idx val="12"/>
          <c:order val="12"/>
          <c:spPr>
            <a:ln>
              <a:noFill/>
            </a:ln>
          </c:spPr>
          <c:marker>
            <c:symbol val="x"/>
            <c:size val="7"/>
            <c:spPr>
              <a:ln>
                <a:solidFill>
                  <a:srgbClr val="4F81BD"/>
                </a:solidFill>
              </a:ln>
            </c:spPr>
          </c:marker>
          <c:val>
            <c:numRef>
              <c:f>'12" No Bars'!$P$25:$P$36</c:f>
              <c:numCache>
                <c:formatCode>General</c:formatCode>
                <c:ptCount val="12"/>
                <c:pt idx="0">
                  <c:v>518.54840000000002</c:v>
                </c:pt>
                <c:pt idx="1">
                  <c:v>518.54840000000002</c:v>
                </c:pt>
                <c:pt idx="2">
                  <c:v>625.5376</c:v>
                </c:pt>
                <c:pt idx="3">
                  <c:v>411.55907999999999</c:v>
                </c:pt>
                <c:pt idx="4">
                  <c:v>518.54840000000002</c:v>
                </c:pt>
                <c:pt idx="5">
                  <c:v>518.54840000000002</c:v>
                </c:pt>
                <c:pt idx="6">
                  <c:v>411.55907999999999</c:v>
                </c:pt>
                <c:pt idx="7">
                  <c:v>411.55907999999999</c:v>
                </c:pt>
                <c:pt idx="8">
                  <c:v>518.54840000000002</c:v>
                </c:pt>
                <c:pt idx="9">
                  <c:v>411.55907999999999</c:v>
                </c:pt>
                <c:pt idx="10">
                  <c:v>304.56984999999997</c:v>
                </c:pt>
                <c:pt idx="11">
                  <c:v>518.54840000000002</c:v>
                </c:pt>
              </c:numCache>
            </c:numRef>
          </c:val>
          <c:smooth val="0"/>
        </c:ser>
        <c:ser>
          <c:idx val="13"/>
          <c:order val="13"/>
          <c:val>
            <c:numRef>
              <c:f>'12" No Bars'!$Q$25:$Q$36</c:f>
              <c:numCache>
                <c:formatCode>General</c:formatCode>
                <c:ptCount val="12"/>
              </c:numCache>
            </c:numRef>
          </c:val>
          <c:smooth val="0"/>
        </c:ser>
        <c:ser>
          <c:idx val="14"/>
          <c:order val="14"/>
          <c:val>
            <c:numRef>
              <c:f>'12" No Bars'!$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S$25:$S$36</c:f>
              <c:numCache>
                <c:formatCode>General</c:formatCode>
                <c:ptCount val="12"/>
                <c:pt idx="0">
                  <c:v>518.54840000000002</c:v>
                </c:pt>
                <c:pt idx="1">
                  <c:v>518.54840000000002</c:v>
                </c:pt>
                <c:pt idx="2">
                  <c:v>518.54840000000002</c:v>
                </c:pt>
                <c:pt idx="3">
                  <c:v>411.55907999999999</c:v>
                </c:pt>
                <c:pt idx="4">
                  <c:v>625.5376</c:v>
                </c:pt>
                <c:pt idx="5">
                  <c:v>518.54840000000002</c:v>
                </c:pt>
                <c:pt idx="6">
                  <c:v>625.5376</c:v>
                </c:pt>
                <c:pt idx="7">
                  <c:v>518.54840000000002</c:v>
                </c:pt>
                <c:pt idx="8">
                  <c:v>411.55907999999999</c:v>
                </c:pt>
                <c:pt idx="9">
                  <c:v>518.54840000000002</c:v>
                </c:pt>
                <c:pt idx="10">
                  <c:v>411.55907999999999</c:v>
                </c:pt>
                <c:pt idx="11">
                  <c:v>411.55907999999999</c:v>
                </c:pt>
              </c:numCache>
            </c:numRef>
          </c:val>
          <c:smooth val="0"/>
        </c:ser>
        <c:ser>
          <c:idx val="16"/>
          <c:order val="16"/>
          <c:val>
            <c:numRef>
              <c:f>'12" No Bars'!$T$25:$T$36</c:f>
              <c:numCache>
                <c:formatCode>General</c:formatCode>
                <c:ptCount val="12"/>
              </c:numCache>
            </c:numRef>
          </c:val>
          <c:smooth val="0"/>
        </c:ser>
        <c:ser>
          <c:idx val="17"/>
          <c:order val="17"/>
          <c:val>
            <c:numRef>
              <c:f>'12" No Bars'!$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No Bars'!$V$25:$V$36</c:f>
              <c:numCache>
                <c:formatCode>General</c:formatCode>
                <c:ptCount val="12"/>
                <c:pt idx="0">
                  <c:v>625.5376</c:v>
                </c:pt>
                <c:pt idx="1">
                  <c:v>625.5376</c:v>
                </c:pt>
                <c:pt idx="2">
                  <c:v>625.5376</c:v>
                </c:pt>
                <c:pt idx="3">
                  <c:v>518.54840000000002</c:v>
                </c:pt>
                <c:pt idx="4">
                  <c:v>411.55907999999999</c:v>
                </c:pt>
                <c:pt idx="5">
                  <c:v>411.55907999999999</c:v>
                </c:pt>
                <c:pt idx="6">
                  <c:v>518.54840000000002</c:v>
                </c:pt>
                <c:pt idx="7">
                  <c:v>518.54840000000002</c:v>
                </c:pt>
                <c:pt idx="8">
                  <c:v>411.55907999999999</c:v>
                </c:pt>
                <c:pt idx="9">
                  <c:v>411.55907999999999</c:v>
                </c:pt>
                <c:pt idx="10">
                  <c:v>518.54840000000002</c:v>
                </c:pt>
                <c:pt idx="11">
                  <c:v>518.54840000000002</c:v>
                </c:pt>
              </c:numCache>
            </c:numRef>
          </c:val>
          <c:smooth val="0"/>
        </c:ser>
        <c:ser>
          <c:idx val="19"/>
          <c:order val="19"/>
          <c:val>
            <c:numRef>
              <c:f>'12" No Bars'!$W$25:$W$36</c:f>
              <c:numCache>
                <c:formatCode>General</c:formatCode>
                <c:ptCount val="12"/>
              </c:numCache>
            </c:numRef>
          </c:val>
          <c:smooth val="0"/>
        </c:ser>
        <c:ser>
          <c:idx val="20"/>
          <c:order val="20"/>
          <c:val>
            <c:numRef>
              <c:f>'12" No Bars'!$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Y$25:$Y$36</c:f>
              <c:numCache>
                <c:formatCode>General</c:formatCode>
                <c:ptCount val="12"/>
                <c:pt idx="0">
                  <c:v>625.5376</c:v>
                </c:pt>
                <c:pt idx="1">
                  <c:v>625.5376</c:v>
                </c:pt>
                <c:pt idx="2">
                  <c:v>518.54840000000002</c:v>
                </c:pt>
                <c:pt idx="3">
                  <c:v>518.54840000000002</c:v>
                </c:pt>
                <c:pt idx="4">
                  <c:v>411.55907999999999</c:v>
                </c:pt>
                <c:pt idx="5">
                  <c:v>518.54840000000002</c:v>
                </c:pt>
                <c:pt idx="6">
                  <c:v>518.54840000000002</c:v>
                </c:pt>
                <c:pt idx="7">
                  <c:v>518.54840000000002</c:v>
                </c:pt>
                <c:pt idx="8">
                  <c:v>518.54840000000002</c:v>
                </c:pt>
                <c:pt idx="9">
                  <c:v>411.55907999999999</c:v>
                </c:pt>
                <c:pt idx="10">
                  <c:v>625.5376</c:v>
                </c:pt>
                <c:pt idx="11">
                  <c:v>518.54840000000002</c:v>
                </c:pt>
              </c:numCache>
            </c:numRef>
          </c:val>
          <c:smooth val="0"/>
        </c:ser>
        <c:ser>
          <c:idx val="22"/>
          <c:order val="22"/>
          <c:val>
            <c:numRef>
              <c:f>'12" No Bars'!$Z$25:$Z$36</c:f>
              <c:numCache>
                <c:formatCode>General</c:formatCode>
                <c:ptCount val="12"/>
              </c:numCache>
            </c:numRef>
          </c:val>
          <c:smooth val="0"/>
        </c:ser>
        <c:ser>
          <c:idx val="23"/>
          <c:order val="23"/>
          <c:val>
            <c:numRef>
              <c:f>'12" No Bars'!$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AB$25:$AB$36</c:f>
              <c:numCache>
                <c:formatCode>General</c:formatCode>
                <c:ptCount val="12"/>
                <c:pt idx="0">
                  <c:v>625.5376</c:v>
                </c:pt>
                <c:pt idx="1">
                  <c:v>411.55907999999999</c:v>
                </c:pt>
                <c:pt idx="2">
                  <c:v>304.56984999999997</c:v>
                </c:pt>
                <c:pt idx="3">
                  <c:v>518.54840000000002</c:v>
                </c:pt>
                <c:pt idx="4">
                  <c:v>411.55907999999999</c:v>
                </c:pt>
                <c:pt idx="5">
                  <c:v>625.5376</c:v>
                </c:pt>
                <c:pt idx="6">
                  <c:v>625.5376</c:v>
                </c:pt>
                <c:pt idx="7">
                  <c:v>411.55907999999999</c:v>
                </c:pt>
                <c:pt idx="8">
                  <c:v>1000</c:v>
                </c:pt>
                <c:pt idx="9">
                  <c:v>518.54840000000002</c:v>
                </c:pt>
                <c:pt idx="10">
                  <c:v>411.55907999999999</c:v>
                </c:pt>
                <c:pt idx="11">
                  <c:v>625.5376</c:v>
                </c:pt>
              </c:numCache>
            </c:numRef>
          </c:val>
          <c:smooth val="0"/>
        </c:ser>
        <c:ser>
          <c:idx val="25"/>
          <c:order val="25"/>
          <c:val>
            <c:numRef>
              <c:f>'12" No Bars'!$AC$25:$AC$36</c:f>
              <c:numCache>
                <c:formatCode>General</c:formatCode>
                <c:ptCount val="12"/>
              </c:numCache>
            </c:numRef>
          </c:val>
          <c:smooth val="0"/>
        </c:ser>
        <c:ser>
          <c:idx val="26"/>
          <c:order val="26"/>
          <c:val>
            <c:numRef>
              <c:f>'12" No Bars'!$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E$25:$AE$36</c:f>
              <c:numCache>
                <c:formatCode>General</c:formatCode>
                <c:ptCount val="12"/>
                <c:pt idx="0">
                  <c:v>625.5376</c:v>
                </c:pt>
                <c:pt idx="1">
                  <c:v>625.5376</c:v>
                </c:pt>
                <c:pt idx="2">
                  <c:v>518.54840000000002</c:v>
                </c:pt>
                <c:pt idx="3">
                  <c:v>411.55907999999999</c:v>
                </c:pt>
                <c:pt idx="4">
                  <c:v>518.54840000000002</c:v>
                </c:pt>
                <c:pt idx="5">
                  <c:v>518.54840000000002</c:v>
                </c:pt>
                <c:pt idx="6">
                  <c:v>625.5376</c:v>
                </c:pt>
                <c:pt idx="7">
                  <c:v>411.55907999999999</c:v>
                </c:pt>
                <c:pt idx="8">
                  <c:v>411.55907999999999</c:v>
                </c:pt>
                <c:pt idx="9">
                  <c:v>518.54840000000002</c:v>
                </c:pt>
                <c:pt idx="10">
                  <c:v>411.55907999999999</c:v>
                </c:pt>
                <c:pt idx="11">
                  <c:v>411.55907999999999</c:v>
                </c:pt>
              </c:numCache>
            </c:numRef>
          </c:val>
          <c:smooth val="0"/>
        </c:ser>
        <c:ser>
          <c:idx val="28"/>
          <c:order val="28"/>
          <c:val>
            <c:numRef>
              <c:f>'12" No Bars'!$AF$25:$AF$36</c:f>
              <c:numCache>
                <c:formatCode>General</c:formatCode>
                <c:ptCount val="12"/>
              </c:numCache>
            </c:numRef>
          </c:val>
          <c:smooth val="0"/>
        </c:ser>
        <c:ser>
          <c:idx val="29"/>
          <c:order val="29"/>
          <c:val>
            <c:numRef>
              <c:f>'12" No Bars'!$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No Bars'!$AH$25:$AH$36</c:f>
              <c:numCache>
                <c:formatCode>General</c:formatCode>
                <c:ptCount val="12"/>
                <c:pt idx="0">
                  <c:v>518.54840000000002</c:v>
                </c:pt>
                <c:pt idx="1">
                  <c:v>625.5376</c:v>
                </c:pt>
                <c:pt idx="2">
                  <c:v>304.56984999999997</c:v>
                </c:pt>
                <c:pt idx="3">
                  <c:v>411.55907999999999</c:v>
                </c:pt>
                <c:pt idx="4">
                  <c:v>518.54840000000002</c:v>
                </c:pt>
                <c:pt idx="5">
                  <c:v>411.55907999999999</c:v>
                </c:pt>
                <c:pt idx="6">
                  <c:v>518.54840000000002</c:v>
                </c:pt>
                <c:pt idx="7">
                  <c:v>518.54840000000002</c:v>
                </c:pt>
                <c:pt idx="8">
                  <c:v>411.55907999999999</c:v>
                </c:pt>
                <c:pt idx="9">
                  <c:v>411.55907999999999</c:v>
                </c:pt>
                <c:pt idx="10">
                  <c:v>518.54840000000002</c:v>
                </c:pt>
                <c:pt idx="11">
                  <c:v>411.55907999999999</c:v>
                </c:pt>
              </c:numCache>
            </c:numRef>
          </c:val>
          <c:smooth val="0"/>
        </c:ser>
        <c:ser>
          <c:idx val="31"/>
          <c:order val="31"/>
          <c:val>
            <c:numRef>
              <c:f>'12" No Bars'!$AI$25:$AI$36</c:f>
              <c:numCache>
                <c:formatCode>General</c:formatCode>
                <c:ptCount val="12"/>
              </c:numCache>
            </c:numRef>
          </c:val>
          <c:smooth val="0"/>
        </c:ser>
        <c:ser>
          <c:idx val="32"/>
          <c:order val="32"/>
          <c:val>
            <c:numRef>
              <c:f>'12" No Bars'!$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K$25:$AK$36</c:f>
              <c:numCache>
                <c:formatCode>General</c:formatCode>
                <c:ptCount val="12"/>
                <c:pt idx="0">
                  <c:v>625.5376</c:v>
                </c:pt>
                <c:pt idx="1">
                  <c:v>518.54840000000002</c:v>
                </c:pt>
                <c:pt idx="2">
                  <c:v>625.5376</c:v>
                </c:pt>
                <c:pt idx="3">
                  <c:v>411.55907999999999</c:v>
                </c:pt>
                <c:pt idx="4">
                  <c:v>625.5376</c:v>
                </c:pt>
                <c:pt idx="5">
                  <c:v>518.54840000000002</c:v>
                </c:pt>
                <c:pt idx="6">
                  <c:v>411.55907999999999</c:v>
                </c:pt>
                <c:pt idx="7">
                  <c:v>518.54840000000002</c:v>
                </c:pt>
                <c:pt idx="8">
                  <c:v>518.54840000000002</c:v>
                </c:pt>
                <c:pt idx="9">
                  <c:v>411.55907999999999</c:v>
                </c:pt>
                <c:pt idx="10">
                  <c:v>411.55907999999999</c:v>
                </c:pt>
                <c:pt idx="11">
                  <c:v>411.55907999999999</c:v>
                </c:pt>
              </c:numCache>
            </c:numRef>
          </c:val>
          <c:smooth val="0"/>
        </c:ser>
        <c:ser>
          <c:idx val="34"/>
          <c:order val="34"/>
          <c:val>
            <c:numRef>
              <c:f>'12" No Bars'!$AL$25:$AL$36</c:f>
              <c:numCache>
                <c:formatCode>General</c:formatCode>
                <c:ptCount val="12"/>
              </c:numCache>
            </c:numRef>
          </c:val>
          <c:smooth val="0"/>
        </c:ser>
        <c:ser>
          <c:idx val="35"/>
          <c:order val="35"/>
          <c:val>
            <c:numRef>
              <c:f>'12" No Bars'!$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N$25:$AN$36</c:f>
              <c:numCache>
                <c:formatCode>General</c:formatCode>
                <c:ptCount val="12"/>
                <c:pt idx="0">
                  <c:v>625.5376</c:v>
                </c:pt>
                <c:pt idx="1">
                  <c:v>518.54840000000002</c:v>
                </c:pt>
                <c:pt idx="2">
                  <c:v>625.5376</c:v>
                </c:pt>
                <c:pt idx="3">
                  <c:v>411.55907999999999</c:v>
                </c:pt>
                <c:pt idx="4">
                  <c:v>518.54840000000002</c:v>
                </c:pt>
                <c:pt idx="5">
                  <c:v>411.55907999999999</c:v>
                </c:pt>
                <c:pt idx="6">
                  <c:v>625.5376</c:v>
                </c:pt>
                <c:pt idx="7">
                  <c:v>518.54840000000002</c:v>
                </c:pt>
                <c:pt idx="8">
                  <c:v>411.55907999999999</c:v>
                </c:pt>
                <c:pt idx="9">
                  <c:v>304.56984999999997</c:v>
                </c:pt>
                <c:pt idx="10">
                  <c:v>411.55907999999999</c:v>
                </c:pt>
                <c:pt idx="11">
                  <c:v>411.55907999999999</c:v>
                </c:pt>
              </c:numCache>
            </c:numRef>
          </c:val>
          <c:smooth val="0"/>
        </c:ser>
        <c:ser>
          <c:idx val="37"/>
          <c:order val="37"/>
          <c:val>
            <c:numRef>
              <c:f>'12" No Bars'!$AO$25:$AO$36</c:f>
              <c:numCache>
                <c:formatCode>General</c:formatCode>
                <c:ptCount val="12"/>
              </c:numCache>
            </c:numRef>
          </c:val>
          <c:smooth val="0"/>
        </c:ser>
        <c:ser>
          <c:idx val="38"/>
          <c:order val="38"/>
          <c:val>
            <c:numRef>
              <c:f>'12" No Bars'!$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Q$25:$AQ$36</c:f>
              <c:numCache>
                <c:formatCode>General</c:formatCode>
                <c:ptCount val="12"/>
                <c:pt idx="0">
                  <c:v>625.5376</c:v>
                </c:pt>
                <c:pt idx="1">
                  <c:v>518.54840000000002</c:v>
                </c:pt>
                <c:pt idx="2">
                  <c:v>411.55907999999999</c:v>
                </c:pt>
                <c:pt idx="3">
                  <c:v>411.55907999999999</c:v>
                </c:pt>
                <c:pt idx="4">
                  <c:v>625.5376</c:v>
                </c:pt>
                <c:pt idx="5">
                  <c:v>625.5376</c:v>
                </c:pt>
                <c:pt idx="6">
                  <c:v>518.54840000000002</c:v>
                </c:pt>
                <c:pt idx="7">
                  <c:v>625.5376</c:v>
                </c:pt>
                <c:pt idx="8">
                  <c:v>411.55907999999999</c:v>
                </c:pt>
                <c:pt idx="9">
                  <c:v>304.56984999999997</c:v>
                </c:pt>
                <c:pt idx="10">
                  <c:v>625.5376</c:v>
                </c:pt>
                <c:pt idx="11">
                  <c:v>411.55907999999999</c:v>
                </c:pt>
              </c:numCache>
            </c:numRef>
          </c:val>
          <c:smooth val="0"/>
        </c:ser>
        <c:ser>
          <c:idx val="40"/>
          <c:order val="40"/>
          <c:val>
            <c:numRef>
              <c:f>'12" No Bars'!$AR$25:$AR$36</c:f>
              <c:numCache>
                <c:formatCode>General</c:formatCode>
                <c:ptCount val="12"/>
              </c:numCache>
            </c:numRef>
          </c:val>
          <c:smooth val="0"/>
        </c:ser>
        <c:ser>
          <c:idx val="41"/>
          <c:order val="41"/>
          <c:val>
            <c:numRef>
              <c:f>'12" No Bars'!$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T$25:$AT$36</c:f>
              <c:numCache>
                <c:formatCode>General</c:formatCode>
                <c:ptCount val="12"/>
                <c:pt idx="0">
                  <c:v>625.5376</c:v>
                </c:pt>
                <c:pt idx="1">
                  <c:v>625.5376</c:v>
                </c:pt>
                <c:pt idx="2">
                  <c:v>625.5376</c:v>
                </c:pt>
                <c:pt idx="3">
                  <c:v>518.54840000000002</c:v>
                </c:pt>
                <c:pt idx="4">
                  <c:v>411.55907999999999</c:v>
                </c:pt>
                <c:pt idx="5">
                  <c:v>518.54840000000002</c:v>
                </c:pt>
                <c:pt idx="6">
                  <c:v>411.55907999999999</c:v>
                </c:pt>
                <c:pt idx="7">
                  <c:v>625.5376</c:v>
                </c:pt>
                <c:pt idx="8">
                  <c:v>411.55907999999999</c:v>
                </c:pt>
                <c:pt idx="9">
                  <c:v>518.54840000000002</c:v>
                </c:pt>
                <c:pt idx="10">
                  <c:v>518.54840000000002</c:v>
                </c:pt>
                <c:pt idx="11">
                  <c:v>304.56984999999997</c:v>
                </c:pt>
              </c:numCache>
            </c:numRef>
          </c:val>
          <c:smooth val="0"/>
        </c:ser>
        <c:ser>
          <c:idx val="43"/>
          <c:order val="43"/>
          <c:val>
            <c:numRef>
              <c:f>'12" No Bars'!$AU$25:$AU$36</c:f>
              <c:numCache>
                <c:formatCode>General</c:formatCode>
                <c:ptCount val="12"/>
              </c:numCache>
            </c:numRef>
          </c:val>
          <c:smooth val="0"/>
        </c:ser>
        <c:ser>
          <c:idx val="44"/>
          <c:order val="44"/>
          <c:val>
            <c:numRef>
              <c:f>'12" No Bars'!$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W$25:$AW$36</c:f>
              <c:numCache>
                <c:formatCode>General</c:formatCode>
                <c:ptCount val="12"/>
                <c:pt idx="0">
                  <c:v>625.5376</c:v>
                </c:pt>
                <c:pt idx="1">
                  <c:v>625.5376</c:v>
                </c:pt>
                <c:pt idx="2">
                  <c:v>518.54840000000002</c:v>
                </c:pt>
                <c:pt idx="3">
                  <c:v>518.54840000000002</c:v>
                </c:pt>
                <c:pt idx="4">
                  <c:v>518.54840000000002</c:v>
                </c:pt>
                <c:pt idx="5">
                  <c:v>625.5376</c:v>
                </c:pt>
                <c:pt idx="6">
                  <c:v>411.55907999999999</c:v>
                </c:pt>
                <c:pt idx="7">
                  <c:v>411.55907999999999</c:v>
                </c:pt>
                <c:pt idx="8">
                  <c:v>518.54840000000002</c:v>
                </c:pt>
                <c:pt idx="9">
                  <c:v>411.55907999999999</c:v>
                </c:pt>
                <c:pt idx="10">
                  <c:v>411.55907999999999</c:v>
                </c:pt>
                <c:pt idx="11">
                  <c:v>518.54840000000002</c:v>
                </c:pt>
              </c:numCache>
            </c:numRef>
          </c:val>
          <c:smooth val="0"/>
        </c:ser>
        <c:ser>
          <c:idx val="46"/>
          <c:order val="46"/>
          <c:val>
            <c:numRef>
              <c:f>'12" No Bars'!$AX$25:$AX$36</c:f>
              <c:numCache>
                <c:formatCode>General</c:formatCode>
                <c:ptCount val="12"/>
              </c:numCache>
            </c:numRef>
          </c:val>
          <c:smooth val="0"/>
        </c:ser>
        <c:ser>
          <c:idx val="47"/>
          <c:order val="47"/>
          <c:val>
            <c:numRef>
              <c:f>'12" No Bars'!$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Z$25:$AZ$36</c:f>
              <c:numCache>
                <c:formatCode>General</c:formatCode>
                <c:ptCount val="12"/>
                <c:pt idx="0">
                  <c:v>518.54840000000002</c:v>
                </c:pt>
                <c:pt idx="1">
                  <c:v>625.5376</c:v>
                </c:pt>
                <c:pt idx="2">
                  <c:v>518.54840000000002</c:v>
                </c:pt>
                <c:pt idx="3">
                  <c:v>411.55907999999999</c:v>
                </c:pt>
                <c:pt idx="4">
                  <c:v>625.5376</c:v>
                </c:pt>
                <c:pt idx="5">
                  <c:v>411.55907999999999</c:v>
                </c:pt>
                <c:pt idx="6">
                  <c:v>518.54840000000002</c:v>
                </c:pt>
                <c:pt idx="7">
                  <c:v>518.54840000000002</c:v>
                </c:pt>
                <c:pt idx="8">
                  <c:v>625.5376</c:v>
                </c:pt>
                <c:pt idx="9">
                  <c:v>518.54840000000002</c:v>
                </c:pt>
                <c:pt idx="10">
                  <c:v>518.54840000000002</c:v>
                </c:pt>
                <c:pt idx="11">
                  <c:v>411.55907999999999</c:v>
                </c:pt>
              </c:numCache>
            </c:numRef>
          </c:val>
          <c:smooth val="0"/>
        </c:ser>
        <c:ser>
          <c:idx val="49"/>
          <c:order val="49"/>
          <c:val>
            <c:numRef>
              <c:f>'12" No Bars'!$BA$25:$BA$36</c:f>
              <c:numCache>
                <c:formatCode>General</c:formatCode>
                <c:ptCount val="12"/>
              </c:numCache>
            </c:numRef>
          </c:val>
          <c:smooth val="0"/>
        </c:ser>
        <c:ser>
          <c:idx val="50"/>
          <c:order val="50"/>
          <c:val>
            <c:numRef>
              <c:f>'12" No Bars'!$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C$25:$BC$36</c:f>
              <c:numCache>
                <c:formatCode>General</c:formatCode>
                <c:ptCount val="12"/>
                <c:pt idx="0">
                  <c:v>625.5376</c:v>
                </c:pt>
                <c:pt idx="1">
                  <c:v>518.54840000000002</c:v>
                </c:pt>
                <c:pt idx="2">
                  <c:v>411.55907999999999</c:v>
                </c:pt>
                <c:pt idx="3">
                  <c:v>518.54840000000002</c:v>
                </c:pt>
                <c:pt idx="4">
                  <c:v>625.5376</c:v>
                </c:pt>
                <c:pt idx="5">
                  <c:v>518.54840000000002</c:v>
                </c:pt>
                <c:pt idx="6">
                  <c:v>304.56984999999997</c:v>
                </c:pt>
                <c:pt idx="7">
                  <c:v>625.5376</c:v>
                </c:pt>
                <c:pt idx="8">
                  <c:v>411.55907999999999</c:v>
                </c:pt>
                <c:pt idx="9">
                  <c:v>411.55907999999999</c:v>
                </c:pt>
                <c:pt idx="10">
                  <c:v>518.54840000000002</c:v>
                </c:pt>
                <c:pt idx="11">
                  <c:v>518.54840000000002</c:v>
                </c:pt>
              </c:numCache>
            </c:numRef>
          </c:val>
          <c:smooth val="0"/>
        </c:ser>
        <c:ser>
          <c:idx val="52"/>
          <c:order val="52"/>
          <c:val>
            <c:numRef>
              <c:f>'12" No Bars'!$BD$25:$BD$36</c:f>
              <c:numCache>
                <c:formatCode>General</c:formatCode>
                <c:ptCount val="12"/>
              </c:numCache>
            </c:numRef>
          </c:val>
          <c:smooth val="0"/>
        </c:ser>
        <c:ser>
          <c:idx val="53"/>
          <c:order val="53"/>
          <c:val>
            <c:numRef>
              <c:f>'12" No Bars'!$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F$25:$BF$36</c:f>
              <c:numCache>
                <c:formatCode>General</c:formatCode>
                <c:ptCount val="12"/>
                <c:pt idx="0">
                  <c:v>625.5376</c:v>
                </c:pt>
                <c:pt idx="1">
                  <c:v>625.5376</c:v>
                </c:pt>
                <c:pt idx="2">
                  <c:v>518.54840000000002</c:v>
                </c:pt>
                <c:pt idx="3">
                  <c:v>518.54840000000002</c:v>
                </c:pt>
                <c:pt idx="4">
                  <c:v>411.55907999999999</c:v>
                </c:pt>
                <c:pt idx="5">
                  <c:v>518.54840000000002</c:v>
                </c:pt>
                <c:pt idx="6">
                  <c:v>411.55907999999999</c:v>
                </c:pt>
                <c:pt idx="7">
                  <c:v>411.55907999999999</c:v>
                </c:pt>
                <c:pt idx="8">
                  <c:v>518.54840000000002</c:v>
                </c:pt>
                <c:pt idx="9">
                  <c:v>1000</c:v>
                </c:pt>
                <c:pt idx="10">
                  <c:v>304.56984999999997</c:v>
                </c:pt>
                <c:pt idx="11">
                  <c:v>411.55907999999999</c:v>
                </c:pt>
              </c:numCache>
            </c:numRef>
          </c:val>
          <c:smooth val="0"/>
        </c:ser>
        <c:dLbls>
          <c:showLegendKey val="0"/>
          <c:showVal val="0"/>
          <c:showCatName val="0"/>
          <c:showSerName val="0"/>
          <c:showPercent val="0"/>
          <c:showBubbleSize val="0"/>
        </c:dLbls>
        <c:marker val="1"/>
        <c:smooth val="0"/>
        <c:axId val="259341312"/>
        <c:axId val="259347584"/>
      </c:lineChart>
      <c:catAx>
        <c:axId val="259341312"/>
        <c:scaling>
          <c:orientation val="minMax"/>
        </c:scaling>
        <c:delete val="0"/>
        <c:axPos val="b"/>
        <c:majorTickMark val="out"/>
        <c:minorTickMark val="none"/>
        <c:tickLblPos val="nextTo"/>
        <c:crossAx val="259347584"/>
        <c:crosses val="autoZero"/>
        <c:auto val="1"/>
        <c:lblAlgn val="ctr"/>
        <c:lblOffset val="100"/>
        <c:noMultiLvlLbl val="0"/>
      </c:catAx>
      <c:valAx>
        <c:axId val="259347584"/>
        <c:scaling>
          <c:orientation val="minMax"/>
          <c:max val="1000"/>
        </c:scaling>
        <c:delete val="0"/>
        <c:axPos val="l"/>
        <c:majorGridlines/>
        <c:numFmt formatCode="General" sourceLinked="1"/>
        <c:majorTickMark val="out"/>
        <c:minorTickMark val="none"/>
        <c:tickLblPos val="nextTo"/>
        <c:crossAx val="259341312"/>
        <c:crosses val="autoZero"/>
        <c:crossBetween val="between"/>
      </c:valAx>
    </c:plotArea>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12" No Bars at Sensitivity 10</a:t>
            </a:r>
            <a:endParaRPr lang="en-US">
              <a:effectLst/>
            </a:endParaRP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C$13:$C$24</c:f>
              <c:numCache>
                <c:formatCode>General</c:formatCode>
                <c:ptCount val="12"/>
                <c:pt idx="0">
                  <c:v>237.70160000000001</c:v>
                </c:pt>
                <c:pt idx="1">
                  <c:v>157.45966000000001</c:v>
                </c:pt>
                <c:pt idx="2">
                  <c:v>197.58063999999999</c:v>
                </c:pt>
                <c:pt idx="3">
                  <c:v>157.45966000000001</c:v>
                </c:pt>
                <c:pt idx="4">
                  <c:v>197.58063999999999</c:v>
                </c:pt>
                <c:pt idx="5">
                  <c:v>197.58063999999999</c:v>
                </c:pt>
                <c:pt idx="6">
                  <c:v>197.58063999999999</c:v>
                </c:pt>
                <c:pt idx="7">
                  <c:v>197.58063999999999</c:v>
                </c:pt>
                <c:pt idx="8">
                  <c:v>197.58063999999999</c:v>
                </c:pt>
                <c:pt idx="9">
                  <c:v>157.45966000000001</c:v>
                </c:pt>
                <c:pt idx="10">
                  <c:v>157.45966000000001</c:v>
                </c:pt>
                <c:pt idx="11">
                  <c:v>157.45966000000001</c:v>
                </c:pt>
              </c:numCache>
            </c:numRef>
          </c:val>
          <c:smooth val="0"/>
        </c:ser>
        <c:ser>
          <c:idx val="1"/>
          <c:order val="1"/>
          <c:val>
            <c:numRef>
              <c:f>'12" No Bars'!$D$13:$D$24</c:f>
              <c:numCache>
                <c:formatCode>General</c:formatCode>
                <c:ptCount val="12"/>
              </c:numCache>
            </c:numRef>
          </c:val>
          <c:smooth val="0"/>
        </c:ser>
        <c:ser>
          <c:idx val="2"/>
          <c:order val="2"/>
          <c:val>
            <c:numRef>
              <c:f>'12" No Bars'!$E$13:$E$24</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F$13:$F$24</c:f>
              <c:numCache>
                <c:formatCode>General</c:formatCode>
                <c:ptCount val="12"/>
                <c:pt idx="0">
                  <c:v>237.70160000000001</c:v>
                </c:pt>
                <c:pt idx="1">
                  <c:v>237.70160000000001</c:v>
                </c:pt>
                <c:pt idx="2">
                  <c:v>237.70160000000001</c:v>
                </c:pt>
                <c:pt idx="3">
                  <c:v>197.58063999999999</c:v>
                </c:pt>
                <c:pt idx="4">
                  <c:v>237.70160000000001</c:v>
                </c:pt>
                <c:pt idx="5">
                  <c:v>237.70160000000001</c:v>
                </c:pt>
                <c:pt idx="6">
                  <c:v>197.58063999999999</c:v>
                </c:pt>
                <c:pt idx="7">
                  <c:v>237.70160000000001</c:v>
                </c:pt>
                <c:pt idx="8">
                  <c:v>157.45966000000001</c:v>
                </c:pt>
                <c:pt idx="9">
                  <c:v>157.45966000000001</c:v>
                </c:pt>
                <c:pt idx="10">
                  <c:v>157.45966000000001</c:v>
                </c:pt>
                <c:pt idx="11">
                  <c:v>237.70160000000001</c:v>
                </c:pt>
              </c:numCache>
            </c:numRef>
          </c:val>
          <c:smooth val="0"/>
        </c:ser>
        <c:ser>
          <c:idx val="4"/>
          <c:order val="4"/>
          <c:val>
            <c:numRef>
              <c:f>'12" No Bars'!$G$13:$G$24</c:f>
              <c:numCache>
                <c:formatCode>General</c:formatCode>
                <c:ptCount val="12"/>
              </c:numCache>
            </c:numRef>
          </c:val>
          <c:smooth val="0"/>
        </c:ser>
        <c:ser>
          <c:idx val="5"/>
          <c:order val="5"/>
          <c:val>
            <c:numRef>
              <c:f>'12" No Bars'!$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I$13:$I$24</c:f>
              <c:numCache>
                <c:formatCode>General</c:formatCode>
                <c:ptCount val="12"/>
                <c:pt idx="0">
                  <c:v>237.70160000000001</c:v>
                </c:pt>
                <c:pt idx="1">
                  <c:v>197.58063999999999</c:v>
                </c:pt>
                <c:pt idx="2">
                  <c:v>237.70160000000001</c:v>
                </c:pt>
                <c:pt idx="3">
                  <c:v>117.33869</c:v>
                </c:pt>
                <c:pt idx="4">
                  <c:v>197.58063999999999</c:v>
                </c:pt>
                <c:pt idx="5">
                  <c:v>237.70160000000001</c:v>
                </c:pt>
                <c:pt idx="6">
                  <c:v>157.45966000000001</c:v>
                </c:pt>
                <c:pt idx="7">
                  <c:v>237.70160000000001</c:v>
                </c:pt>
                <c:pt idx="8">
                  <c:v>157.45966000000001</c:v>
                </c:pt>
                <c:pt idx="9">
                  <c:v>157.45966000000001</c:v>
                </c:pt>
                <c:pt idx="10">
                  <c:v>197.58063999999999</c:v>
                </c:pt>
                <c:pt idx="11">
                  <c:v>237.70160000000001</c:v>
                </c:pt>
              </c:numCache>
            </c:numRef>
          </c:val>
          <c:smooth val="0"/>
        </c:ser>
        <c:ser>
          <c:idx val="7"/>
          <c:order val="7"/>
          <c:val>
            <c:numRef>
              <c:f>'12" No Bars'!$J$13:$J$24</c:f>
              <c:numCache>
                <c:formatCode>General</c:formatCode>
                <c:ptCount val="12"/>
              </c:numCache>
            </c:numRef>
          </c:val>
          <c:smooth val="0"/>
        </c:ser>
        <c:ser>
          <c:idx val="8"/>
          <c:order val="8"/>
          <c:val>
            <c:numRef>
              <c:f>'12" No Bars'!$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L$13:$L$24</c:f>
              <c:numCache>
                <c:formatCode>General</c:formatCode>
                <c:ptCount val="12"/>
                <c:pt idx="0">
                  <c:v>197.58063999999999</c:v>
                </c:pt>
                <c:pt idx="1">
                  <c:v>157.45966000000001</c:v>
                </c:pt>
                <c:pt idx="2">
                  <c:v>237.70160000000001</c:v>
                </c:pt>
                <c:pt idx="3">
                  <c:v>157.45966000000001</c:v>
                </c:pt>
                <c:pt idx="4">
                  <c:v>157.45966000000001</c:v>
                </c:pt>
                <c:pt idx="5">
                  <c:v>197.58063999999999</c:v>
                </c:pt>
                <c:pt idx="6">
                  <c:v>157.45966000000001</c:v>
                </c:pt>
                <c:pt idx="7">
                  <c:v>157.45966000000001</c:v>
                </c:pt>
                <c:pt idx="8">
                  <c:v>157.45966000000001</c:v>
                </c:pt>
                <c:pt idx="9">
                  <c:v>197.58063999999999</c:v>
                </c:pt>
                <c:pt idx="10">
                  <c:v>157.45966000000001</c:v>
                </c:pt>
                <c:pt idx="11">
                  <c:v>197.58063999999999</c:v>
                </c:pt>
              </c:numCache>
            </c:numRef>
          </c:val>
          <c:smooth val="0"/>
        </c:ser>
        <c:ser>
          <c:idx val="10"/>
          <c:order val="10"/>
          <c:val>
            <c:numRef>
              <c:f>'12" No Bars'!$M$13:$M$24</c:f>
              <c:numCache>
                <c:formatCode>General</c:formatCode>
                <c:ptCount val="12"/>
              </c:numCache>
            </c:numRef>
          </c:val>
          <c:smooth val="0"/>
        </c:ser>
        <c:ser>
          <c:idx val="11"/>
          <c:order val="11"/>
          <c:val>
            <c:numRef>
              <c:f>'12" No Bars'!$N$13:$N$24</c:f>
              <c:numCache>
                <c:formatCode>General</c:formatCode>
                <c:ptCount val="12"/>
              </c:numCache>
            </c:numRef>
          </c:val>
          <c:smooth val="0"/>
        </c:ser>
        <c:ser>
          <c:idx val="12"/>
          <c:order val="12"/>
          <c:spPr>
            <a:ln>
              <a:noFill/>
            </a:ln>
          </c:spPr>
          <c:marker>
            <c:symbol val="x"/>
            <c:size val="7"/>
            <c:spPr>
              <a:ln>
                <a:solidFill>
                  <a:srgbClr val="4F81BD"/>
                </a:solidFill>
              </a:ln>
            </c:spPr>
          </c:marker>
          <c:val>
            <c:numRef>
              <c:f>'12" No Bars'!$O$13:$O$24</c:f>
              <c:numCache>
                <c:formatCode>General</c:formatCode>
                <c:ptCount val="12"/>
                <c:pt idx="0">
                  <c:v>197.58063999999999</c:v>
                </c:pt>
                <c:pt idx="1">
                  <c:v>197.58063999999999</c:v>
                </c:pt>
                <c:pt idx="2">
                  <c:v>237.70160000000001</c:v>
                </c:pt>
                <c:pt idx="3">
                  <c:v>157.45966000000001</c:v>
                </c:pt>
                <c:pt idx="4">
                  <c:v>197.58063999999999</c:v>
                </c:pt>
                <c:pt idx="5">
                  <c:v>197.58063999999999</c:v>
                </c:pt>
                <c:pt idx="6">
                  <c:v>157.45966000000001</c:v>
                </c:pt>
                <c:pt idx="7">
                  <c:v>157.45966000000001</c:v>
                </c:pt>
                <c:pt idx="8">
                  <c:v>197.58063999999999</c:v>
                </c:pt>
                <c:pt idx="9">
                  <c:v>157.45966000000001</c:v>
                </c:pt>
                <c:pt idx="10">
                  <c:v>117.33869</c:v>
                </c:pt>
                <c:pt idx="11">
                  <c:v>197.58063999999999</c:v>
                </c:pt>
              </c:numCache>
            </c:numRef>
          </c:val>
          <c:smooth val="0"/>
        </c:ser>
        <c:ser>
          <c:idx val="13"/>
          <c:order val="13"/>
          <c:val>
            <c:numRef>
              <c:f>'12" No Bars'!$P$13:$P$24</c:f>
              <c:numCache>
                <c:formatCode>General</c:formatCode>
                <c:ptCount val="12"/>
              </c:numCache>
            </c:numRef>
          </c:val>
          <c:smooth val="0"/>
        </c:ser>
        <c:ser>
          <c:idx val="14"/>
          <c:order val="14"/>
          <c:val>
            <c:numRef>
              <c:f>'12" No Bars'!$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R$13:$R$24</c:f>
              <c:numCache>
                <c:formatCode>General</c:formatCode>
                <c:ptCount val="12"/>
                <c:pt idx="0">
                  <c:v>197.58063999999999</c:v>
                </c:pt>
                <c:pt idx="1">
                  <c:v>197.58063999999999</c:v>
                </c:pt>
                <c:pt idx="2">
                  <c:v>197.58063999999999</c:v>
                </c:pt>
                <c:pt idx="3">
                  <c:v>157.45966000000001</c:v>
                </c:pt>
                <c:pt idx="4">
                  <c:v>237.70160000000001</c:v>
                </c:pt>
                <c:pt idx="5">
                  <c:v>197.58063999999999</c:v>
                </c:pt>
                <c:pt idx="6">
                  <c:v>237.70160000000001</c:v>
                </c:pt>
                <c:pt idx="7">
                  <c:v>197.58063999999999</c:v>
                </c:pt>
                <c:pt idx="8">
                  <c:v>157.45966000000001</c:v>
                </c:pt>
                <c:pt idx="9">
                  <c:v>197.58063999999999</c:v>
                </c:pt>
                <c:pt idx="10">
                  <c:v>157.45966000000001</c:v>
                </c:pt>
                <c:pt idx="11">
                  <c:v>157.45966000000001</c:v>
                </c:pt>
              </c:numCache>
            </c:numRef>
          </c:val>
          <c:smooth val="0"/>
        </c:ser>
        <c:ser>
          <c:idx val="16"/>
          <c:order val="16"/>
          <c:val>
            <c:numRef>
              <c:f>'12" No Bars'!$S$13:$S$24</c:f>
              <c:numCache>
                <c:formatCode>General</c:formatCode>
                <c:ptCount val="12"/>
              </c:numCache>
            </c:numRef>
          </c:val>
          <c:smooth val="0"/>
        </c:ser>
        <c:ser>
          <c:idx val="17"/>
          <c:order val="17"/>
          <c:val>
            <c:numRef>
              <c:f>'12" No Bars'!$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No Bars'!$U$13:$U$24</c:f>
              <c:numCache>
                <c:formatCode>General</c:formatCode>
                <c:ptCount val="12"/>
                <c:pt idx="0">
                  <c:v>237.70160000000001</c:v>
                </c:pt>
                <c:pt idx="1">
                  <c:v>237.70160000000001</c:v>
                </c:pt>
                <c:pt idx="2">
                  <c:v>237.70160000000001</c:v>
                </c:pt>
                <c:pt idx="3">
                  <c:v>197.58063999999999</c:v>
                </c:pt>
                <c:pt idx="4">
                  <c:v>157.45966000000001</c:v>
                </c:pt>
                <c:pt idx="5">
                  <c:v>157.45966000000001</c:v>
                </c:pt>
                <c:pt idx="6">
                  <c:v>197.58063999999999</c:v>
                </c:pt>
                <c:pt idx="7">
                  <c:v>197.58063999999999</c:v>
                </c:pt>
                <c:pt idx="8">
                  <c:v>157.45966000000001</c:v>
                </c:pt>
                <c:pt idx="9">
                  <c:v>157.45966000000001</c:v>
                </c:pt>
                <c:pt idx="10">
                  <c:v>197.58063999999999</c:v>
                </c:pt>
                <c:pt idx="11">
                  <c:v>197.58063999999999</c:v>
                </c:pt>
              </c:numCache>
            </c:numRef>
          </c:val>
          <c:smooth val="0"/>
        </c:ser>
        <c:ser>
          <c:idx val="19"/>
          <c:order val="19"/>
          <c:val>
            <c:numRef>
              <c:f>'12" No Bars'!$V$13:$V$24</c:f>
              <c:numCache>
                <c:formatCode>General</c:formatCode>
                <c:ptCount val="12"/>
              </c:numCache>
            </c:numRef>
          </c:val>
          <c:smooth val="0"/>
        </c:ser>
        <c:ser>
          <c:idx val="20"/>
          <c:order val="20"/>
          <c:val>
            <c:numRef>
              <c:f>'12" No Bars'!$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X$13:$X$24</c:f>
              <c:numCache>
                <c:formatCode>General</c:formatCode>
                <c:ptCount val="12"/>
                <c:pt idx="0">
                  <c:v>237.70160000000001</c:v>
                </c:pt>
                <c:pt idx="1">
                  <c:v>237.70160000000001</c:v>
                </c:pt>
                <c:pt idx="2">
                  <c:v>197.58063999999999</c:v>
                </c:pt>
                <c:pt idx="3">
                  <c:v>197.58063999999999</c:v>
                </c:pt>
                <c:pt idx="4">
                  <c:v>157.45966000000001</c:v>
                </c:pt>
                <c:pt idx="5">
                  <c:v>197.58063999999999</c:v>
                </c:pt>
                <c:pt idx="6">
                  <c:v>197.58063999999999</c:v>
                </c:pt>
                <c:pt idx="7">
                  <c:v>197.58063999999999</c:v>
                </c:pt>
                <c:pt idx="8">
                  <c:v>197.58063999999999</c:v>
                </c:pt>
                <c:pt idx="9">
                  <c:v>157.45966000000001</c:v>
                </c:pt>
                <c:pt idx="10">
                  <c:v>237.70160000000001</c:v>
                </c:pt>
                <c:pt idx="11">
                  <c:v>197.58063999999999</c:v>
                </c:pt>
              </c:numCache>
            </c:numRef>
          </c:val>
          <c:smooth val="0"/>
        </c:ser>
        <c:ser>
          <c:idx val="22"/>
          <c:order val="22"/>
          <c:val>
            <c:numRef>
              <c:f>'12" No Bars'!$Y$13:$Y$24</c:f>
              <c:numCache>
                <c:formatCode>General</c:formatCode>
                <c:ptCount val="12"/>
              </c:numCache>
            </c:numRef>
          </c:val>
          <c:smooth val="0"/>
        </c:ser>
        <c:ser>
          <c:idx val="23"/>
          <c:order val="23"/>
          <c:val>
            <c:numRef>
              <c:f>'12" No Bars'!$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AA$13:$AA$24</c:f>
              <c:numCache>
                <c:formatCode>General</c:formatCode>
                <c:ptCount val="12"/>
                <c:pt idx="0">
                  <c:v>237.70160000000001</c:v>
                </c:pt>
                <c:pt idx="1">
                  <c:v>157.45966000000001</c:v>
                </c:pt>
                <c:pt idx="2">
                  <c:v>117.33869</c:v>
                </c:pt>
                <c:pt idx="3">
                  <c:v>197.58063999999999</c:v>
                </c:pt>
                <c:pt idx="4">
                  <c:v>157.45966000000001</c:v>
                </c:pt>
                <c:pt idx="5">
                  <c:v>237.70160000000001</c:v>
                </c:pt>
                <c:pt idx="6">
                  <c:v>237.70160000000001</c:v>
                </c:pt>
                <c:pt idx="7">
                  <c:v>157.45966000000001</c:v>
                </c:pt>
                <c:pt idx="8">
                  <c:v>518.54840000000002</c:v>
                </c:pt>
                <c:pt idx="9">
                  <c:v>197.58063999999999</c:v>
                </c:pt>
                <c:pt idx="10">
                  <c:v>157.45966000000001</c:v>
                </c:pt>
                <c:pt idx="11">
                  <c:v>237.70160000000001</c:v>
                </c:pt>
              </c:numCache>
            </c:numRef>
          </c:val>
          <c:smooth val="0"/>
        </c:ser>
        <c:ser>
          <c:idx val="25"/>
          <c:order val="25"/>
          <c:val>
            <c:numRef>
              <c:f>'12" No Bars'!$AB$13:$AB$24</c:f>
              <c:numCache>
                <c:formatCode>General</c:formatCode>
                <c:ptCount val="12"/>
              </c:numCache>
            </c:numRef>
          </c:val>
          <c:smooth val="0"/>
        </c:ser>
        <c:ser>
          <c:idx val="26"/>
          <c:order val="26"/>
          <c:val>
            <c:numRef>
              <c:f>'12" No Bars'!$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D$13:$AD$24</c:f>
              <c:numCache>
                <c:formatCode>General</c:formatCode>
                <c:ptCount val="12"/>
                <c:pt idx="0">
                  <c:v>237.70160000000001</c:v>
                </c:pt>
                <c:pt idx="1">
                  <c:v>237.70160000000001</c:v>
                </c:pt>
                <c:pt idx="2">
                  <c:v>197.58063999999999</c:v>
                </c:pt>
                <c:pt idx="3">
                  <c:v>157.45966000000001</c:v>
                </c:pt>
                <c:pt idx="4">
                  <c:v>197.58063999999999</c:v>
                </c:pt>
                <c:pt idx="5">
                  <c:v>197.58063999999999</c:v>
                </c:pt>
                <c:pt idx="6">
                  <c:v>237.70160000000001</c:v>
                </c:pt>
                <c:pt idx="7">
                  <c:v>157.45966000000001</c:v>
                </c:pt>
                <c:pt idx="8">
                  <c:v>157.45966000000001</c:v>
                </c:pt>
                <c:pt idx="9">
                  <c:v>197.58063999999999</c:v>
                </c:pt>
                <c:pt idx="10">
                  <c:v>157.45966000000001</c:v>
                </c:pt>
                <c:pt idx="11">
                  <c:v>157.45966000000001</c:v>
                </c:pt>
              </c:numCache>
            </c:numRef>
          </c:val>
          <c:smooth val="0"/>
        </c:ser>
        <c:ser>
          <c:idx val="28"/>
          <c:order val="28"/>
          <c:val>
            <c:numRef>
              <c:f>'12" No Bars'!$AE$13:$AE$24</c:f>
              <c:numCache>
                <c:formatCode>General</c:formatCode>
                <c:ptCount val="12"/>
              </c:numCache>
            </c:numRef>
          </c:val>
          <c:smooth val="0"/>
        </c:ser>
        <c:ser>
          <c:idx val="29"/>
          <c:order val="29"/>
          <c:val>
            <c:numRef>
              <c:f>'12" No Bars'!$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No Bars'!$AG$13:$AG$24</c:f>
              <c:numCache>
                <c:formatCode>General</c:formatCode>
                <c:ptCount val="12"/>
                <c:pt idx="0">
                  <c:v>197.58063999999999</c:v>
                </c:pt>
                <c:pt idx="1">
                  <c:v>237.70160000000001</c:v>
                </c:pt>
                <c:pt idx="2">
                  <c:v>117.33869</c:v>
                </c:pt>
                <c:pt idx="3">
                  <c:v>157.45966000000001</c:v>
                </c:pt>
                <c:pt idx="4">
                  <c:v>197.58063999999999</c:v>
                </c:pt>
                <c:pt idx="5">
                  <c:v>157.45966000000001</c:v>
                </c:pt>
                <c:pt idx="6">
                  <c:v>197.58063999999999</c:v>
                </c:pt>
                <c:pt idx="7">
                  <c:v>197.58063999999999</c:v>
                </c:pt>
                <c:pt idx="8">
                  <c:v>157.45966000000001</c:v>
                </c:pt>
                <c:pt idx="9">
                  <c:v>157.45966000000001</c:v>
                </c:pt>
                <c:pt idx="10">
                  <c:v>197.58063999999999</c:v>
                </c:pt>
                <c:pt idx="11">
                  <c:v>157.45966000000001</c:v>
                </c:pt>
              </c:numCache>
            </c:numRef>
          </c:val>
          <c:smooth val="0"/>
        </c:ser>
        <c:ser>
          <c:idx val="31"/>
          <c:order val="31"/>
          <c:val>
            <c:numRef>
              <c:f>'12" No Bars'!$AH$13:$AH$24</c:f>
              <c:numCache>
                <c:formatCode>General</c:formatCode>
                <c:ptCount val="12"/>
              </c:numCache>
            </c:numRef>
          </c:val>
          <c:smooth val="0"/>
        </c:ser>
        <c:ser>
          <c:idx val="32"/>
          <c:order val="32"/>
          <c:val>
            <c:numRef>
              <c:f>'12" No Bars'!$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J$13:$AJ$24</c:f>
              <c:numCache>
                <c:formatCode>General</c:formatCode>
                <c:ptCount val="12"/>
                <c:pt idx="0">
                  <c:v>237.70160000000001</c:v>
                </c:pt>
                <c:pt idx="1">
                  <c:v>197.58063999999999</c:v>
                </c:pt>
                <c:pt idx="2">
                  <c:v>237.70160000000001</c:v>
                </c:pt>
                <c:pt idx="3">
                  <c:v>157.45966000000001</c:v>
                </c:pt>
                <c:pt idx="4">
                  <c:v>237.70160000000001</c:v>
                </c:pt>
                <c:pt idx="5">
                  <c:v>197.58063999999999</c:v>
                </c:pt>
                <c:pt idx="6">
                  <c:v>157.45966000000001</c:v>
                </c:pt>
                <c:pt idx="7">
                  <c:v>197.58063999999999</c:v>
                </c:pt>
                <c:pt idx="8">
                  <c:v>197.58063999999999</c:v>
                </c:pt>
                <c:pt idx="9">
                  <c:v>157.45966000000001</c:v>
                </c:pt>
                <c:pt idx="10">
                  <c:v>157.45966000000001</c:v>
                </c:pt>
                <c:pt idx="11">
                  <c:v>157.45966000000001</c:v>
                </c:pt>
              </c:numCache>
            </c:numRef>
          </c:val>
          <c:smooth val="0"/>
        </c:ser>
        <c:ser>
          <c:idx val="34"/>
          <c:order val="34"/>
          <c:val>
            <c:numRef>
              <c:f>'12" No Bars'!$AK$13:$AK$24</c:f>
              <c:numCache>
                <c:formatCode>General</c:formatCode>
                <c:ptCount val="12"/>
              </c:numCache>
            </c:numRef>
          </c:val>
          <c:smooth val="0"/>
        </c:ser>
        <c:ser>
          <c:idx val="35"/>
          <c:order val="35"/>
          <c:val>
            <c:numRef>
              <c:f>'12" No Bars'!$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M$13:$AM$24</c:f>
              <c:numCache>
                <c:formatCode>General</c:formatCode>
                <c:ptCount val="12"/>
                <c:pt idx="0">
                  <c:v>237.70160000000001</c:v>
                </c:pt>
                <c:pt idx="1">
                  <c:v>197.58063999999999</c:v>
                </c:pt>
                <c:pt idx="2">
                  <c:v>237.70160000000001</c:v>
                </c:pt>
                <c:pt idx="3">
                  <c:v>157.45966000000001</c:v>
                </c:pt>
                <c:pt idx="4">
                  <c:v>197.58063999999999</c:v>
                </c:pt>
                <c:pt idx="5">
                  <c:v>157.45966000000001</c:v>
                </c:pt>
                <c:pt idx="6">
                  <c:v>237.70160000000001</c:v>
                </c:pt>
                <c:pt idx="7">
                  <c:v>197.58063999999999</c:v>
                </c:pt>
                <c:pt idx="8">
                  <c:v>157.45966000000001</c:v>
                </c:pt>
                <c:pt idx="9">
                  <c:v>117.33869</c:v>
                </c:pt>
                <c:pt idx="10">
                  <c:v>157.45966000000001</c:v>
                </c:pt>
                <c:pt idx="11">
                  <c:v>157.45966000000001</c:v>
                </c:pt>
              </c:numCache>
            </c:numRef>
          </c:val>
          <c:smooth val="0"/>
        </c:ser>
        <c:ser>
          <c:idx val="37"/>
          <c:order val="37"/>
          <c:val>
            <c:numRef>
              <c:f>'12" No Bars'!$AN$13:$AN$24</c:f>
              <c:numCache>
                <c:formatCode>General</c:formatCode>
                <c:ptCount val="12"/>
              </c:numCache>
            </c:numRef>
          </c:val>
          <c:smooth val="0"/>
        </c:ser>
        <c:ser>
          <c:idx val="38"/>
          <c:order val="38"/>
          <c:val>
            <c:numRef>
              <c:f>'12" No Bars'!$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P$13:$AP$24</c:f>
              <c:numCache>
                <c:formatCode>General</c:formatCode>
                <c:ptCount val="12"/>
                <c:pt idx="0">
                  <c:v>237.70160000000001</c:v>
                </c:pt>
                <c:pt idx="1">
                  <c:v>197.58063999999999</c:v>
                </c:pt>
                <c:pt idx="2">
                  <c:v>157.45966000000001</c:v>
                </c:pt>
                <c:pt idx="3">
                  <c:v>157.45966000000001</c:v>
                </c:pt>
                <c:pt idx="4">
                  <c:v>237.70160000000001</c:v>
                </c:pt>
                <c:pt idx="5">
                  <c:v>237.70160000000001</c:v>
                </c:pt>
                <c:pt idx="6">
                  <c:v>197.58063999999999</c:v>
                </c:pt>
                <c:pt idx="7">
                  <c:v>237.70160000000001</c:v>
                </c:pt>
                <c:pt idx="8">
                  <c:v>157.45966000000001</c:v>
                </c:pt>
                <c:pt idx="9">
                  <c:v>117.33869</c:v>
                </c:pt>
                <c:pt idx="10">
                  <c:v>237.70160000000001</c:v>
                </c:pt>
                <c:pt idx="11">
                  <c:v>157.45966000000001</c:v>
                </c:pt>
              </c:numCache>
            </c:numRef>
          </c:val>
          <c:smooth val="0"/>
        </c:ser>
        <c:ser>
          <c:idx val="40"/>
          <c:order val="40"/>
          <c:val>
            <c:numRef>
              <c:f>'12" No Bars'!$AQ$13:$AQ$24</c:f>
              <c:numCache>
                <c:formatCode>General</c:formatCode>
                <c:ptCount val="12"/>
              </c:numCache>
            </c:numRef>
          </c:val>
          <c:smooth val="0"/>
        </c:ser>
        <c:ser>
          <c:idx val="41"/>
          <c:order val="41"/>
          <c:val>
            <c:numRef>
              <c:f>'12" No Bars'!$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S$13:$AS$24</c:f>
              <c:numCache>
                <c:formatCode>General</c:formatCode>
                <c:ptCount val="12"/>
                <c:pt idx="0">
                  <c:v>237.70160000000001</c:v>
                </c:pt>
                <c:pt idx="1">
                  <c:v>237.70160000000001</c:v>
                </c:pt>
                <c:pt idx="2">
                  <c:v>237.70160000000001</c:v>
                </c:pt>
                <c:pt idx="3">
                  <c:v>197.58063999999999</c:v>
                </c:pt>
                <c:pt idx="4">
                  <c:v>157.45966000000001</c:v>
                </c:pt>
                <c:pt idx="5">
                  <c:v>197.58063999999999</c:v>
                </c:pt>
                <c:pt idx="6">
                  <c:v>157.45966000000001</c:v>
                </c:pt>
                <c:pt idx="7">
                  <c:v>237.70160000000001</c:v>
                </c:pt>
                <c:pt idx="8">
                  <c:v>157.45966000000001</c:v>
                </c:pt>
                <c:pt idx="9">
                  <c:v>197.58063999999999</c:v>
                </c:pt>
                <c:pt idx="10">
                  <c:v>197.58063999999999</c:v>
                </c:pt>
                <c:pt idx="11">
                  <c:v>117.33869</c:v>
                </c:pt>
              </c:numCache>
            </c:numRef>
          </c:val>
          <c:smooth val="0"/>
        </c:ser>
        <c:ser>
          <c:idx val="43"/>
          <c:order val="43"/>
          <c:val>
            <c:numRef>
              <c:f>'12" No Bars'!$AT$13:$AT$24</c:f>
              <c:numCache>
                <c:formatCode>General</c:formatCode>
                <c:ptCount val="12"/>
              </c:numCache>
            </c:numRef>
          </c:val>
          <c:smooth val="0"/>
        </c:ser>
        <c:ser>
          <c:idx val="44"/>
          <c:order val="44"/>
          <c:val>
            <c:numRef>
              <c:f>'12" No Bars'!$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V$13:$AV$24</c:f>
              <c:numCache>
                <c:formatCode>General</c:formatCode>
                <c:ptCount val="12"/>
                <c:pt idx="0">
                  <c:v>237.70160000000001</c:v>
                </c:pt>
                <c:pt idx="1">
                  <c:v>237.70160000000001</c:v>
                </c:pt>
                <c:pt idx="2">
                  <c:v>197.58063999999999</c:v>
                </c:pt>
                <c:pt idx="3">
                  <c:v>197.58063999999999</c:v>
                </c:pt>
                <c:pt idx="4">
                  <c:v>197.58063999999999</c:v>
                </c:pt>
                <c:pt idx="5">
                  <c:v>237.70160000000001</c:v>
                </c:pt>
                <c:pt idx="6">
                  <c:v>157.45966000000001</c:v>
                </c:pt>
                <c:pt idx="7">
                  <c:v>157.45966000000001</c:v>
                </c:pt>
                <c:pt idx="8">
                  <c:v>197.58063999999999</c:v>
                </c:pt>
                <c:pt idx="9">
                  <c:v>157.45966000000001</c:v>
                </c:pt>
                <c:pt idx="10">
                  <c:v>157.45966000000001</c:v>
                </c:pt>
                <c:pt idx="11">
                  <c:v>197.58063999999999</c:v>
                </c:pt>
              </c:numCache>
            </c:numRef>
          </c:val>
          <c:smooth val="0"/>
        </c:ser>
        <c:ser>
          <c:idx val="46"/>
          <c:order val="46"/>
          <c:val>
            <c:numRef>
              <c:f>'12" No Bars'!$AW$13:$AW$24</c:f>
              <c:numCache>
                <c:formatCode>General</c:formatCode>
                <c:ptCount val="12"/>
              </c:numCache>
            </c:numRef>
          </c:val>
          <c:smooth val="0"/>
        </c:ser>
        <c:ser>
          <c:idx val="47"/>
          <c:order val="47"/>
          <c:val>
            <c:numRef>
              <c:f>'12" No Bars'!$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Y$13:$AY$24</c:f>
              <c:numCache>
                <c:formatCode>General</c:formatCode>
                <c:ptCount val="12"/>
                <c:pt idx="0">
                  <c:v>197.58063999999999</c:v>
                </c:pt>
                <c:pt idx="1">
                  <c:v>237.70160000000001</c:v>
                </c:pt>
                <c:pt idx="2">
                  <c:v>197.58063999999999</c:v>
                </c:pt>
                <c:pt idx="3">
                  <c:v>157.45966000000001</c:v>
                </c:pt>
                <c:pt idx="4">
                  <c:v>237.70160000000001</c:v>
                </c:pt>
                <c:pt idx="5">
                  <c:v>157.45966000000001</c:v>
                </c:pt>
                <c:pt idx="6">
                  <c:v>197.58063999999999</c:v>
                </c:pt>
                <c:pt idx="7">
                  <c:v>197.58063999999999</c:v>
                </c:pt>
                <c:pt idx="8">
                  <c:v>237.70160000000001</c:v>
                </c:pt>
                <c:pt idx="9">
                  <c:v>197.58063999999999</c:v>
                </c:pt>
                <c:pt idx="10">
                  <c:v>197.58063999999999</c:v>
                </c:pt>
                <c:pt idx="11">
                  <c:v>157.45966000000001</c:v>
                </c:pt>
              </c:numCache>
            </c:numRef>
          </c:val>
          <c:smooth val="0"/>
        </c:ser>
        <c:ser>
          <c:idx val="49"/>
          <c:order val="49"/>
          <c:val>
            <c:numRef>
              <c:f>'12" No Bars'!$AZ$13:$AZ$24</c:f>
              <c:numCache>
                <c:formatCode>General</c:formatCode>
                <c:ptCount val="12"/>
              </c:numCache>
            </c:numRef>
          </c:val>
          <c:smooth val="0"/>
        </c:ser>
        <c:ser>
          <c:idx val="50"/>
          <c:order val="50"/>
          <c:val>
            <c:numRef>
              <c:f>'12" No Bars'!$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B$13:$BB$24</c:f>
              <c:numCache>
                <c:formatCode>General</c:formatCode>
                <c:ptCount val="12"/>
                <c:pt idx="0">
                  <c:v>237.70160000000001</c:v>
                </c:pt>
                <c:pt idx="1">
                  <c:v>197.58063999999999</c:v>
                </c:pt>
                <c:pt idx="2">
                  <c:v>157.45966000000001</c:v>
                </c:pt>
                <c:pt idx="3">
                  <c:v>197.58063999999999</c:v>
                </c:pt>
                <c:pt idx="4">
                  <c:v>237.70160000000001</c:v>
                </c:pt>
                <c:pt idx="5">
                  <c:v>197.58063999999999</c:v>
                </c:pt>
                <c:pt idx="6">
                  <c:v>117.33869</c:v>
                </c:pt>
                <c:pt idx="7">
                  <c:v>237.70160000000001</c:v>
                </c:pt>
                <c:pt idx="8">
                  <c:v>157.45966000000001</c:v>
                </c:pt>
                <c:pt idx="9">
                  <c:v>157.45966000000001</c:v>
                </c:pt>
                <c:pt idx="10">
                  <c:v>197.58063999999999</c:v>
                </c:pt>
                <c:pt idx="11">
                  <c:v>197.58063999999999</c:v>
                </c:pt>
              </c:numCache>
            </c:numRef>
          </c:val>
          <c:smooth val="0"/>
        </c:ser>
        <c:ser>
          <c:idx val="52"/>
          <c:order val="52"/>
          <c:val>
            <c:numRef>
              <c:f>'12" No Bars'!$BC$13:$BC$24</c:f>
              <c:numCache>
                <c:formatCode>General</c:formatCode>
                <c:ptCount val="12"/>
              </c:numCache>
            </c:numRef>
          </c:val>
          <c:smooth val="0"/>
        </c:ser>
        <c:ser>
          <c:idx val="53"/>
          <c:order val="53"/>
          <c:val>
            <c:numRef>
              <c:f>'12" No Bars'!$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E$13:$BE$24</c:f>
              <c:numCache>
                <c:formatCode>General</c:formatCode>
                <c:ptCount val="12"/>
                <c:pt idx="0">
                  <c:v>237.70160000000001</c:v>
                </c:pt>
                <c:pt idx="1">
                  <c:v>237.70160000000001</c:v>
                </c:pt>
                <c:pt idx="2">
                  <c:v>197.58063999999999</c:v>
                </c:pt>
                <c:pt idx="3">
                  <c:v>197.58063999999999</c:v>
                </c:pt>
                <c:pt idx="4">
                  <c:v>157.45966000000001</c:v>
                </c:pt>
                <c:pt idx="5">
                  <c:v>197.58063999999999</c:v>
                </c:pt>
                <c:pt idx="6">
                  <c:v>157.45966000000001</c:v>
                </c:pt>
                <c:pt idx="7">
                  <c:v>157.45966000000001</c:v>
                </c:pt>
                <c:pt idx="8">
                  <c:v>197.58063999999999</c:v>
                </c:pt>
                <c:pt idx="9">
                  <c:v>478.42737</c:v>
                </c:pt>
                <c:pt idx="10">
                  <c:v>117.33869</c:v>
                </c:pt>
                <c:pt idx="11">
                  <c:v>157.45966000000001</c:v>
                </c:pt>
              </c:numCache>
            </c:numRef>
          </c:val>
          <c:smooth val="0"/>
        </c:ser>
        <c:dLbls>
          <c:showLegendKey val="0"/>
          <c:showVal val="0"/>
          <c:showCatName val="0"/>
          <c:showSerName val="0"/>
          <c:showPercent val="0"/>
          <c:showBubbleSize val="0"/>
        </c:dLbls>
        <c:marker val="1"/>
        <c:smooth val="0"/>
        <c:axId val="277372288"/>
        <c:axId val="277378560"/>
      </c:lineChart>
      <c:catAx>
        <c:axId val="277372288"/>
        <c:scaling>
          <c:orientation val="minMax"/>
        </c:scaling>
        <c:delete val="0"/>
        <c:axPos val="b"/>
        <c:majorTickMark val="out"/>
        <c:minorTickMark val="none"/>
        <c:tickLblPos val="nextTo"/>
        <c:crossAx val="277378560"/>
        <c:crosses val="autoZero"/>
        <c:auto val="1"/>
        <c:lblAlgn val="ctr"/>
        <c:lblOffset val="100"/>
        <c:noMultiLvlLbl val="0"/>
      </c:catAx>
      <c:valAx>
        <c:axId val="277378560"/>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277372288"/>
        <c:crosses val="autoZero"/>
        <c:crossBetween val="between"/>
      </c:valAx>
    </c:plotArea>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12" No Bars</a:t>
            </a:r>
            <a:endParaRPr lang="en-US">
              <a:effectLst/>
            </a:endParaRP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B$1:$B$12</c:f>
              <c:numCache>
                <c:formatCode>General</c:formatCode>
                <c:ptCount val="12"/>
                <c:pt idx="0">
                  <c:v>0.38709675999999998</c:v>
                </c:pt>
                <c:pt idx="1">
                  <c:v>0.32258063999999997</c:v>
                </c:pt>
                <c:pt idx="2">
                  <c:v>0.35483870000000001</c:v>
                </c:pt>
                <c:pt idx="3">
                  <c:v>0.32258063999999997</c:v>
                </c:pt>
                <c:pt idx="4">
                  <c:v>0.35483870000000001</c:v>
                </c:pt>
                <c:pt idx="5">
                  <c:v>0.35483870000000001</c:v>
                </c:pt>
                <c:pt idx="6">
                  <c:v>0.35483870000000001</c:v>
                </c:pt>
                <c:pt idx="7">
                  <c:v>0.35483870000000001</c:v>
                </c:pt>
                <c:pt idx="8">
                  <c:v>0.35483870000000001</c:v>
                </c:pt>
                <c:pt idx="9">
                  <c:v>0.32258063999999997</c:v>
                </c:pt>
                <c:pt idx="10">
                  <c:v>0.32258063999999997</c:v>
                </c:pt>
                <c:pt idx="11">
                  <c:v>0.32258063999999997</c:v>
                </c:pt>
              </c:numCache>
            </c:numRef>
          </c:val>
          <c:smooth val="0"/>
        </c:ser>
        <c:ser>
          <c:idx val="1"/>
          <c:order val="1"/>
          <c:val>
            <c:numRef>
              <c:f>'12" No Bars'!$C$1:$C$12</c:f>
              <c:numCache>
                <c:formatCode>General</c:formatCode>
                <c:ptCount val="12"/>
              </c:numCache>
            </c:numRef>
          </c:val>
          <c:smooth val="0"/>
        </c:ser>
        <c:ser>
          <c:idx val="2"/>
          <c:order val="2"/>
          <c:val>
            <c:numRef>
              <c:f>'12" No Bars'!$D$1:$D$12</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E$1:$E$12</c:f>
              <c:numCache>
                <c:formatCode>General</c:formatCode>
                <c:ptCount val="12"/>
                <c:pt idx="0">
                  <c:v>0.38709675999999998</c:v>
                </c:pt>
                <c:pt idx="1">
                  <c:v>0.38709675999999998</c:v>
                </c:pt>
                <c:pt idx="2">
                  <c:v>0.38709675999999998</c:v>
                </c:pt>
                <c:pt idx="3">
                  <c:v>0.35483870000000001</c:v>
                </c:pt>
                <c:pt idx="4">
                  <c:v>0.38709675999999998</c:v>
                </c:pt>
                <c:pt idx="5">
                  <c:v>0.38709675999999998</c:v>
                </c:pt>
                <c:pt idx="6">
                  <c:v>0.35483870000000001</c:v>
                </c:pt>
                <c:pt idx="7">
                  <c:v>0.38709675999999998</c:v>
                </c:pt>
                <c:pt idx="8">
                  <c:v>0.32258063999999997</c:v>
                </c:pt>
                <c:pt idx="9">
                  <c:v>0.32258063999999997</c:v>
                </c:pt>
                <c:pt idx="10">
                  <c:v>0.32258063999999997</c:v>
                </c:pt>
                <c:pt idx="11">
                  <c:v>0.38709675999999998</c:v>
                </c:pt>
              </c:numCache>
            </c:numRef>
          </c:val>
          <c:smooth val="0"/>
        </c:ser>
        <c:ser>
          <c:idx val="4"/>
          <c:order val="4"/>
          <c:val>
            <c:numRef>
              <c:f>'12" No Bars'!$F$1:$F$12</c:f>
              <c:numCache>
                <c:formatCode>General</c:formatCode>
                <c:ptCount val="12"/>
              </c:numCache>
            </c:numRef>
          </c:val>
          <c:smooth val="0"/>
        </c:ser>
        <c:ser>
          <c:idx val="5"/>
          <c:order val="5"/>
          <c:val>
            <c:numRef>
              <c:f>'12" No Bars'!$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H$1:$H$12</c:f>
              <c:numCache>
                <c:formatCode>General</c:formatCode>
                <c:ptCount val="12"/>
                <c:pt idx="0">
                  <c:v>0.38709675999999998</c:v>
                </c:pt>
                <c:pt idx="1">
                  <c:v>0.35483870000000001</c:v>
                </c:pt>
                <c:pt idx="2">
                  <c:v>0.38709675999999998</c:v>
                </c:pt>
                <c:pt idx="3">
                  <c:v>0.29032257</c:v>
                </c:pt>
                <c:pt idx="4">
                  <c:v>0.35483870000000001</c:v>
                </c:pt>
                <c:pt idx="5">
                  <c:v>0.38709675999999998</c:v>
                </c:pt>
                <c:pt idx="6">
                  <c:v>0.32258063999999997</c:v>
                </c:pt>
                <c:pt idx="7">
                  <c:v>0.38709675999999998</c:v>
                </c:pt>
                <c:pt idx="8">
                  <c:v>0.32258063999999997</c:v>
                </c:pt>
                <c:pt idx="9">
                  <c:v>0.32258063999999997</c:v>
                </c:pt>
                <c:pt idx="10">
                  <c:v>0.35483870000000001</c:v>
                </c:pt>
                <c:pt idx="11">
                  <c:v>0.38709675999999998</c:v>
                </c:pt>
              </c:numCache>
            </c:numRef>
          </c:val>
          <c:smooth val="0"/>
        </c:ser>
        <c:ser>
          <c:idx val="7"/>
          <c:order val="7"/>
          <c:val>
            <c:numRef>
              <c:f>'12" No Bars'!$I$1:$I$12</c:f>
              <c:numCache>
                <c:formatCode>General</c:formatCode>
                <c:ptCount val="12"/>
              </c:numCache>
            </c:numRef>
          </c:val>
          <c:smooth val="0"/>
        </c:ser>
        <c:ser>
          <c:idx val="8"/>
          <c:order val="8"/>
          <c:val>
            <c:numRef>
              <c:f>'12" No Bars'!$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K$1:$K$12</c:f>
              <c:numCache>
                <c:formatCode>General</c:formatCode>
                <c:ptCount val="12"/>
                <c:pt idx="0">
                  <c:v>0.35483870000000001</c:v>
                </c:pt>
                <c:pt idx="1">
                  <c:v>0.32258063999999997</c:v>
                </c:pt>
                <c:pt idx="2">
                  <c:v>0.38709675999999998</c:v>
                </c:pt>
                <c:pt idx="3">
                  <c:v>0.32258063999999997</c:v>
                </c:pt>
                <c:pt idx="4">
                  <c:v>0.32258063999999997</c:v>
                </c:pt>
                <c:pt idx="5">
                  <c:v>0.35483870000000001</c:v>
                </c:pt>
                <c:pt idx="6">
                  <c:v>0.32258063999999997</c:v>
                </c:pt>
                <c:pt idx="7">
                  <c:v>0.32258063999999997</c:v>
                </c:pt>
                <c:pt idx="8">
                  <c:v>0.32258063999999997</c:v>
                </c:pt>
                <c:pt idx="9">
                  <c:v>0.35483870000000001</c:v>
                </c:pt>
                <c:pt idx="10">
                  <c:v>0.32258063999999997</c:v>
                </c:pt>
                <c:pt idx="11">
                  <c:v>0.35483870000000001</c:v>
                </c:pt>
              </c:numCache>
            </c:numRef>
          </c:val>
          <c:smooth val="0"/>
        </c:ser>
        <c:ser>
          <c:idx val="10"/>
          <c:order val="10"/>
          <c:val>
            <c:numRef>
              <c:f>'12" No Bars'!$L$1:$L$12</c:f>
              <c:numCache>
                <c:formatCode>General</c:formatCode>
                <c:ptCount val="12"/>
              </c:numCache>
            </c:numRef>
          </c:val>
          <c:smooth val="0"/>
        </c:ser>
        <c:ser>
          <c:idx val="11"/>
          <c:order val="11"/>
          <c:val>
            <c:numRef>
              <c:f>'12" No Bars'!$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No Bars'!$N$1:$N$12</c:f>
              <c:numCache>
                <c:formatCode>General</c:formatCode>
                <c:ptCount val="12"/>
                <c:pt idx="0">
                  <c:v>0.35483870000000001</c:v>
                </c:pt>
                <c:pt idx="1">
                  <c:v>0.35483870000000001</c:v>
                </c:pt>
                <c:pt idx="2">
                  <c:v>0.38709675999999998</c:v>
                </c:pt>
                <c:pt idx="3">
                  <c:v>0.32258063999999997</c:v>
                </c:pt>
                <c:pt idx="4">
                  <c:v>0.35483870000000001</c:v>
                </c:pt>
                <c:pt idx="5">
                  <c:v>0.35483870000000001</c:v>
                </c:pt>
                <c:pt idx="6">
                  <c:v>0.32258063999999997</c:v>
                </c:pt>
                <c:pt idx="7">
                  <c:v>0.32258063999999997</c:v>
                </c:pt>
                <c:pt idx="8">
                  <c:v>0.35483870000000001</c:v>
                </c:pt>
                <c:pt idx="9">
                  <c:v>0.32258063999999997</c:v>
                </c:pt>
                <c:pt idx="10">
                  <c:v>0.29032257</c:v>
                </c:pt>
                <c:pt idx="11">
                  <c:v>0.35483870000000001</c:v>
                </c:pt>
              </c:numCache>
            </c:numRef>
          </c:val>
          <c:smooth val="0"/>
        </c:ser>
        <c:ser>
          <c:idx val="13"/>
          <c:order val="13"/>
          <c:val>
            <c:numRef>
              <c:f>'12" No Bars'!$O$1:$O$12</c:f>
              <c:numCache>
                <c:formatCode>General</c:formatCode>
                <c:ptCount val="12"/>
              </c:numCache>
            </c:numRef>
          </c:val>
          <c:smooth val="0"/>
        </c:ser>
        <c:ser>
          <c:idx val="14"/>
          <c:order val="14"/>
          <c:val>
            <c:numRef>
              <c:f>'12" No Bars'!$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Q$1:$Q$12</c:f>
              <c:numCache>
                <c:formatCode>General</c:formatCode>
                <c:ptCount val="12"/>
                <c:pt idx="0">
                  <c:v>0.35483870000000001</c:v>
                </c:pt>
                <c:pt idx="1">
                  <c:v>0.35483870000000001</c:v>
                </c:pt>
                <c:pt idx="2">
                  <c:v>0.35483870000000001</c:v>
                </c:pt>
                <c:pt idx="3">
                  <c:v>0.32258063999999997</c:v>
                </c:pt>
                <c:pt idx="4">
                  <c:v>0.38709675999999998</c:v>
                </c:pt>
                <c:pt idx="5">
                  <c:v>0.35483870000000001</c:v>
                </c:pt>
                <c:pt idx="6">
                  <c:v>0.38709675999999998</c:v>
                </c:pt>
                <c:pt idx="7">
                  <c:v>0.35483870000000001</c:v>
                </c:pt>
                <c:pt idx="8">
                  <c:v>0.32258063999999997</c:v>
                </c:pt>
                <c:pt idx="9">
                  <c:v>0.35483870000000001</c:v>
                </c:pt>
                <c:pt idx="10">
                  <c:v>0.32258063999999997</c:v>
                </c:pt>
                <c:pt idx="11">
                  <c:v>0.32258063999999997</c:v>
                </c:pt>
              </c:numCache>
            </c:numRef>
          </c:val>
          <c:smooth val="0"/>
        </c:ser>
        <c:ser>
          <c:idx val="16"/>
          <c:order val="16"/>
          <c:val>
            <c:numRef>
              <c:f>'12" No Bars'!$R$1:$R$12</c:f>
              <c:numCache>
                <c:formatCode>General</c:formatCode>
                <c:ptCount val="12"/>
              </c:numCache>
            </c:numRef>
          </c:val>
          <c:smooth val="0"/>
        </c:ser>
        <c:ser>
          <c:idx val="17"/>
          <c:order val="17"/>
          <c:val>
            <c:numRef>
              <c:f>'12" No Bars'!$S$1:$S$12</c:f>
              <c:numCache>
                <c:formatCode>General</c:formatCode>
                <c:ptCount val="12"/>
              </c:numCache>
            </c:numRef>
          </c:val>
          <c:smooth val="0"/>
        </c:ser>
        <c:ser>
          <c:idx val="18"/>
          <c:order val="18"/>
          <c:spPr>
            <a:ln>
              <a:noFill/>
            </a:ln>
          </c:spPr>
          <c:marker>
            <c:symbol val="x"/>
            <c:size val="7"/>
            <c:spPr>
              <a:ln>
                <a:solidFill>
                  <a:srgbClr val="4F81BD"/>
                </a:solidFill>
              </a:ln>
            </c:spPr>
          </c:marker>
          <c:val>
            <c:numRef>
              <c:f>'12" No Bars'!$T$1:$T$12</c:f>
              <c:numCache>
                <c:formatCode>General</c:formatCode>
                <c:ptCount val="12"/>
                <c:pt idx="0">
                  <c:v>0.38709675999999998</c:v>
                </c:pt>
                <c:pt idx="1">
                  <c:v>0.38709675999999998</c:v>
                </c:pt>
                <c:pt idx="2">
                  <c:v>0.38709675999999998</c:v>
                </c:pt>
                <c:pt idx="3">
                  <c:v>0.35483870000000001</c:v>
                </c:pt>
                <c:pt idx="4">
                  <c:v>0.32258063999999997</c:v>
                </c:pt>
                <c:pt idx="5">
                  <c:v>0.32258063999999997</c:v>
                </c:pt>
                <c:pt idx="6">
                  <c:v>0.35483870000000001</c:v>
                </c:pt>
                <c:pt idx="7">
                  <c:v>0.35483870000000001</c:v>
                </c:pt>
                <c:pt idx="8">
                  <c:v>0.32258063999999997</c:v>
                </c:pt>
                <c:pt idx="9">
                  <c:v>0.32258063999999997</c:v>
                </c:pt>
                <c:pt idx="10">
                  <c:v>0.35483870000000001</c:v>
                </c:pt>
                <c:pt idx="11">
                  <c:v>0.35483870000000001</c:v>
                </c:pt>
              </c:numCache>
            </c:numRef>
          </c:val>
          <c:smooth val="0"/>
        </c:ser>
        <c:ser>
          <c:idx val="19"/>
          <c:order val="19"/>
          <c:val>
            <c:numRef>
              <c:f>'12" No Bars'!$U$1:$U$12</c:f>
              <c:numCache>
                <c:formatCode>General</c:formatCode>
                <c:ptCount val="12"/>
              </c:numCache>
            </c:numRef>
          </c:val>
          <c:smooth val="0"/>
        </c:ser>
        <c:ser>
          <c:idx val="20"/>
          <c:order val="20"/>
          <c:val>
            <c:numRef>
              <c:f>'12" No Bars'!$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W$1:$W$12</c:f>
              <c:numCache>
                <c:formatCode>General</c:formatCode>
                <c:ptCount val="12"/>
                <c:pt idx="0">
                  <c:v>0.38709675999999998</c:v>
                </c:pt>
                <c:pt idx="1">
                  <c:v>0.38709675999999998</c:v>
                </c:pt>
                <c:pt idx="2">
                  <c:v>0.35483870000000001</c:v>
                </c:pt>
                <c:pt idx="3">
                  <c:v>0.35483870000000001</c:v>
                </c:pt>
                <c:pt idx="4">
                  <c:v>0.32258063999999997</c:v>
                </c:pt>
                <c:pt idx="5">
                  <c:v>0.35483870000000001</c:v>
                </c:pt>
                <c:pt idx="6">
                  <c:v>0.35483870000000001</c:v>
                </c:pt>
                <c:pt idx="7">
                  <c:v>0.35483870000000001</c:v>
                </c:pt>
                <c:pt idx="8">
                  <c:v>0.35483870000000001</c:v>
                </c:pt>
                <c:pt idx="9">
                  <c:v>0.32258063999999997</c:v>
                </c:pt>
                <c:pt idx="10">
                  <c:v>0.38709675999999998</c:v>
                </c:pt>
                <c:pt idx="11">
                  <c:v>0.35483870000000001</c:v>
                </c:pt>
              </c:numCache>
            </c:numRef>
          </c:val>
          <c:smooth val="0"/>
        </c:ser>
        <c:ser>
          <c:idx val="22"/>
          <c:order val="22"/>
          <c:val>
            <c:numRef>
              <c:f>'12" No Bars'!$X$1:$X$12</c:f>
              <c:numCache>
                <c:formatCode>General</c:formatCode>
                <c:ptCount val="12"/>
              </c:numCache>
            </c:numRef>
          </c:val>
          <c:smooth val="0"/>
        </c:ser>
        <c:ser>
          <c:idx val="23"/>
          <c:order val="23"/>
          <c:val>
            <c:numRef>
              <c:f>'12" No Bars'!$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Z$1:$Z$12</c:f>
              <c:numCache>
                <c:formatCode>General</c:formatCode>
                <c:ptCount val="12"/>
                <c:pt idx="0">
                  <c:v>0.38709675999999998</c:v>
                </c:pt>
                <c:pt idx="1">
                  <c:v>0.32258063999999997</c:v>
                </c:pt>
                <c:pt idx="2">
                  <c:v>0.29032257</c:v>
                </c:pt>
                <c:pt idx="3">
                  <c:v>0.35483870000000001</c:v>
                </c:pt>
                <c:pt idx="4">
                  <c:v>0.32258063999999997</c:v>
                </c:pt>
                <c:pt idx="5">
                  <c:v>0.38709675999999998</c:v>
                </c:pt>
                <c:pt idx="6">
                  <c:v>0.38709675999999998</c:v>
                </c:pt>
                <c:pt idx="7">
                  <c:v>0.32258063999999997</c:v>
                </c:pt>
                <c:pt idx="8">
                  <c:v>0.61290323999999996</c:v>
                </c:pt>
                <c:pt idx="9">
                  <c:v>0.35483870000000001</c:v>
                </c:pt>
                <c:pt idx="10">
                  <c:v>0.32258063999999997</c:v>
                </c:pt>
                <c:pt idx="11">
                  <c:v>0.38709675999999998</c:v>
                </c:pt>
              </c:numCache>
            </c:numRef>
          </c:val>
          <c:smooth val="0"/>
        </c:ser>
        <c:ser>
          <c:idx val="25"/>
          <c:order val="25"/>
          <c:val>
            <c:numRef>
              <c:f>'12" No Bars'!$AA$1:$AA$12</c:f>
              <c:numCache>
                <c:formatCode>General</c:formatCode>
                <c:ptCount val="12"/>
              </c:numCache>
            </c:numRef>
          </c:val>
          <c:smooth val="0"/>
        </c:ser>
        <c:ser>
          <c:idx val="26"/>
          <c:order val="26"/>
          <c:val>
            <c:numRef>
              <c:f>'12" No Bars'!$AB$1:$AB$12</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C$1:$AC$12</c:f>
              <c:numCache>
                <c:formatCode>General</c:formatCode>
                <c:ptCount val="12"/>
                <c:pt idx="0">
                  <c:v>0.38709675999999998</c:v>
                </c:pt>
                <c:pt idx="1">
                  <c:v>0.38709675999999998</c:v>
                </c:pt>
                <c:pt idx="2">
                  <c:v>0.35483870000000001</c:v>
                </c:pt>
                <c:pt idx="3">
                  <c:v>0.32258063999999997</c:v>
                </c:pt>
                <c:pt idx="4">
                  <c:v>0.35483870000000001</c:v>
                </c:pt>
                <c:pt idx="5">
                  <c:v>0.35483870000000001</c:v>
                </c:pt>
                <c:pt idx="6">
                  <c:v>0.38709675999999998</c:v>
                </c:pt>
                <c:pt idx="7">
                  <c:v>0.32258063999999997</c:v>
                </c:pt>
                <c:pt idx="8">
                  <c:v>0.32258063999999997</c:v>
                </c:pt>
                <c:pt idx="9">
                  <c:v>0.35483870000000001</c:v>
                </c:pt>
                <c:pt idx="10">
                  <c:v>0.32258063999999997</c:v>
                </c:pt>
                <c:pt idx="11">
                  <c:v>0.32258063999999997</c:v>
                </c:pt>
              </c:numCache>
            </c:numRef>
          </c:val>
          <c:smooth val="0"/>
        </c:ser>
        <c:ser>
          <c:idx val="28"/>
          <c:order val="28"/>
          <c:val>
            <c:numRef>
              <c:f>'12" No Bars'!$AD$1:$AD$12</c:f>
              <c:numCache>
                <c:formatCode>General</c:formatCode>
                <c:ptCount val="12"/>
              </c:numCache>
            </c:numRef>
          </c:val>
          <c:smooth val="0"/>
        </c:ser>
        <c:ser>
          <c:idx val="29"/>
          <c:order val="29"/>
          <c:val>
            <c:numRef>
              <c:f>'12" No Bars'!$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No Bars'!$AF$1:$AF$12</c:f>
              <c:numCache>
                <c:formatCode>General</c:formatCode>
                <c:ptCount val="12"/>
                <c:pt idx="0">
                  <c:v>0.35483870000000001</c:v>
                </c:pt>
                <c:pt idx="1">
                  <c:v>0.38709675999999998</c:v>
                </c:pt>
                <c:pt idx="2">
                  <c:v>0.29032257</c:v>
                </c:pt>
                <c:pt idx="3">
                  <c:v>0.32258063999999997</c:v>
                </c:pt>
                <c:pt idx="4">
                  <c:v>0.35483870000000001</c:v>
                </c:pt>
                <c:pt idx="5">
                  <c:v>0.32258063999999997</c:v>
                </c:pt>
                <c:pt idx="6">
                  <c:v>0.35483870000000001</c:v>
                </c:pt>
                <c:pt idx="7">
                  <c:v>0.35483870000000001</c:v>
                </c:pt>
                <c:pt idx="8">
                  <c:v>0.32258063999999997</c:v>
                </c:pt>
                <c:pt idx="9">
                  <c:v>0.32258063999999997</c:v>
                </c:pt>
                <c:pt idx="10">
                  <c:v>0.35483870000000001</c:v>
                </c:pt>
                <c:pt idx="11">
                  <c:v>0.32258063999999997</c:v>
                </c:pt>
              </c:numCache>
            </c:numRef>
          </c:val>
          <c:smooth val="0"/>
        </c:ser>
        <c:ser>
          <c:idx val="31"/>
          <c:order val="31"/>
          <c:val>
            <c:numRef>
              <c:f>'12" No Bars'!$AG$1:$AG$12</c:f>
              <c:numCache>
                <c:formatCode>General</c:formatCode>
                <c:ptCount val="12"/>
              </c:numCache>
            </c:numRef>
          </c:val>
          <c:smooth val="0"/>
        </c:ser>
        <c:ser>
          <c:idx val="32"/>
          <c:order val="32"/>
          <c:val>
            <c:numRef>
              <c:f>'12" No Bars'!$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I$1:$AI$12</c:f>
              <c:numCache>
                <c:formatCode>General</c:formatCode>
                <c:ptCount val="12"/>
                <c:pt idx="0">
                  <c:v>0.38709675999999998</c:v>
                </c:pt>
                <c:pt idx="1">
                  <c:v>0.35483870000000001</c:v>
                </c:pt>
                <c:pt idx="2">
                  <c:v>0.38709675999999998</c:v>
                </c:pt>
                <c:pt idx="3">
                  <c:v>0.32258063999999997</c:v>
                </c:pt>
                <c:pt idx="4">
                  <c:v>0.38709675999999998</c:v>
                </c:pt>
                <c:pt idx="5">
                  <c:v>0.35483870000000001</c:v>
                </c:pt>
                <c:pt idx="6">
                  <c:v>0.32258063999999997</c:v>
                </c:pt>
                <c:pt idx="7">
                  <c:v>0.35483870000000001</c:v>
                </c:pt>
                <c:pt idx="8">
                  <c:v>0.35483870000000001</c:v>
                </c:pt>
                <c:pt idx="9">
                  <c:v>0.32258063999999997</c:v>
                </c:pt>
                <c:pt idx="10">
                  <c:v>0.32258063999999997</c:v>
                </c:pt>
                <c:pt idx="11">
                  <c:v>0.32258063999999997</c:v>
                </c:pt>
              </c:numCache>
            </c:numRef>
          </c:val>
          <c:smooth val="0"/>
        </c:ser>
        <c:ser>
          <c:idx val="34"/>
          <c:order val="34"/>
          <c:val>
            <c:numRef>
              <c:f>'12" No Bars'!$AJ$1:$AJ$12</c:f>
              <c:numCache>
                <c:formatCode>General</c:formatCode>
                <c:ptCount val="12"/>
              </c:numCache>
            </c:numRef>
          </c:val>
          <c:smooth val="0"/>
        </c:ser>
        <c:ser>
          <c:idx val="35"/>
          <c:order val="35"/>
          <c:val>
            <c:numRef>
              <c:f>'12" No Bars'!$AK$1:$AK$12</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L$1:$AL$12</c:f>
              <c:numCache>
                <c:formatCode>General</c:formatCode>
                <c:ptCount val="12"/>
                <c:pt idx="0">
                  <c:v>0.38709675999999998</c:v>
                </c:pt>
                <c:pt idx="1">
                  <c:v>0.35483870000000001</c:v>
                </c:pt>
                <c:pt idx="2">
                  <c:v>0.38709675999999998</c:v>
                </c:pt>
                <c:pt idx="3">
                  <c:v>0.32258063999999997</c:v>
                </c:pt>
                <c:pt idx="4">
                  <c:v>0.35483870000000001</c:v>
                </c:pt>
                <c:pt idx="5">
                  <c:v>0.32258063999999997</c:v>
                </c:pt>
                <c:pt idx="6">
                  <c:v>0.38709675999999998</c:v>
                </c:pt>
                <c:pt idx="7">
                  <c:v>0.35483870000000001</c:v>
                </c:pt>
                <c:pt idx="8">
                  <c:v>0.32258063999999997</c:v>
                </c:pt>
                <c:pt idx="9">
                  <c:v>0.29032257</c:v>
                </c:pt>
                <c:pt idx="10">
                  <c:v>0.32258063999999997</c:v>
                </c:pt>
                <c:pt idx="11">
                  <c:v>0.32258063999999997</c:v>
                </c:pt>
              </c:numCache>
            </c:numRef>
          </c:val>
          <c:smooth val="0"/>
        </c:ser>
        <c:ser>
          <c:idx val="37"/>
          <c:order val="37"/>
          <c:val>
            <c:numRef>
              <c:f>'12" No Bars'!$AM$1:$AM$12</c:f>
              <c:numCache>
                <c:formatCode>General</c:formatCode>
                <c:ptCount val="12"/>
              </c:numCache>
            </c:numRef>
          </c:val>
          <c:smooth val="0"/>
        </c:ser>
        <c:ser>
          <c:idx val="38"/>
          <c:order val="38"/>
          <c:val>
            <c:numRef>
              <c:f>'12" No Bars'!$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O$1:$AO$12</c:f>
              <c:numCache>
                <c:formatCode>General</c:formatCode>
                <c:ptCount val="12"/>
                <c:pt idx="0">
                  <c:v>0.38709675999999998</c:v>
                </c:pt>
                <c:pt idx="1">
                  <c:v>0.35483870000000001</c:v>
                </c:pt>
                <c:pt idx="2">
                  <c:v>0.32258063999999997</c:v>
                </c:pt>
                <c:pt idx="3">
                  <c:v>0.32258063999999997</c:v>
                </c:pt>
                <c:pt idx="4">
                  <c:v>0.38709675999999998</c:v>
                </c:pt>
                <c:pt idx="5">
                  <c:v>0.38709675999999998</c:v>
                </c:pt>
                <c:pt idx="6">
                  <c:v>0.35483870000000001</c:v>
                </c:pt>
                <c:pt idx="7">
                  <c:v>0.38709675999999998</c:v>
                </c:pt>
                <c:pt idx="8">
                  <c:v>0.32258063999999997</c:v>
                </c:pt>
                <c:pt idx="9">
                  <c:v>0.29032257</c:v>
                </c:pt>
                <c:pt idx="10">
                  <c:v>0.38709675999999998</c:v>
                </c:pt>
                <c:pt idx="11">
                  <c:v>0.32258063999999997</c:v>
                </c:pt>
              </c:numCache>
            </c:numRef>
          </c:val>
          <c:smooth val="0"/>
        </c:ser>
        <c:ser>
          <c:idx val="40"/>
          <c:order val="40"/>
          <c:val>
            <c:numRef>
              <c:f>'12" No Bars'!$AP$1:$AP$12</c:f>
              <c:numCache>
                <c:formatCode>General</c:formatCode>
                <c:ptCount val="12"/>
              </c:numCache>
            </c:numRef>
          </c:val>
          <c:smooth val="0"/>
        </c:ser>
        <c:ser>
          <c:idx val="41"/>
          <c:order val="41"/>
          <c:val>
            <c:numRef>
              <c:f>'12" No Bars'!$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R$1:$AR$12</c:f>
              <c:numCache>
                <c:formatCode>General</c:formatCode>
                <c:ptCount val="12"/>
                <c:pt idx="0">
                  <c:v>0.38709675999999998</c:v>
                </c:pt>
                <c:pt idx="1">
                  <c:v>0.38709675999999998</c:v>
                </c:pt>
                <c:pt idx="2">
                  <c:v>0.38709675999999998</c:v>
                </c:pt>
                <c:pt idx="3">
                  <c:v>0.35483870000000001</c:v>
                </c:pt>
                <c:pt idx="4">
                  <c:v>0.32258063999999997</c:v>
                </c:pt>
                <c:pt idx="5">
                  <c:v>0.35483870000000001</c:v>
                </c:pt>
                <c:pt idx="6">
                  <c:v>0.32258063999999997</c:v>
                </c:pt>
                <c:pt idx="7">
                  <c:v>0.38709675999999998</c:v>
                </c:pt>
                <c:pt idx="8">
                  <c:v>0.32258063999999997</c:v>
                </c:pt>
                <c:pt idx="9">
                  <c:v>0.35483870000000001</c:v>
                </c:pt>
                <c:pt idx="10">
                  <c:v>0.35483870000000001</c:v>
                </c:pt>
                <c:pt idx="11">
                  <c:v>0.29032257</c:v>
                </c:pt>
              </c:numCache>
            </c:numRef>
          </c:val>
          <c:smooth val="0"/>
        </c:ser>
        <c:ser>
          <c:idx val="43"/>
          <c:order val="43"/>
          <c:val>
            <c:numRef>
              <c:f>'12" No Bars'!$AS$1:$AS$12</c:f>
              <c:numCache>
                <c:formatCode>General</c:formatCode>
                <c:ptCount val="12"/>
              </c:numCache>
            </c:numRef>
          </c:val>
          <c:smooth val="0"/>
        </c:ser>
        <c:ser>
          <c:idx val="44"/>
          <c:order val="44"/>
          <c:val>
            <c:numRef>
              <c:f>'12" No Bars'!$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U$1:$AU$12</c:f>
              <c:numCache>
                <c:formatCode>General</c:formatCode>
                <c:ptCount val="12"/>
                <c:pt idx="0">
                  <c:v>0.38709675999999998</c:v>
                </c:pt>
                <c:pt idx="1">
                  <c:v>0.38709675999999998</c:v>
                </c:pt>
                <c:pt idx="2">
                  <c:v>0.35483870000000001</c:v>
                </c:pt>
                <c:pt idx="3">
                  <c:v>0.35483870000000001</c:v>
                </c:pt>
                <c:pt idx="4">
                  <c:v>0.35483870000000001</c:v>
                </c:pt>
                <c:pt idx="5">
                  <c:v>0.38709675999999998</c:v>
                </c:pt>
                <c:pt idx="6">
                  <c:v>0.32258063999999997</c:v>
                </c:pt>
                <c:pt idx="7">
                  <c:v>0.32258063999999997</c:v>
                </c:pt>
                <c:pt idx="8">
                  <c:v>0.35483870000000001</c:v>
                </c:pt>
                <c:pt idx="9">
                  <c:v>0.32258063999999997</c:v>
                </c:pt>
                <c:pt idx="10">
                  <c:v>0.32258063999999997</c:v>
                </c:pt>
                <c:pt idx="11">
                  <c:v>0.35483870000000001</c:v>
                </c:pt>
              </c:numCache>
            </c:numRef>
          </c:val>
          <c:smooth val="0"/>
        </c:ser>
        <c:ser>
          <c:idx val="46"/>
          <c:order val="46"/>
          <c:val>
            <c:numRef>
              <c:f>'12" No Bars'!$AV$1:$AV$12</c:f>
              <c:numCache>
                <c:formatCode>General</c:formatCode>
                <c:ptCount val="12"/>
              </c:numCache>
            </c:numRef>
          </c:val>
          <c:smooth val="0"/>
        </c:ser>
        <c:ser>
          <c:idx val="47"/>
          <c:order val="47"/>
          <c:val>
            <c:numRef>
              <c:f>'12" No Bars'!$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X$1:$AX$12</c:f>
              <c:numCache>
                <c:formatCode>General</c:formatCode>
                <c:ptCount val="12"/>
                <c:pt idx="0">
                  <c:v>0.35483870000000001</c:v>
                </c:pt>
                <c:pt idx="1">
                  <c:v>0.38709675999999998</c:v>
                </c:pt>
                <c:pt idx="2">
                  <c:v>0.35483870000000001</c:v>
                </c:pt>
                <c:pt idx="3">
                  <c:v>0.32258063999999997</c:v>
                </c:pt>
                <c:pt idx="4">
                  <c:v>0.38709675999999998</c:v>
                </c:pt>
                <c:pt idx="5">
                  <c:v>0.32258063999999997</c:v>
                </c:pt>
                <c:pt idx="6">
                  <c:v>0.35483870000000001</c:v>
                </c:pt>
                <c:pt idx="7">
                  <c:v>0.35483870000000001</c:v>
                </c:pt>
                <c:pt idx="8">
                  <c:v>0.38709675999999998</c:v>
                </c:pt>
                <c:pt idx="9">
                  <c:v>0.35483870000000001</c:v>
                </c:pt>
                <c:pt idx="10">
                  <c:v>0.35483870000000001</c:v>
                </c:pt>
                <c:pt idx="11">
                  <c:v>0.32258063999999997</c:v>
                </c:pt>
              </c:numCache>
            </c:numRef>
          </c:val>
          <c:smooth val="0"/>
        </c:ser>
        <c:ser>
          <c:idx val="49"/>
          <c:order val="49"/>
          <c:val>
            <c:numRef>
              <c:f>'12" No Bars'!$AY$1:$AY$12</c:f>
              <c:numCache>
                <c:formatCode>General</c:formatCode>
                <c:ptCount val="12"/>
              </c:numCache>
            </c:numRef>
          </c:val>
          <c:smooth val="0"/>
        </c:ser>
        <c:ser>
          <c:idx val="50"/>
          <c:order val="50"/>
          <c:val>
            <c:numRef>
              <c:f>'12" No Bars'!$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A$1:$BA$12</c:f>
              <c:numCache>
                <c:formatCode>General</c:formatCode>
                <c:ptCount val="12"/>
                <c:pt idx="0">
                  <c:v>0.38709675999999998</c:v>
                </c:pt>
                <c:pt idx="1">
                  <c:v>0.35483870000000001</c:v>
                </c:pt>
                <c:pt idx="2">
                  <c:v>0.32258063999999997</c:v>
                </c:pt>
                <c:pt idx="3">
                  <c:v>0.35483870000000001</c:v>
                </c:pt>
                <c:pt idx="4">
                  <c:v>0.38709675999999998</c:v>
                </c:pt>
                <c:pt idx="5">
                  <c:v>0.35483870000000001</c:v>
                </c:pt>
                <c:pt idx="6">
                  <c:v>0.29032257</c:v>
                </c:pt>
                <c:pt idx="7">
                  <c:v>0.38709675999999998</c:v>
                </c:pt>
                <c:pt idx="8">
                  <c:v>0.32258063999999997</c:v>
                </c:pt>
                <c:pt idx="9">
                  <c:v>0.32258063999999997</c:v>
                </c:pt>
                <c:pt idx="10">
                  <c:v>0.35483870000000001</c:v>
                </c:pt>
                <c:pt idx="11">
                  <c:v>0.35483870000000001</c:v>
                </c:pt>
              </c:numCache>
            </c:numRef>
          </c:val>
          <c:smooth val="0"/>
        </c:ser>
        <c:ser>
          <c:idx val="52"/>
          <c:order val="52"/>
          <c:val>
            <c:numRef>
              <c:f>'12" No Bars'!$BB$1:$BB$12</c:f>
              <c:numCache>
                <c:formatCode>General</c:formatCode>
                <c:ptCount val="12"/>
              </c:numCache>
            </c:numRef>
          </c:val>
          <c:smooth val="0"/>
        </c:ser>
        <c:ser>
          <c:idx val="53"/>
          <c:order val="53"/>
          <c:val>
            <c:numRef>
              <c:f>'12" No Bars'!$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D$1:$BD$12</c:f>
              <c:numCache>
                <c:formatCode>General</c:formatCode>
                <c:ptCount val="12"/>
                <c:pt idx="0">
                  <c:v>0.38709675999999998</c:v>
                </c:pt>
                <c:pt idx="1">
                  <c:v>0.38709675999999998</c:v>
                </c:pt>
                <c:pt idx="2">
                  <c:v>0.35483870000000001</c:v>
                </c:pt>
                <c:pt idx="3">
                  <c:v>0.35483870000000001</c:v>
                </c:pt>
                <c:pt idx="4">
                  <c:v>0.32258063999999997</c:v>
                </c:pt>
                <c:pt idx="5">
                  <c:v>0.35483870000000001</c:v>
                </c:pt>
                <c:pt idx="6">
                  <c:v>0.32258063999999997</c:v>
                </c:pt>
                <c:pt idx="7">
                  <c:v>0.32258063999999997</c:v>
                </c:pt>
                <c:pt idx="8">
                  <c:v>0.35483870000000001</c:v>
                </c:pt>
                <c:pt idx="9">
                  <c:v>0.58064514</c:v>
                </c:pt>
                <c:pt idx="10">
                  <c:v>0.29032257</c:v>
                </c:pt>
                <c:pt idx="11">
                  <c:v>0.32258063999999997</c:v>
                </c:pt>
              </c:numCache>
            </c:numRef>
          </c:val>
          <c:smooth val="0"/>
        </c:ser>
        <c:dLbls>
          <c:showLegendKey val="0"/>
          <c:showVal val="0"/>
          <c:showCatName val="0"/>
          <c:showSerName val="0"/>
          <c:showPercent val="0"/>
          <c:showBubbleSize val="0"/>
        </c:dLbls>
        <c:marker val="1"/>
        <c:smooth val="0"/>
        <c:axId val="291922304"/>
        <c:axId val="291924224"/>
      </c:lineChart>
      <c:catAx>
        <c:axId val="291922304"/>
        <c:scaling>
          <c:orientation val="minMax"/>
        </c:scaling>
        <c:delete val="0"/>
        <c:axPos val="b"/>
        <c:majorTickMark val="out"/>
        <c:minorTickMark val="none"/>
        <c:tickLblPos val="nextTo"/>
        <c:crossAx val="291924224"/>
        <c:crosses val="autoZero"/>
        <c:auto val="1"/>
        <c:lblAlgn val="ctr"/>
        <c:lblOffset val="100"/>
        <c:noMultiLvlLbl val="0"/>
      </c:catAx>
      <c:valAx>
        <c:axId val="291924224"/>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291922304"/>
        <c:crosses val="autoZero"/>
        <c:crossBetween val="between"/>
      </c:valAx>
    </c:plotArea>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a:t>
            </a:r>
            <a:r>
              <a:rPr lang="en-US" baseline="0"/>
              <a:t> No Bars</a:t>
            </a:r>
            <a:endParaRPr lang="en-US"/>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B$1:$B$12</c:f>
              <c:numCache>
                <c:formatCode>General</c:formatCode>
                <c:ptCount val="12"/>
                <c:pt idx="0">
                  <c:v>0.25806449999999997</c:v>
                </c:pt>
                <c:pt idx="1">
                  <c:v>0.25806449999999997</c:v>
                </c:pt>
                <c:pt idx="2">
                  <c:v>0.25806449999999997</c:v>
                </c:pt>
                <c:pt idx="3">
                  <c:v>0.25806449999999997</c:v>
                </c:pt>
                <c:pt idx="4">
                  <c:v>0.25806449999999997</c:v>
                </c:pt>
                <c:pt idx="5">
                  <c:v>0.22580644</c:v>
                </c:pt>
                <c:pt idx="6">
                  <c:v>0.22580644</c:v>
                </c:pt>
                <c:pt idx="7">
                  <c:v>0.25806449999999997</c:v>
                </c:pt>
                <c:pt idx="8">
                  <c:v>0.25806449999999997</c:v>
                </c:pt>
                <c:pt idx="9">
                  <c:v>0.25806449999999997</c:v>
                </c:pt>
                <c:pt idx="10">
                  <c:v>0.25806449999999997</c:v>
                </c:pt>
                <c:pt idx="11">
                  <c:v>0.25806449999999997</c:v>
                </c:pt>
              </c:numCache>
            </c:numRef>
          </c:val>
          <c:smooth val="0"/>
        </c:ser>
        <c:ser>
          <c:idx val="1"/>
          <c:order val="1"/>
          <c:val>
            <c:numRef>
              <c:f>'9" No Bars'!$C$1:$C$12</c:f>
              <c:numCache>
                <c:formatCode>General</c:formatCode>
                <c:ptCount val="12"/>
              </c:numCache>
            </c:numRef>
          </c:val>
          <c:smooth val="0"/>
        </c:ser>
        <c:ser>
          <c:idx val="2"/>
          <c:order val="2"/>
          <c:val>
            <c:numRef>
              <c:f>'9" No Bars'!$D$1:$D$12</c:f>
              <c:numCache>
                <c:formatCode>General</c:formatCode>
                <c:ptCount val="12"/>
              </c:numCache>
            </c:numRef>
          </c:val>
          <c:smooth val="0"/>
        </c:ser>
        <c:ser>
          <c:idx val="3"/>
          <c:order val="3"/>
          <c:spPr>
            <a:ln>
              <a:noFill/>
            </a:ln>
          </c:spPr>
          <c:marker>
            <c:symbol val="x"/>
            <c:size val="7"/>
            <c:spPr>
              <a:ln>
                <a:solidFill>
                  <a:srgbClr val="4F81BD"/>
                </a:solidFill>
              </a:ln>
            </c:spPr>
          </c:marker>
          <c:val>
            <c:numRef>
              <c:f>'9" No Bars'!$E$1:$E$12</c:f>
              <c:numCache>
                <c:formatCode>General</c:formatCode>
                <c:ptCount val="12"/>
                <c:pt idx="0">
                  <c:v>0.22580644</c:v>
                </c:pt>
                <c:pt idx="1">
                  <c:v>0.22580644</c:v>
                </c:pt>
                <c:pt idx="2">
                  <c:v>0.25806449999999997</c:v>
                </c:pt>
                <c:pt idx="3">
                  <c:v>0.25806449999999997</c:v>
                </c:pt>
                <c:pt idx="4">
                  <c:v>0.22580644</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4"/>
          <c:order val="4"/>
          <c:val>
            <c:numRef>
              <c:f>'9" No Bars'!$F$1:$F$12</c:f>
              <c:numCache>
                <c:formatCode>General</c:formatCode>
                <c:ptCount val="12"/>
              </c:numCache>
            </c:numRef>
          </c:val>
          <c:smooth val="0"/>
        </c:ser>
        <c:ser>
          <c:idx val="5"/>
          <c:order val="5"/>
          <c:val>
            <c:numRef>
              <c:f>'9" No Bars'!$G$1:$G$12</c:f>
              <c:numCache>
                <c:formatCode>General</c:formatCode>
                <c:ptCount val="12"/>
              </c:numCache>
            </c:numRef>
          </c:val>
          <c:smooth val="0"/>
        </c:ser>
        <c:ser>
          <c:idx val="6"/>
          <c:order val="6"/>
          <c:spPr>
            <a:ln>
              <a:noFill/>
            </a:ln>
          </c:spPr>
          <c:marker>
            <c:symbol val="x"/>
            <c:size val="7"/>
            <c:spPr>
              <a:ln>
                <a:solidFill>
                  <a:srgbClr val="4F81BD"/>
                </a:solidFill>
              </a:ln>
            </c:spPr>
          </c:marker>
          <c:val>
            <c:numRef>
              <c:f>'9" No Bars'!$H$1:$H$12</c:f>
              <c:numCache>
                <c:formatCode>General</c:formatCode>
                <c:ptCount val="12"/>
                <c:pt idx="0">
                  <c:v>0.25806449999999997</c:v>
                </c:pt>
                <c:pt idx="1">
                  <c:v>0.22580644</c:v>
                </c:pt>
                <c:pt idx="2">
                  <c:v>0.25806449999999997</c:v>
                </c:pt>
                <c:pt idx="3">
                  <c:v>0.25806449999999997</c:v>
                </c:pt>
                <c:pt idx="4">
                  <c:v>0.25806449999999997</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7"/>
          <c:order val="7"/>
          <c:val>
            <c:numRef>
              <c:f>'9" No Bars'!$I$1:$I$12</c:f>
              <c:numCache>
                <c:formatCode>General</c:formatCode>
                <c:ptCount val="12"/>
              </c:numCache>
            </c:numRef>
          </c:val>
          <c:smooth val="0"/>
        </c:ser>
        <c:ser>
          <c:idx val="8"/>
          <c:order val="8"/>
          <c:val>
            <c:numRef>
              <c:f>'9" No Bars'!$J$1:$J$12</c:f>
              <c:numCache>
                <c:formatCode>General</c:formatCode>
                <c:ptCount val="12"/>
              </c:numCache>
            </c:numRef>
          </c:val>
          <c:smooth val="0"/>
        </c:ser>
        <c:ser>
          <c:idx val="9"/>
          <c:order val="9"/>
          <c:spPr>
            <a:ln>
              <a:noFill/>
            </a:ln>
          </c:spPr>
          <c:marker>
            <c:symbol val="x"/>
            <c:size val="7"/>
            <c:spPr>
              <a:ln>
                <a:solidFill>
                  <a:srgbClr val="4F81BD"/>
                </a:solidFill>
              </a:ln>
            </c:spPr>
          </c:marker>
          <c:val>
            <c:numRef>
              <c:f>'9" No Bars'!$K$1:$K$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25806449999999997</c:v>
                </c:pt>
                <c:pt idx="9">
                  <c:v>0.25806449999999997</c:v>
                </c:pt>
                <c:pt idx="10">
                  <c:v>0.25806449999999997</c:v>
                </c:pt>
                <c:pt idx="11">
                  <c:v>0.22580644</c:v>
                </c:pt>
              </c:numCache>
            </c:numRef>
          </c:val>
          <c:smooth val="0"/>
        </c:ser>
        <c:ser>
          <c:idx val="10"/>
          <c:order val="10"/>
          <c:val>
            <c:numRef>
              <c:f>'9" No Bars'!$L$1:$L$12</c:f>
              <c:numCache>
                <c:formatCode>General</c:formatCode>
                <c:ptCount val="12"/>
              </c:numCache>
            </c:numRef>
          </c:val>
          <c:smooth val="0"/>
        </c:ser>
        <c:ser>
          <c:idx val="11"/>
          <c:order val="11"/>
          <c:val>
            <c:numRef>
              <c:f>'9" No Bars'!$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No Bars'!$N$1:$N$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3"/>
          <c:order val="13"/>
          <c:val>
            <c:numRef>
              <c:f>'9" No Bars'!$O$1:$O$12</c:f>
              <c:numCache>
                <c:formatCode>General</c:formatCode>
                <c:ptCount val="12"/>
              </c:numCache>
            </c:numRef>
          </c:val>
          <c:smooth val="0"/>
        </c:ser>
        <c:ser>
          <c:idx val="14"/>
          <c:order val="14"/>
          <c:val>
            <c:numRef>
              <c:f>'9" No Bars'!$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Q$1:$Q$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2580644</c:v>
                </c:pt>
                <c:pt idx="8">
                  <c:v>0.25806449999999997</c:v>
                </c:pt>
                <c:pt idx="9">
                  <c:v>0.22580644</c:v>
                </c:pt>
                <c:pt idx="10">
                  <c:v>0.25806449999999997</c:v>
                </c:pt>
                <c:pt idx="11">
                  <c:v>0.25806449999999997</c:v>
                </c:pt>
              </c:numCache>
            </c:numRef>
          </c:val>
          <c:smooth val="0"/>
        </c:ser>
        <c:ser>
          <c:idx val="16"/>
          <c:order val="16"/>
          <c:val>
            <c:numRef>
              <c:f>'9" No Bars'!$R$1:$R$12</c:f>
              <c:numCache>
                <c:formatCode>General</c:formatCode>
                <c:ptCount val="12"/>
              </c:numCache>
            </c:numRef>
          </c:val>
          <c:smooth val="0"/>
        </c:ser>
        <c:ser>
          <c:idx val="17"/>
          <c:order val="17"/>
          <c:val>
            <c:numRef>
              <c:f>'9" No Bars'!$S$1:$S$12</c:f>
              <c:numCache>
                <c:formatCode>General</c:formatCode>
                <c:ptCount val="12"/>
              </c:numCache>
            </c:numRef>
          </c:val>
          <c:smooth val="0"/>
        </c:ser>
        <c:ser>
          <c:idx val="18"/>
          <c:order val="18"/>
          <c:spPr>
            <a:ln>
              <a:noFill/>
            </a:ln>
          </c:spPr>
          <c:marker>
            <c:symbol val="x"/>
            <c:size val="7"/>
            <c:spPr>
              <a:ln>
                <a:solidFill>
                  <a:srgbClr val="4F81BD"/>
                </a:solidFill>
              </a:ln>
            </c:spPr>
          </c:marker>
          <c:val>
            <c:numRef>
              <c:f>'9" No Bars'!$T$1:$T$12</c:f>
              <c:numCache>
                <c:formatCode>General</c:formatCode>
                <c:ptCount val="12"/>
                <c:pt idx="0">
                  <c:v>0.25806449999999997</c:v>
                </c:pt>
                <c:pt idx="1">
                  <c:v>0.25806449999999997</c:v>
                </c:pt>
                <c:pt idx="2">
                  <c:v>0.25806449999999997</c:v>
                </c:pt>
                <c:pt idx="3">
                  <c:v>0.25806449999999997</c:v>
                </c:pt>
                <c:pt idx="4">
                  <c:v>0.25806449999999997</c:v>
                </c:pt>
                <c:pt idx="5">
                  <c:v>0.22580644</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9"/>
          <c:order val="19"/>
          <c:val>
            <c:numRef>
              <c:f>'9" No Bars'!$U$1:$U$12</c:f>
              <c:numCache>
                <c:formatCode>General</c:formatCode>
                <c:ptCount val="12"/>
              </c:numCache>
            </c:numRef>
          </c:val>
          <c:smooth val="0"/>
        </c:ser>
        <c:ser>
          <c:idx val="20"/>
          <c:order val="20"/>
          <c:val>
            <c:numRef>
              <c:f>'9" No Bars'!$V$1:$V$12</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W$1:$W$12</c:f>
              <c:numCache>
                <c:formatCode>General</c:formatCode>
                <c:ptCount val="12"/>
                <c:pt idx="0">
                  <c:v>0.25806449999999997</c:v>
                </c:pt>
                <c:pt idx="1">
                  <c:v>0.22580644</c:v>
                </c:pt>
                <c:pt idx="2">
                  <c:v>0.25806449999999997</c:v>
                </c:pt>
                <c:pt idx="3">
                  <c:v>0.25806449999999997</c:v>
                </c:pt>
                <c:pt idx="4">
                  <c:v>0.25806449999999997</c:v>
                </c:pt>
                <c:pt idx="5">
                  <c:v>0.25806449999999997</c:v>
                </c:pt>
                <c:pt idx="6">
                  <c:v>0.25806449999999997</c:v>
                </c:pt>
                <c:pt idx="7">
                  <c:v>0.22580644</c:v>
                </c:pt>
                <c:pt idx="8">
                  <c:v>0.25806449999999997</c:v>
                </c:pt>
                <c:pt idx="9">
                  <c:v>0.22580644</c:v>
                </c:pt>
                <c:pt idx="10">
                  <c:v>0.22580644</c:v>
                </c:pt>
                <c:pt idx="11">
                  <c:v>0.25806449999999997</c:v>
                </c:pt>
              </c:numCache>
            </c:numRef>
          </c:val>
          <c:smooth val="0"/>
        </c:ser>
        <c:ser>
          <c:idx val="22"/>
          <c:order val="22"/>
          <c:val>
            <c:numRef>
              <c:f>'9" No Bars'!$X$1:$X$12</c:f>
              <c:numCache>
                <c:formatCode>General</c:formatCode>
                <c:ptCount val="12"/>
              </c:numCache>
            </c:numRef>
          </c:val>
          <c:smooth val="0"/>
        </c:ser>
        <c:ser>
          <c:idx val="23"/>
          <c:order val="23"/>
          <c:val>
            <c:numRef>
              <c:f>'9" No Bars'!$Y$1:$Y$12</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Z$1:$Z$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5806449999999997</c:v>
                </c:pt>
                <c:pt idx="8">
                  <c:v>0.25806449999999997</c:v>
                </c:pt>
                <c:pt idx="9">
                  <c:v>0.25806449999999997</c:v>
                </c:pt>
                <c:pt idx="10">
                  <c:v>0.25806449999999997</c:v>
                </c:pt>
                <c:pt idx="11">
                  <c:v>0.25806449999999997</c:v>
                </c:pt>
              </c:numCache>
            </c:numRef>
          </c:val>
          <c:smooth val="0"/>
        </c:ser>
        <c:ser>
          <c:idx val="25"/>
          <c:order val="25"/>
          <c:val>
            <c:numRef>
              <c:f>'9" No Bars'!$AA$1:$AA$12</c:f>
              <c:numCache>
                <c:formatCode>General</c:formatCode>
                <c:ptCount val="12"/>
              </c:numCache>
            </c:numRef>
          </c:val>
          <c:smooth val="0"/>
        </c:ser>
        <c:ser>
          <c:idx val="26"/>
          <c:order val="26"/>
          <c:val>
            <c:numRef>
              <c:f>'9" No Bars'!$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C$1:$AC$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5806449999999997</c:v>
                </c:pt>
                <c:pt idx="8">
                  <c:v>0.25806449999999997</c:v>
                </c:pt>
                <c:pt idx="9">
                  <c:v>0.22580644</c:v>
                </c:pt>
                <c:pt idx="10">
                  <c:v>0.25806449999999997</c:v>
                </c:pt>
                <c:pt idx="11">
                  <c:v>0.22580644</c:v>
                </c:pt>
              </c:numCache>
            </c:numRef>
          </c:val>
          <c:smooth val="0"/>
        </c:ser>
        <c:ser>
          <c:idx val="28"/>
          <c:order val="28"/>
          <c:val>
            <c:numRef>
              <c:f>'9" No Bars'!$AD$1:$AD$12</c:f>
              <c:numCache>
                <c:formatCode>General</c:formatCode>
                <c:ptCount val="12"/>
              </c:numCache>
            </c:numRef>
          </c:val>
          <c:smooth val="0"/>
        </c:ser>
        <c:ser>
          <c:idx val="29"/>
          <c:order val="29"/>
          <c:val>
            <c:numRef>
              <c:f>'9" No Bars'!$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No Bars'!$AF$1:$AF$12</c:f>
              <c:numCache>
                <c:formatCode>General</c:formatCode>
                <c:ptCount val="12"/>
                <c:pt idx="0">
                  <c:v>0.25806449999999997</c:v>
                </c:pt>
                <c:pt idx="1">
                  <c:v>0.25806449999999997</c:v>
                </c:pt>
                <c:pt idx="2">
                  <c:v>0.25806449999999997</c:v>
                </c:pt>
                <c:pt idx="3">
                  <c:v>0.25806449999999997</c:v>
                </c:pt>
                <c:pt idx="4">
                  <c:v>0.22580644</c:v>
                </c:pt>
                <c:pt idx="5">
                  <c:v>0.25806449999999997</c:v>
                </c:pt>
                <c:pt idx="6">
                  <c:v>0.22580644</c:v>
                </c:pt>
                <c:pt idx="7">
                  <c:v>0.25806449999999997</c:v>
                </c:pt>
                <c:pt idx="8">
                  <c:v>0.25806449999999997</c:v>
                </c:pt>
                <c:pt idx="9">
                  <c:v>0.25806449999999997</c:v>
                </c:pt>
                <c:pt idx="10">
                  <c:v>0.25806449999999997</c:v>
                </c:pt>
                <c:pt idx="11">
                  <c:v>0.25806449999999997</c:v>
                </c:pt>
              </c:numCache>
            </c:numRef>
          </c:val>
          <c:smooth val="0"/>
        </c:ser>
        <c:ser>
          <c:idx val="31"/>
          <c:order val="31"/>
          <c:val>
            <c:numRef>
              <c:f>'9" No Bars'!$AG$1:$AG$12</c:f>
              <c:numCache>
                <c:formatCode>General</c:formatCode>
                <c:ptCount val="12"/>
              </c:numCache>
            </c:numRef>
          </c:val>
          <c:smooth val="0"/>
        </c:ser>
        <c:ser>
          <c:idx val="32"/>
          <c:order val="32"/>
          <c:val>
            <c:numRef>
              <c:f>'9" No Bars'!$AH$1:$AH$12</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I$1:$AI$12</c:f>
              <c:numCache>
                <c:formatCode>General</c:formatCode>
                <c:ptCount val="12"/>
                <c:pt idx="0">
                  <c:v>0.25806449999999997</c:v>
                </c:pt>
                <c:pt idx="1">
                  <c:v>0.22580644</c:v>
                </c:pt>
                <c:pt idx="2">
                  <c:v>0.25806449999999997</c:v>
                </c:pt>
                <c:pt idx="3">
                  <c:v>0.25806449999999997</c:v>
                </c:pt>
                <c:pt idx="4">
                  <c:v>0.25806449999999997</c:v>
                </c:pt>
                <c:pt idx="5">
                  <c:v>0.22580644</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4"/>
          <c:order val="34"/>
          <c:val>
            <c:numRef>
              <c:f>'9" No Bars'!$AJ$1:$AJ$12</c:f>
              <c:numCache>
                <c:formatCode>General</c:formatCode>
                <c:ptCount val="12"/>
              </c:numCache>
            </c:numRef>
          </c:val>
          <c:smooth val="0"/>
        </c:ser>
        <c:ser>
          <c:idx val="35"/>
          <c:order val="35"/>
          <c:val>
            <c:numRef>
              <c:f>'9" No Bars'!$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L$1:$AL$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5806449999999997</c:v>
                </c:pt>
                <c:pt idx="8">
                  <c:v>0.25806449999999997</c:v>
                </c:pt>
                <c:pt idx="9">
                  <c:v>0.22580644</c:v>
                </c:pt>
                <c:pt idx="10">
                  <c:v>0.25806449999999997</c:v>
                </c:pt>
                <c:pt idx="11">
                  <c:v>0.25806449999999997</c:v>
                </c:pt>
              </c:numCache>
            </c:numRef>
          </c:val>
          <c:smooth val="0"/>
        </c:ser>
        <c:ser>
          <c:idx val="37"/>
          <c:order val="37"/>
          <c:val>
            <c:numRef>
              <c:f>'9" No Bars'!$AM$1:$AM$12</c:f>
              <c:numCache>
                <c:formatCode>General</c:formatCode>
                <c:ptCount val="12"/>
              </c:numCache>
            </c:numRef>
          </c:val>
          <c:smooth val="0"/>
        </c:ser>
        <c:ser>
          <c:idx val="38"/>
          <c:order val="38"/>
          <c:val>
            <c:numRef>
              <c:f>'9" No Bars'!$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O$1:$AO$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40"/>
          <c:order val="40"/>
          <c:val>
            <c:numRef>
              <c:f>'9" No Bars'!$AP$1:$AP$12</c:f>
              <c:numCache>
                <c:formatCode>General</c:formatCode>
                <c:ptCount val="12"/>
              </c:numCache>
            </c:numRef>
          </c:val>
          <c:smooth val="0"/>
        </c:ser>
        <c:ser>
          <c:idx val="41"/>
          <c:order val="41"/>
          <c:val>
            <c:numRef>
              <c:f>'9" No Bars'!$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R$1:$AR$12</c:f>
              <c:numCache>
                <c:formatCode>General</c:formatCode>
                <c:ptCount val="12"/>
                <c:pt idx="0">
                  <c:v>0.25806449999999997</c:v>
                </c:pt>
                <c:pt idx="1">
                  <c:v>0.25806449999999997</c:v>
                </c:pt>
                <c:pt idx="2">
                  <c:v>0.25806449999999997</c:v>
                </c:pt>
                <c:pt idx="3">
                  <c:v>0.25806449999999997</c:v>
                </c:pt>
                <c:pt idx="4">
                  <c:v>0.22580644</c:v>
                </c:pt>
                <c:pt idx="5">
                  <c:v>0.25806449999999997</c:v>
                </c:pt>
                <c:pt idx="6">
                  <c:v>0.25806449999999997</c:v>
                </c:pt>
                <c:pt idx="7">
                  <c:v>0.25806449999999997</c:v>
                </c:pt>
                <c:pt idx="8">
                  <c:v>0.25806449999999997</c:v>
                </c:pt>
                <c:pt idx="9">
                  <c:v>0.25806449999999997</c:v>
                </c:pt>
                <c:pt idx="10">
                  <c:v>0.25806449999999997</c:v>
                </c:pt>
                <c:pt idx="11">
                  <c:v>0.25806449999999997</c:v>
                </c:pt>
              </c:numCache>
            </c:numRef>
          </c:val>
          <c:smooth val="0"/>
        </c:ser>
        <c:ser>
          <c:idx val="43"/>
          <c:order val="43"/>
          <c:val>
            <c:numRef>
              <c:f>'9" No Bars'!$AS$1:$AS$12</c:f>
              <c:numCache>
                <c:formatCode>General</c:formatCode>
                <c:ptCount val="12"/>
              </c:numCache>
            </c:numRef>
          </c:val>
          <c:smooth val="0"/>
        </c:ser>
        <c:ser>
          <c:idx val="44"/>
          <c:order val="44"/>
          <c:val>
            <c:numRef>
              <c:f>'9" No Bars'!$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U$1:$AU$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51612899999999995</c:v>
                </c:pt>
                <c:pt idx="9">
                  <c:v>0.25806449999999997</c:v>
                </c:pt>
                <c:pt idx="10">
                  <c:v>0.25806449999999997</c:v>
                </c:pt>
                <c:pt idx="11">
                  <c:v>0.25806449999999997</c:v>
                </c:pt>
              </c:numCache>
            </c:numRef>
          </c:val>
          <c:smooth val="0"/>
        </c:ser>
        <c:ser>
          <c:idx val="46"/>
          <c:order val="46"/>
          <c:val>
            <c:numRef>
              <c:f>'9" No Bars'!$AV$1:$AV$12</c:f>
              <c:numCache>
                <c:formatCode>General</c:formatCode>
                <c:ptCount val="12"/>
              </c:numCache>
            </c:numRef>
          </c:val>
          <c:smooth val="0"/>
        </c:ser>
        <c:ser>
          <c:idx val="47"/>
          <c:order val="47"/>
          <c:val>
            <c:numRef>
              <c:f>'9" No Bars'!$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X$1:$AX$12</c:f>
              <c:numCache>
                <c:formatCode>General</c:formatCode>
                <c:ptCount val="12"/>
                <c:pt idx="0">
                  <c:v>0.22580644</c:v>
                </c:pt>
                <c:pt idx="1">
                  <c:v>0.25806449999999997</c:v>
                </c:pt>
                <c:pt idx="2">
                  <c:v>0.25806449999999997</c:v>
                </c:pt>
                <c:pt idx="3">
                  <c:v>0.25806449999999997</c:v>
                </c:pt>
                <c:pt idx="4">
                  <c:v>0.25806449999999997</c:v>
                </c:pt>
                <c:pt idx="5">
                  <c:v>0.25806449999999997</c:v>
                </c:pt>
                <c:pt idx="6">
                  <c:v>0.22580644</c:v>
                </c:pt>
                <c:pt idx="7">
                  <c:v>0.25806449999999997</c:v>
                </c:pt>
                <c:pt idx="8">
                  <c:v>0.51612899999999995</c:v>
                </c:pt>
                <c:pt idx="9">
                  <c:v>0.25806449999999997</c:v>
                </c:pt>
                <c:pt idx="10">
                  <c:v>0.25806449999999997</c:v>
                </c:pt>
                <c:pt idx="11">
                  <c:v>0.25806449999999997</c:v>
                </c:pt>
              </c:numCache>
            </c:numRef>
          </c:val>
          <c:smooth val="0"/>
        </c:ser>
        <c:ser>
          <c:idx val="49"/>
          <c:order val="49"/>
          <c:val>
            <c:numRef>
              <c:f>'9" No Bars'!$AY$1:$AY$12</c:f>
              <c:numCache>
                <c:formatCode>General</c:formatCode>
                <c:ptCount val="12"/>
              </c:numCache>
            </c:numRef>
          </c:val>
          <c:smooth val="0"/>
        </c:ser>
        <c:ser>
          <c:idx val="50"/>
          <c:order val="50"/>
          <c:val>
            <c:numRef>
              <c:f>'9" No Bars'!$AZ$1:$AZ$12</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A$1:$BA$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2580644</c:v>
                </c:pt>
                <c:pt idx="8">
                  <c:v>0.25806449999999997</c:v>
                </c:pt>
                <c:pt idx="9">
                  <c:v>0.25806449999999997</c:v>
                </c:pt>
                <c:pt idx="10">
                  <c:v>0.25806449999999997</c:v>
                </c:pt>
                <c:pt idx="11">
                  <c:v>0.25806449999999997</c:v>
                </c:pt>
              </c:numCache>
            </c:numRef>
          </c:val>
          <c:smooth val="0"/>
        </c:ser>
        <c:ser>
          <c:idx val="52"/>
          <c:order val="52"/>
          <c:val>
            <c:numRef>
              <c:f>'9" No Bars'!$BB$1:$BB$12</c:f>
              <c:numCache>
                <c:formatCode>General</c:formatCode>
                <c:ptCount val="12"/>
              </c:numCache>
            </c:numRef>
          </c:val>
          <c:smooth val="0"/>
        </c:ser>
        <c:ser>
          <c:idx val="53"/>
          <c:order val="53"/>
          <c:val>
            <c:numRef>
              <c:f>'9" No Bars'!$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D$1:$BD$12</c:f>
              <c:numCache>
                <c:formatCode>General</c:formatCode>
                <c:ptCount val="12"/>
                <c:pt idx="0">
                  <c:v>0.22580644</c:v>
                </c:pt>
                <c:pt idx="1">
                  <c:v>0.25806449999999997</c:v>
                </c:pt>
                <c:pt idx="2">
                  <c:v>0.25806449999999997</c:v>
                </c:pt>
                <c:pt idx="3">
                  <c:v>0.25806449999999997</c:v>
                </c:pt>
                <c:pt idx="4">
                  <c:v>0.25806449999999997</c:v>
                </c:pt>
                <c:pt idx="5">
                  <c:v>0.25806449999999997</c:v>
                </c:pt>
                <c:pt idx="6">
                  <c:v>0.25806449999999997</c:v>
                </c:pt>
                <c:pt idx="7">
                  <c:v>0.25806449999999997</c:v>
                </c:pt>
                <c:pt idx="8">
                  <c:v>0.22580644</c:v>
                </c:pt>
                <c:pt idx="9">
                  <c:v>0.25806449999999997</c:v>
                </c:pt>
                <c:pt idx="10">
                  <c:v>0.25806449999999997</c:v>
                </c:pt>
                <c:pt idx="11">
                  <c:v>0.22580644</c:v>
                </c:pt>
              </c:numCache>
            </c:numRef>
          </c:val>
          <c:smooth val="0"/>
        </c:ser>
        <c:dLbls>
          <c:showLegendKey val="0"/>
          <c:showVal val="0"/>
          <c:showCatName val="0"/>
          <c:showSerName val="0"/>
          <c:showPercent val="0"/>
          <c:showBubbleSize val="0"/>
        </c:dLbls>
        <c:marker val="1"/>
        <c:smooth val="0"/>
        <c:axId val="292127872"/>
        <c:axId val="292129792"/>
      </c:lineChart>
      <c:catAx>
        <c:axId val="292127872"/>
        <c:scaling>
          <c:orientation val="minMax"/>
        </c:scaling>
        <c:delete val="0"/>
        <c:axPos val="b"/>
        <c:majorTickMark val="out"/>
        <c:minorTickMark val="none"/>
        <c:tickLblPos val="nextTo"/>
        <c:crossAx val="292129792"/>
        <c:crosses val="autoZero"/>
        <c:auto val="1"/>
        <c:lblAlgn val="ctr"/>
        <c:lblOffset val="100"/>
        <c:noMultiLvlLbl val="0"/>
      </c:catAx>
      <c:valAx>
        <c:axId val="292129792"/>
        <c:scaling>
          <c:orientation val="minMax"/>
        </c:scaling>
        <c:delete val="0"/>
        <c:axPos val="l"/>
        <c:majorGridlines/>
        <c:title>
          <c:tx>
            <c:rich>
              <a:bodyPr rot="-5400000" vert="horz"/>
              <a:lstStyle/>
              <a:p>
                <a:pPr>
                  <a:defRPr/>
                </a:pPr>
                <a:r>
                  <a:rPr lang="en-US"/>
                  <a:t>Sensor</a:t>
                </a:r>
                <a:r>
                  <a:rPr lang="en-US" baseline="0"/>
                  <a:t> Data</a:t>
                </a:r>
                <a:endParaRPr lang="en-US"/>
              </a:p>
            </c:rich>
          </c:tx>
          <c:layout/>
          <c:overlay val="0"/>
        </c:title>
        <c:numFmt formatCode="General" sourceLinked="1"/>
        <c:majorTickMark val="out"/>
        <c:minorTickMark val="none"/>
        <c:tickLblPos val="nextTo"/>
        <c:crossAx val="292127872"/>
        <c:crosses val="autoZero"/>
        <c:crossBetween val="between"/>
      </c:valAx>
    </c:plotArea>
    <c:plotVisOnly val="1"/>
    <c:dispBlanksAs val="gap"/>
    <c:showDLblsOverMax val="0"/>
  </c:chart>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9" No Bars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C$14:$C$25</c:f>
              <c:numCache>
                <c:formatCode>General</c:formatCode>
                <c:ptCount val="12"/>
                <c:pt idx="0">
                  <c:v>77.217735000000005</c:v>
                </c:pt>
                <c:pt idx="1">
                  <c:v>77.217735000000005</c:v>
                </c:pt>
                <c:pt idx="2">
                  <c:v>77.217735000000005</c:v>
                </c:pt>
                <c:pt idx="3">
                  <c:v>77.217735000000005</c:v>
                </c:pt>
                <c:pt idx="4">
                  <c:v>77.217735000000005</c:v>
                </c:pt>
                <c:pt idx="5">
                  <c:v>37.096775000000001</c:v>
                </c:pt>
                <c:pt idx="6">
                  <c:v>37.096775000000001</c:v>
                </c:pt>
                <c:pt idx="7">
                  <c:v>77.217735000000005</c:v>
                </c:pt>
                <c:pt idx="8">
                  <c:v>77.217735000000005</c:v>
                </c:pt>
                <c:pt idx="9">
                  <c:v>77.217735000000005</c:v>
                </c:pt>
                <c:pt idx="10">
                  <c:v>77.217735000000005</c:v>
                </c:pt>
                <c:pt idx="11">
                  <c:v>77.217735000000005</c:v>
                </c:pt>
              </c:numCache>
            </c:numRef>
          </c:val>
          <c:smooth val="0"/>
        </c:ser>
        <c:ser>
          <c:idx val="1"/>
          <c:order val="1"/>
          <c:val>
            <c:numRef>
              <c:f>'9" No Bars'!$D$14:$D$25</c:f>
              <c:numCache>
                <c:formatCode>General</c:formatCode>
                <c:ptCount val="12"/>
              </c:numCache>
            </c:numRef>
          </c:val>
          <c:smooth val="0"/>
        </c:ser>
        <c:ser>
          <c:idx val="2"/>
          <c:order val="2"/>
          <c:val>
            <c:numRef>
              <c:f>'9" No Bars'!$E$14:$E$25</c:f>
              <c:numCache>
                <c:formatCode>General</c:formatCode>
                <c:ptCount val="12"/>
              </c:numCache>
            </c:numRef>
          </c:val>
          <c:smooth val="0"/>
        </c:ser>
        <c:ser>
          <c:idx val="3"/>
          <c:order val="3"/>
          <c:spPr>
            <a:ln>
              <a:noFill/>
            </a:ln>
          </c:spPr>
          <c:marker>
            <c:symbol val="x"/>
            <c:size val="7"/>
            <c:spPr>
              <a:ln>
                <a:solidFill>
                  <a:srgbClr val="4F81BD"/>
                </a:solidFill>
              </a:ln>
            </c:spPr>
          </c:marker>
          <c:val>
            <c:numRef>
              <c:f>'9" No Bars'!$F$14:$F$25</c:f>
              <c:numCache>
                <c:formatCode>General</c:formatCode>
                <c:ptCount val="12"/>
                <c:pt idx="0">
                  <c:v>37.096775000000001</c:v>
                </c:pt>
                <c:pt idx="1">
                  <c:v>37.096775000000001</c:v>
                </c:pt>
                <c:pt idx="2">
                  <c:v>77.217735000000005</c:v>
                </c:pt>
                <c:pt idx="3">
                  <c:v>77.217735000000005</c:v>
                </c:pt>
                <c:pt idx="4">
                  <c:v>37.096775000000001</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4"/>
          <c:order val="4"/>
          <c:val>
            <c:numRef>
              <c:f>'9" No Bars'!$G$14:$G$25</c:f>
              <c:numCache>
                <c:formatCode>General</c:formatCode>
                <c:ptCount val="12"/>
              </c:numCache>
            </c:numRef>
          </c:val>
          <c:smooth val="0"/>
        </c:ser>
        <c:ser>
          <c:idx val="5"/>
          <c:order val="5"/>
          <c:val>
            <c:numRef>
              <c:f>'9" No Bars'!$H$14:$H$25</c:f>
              <c:numCache>
                <c:formatCode>General</c:formatCode>
                <c:ptCount val="12"/>
              </c:numCache>
            </c:numRef>
          </c:val>
          <c:smooth val="0"/>
        </c:ser>
        <c:ser>
          <c:idx val="6"/>
          <c:order val="6"/>
          <c:spPr>
            <a:ln>
              <a:noFill/>
            </a:ln>
          </c:spPr>
          <c:marker>
            <c:symbol val="x"/>
            <c:size val="7"/>
            <c:spPr>
              <a:ln>
                <a:solidFill>
                  <a:srgbClr val="4F81BD"/>
                </a:solidFill>
              </a:ln>
            </c:spPr>
          </c:marker>
          <c:val>
            <c:numRef>
              <c:f>'9" No Bars'!$I$14:$I$25</c:f>
              <c:numCache>
                <c:formatCode>General</c:formatCode>
                <c:ptCount val="12"/>
                <c:pt idx="0">
                  <c:v>77.217735000000005</c:v>
                </c:pt>
                <c:pt idx="1">
                  <c:v>37.096775000000001</c:v>
                </c:pt>
                <c:pt idx="2">
                  <c:v>77.217735000000005</c:v>
                </c:pt>
                <c:pt idx="3">
                  <c:v>77.217735000000005</c:v>
                </c:pt>
                <c:pt idx="4">
                  <c:v>77.217735000000005</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7"/>
          <c:order val="7"/>
          <c:val>
            <c:numRef>
              <c:f>'9" No Bars'!$J$14:$J$25</c:f>
              <c:numCache>
                <c:formatCode>General</c:formatCode>
                <c:ptCount val="12"/>
              </c:numCache>
            </c:numRef>
          </c:val>
          <c:smooth val="0"/>
        </c:ser>
        <c:ser>
          <c:idx val="8"/>
          <c:order val="8"/>
          <c:val>
            <c:numRef>
              <c:f>'9" No Bars'!$K$14:$K$25</c:f>
              <c:numCache>
                <c:formatCode>General</c:formatCode>
                <c:ptCount val="12"/>
              </c:numCache>
            </c:numRef>
          </c:val>
          <c:smooth val="0"/>
        </c:ser>
        <c:ser>
          <c:idx val="9"/>
          <c:order val="9"/>
          <c:spPr>
            <a:ln>
              <a:noFill/>
            </a:ln>
          </c:spPr>
          <c:marker>
            <c:symbol val="x"/>
            <c:size val="7"/>
            <c:spPr>
              <a:ln>
                <a:solidFill>
                  <a:srgbClr val="4F81BD"/>
                </a:solidFill>
              </a:ln>
            </c:spPr>
          </c:marker>
          <c:val>
            <c:numRef>
              <c:f>'9" No Bars'!$L$14:$L$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77.217735000000005</c:v>
                </c:pt>
                <c:pt idx="9">
                  <c:v>77.217735000000005</c:v>
                </c:pt>
                <c:pt idx="10">
                  <c:v>77.217735000000005</c:v>
                </c:pt>
                <c:pt idx="11">
                  <c:v>37.096775000000001</c:v>
                </c:pt>
              </c:numCache>
            </c:numRef>
          </c:val>
          <c:smooth val="0"/>
        </c:ser>
        <c:ser>
          <c:idx val="10"/>
          <c:order val="10"/>
          <c:val>
            <c:numRef>
              <c:f>'9" No Bars'!$M$14:$M$25</c:f>
              <c:numCache>
                <c:formatCode>General</c:formatCode>
                <c:ptCount val="12"/>
              </c:numCache>
            </c:numRef>
          </c:val>
          <c:smooth val="0"/>
        </c:ser>
        <c:ser>
          <c:idx val="11"/>
          <c:order val="11"/>
          <c:val>
            <c:numRef>
              <c:f>'9" No Bars'!$N$14:$N$25</c:f>
              <c:numCache>
                <c:formatCode>General</c:formatCode>
                <c:ptCount val="12"/>
              </c:numCache>
            </c:numRef>
          </c:val>
          <c:smooth val="0"/>
        </c:ser>
        <c:ser>
          <c:idx val="12"/>
          <c:order val="12"/>
          <c:spPr>
            <a:ln>
              <a:noFill/>
            </a:ln>
          </c:spPr>
          <c:marker>
            <c:symbol val="x"/>
            <c:size val="7"/>
            <c:spPr>
              <a:ln>
                <a:solidFill>
                  <a:srgbClr val="4F81BD"/>
                </a:solidFill>
              </a:ln>
            </c:spPr>
          </c:marker>
          <c:val>
            <c:numRef>
              <c:f>'9" No Bars'!$O$14:$O$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77.217735000000005</c:v>
                </c:pt>
                <c:pt idx="8">
                  <c:v>77.217735000000005</c:v>
                </c:pt>
                <c:pt idx="9">
                  <c:v>77.217735000000005</c:v>
                </c:pt>
                <c:pt idx="10">
                  <c:v>77.217735000000005</c:v>
                </c:pt>
                <c:pt idx="11">
                  <c:v>77.217735000000005</c:v>
                </c:pt>
              </c:numCache>
            </c:numRef>
          </c:val>
          <c:smooth val="0"/>
        </c:ser>
        <c:ser>
          <c:idx val="13"/>
          <c:order val="13"/>
          <c:val>
            <c:numRef>
              <c:f>'9" No Bars'!$P$14:$P$25</c:f>
              <c:numCache>
                <c:formatCode>General</c:formatCode>
                <c:ptCount val="12"/>
              </c:numCache>
            </c:numRef>
          </c:val>
          <c:smooth val="0"/>
        </c:ser>
        <c:ser>
          <c:idx val="14"/>
          <c:order val="14"/>
          <c:val>
            <c:numRef>
              <c:f>'9" No Bars'!$Q$14:$Q$25</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R$14:$R$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37.096775000000001</c:v>
                </c:pt>
                <c:pt idx="8">
                  <c:v>77.217735000000005</c:v>
                </c:pt>
                <c:pt idx="9">
                  <c:v>37.096775000000001</c:v>
                </c:pt>
                <c:pt idx="10">
                  <c:v>77.217735000000005</c:v>
                </c:pt>
                <c:pt idx="11">
                  <c:v>77.217735000000005</c:v>
                </c:pt>
              </c:numCache>
            </c:numRef>
          </c:val>
          <c:smooth val="0"/>
        </c:ser>
        <c:ser>
          <c:idx val="16"/>
          <c:order val="16"/>
          <c:val>
            <c:numRef>
              <c:f>'9" No Bars'!$S$14:$S$25</c:f>
              <c:numCache>
                <c:formatCode>General</c:formatCode>
                <c:ptCount val="12"/>
              </c:numCache>
            </c:numRef>
          </c:val>
          <c:smooth val="0"/>
        </c:ser>
        <c:ser>
          <c:idx val="17"/>
          <c:order val="17"/>
          <c:val>
            <c:numRef>
              <c:f>'9" No Bars'!$T$14:$T$25</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No Bars'!$U$14:$U$25</c:f>
              <c:numCache>
                <c:formatCode>General</c:formatCode>
                <c:ptCount val="12"/>
                <c:pt idx="0">
                  <c:v>77.217735000000005</c:v>
                </c:pt>
                <c:pt idx="1">
                  <c:v>77.217735000000005</c:v>
                </c:pt>
                <c:pt idx="2">
                  <c:v>77.217735000000005</c:v>
                </c:pt>
                <c:pt idx="3">
                  <c:v>77.217735000000005</c:v>
                </c:pt>
                <c:pt idx="4">
                  <c:v>77.217735000000005</c:v>
                </c:pt>
                <c:pt idx="5">
                  <c:v>37.096775000000001</c:v>
                </c:pt>
                <c:pt idx="6">
                  <c:v>77.217735000000005</c:v>
                </c:pt>
                <c:pt idx="7">
                  <c:v>77.217735000000005</c:v>
                </c:pt>
                <c:pt idx="8">
                  <c:v>77.217735000000005</c:v>
                </c:pt>
                <c:pt idx="9">
                  <c:v>77.217735000000005</c:v>
                </c:pt>
                <c:pt idx="10">
                  <c:v>77.217735000000005</c:v>
                </c:pt>
                <c:pt idx="11">
                  <c:v>77.217735000000005</c:v>
                </c:pt>
              </c:numCache>
            </c:numRef>
          </c:val>
          <c:smooth val="0"/>
        </c:ser>
        <c:ser>
          <c:idx val="19"/>
          <c:order val="19"/>
          <c:val>
            <c:numRef>
              <c:f>'9" No Bars'!$V$14:$V$25</c:f>
              <c:numCache>
                <c:formatCode>General</c:formatCode>
                <c:ptCount val="12"/>
              </c:numCache>
            </c:numRef>
          </c:val>
          <c:smooth val="0"/>
        </c:ser>
        <c:ser>
          <c:idx val="20"/>
          <c:order val="20"/>
          <c:val>
            <c:numRef>
              <c:f>'9" No Bars'!$W$14:$W$25</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X$14:$X$25</c:f>
              <c:numCache>
                <c:formatCode>General</c:formatCode>
                <c:ptCount val="12"/>
                <c:pt idx="0">
                  <c:v>77.217735000000005</c:v>
                </c:pt>
                <c:pt idx="1">
                  <c:v>37.096775000000001</c:v>
                </c:pt>
                <c:pt idx="2">
                  <c:v>77.217735000000005</c:v>
                </c:pt>
                <c:pt idx="3">
                  <c:v>77.217735000000005</c:v>
                </c:pt>
                <c:pt idx="4">
                  <c:v>77.217735000000005</c:v>
                </c:pt>
                <c:pt idx="5">
                  <c:v>77.217735000000005</c:v>
                </c:pt>
                <c:pt idx="6">
                  <c:v>77.217735000000005</c:v>
                </c:pt>
                <c:pt idx="7">
                  <c:v>37.096775000000001</c:v>
                </c:pt>
                <c:pt idx="8">
                  <c:v>77.217735000000005</c:v>
                </c:pt>
                <c:pt idx="9">
                  <c:v>37.096775000000001</c:v>
                </c:pt>
                <c:pt idx="10">
                  <c:v>37.096775000000001</c:v>
                </c:pt>
                <c:pt idx="11">
                  <c:v>77.217735000000005</c:v>
                </c:pt>
              </c:numCache>
            </c:numRef>
          </c:val>
          <c:smooth val="0"/>
        </c:ser>
        <c:ser>
          <c:idx val="22"/>
          <c:order val="22"/>
          <c:val>
            <c:numRef>
              <c:f>'9" No Bars'!$Y$14:$Y$25</c:f>
              <c:numCache>
                <c:formatCode>General</c:formatCode>
                <c:ptCount val="12"/>
              </c:numCache>
            </c:numRef>
          </c:val>
          <c:smooth val="0"/>
        </c:ser>
        <c:ser>
          <c:idx val="23"/>
          <c:order val="23"/>
          <c:val>
            <c:numRef>
              <c:f>'9" No Bars'!$Z$14:$Z$25</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AA$14:$AA$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77.217735000000005</c:v>
                </c:pt>
                <c:pt idx="8">
                  <c:v>77.217735000000005</c:v>
                </c:pt>
                <c:pt idx="9">
                  <c:v>77.217735000000005</c:v>
                </c:pt>
                <c:pt idx="10">
                  <c:v>77.217735000000005</c:v>
                </c:pt>
                <c:pt idx="11">
                  <c:v>77.217735000000005</c:v>
                </c:pt>
              </c:numCache>
            </c:numRef>
          </c:val>
          <c:smooth val="0"/>
        </c:ser>
        <c:ser>
          <c:idx val="25"/>
          <c:order val="25"/>
          <c:val>
            <c:numRef>
              <c:f>'9" No Bars'!$AB$14:$AB$25</c:f>
              <c:numCache>
                <c:formatCode>General</c:formatCode>
                <c:ptCount val="12"/>
              </c:numCache>
            </c:numRef>
          </c:val>
          <c:smooth val="0"/>
        </c:ser>
        <c:ser>
          <c:idx val="26"/>
          <c:order val="26"/>
          <c:val>
            <c:numRef>
              <c:f>'9" No Bars'!$AC$14:$AC$25</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D$14:$AD$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77.217735000000005</c:v>
                </c:pt>
                <c:pt idx="8">
                  <c:v>77.217735000000005</c:v>
                </c:pt>
                <c:pt idx="9">
                  <c:v>37.096775000000001</c:v>
                </c:pt>
                <c:pt idx="10">
                  <c:v>77.217735000000005</c:v>
                </c:pt>
                <c:pt idx="11">
                  <c:v>37.096775000000001</c:v>
                </c:pt>
              </c:numCache>
            </c:numRef>
          </c:val>
          <c:smooth val="0"/>
        </c:ser>
        <c:ser>
          <c:idx val="28"/>
          <c:order val="28"/>
          <c:val>
            <c:numRef>
              <c:f>'9" No Bars'!$AE$14:$AE$25</c:f>
              <c:numCache>
                <c:formatCode>General</c:formatCode>
                <c:ptCount val="12"/>
              </c:numCache>
            </c:numRef>
          </c:val>
          <c:smooth val="0"/>
        </c:ser>
        <c:ser>
          <c:idx val="29"/>
          <c:order val="29"/>
          <c:val>
            <c:numRef>
              <c:f>'9" No Bars'!$AF$14:$AF$25</c:f>
              <c:numCache>
                <c:formatCode>General</c:formatCode>
                <c:ptCount val="12"/>
              </c:numCache>
            </c:numRef>
          </c:val>
          <c:smooth val="0"/>
        </c:ser>
        <c:ser>
          <c:idx val="30"/>
          <c:order val="30"/>
          <c:spPr>
            <a:ln>
              <a:noFill/>
            </a:ln>
          </c:spPr>
          <c:marker>
            <c:symbol val="x"/>
            <c:size val="7"/>
            <c:spPr>
              <a:ln>
                <a:solidFill>
                  <a:srgbClr val="4F81BD"/>
                </a:solidFill>
              </a:ln>
            </c:spPr>
          </c:marker>
          <c:val>
            <c:numRef>
              <c:f>'9" No Bars'!$AG$14:$AG$25</c:f>
              <c:numCache>
                <c:formatCode>General</c:formatCode>
                <c:ptCount val="12"/>
                <c:pt idx="0">
                  <c:v>77.217735000000005</c:v>
                </c:pt>
                <c:pt idx="1">
                  <c:v>77.217735000000005</c:v>
                </c:pt>
                <c:pt idx="2">
                  <c:v>77.217735000000005</c:v>
                </c:pt>
                <c:pt idx="3">
                  <c:v>77.217735000000005</c:v>
                </c:pt>
                <c:pt idx="4">
                  <c:v>37.096775000000001</c:v>
                </c:pt>
                <c:pt idx="5">
                  <c:v>77.217735000000005</c:v>
                </c:pt>
                <c:pt idx="6">
                  <c:v>37.096775000000001</c:v>
                </c:pt>
                <c:pt idx="7">
                  <c:v>77.217735000000005</c:v>
                </c:pt>
                <c:pt idx="8">
                  <c:v>77.217735000000005</c:v>
                </c:pt>
                <c:pt idx="9">
                  <c:v>77.217735000000005</c:v>
                </c:pt>
                <c:pt idx="10">
                  <c:v>77.217735000000005</c:v>
                </c:pt>
                <c:pt idx="11">
                  <c:v>77.217735000000005</c:v>
                </c:pt>
              </c:numCache>
            </c:numRef>
          </c:val>
          <c:smooth val="0"/>
        </c:ser>
        <c:ser>
          <c:idx val="31"/>
          <c:order val="31"/>
          <c:val>
            <c:numRef>
              <c:f>'9" No Bars'!$AH$14:$AH$25</c:f>
              <c:numCache>
                <c:formatCode>General</c:formatCode>
                <c:ptCount val="12"/>
              </c:numCache>
            </c:numRef>
          </c:val>
          <c:smooth val="0"/>
        </c:ser>
        <c:ser>
          <c:idx val="32"/>
          <c:order val="32"/>
          <c:val>
            <c:numRef>
              <c:f>'9" No Bars'!$AI$14:$AI$25</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J$14:$AJ$25</c:f>
              <c:numCache>
                <c:formatCode>General</c:formatCode>
                <c:ptCount val="12"/>
                <c:pt idx="0">
                  <c:v>77.217735000000005</c:v>
                </c:pt>
                <c:pt idx="1">
                  <c:v>37.096775000000001</c:v>
                </c:pt>
                <c:pt idx="2">
                  <c:v>77.217735000000005</c:v>
                </c:pt>
                <c:pt idx="3">
                  <c:v>77.217735000000005</c:v>
                </c:pt>
                <c:pt idx="4">
                  <c:v>77.217735000000005</c:v>
                </c:pt>
                <c:pt idx="5">
                  <c:v>37.096775000000001</c:v>
                </c:pt>
                <c:pt idx="6">
                  <c:v>77.217735000000005</c:v>
                </c:pt>
                <c:pt idx="7">
                  <c:v>77.217735000000005</c:v>
                </c:pt>
                <c:pt idx="8">
                  <c:v>77.217735000000005</c:v>
                </c:pt>
                <c:pt idx="9">
                  <c:v>77.217735000000005</c:v>
                </c:pt>
                <c:pt idx="10">
                  <c:v>77.217735000000005</c:v>
                </c:pt>
                <c:pt idx="11">
                  <c:v>77.217735000000005</c:v>
                </c:pt>
              </c:numCache>
            </c:numRef>
          </c:val>
          <c:smooth val="0"/>
        </c:ser>
        <c:ser>
          <c:idx val="34"/>
          <c:order val="34"/>
          <c:val>
            <c:numRef>
              <c:f>'9" No Bars'!$AK$14:$AK$25</c:f>
              <c:numCache>
                <c:formatCode>General</c:formatCode>
                <c:ptCount val="12"/>
              </c:numCache>
            </c:numRef>
          </c:val>
          <c:smooth val="0"/>
        </c:ser>
        <c:ser>
          <c:idx val="35"/>
          <c:order val="35"/>
          <c:val>
            <c:numRef>
              <c:f>'9" No Bars'!$AL$14:$AL$25</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M$14:$AM$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77.217735000000005</c:v>
                </c:pt>
                <c:pt idx="8">
                  <c:v>77.217735000000005</c:v>
                </c:pt>
                <c:pt idx="9">
                  <c:v>37.096775000000001</c:v>
                </c:pt>
                <c:pt idx="10">
                  <c:v>77.217735000000005</c:v>
                </c:pt>
                <c:pt idx="11">
                  <c:v>77.217735000000005</c:v>
                </c:pt>
              </c:numCache>
            </c:numRef>
          </c:val>
          <c:smooth val="0"/>
        </c:ser>
        <c:ser>
          <c:idx val="37"/>
          <c:order val="37"/>
          <c:val>
            <c:numRef>
              <c:f>'9" No Bars'!$AN$14:$AN$25</c:f>
              <c:numCache>
                <c:formatCode>General</c:formatCode>
                <c:ptCount val="12"/>
              </c:numCache>
            </c:numRef>
          </c:val>
          <c:smooth val="0"/>
        </c:ser>
        <c:ser>
          <c:idx val="38"/>
          <c:order val="38"/>
          <c:val>
            <c:numRef>
              <c:f>'9" No Bars'!$AO$14:$AO$25</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P$14:$AP$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40"/>
          <c:order val="40"/>
          <c:val>
            <c:numRef>
              <c:f>'9" No Bars'!$AQ$14:$AQ$25</c:f>
              <c:numCache>
                <c:formatCode>General</c:formatCode>
                <c:ptCount val="12"/>
              </c:numCache>
            </c:numRef>
          </c:val>
          <c:smooth val="0"/>
        </c:ser>
        <c:ser>
          <c:idx val="41"/>
          <c:order val="41"/>
          <c:val>
            <c:numRef>
              <c:f>'9" No Bars'!$AR$14:$AR$25</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S$14:$AS$25</c:f>
              <c:numCache>
                <c:formatCode>General</c:formatCode>
                <c:ptCount val="12"/>
                <c:pt idx="0">
                  <c:v>77.217735000000005</c:v>
                </c:pt>
                <c:pt idx="1">
                  <c:v>77.217735000000005</c:v>
                </c:pt>
                <c:pt idx="2">
                  <c:v>77.217735000000005</c:v>
                </c:pt>
                <c:pt idx="3">
                  <c:v>77.217735000000005</c:v>
                </c:pt>
                <c:pt idx="4">
                  <c:v>37.096775000000001</c:v>
                </c:pt>
                <c:pt idx="5">
                  <c:v>77.217735000000005</c:v>
                </c:pt>
                <c:pt idx="6">
                  <c:v>77.217735000000005</c:v>
                </c:pt>
                <c:pt idx="7">
                  <c:v>77.217735000000005</c:v>
                </c:pt>
                <c:pt idx="8">
                  <c:v>77.217735000000005</c:v>
                </c:pt>
                <c:pt idx="9">
                  <c:v>77.217735000000005</c:v>
                </c:pt>
                <c:pt idx="10">
                  <c:v>77.217735000000005</c:v>
                </c:pt>
                <c:pt idx="11">
                  <c:v>77.217735000000005</c:v>
                </c:pt>
              </c:numCache>
            </c:numRef>
          </c:val>
          <c:smooth val="0"/>
        </c:ser>
        <c:ser>
          <c:idx val="43"/>
          <c:order val="43"/>
          <c:val>
            <c:numRef>
              <c:f>'9" No Bars'!$AT$14:$AT$25</c:f>
              <c:numCache>
                <c:formatCode>General</c:formatCode>
                <c:ptCount val="12"/>
              </c:numCache>
            </c:numRef>
          </c:val>
          <c:smooth val="0"/>
        </c:ser>
        <c:ser>
          <c:idx val="44"/>
          <c:order val="44"/>
          <c:val>
            <c:numRef>
              <c:f>'9" No Bars'!$AU$14:$AU$25</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V$14:$AV$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398.18545999999998</c:v>
                </c:pt>
                <c:pt idx="9">
                  <c:v>77.217735000000005</c:v>
                </c:pt>
                <c:pt idx="10">
                  <c:v>77.217735000000005</c:v>
                </c:pt>
                <c:pt idx="11">
                  <c:v>77.217735000000005</c:v>
                </c:pt>
              </c:numCache>
            </c:numRef>
          </c:val>
          <c:smooth val="0"/>
        </c:ser>
        <c:ser>
          <c:idx val="46"/>
          <c:order val="46"/>
          <c:val>
            <c:numRef>
              <c:f>'9" No Bars'!$AW$14:$AW$25</c:f>
              <c:numCache>
                <c:formatCode>General</c:formatCode>
                <c:ptCount val="12"/>
              </c:numCache>
            </c:numRef>
          </c:val>
          <c:smooth val="0"/>
        </c:ser>
        <c:ser>
          <c:idx val="47"/>
          <c:order val="47"/>
          <c:val>
            <c:numRef>
              <c:f>'9" No Bars'!$AX$14:$AX$25</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Y$14:$AY$25</c:f>
              <c:numCache>
                <c:formatCode>General</c:formatCode>
                <c:ptCount val="12"/>
                <c:pt idx="0">
                  <c:v>37.096775000000001</c:v>
                </c:pt>
                <c:pt idx="1">
                  <c:v>77.217735000000005</c:v>
                </c:pt>
                <c:pt idx="2">
                  <c:v>77.217735000000005</c:v>
                </c:pt>
                <c:pt idx="3">
                  <c:v>77.217735000000005</c:v>
                </c:pt>
                <c:pt idx="4">
                  <c:v>77.217735000000005</c:v>
                </c:pt>
                <c:pt idx="5">
                  <c:v>77.217735000000005</c:v>
                </c:pt>
                <c:pt idx="6">
                  <c:v>37.096775000000001</c:v>
                </c:pt>
                <c:pt idx="7">
                  <c:v>77.217735000000005</c:v>
                </c:pt>
                <c:pt idx="8">
                  <c:v>398.18545999999998</c:v>
                </c:pt>
                <c:pt idx="9">
                  <c:v>77.217735000000005</c:v>
                </c:pt>
                <c:pt idx="10">
                  <c:v>77.217735000000005</c:v>
                </c:pt>
                <c:pt idx="11">
                  <c:v>77.217735000000005</c:v>
                </c:pt>
              </c:numCache>
            </c:numRef>
          </c:val>
          <c:smooth val="0"/>
        </c:ser>
        <c:ser>
          <c:idx val="49"/>
          <c:order val="49"/>
          <c:val>
            <c:numRef>
              <c:f>'9" No Bars'!$AZ$14:$AZ$25</c:f>
              <c:numCache>
                <c:formatCode>General</c:formatCode>
                <c:ptCount val="12"/>
              </c:numCache>
            </c:numRef>
          </c:val>
          <c:smooth val="0"/>
        </c:ser>
        <c:ser>
          <c:idx val="50"/>
          <c:order val="50"/>
          <c:val>
            <c:numRef>
              <c:f>'9" No Bars'!$BA$14:$BA$25</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B$14:$BB$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37.096775000000001</c:v>
                </c:pt>
                <c:pt idx="8">
                  <c:v>77.217735000000005</c:v>
                </c:pt>
                <c:pt idx="9">
                  <c:v>77.217735000000005</c:v>
                </c:pt>
                <c:pt idx="10">
                  <c:v>77.217735000000005</c:v>
                </c:pt>
                <c:pt idx="11">
                  <c:v>77.217735000000005</c:v>
                </c:pt>
              </c:numCache>
            </c:numRef>
          </c:val>
          <c:smooth val="0"/>
        </c:ser>
        <c:ser>
          <c:idx val="52"/>
          <c:order val="52"/>
          <c:val>
            <c:numRef>
              <c:f>'9" No Bars'!$BC$14:$BC$25</c:f>
              <c:numCache>
                <c:formatCode>General</c:formatCode>
                <c:ptCount val="12"/>
              </c:numCache>
            </c:numRef>
          </c:val>
          <c:smooth val="0"/>
        </c:ser>
        <c:ser>
          <c:idx val="53"/>
          <c:order val="53"/>
          <c:val>
            <c:numRef>
              <c:f>'9" No Bars'!$BD$14:$BD$25</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E$14:$BE$25</c:f>
              <c:numCache>
                <c:formatCode>General</c:formatCode>
                <c:ptCount val="12"/>
                <c:pt idx="0">
                  <c:v>37.096775000000001</c:v>
                </c:pt>
                <c:pt idx="1">
                  <c:v>77.217735000000005</c:v>
                </c:pt>
                <c:pt idx="2">
                  <c:v>77.217735000000005</c:v>
                </c:pt>
                <c:pt idx="3">
                  <c:v>77.217735000000005</c:v>
                </c:pt>
                <c:pt idx="4">
                  <c:v>77.217735000000005</c:v>
                </c:pt>
                <c:pt idx="5">
                  <c:v>77.217735000000005</c:v>
                </c:pt>
                <c:pt idx="6">
                  <c:v>77.217735000000005</c:v>
                </c:pt>
                <c:pt idx="7">
                  <c:v>77.217735000000005</c:v>
                </c:pt>
                <c:pt idx="8">
                  <c:v>37.096775000000001</c:v>
                </c:pt>
                <c:pt idx="9">
                  <c:v>77.217735000000005</c:v>
                </c:pt>
                <c:pt idx="10">
                  <c:v>77.217735000000005</c:v>
                </c:pt>
                <c:pt idx="11">
                  <c:v>37.096775000000001</c:v>
                </c:pt>
              </c:numCache>
            </c:numRef>
          </c:val>
          <c:smooth val="0"/>
        </c:ser>
        <c:dLbls>
          <c:showLegendKey val="0"/>
          <c:showVal val="0"/>
          <c:showCatName val="0"/>
          <c:showSerName val="0"/>
          <c:showPercent val="0"/>
          <c:showBubbleSize val="0"/>
        </c:dLbls>
        <c:marker val="1"/>
        <c:smooth val="0"/>
        <c:axId val="296064896"/>
        <c:axId val="296067072"/>
      </c:lineChart>
      <c:catAx>
        <c:axId val="296064896"/>
        <c:scaling>
          <c:orientation val="minMax"/>
        </c:scaling>
        <c:delete val="0"/>
        <c:axPos val="b"/>
        <c:majorTickMark val="out"/>
        <c:minorTickMark val="none"/>
        <c:tickLblPos val="nextTo"/>
        <c:crossAx val="296067072"/>
        <c:crosses val="autoZero"/>
        <c:auto val="1"/>
        <c:lblAlgn val="ctr"/>
        <c:lblOffset val="100"/>
        <c:noMultiLvlLbl val="0"/>
      </c:catAx>
      <c:valAx>
        <c:axId val="296067072"/>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296064896"/>
        <c:crosses val="autoZero"/>
        <c:crossBetween val="between"/>
      </c:valAx>
    </c:plotArea>
    <c:plotVisOnly val="1"/>
    <c:dispBlanksAs val="gap"/>
    <c:showDLblsOverMax val="0"/>
  </c:chart>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9" No Bars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D$27:$D$38</c:f>
              <c:numCache>
                <c:formatCode>General</c:formatCode>
                <c:ptCount val="12"/>
                <c:pt idx="0">
                  <c:v>197.58063000000001</c:v>
                </c:pt>
                <c:pt idx="1">
                  <c:v>197.58063000000001</c:v>
                </c:pt>
                <c:pt idx="2">
                  <c:v>197.58063000000001</c:v>
                </c:pt>
                <c:pt idx="3">
                  <c:v>197.58063000000001</c:v>
                </c:pt>
                <c:pt idx="4">
                  <c:v>197.58063000000001</c:v>
                </c:pt>
                <c:pt idx="5">
                  <c:v>90.591399999999993</c:v>
                </c:pt>
                <c:pt idx="6">
                  <c:v>90.591399999999993</c:v>
                </c:pt>
                <c:pt idx="7">
                  <c:v>197.58063000000001</c:v>
                </c:pt>
                <c:pt idx="8">
                  <c:v>197.58063000000001</c:v>
                </c:pt>
                <c:pt idx="9">
                  <c:v>197.58063000000001</c:v>
                </c:pt>
                <c:pt idx="10">
                  <c:v>197.58063000000001</c:v>
                </c:pt>
                <c:pt idx="11">
                  <c:v>197.58063000000001</c:v>
                </c:pt>
              </c:numCache>
            </c:numRef>
          </c:val>
          <c:smooth val="0"/>
        </c:ser>
        <c:ser>
          <c:idx val="1"/>
          <c:order val="1"/>
          <c:val>
            <c:numRef>
              <c:f>'9" No Bars'!$E$27:$E$38</c:f>
              <c:numCache>
                <c:formatCode>General</c:formatCode>
                <c:ptCount val="12"/>
              </c:numCache>
            </c:numRef>
          </c:val>
          <c:smooth val="0"/>
        </c:ser>
        <c:ser>
          <c:idx val="2"/>
          <c:order val="2"/>
          <c:val>
            <c:numRef>
              <c:f>'9" No Bars'!$F$27:$F$38</c:f>
              <c:numCache>
                <c:formatCode>General</c:formatCode>
                <c:ptCount val="12"/>
              </c:numCache>
            </c:numRef>
          </c:val>
          <c:smooth val="0"/>
        </c:ser>
        <c:ser>
          <c:idx val="3"/>
          <c:order val="3"/>
          <c:spPr>
            <a:ln>
              <a:noFill/>
            </a:ln>
          </c:spPr>
          <c:marker>
            <c:symbol val="x"/>
            <c:size val="7"/>
            <c:spPr>
              <a:ln>
                <a:solidFill>
                  <a:srgbClr val="4F81BD"/>
                </a:solidFill>
              </a:ln>
            </c:spPr>
          </c:marker>
          <c:val>
            <c:numRef>
              <c:f>'9" No Bars'!$G$27:$G$38</c:f>
              <c:numCache>
                <c:formatCode>General</c:formatCode>
                <c:ptCount val="12"/>
                <c:pt idx="0">
                  <c:v>90.591399999999993</c:v>
                </c:pt>
                <c:pt idx="1">
                  <c:v>90.591399999999993</c:v>
                </c:pt>
                <c:pt idx="2">
                  <c:v>197.58063000000001</c:v>
                </c:pt>
                <c:pt idx="3">
                  <c:v>197.58063000000001</c:v>
                </c:pt>
                <c:pt idx="4">
                  <c:v>90.591399999999993</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4"/>
          <c:order val="4"/>
          <c:val>
            <c:numRef>
              <c:f>'9" No Bars'!$H$27:$H$38</c:f>
              <c:numCache>
                <c:formatCode>General</c:formatCode>
                <c:ptCount val="12"/>
              </c:numCache>
            </c:numRef>
          </c:val>
          <c:smooth val="0"/>
        </c:ser>
        <c:ser>
          <c:idx val="5"/>
          <c:order val="5"/>
          <c:val>
            <c:numRef>
              <c:f>'9" No Bars'!$I$27:$I$38</c:f>
              <c:numCache>
                <c:formatCode>General</c:formatCode>
                <c:ptCount val="12"/>
              </c:numCache>
            </c:numRef>
          </c:val>
          <c:smooth val="0"/>
        </c:ser>
        <c:ser>
          <c:idx val="6"/>
          <c:order val="6"/>
          <c:spPr>
            <a:ln>
              <a:noFill/>
            </a:ln>
          </c:spPr>
          <c:marker>
            <c:symbol val="x"/>
            <c:size val="7"/>
            <c:spPr>
              <a:ln>
                <a:solidFill>
                  <a:srgbClr val="4F81BD"/>
                </a:solidFill>
              </a:ln>
            </c:spPr>
          </c:marker>
          <c:val>
            <c:numRef>
              <c:f>'9" No Bars'!$J$27:$J$38</c:f>
              <c:numCache>
                <c:formatCode>General</c:formatCode>
                <c:ptCount val="12"/>
                <c:pt idx="0">
                  <c:v>197.58063000000001</c:v>
                </c:pt>
                <c:pt idx="1">
                  <c:v>90.591399999999993</c:v>
                </c:pt>
                <c:pt idx="2">
                  <c:v>197.58063000000001</c:v>
                </c:pt>
                <c:pt idx="3">
                  <c:v>197.58063000000001</c:v>
                </c:pt>
                <c:pt idx="4">
                  <c:v>197.58063000000001</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7"/>
          <c:order val="7"/>
          <c:val>
            <c:numRef>
              <c:f>'9" No Bars'!$K$27:$K$38</c:f>
              <c:numCache>
                <c:formatCode>General</c:formatCode>
                <c:ptCount val="12"/>
              </c:numCache>
            </c:numRef>
          </c:val>
          <c:smooth val="0"/>
        </c:ser>
        <c:ser>
          <c:idx val="8"/>
          <c:order val="8"/>
          <c:val>
            <c:numRef>
              <c:f>'9" No Bars'!$L$27:$L$38</c:f>
              <c:numCache>
                <c:formatCode>General</c:formatCode>
                <c:ptCount val="12"/>
              </c:numCache>
            </c:numRef>
          </c:val>
          <c:smooth val="0"/>
        </c:ser>
        <c:ser>
          <c:idx val="9"/>
          <c:order val="9"/>
          <c:spPr>
            <a:ln>
              <a:noFill/>
            </a:ln>
          </c:spPr>
          <c:marker>
            <c:symbol val="x"/>
            <c:size val="7"/>
            <c:spPr>
              <a:ln>
                <a:solidFill>
                  <a:srgbClr val="4F81BD"/>
                </a:solidFill>
              </a:ln>
            </c:spPr>
          </c:marker>
          <c:val>
            <c:numRef>
              <c:f>'9" No Bars'!$M$27:$M$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97.58063000000001</c:v>
                </c:pt>
                <c:pt idx="9">
                  <c:v>197.58063000000001</c:v>
                </c:pt>
                <c:pt idx="10">
                  <c:v>197.58063000000001</c:v>
                </c:pt>
                <c:pt idx="11">
                  <c:v>90.591399999999993</c:v>
                </c:pt>
              </c:numCache>
            </c:numRef>
          </c:val>
          <c:smooth val="0"/>
        </c:ser>
        <c:ser>
          <c:idx val="10"/>
          <c:order val="10"/>
          <c:val>
            <c:numRef>
              <c:f>'9" No Bars'!$N$27:$N$38</c:f>
              <c:numCache>
                <c:formatCode>General</c:formatCode>
                <c:ptCount val="12"/>
              </c:numCache>
            </c:numRef>
          </c:val>
          <c:smooth val="0"/>
        </c:ser>
        <c:ser>
          <c:idx val="11"/>
          <c:order val="11"/>
          <c:val>
            <c:numRef>
              <c:f>'9" No Bars'!$O$27:$O$38</c:f>
              <c:numCache>
                <c:formatCode>General</c:formatCode>
                <c:ptCount val="12"/>
              </c:numCache>
            </c:numRef>
          </c:val>
          <c:smooth val="0"/>
        </c:ser>
        <c:ser>
          <c:idx val="12"/>
          <c:order val="12"/>
          <c:spPr>
            <a:ln>
              <a:noFill/>
            </a:ln>
          </c:spPr>
          <c:marker>
            <c:symbol val="x"/>
            <c:size val="7"/>
            <c:spPr>
              <a:ln>
                <a:solidFill>
                  <a:srgbClr val="4F81BD"/>
                </a:solidFill>
              </a:ln>
            </c:spPr>
          </c:marker>
          <c:val>
            <c:numRef>
              <c:f>'9" No Bars'!$P$27:$P$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197.58063000000001</c:v>
                </c:pt>
                <c:pt idx="8">
                  <c:v>197.58063000000001</c:v>
                </c:pt>
                <c:pt idx="9">
                  <c:v>197.58063000000001</c:v>
                </c:pt>
                <c:pt idx="10">
                  <c:v>197.58063000000001</c:v>
                </c:pt>
                <c:pt idx="11">
                  <c:v>197.58063000000001</c:v>
                </c:pt>
              </c:numCache>
            </c:numRef>
          </c:val>
          <c:smooth val="0"/>
        </c:ser>
        <c:ser>
          <c:idx val="13"/>
          <c:order val="13"/>
          <c:val>
            <c:numRef>
              <c:f>'9" No Bars'!$Q$27:$Q$38</c:f>
              <c:numCache>
                <c:formatCode>General</c:formatCode>
                <c:ptCount val="12"/>
              </c:numCache>
            </c:numRef>
          </c:val>
          <c:smooth val="0"/>
        </c:ser>
        <c:ser>
          <c:idx val="14"/>
          <c:order val="14"/>
          <c:val>
            <c:numRef>
              <c:f>'9" No Bars'!$R$27:$R$38</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S$27:$S$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90.591399999999993</c:v>
                </c:pt>
                <c:pt idx="8">
                  <c:v>197.58063000000001</c:v>
                </c:pt>
                <c:pt idx="9">
                  <c:v>90.591399999999993</c:v>
                </c:pt>
                <c:pt idx="10">
                  <c:v>197.58063000000001</c:v>
                </c:pt>
                <c:pt idx="11">
                  <c:v>197.58063000000001</c:v>
                </c:pt>
              </c:numCache>
            </c:numRef>
          </c:val>
          <c:smooth val="0"/>
        </c:ser>
        <c:ser>
          <c:idx val="16"/>
          <c:order val="16"/>
          <c:val>
            <c:numRef>
              <c:f>'9" No Bars'!$T$27:$T$38</c:f>
              <c:numCache>
                <c:formatCode>General</c:formatCode>
                <c:ptCount val="12"/>
              </c:numCache>
            </c:numRef>
          </c:val>
          <c:smooth val="0"/>
        </c:ser>
        <c:ser>
          <c:idx val="17"/>
          <c:order val="17"/>
          <c:val>
            <c:numRef>
              <c:f>'9" No Bars'!$U$27:$U$38</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No Bars'!$V$27:$V$38</c:f>
              <c:numCache>
                <c:formatCode>General</c:formatCode>
                <c:ptCount val="12"/>
                <c:pt idx="0">
                  <c:v>197.58063000000001</c:v>
                </c:pt>
                <c:pt idx="1">
                  <c:v>197.58063000000001</c:v>
                </c:pt>
                <c:pt idx="2">
                  <c:v>197.58063000000001</c:v>
                </c:pt>
                <c:pt idx="3">
                  <c:v>197.58063000000001</c:v>
                </c:pt>
                <c:pt idx="4">
                  <c:v>197.58063000000001</c:v>
                </c:pt>
                <c:pt idx="5">
                  <c:v>90.591399999999993</c:v>
                </c:pt>
                <c:pt idx="6">
                  <c:v>197.58063000000001</c:v>
                </c:pt>
                <c:pt idx="7">
                  <c:v>197.58063000000001</c:v>
                </c:pt>
                <c:pt idx="8">
                  <c:v>197.58063000000001</c:v>
                </c:pt>
                <c:pt idx="9">
                  <c:v>197.58063000000001</c:v>
                </c:pt>
                <c:pt idx="10">
                  <c:v>197.58063000000001</c:v>
                </c:pt>
                <c:pt idx="11">
                  <c:v>197.58063000000001</c:v>
                </c:pt>
              </c:numCache>
            </c:numRef>
          </c:val>
          <c:smooth val="0"/>
        </c:ser>
        <c:ser>
          <c:idx val="19"/>
          <c:order val="19"/>
          <c:val>
            <c:numRef>
              <c:f>'9" No Bars'!$W$27:$W$38</c:f>
              <c:numCache>
                <c:formatCode>General</c:formatCode>
                <c:ptCount val="12"/>
              </c:numCache>
            </c:numRef>
          </c:val>
          <c:smooth val="0"/>
        </c:ser>
        <c:ser>
          <c:idx val="20"/>
          <c:order val="20"/>
          <c:val>
            <c:numRef>
              <c:f>'9" No Bars'!$X$27:$X$38</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Y$27:$Y$38</c:f>
              <c:numCache>
                <c:formatCode>General</c:formatCode>
                <c:ptCount val="12"/>
                <c:pt idx="0">
                  <c:v>197.58063000000001</c:v>
                </c:pt>
                <c:pt idx="1">
                  <c:v>90.591399999999993</c:v>
                </c:pt>
                <c:pt idx="2">
                  <c:v>197.58063000000001</c:v>
                </c:pt>
                <c:pt idx="3">
                  <c:v>197.58063000000001</c:v>
                </c:pt>
                <c:pt idx="4">
                  <c:v>197.58063000000001</c:v>
                </c:pt>
                <c:pt idx="5">
                  <c:v>197.58063000000001</c:v>
                </c:pt>
                <c:pt idx="6">
                  <c:v>197.58063000000001</c:v>
                </c:pt>
                <c:pt idx="7">
                  <c:v>90.591399999999993</c:v>
                </c:pt>
                <c:pt idx="8">
                  <c:v>197.58063000000001</c:v>
                </c:pt>
                <c:pt idx="9">
                  <c:v>90.591399999999993</c:v>
                </c:pt>
                <c:pt idx="10">
                  <c:v>90.591399999999993</c:v>
                </c:pt>
                <c:pt idx="11">
                  <c:v>197.58063000000001</c:v>
                </c:pt>
              </c:numCache>
            </c:numRef>
          </c:val>
          <c:smooth val="0"/>
        </c:ser>
        <c:ser>
          <c:idx val="22"/>
          <c:order val="22"/>
          <c:val>
            <c:numRef>
              <c:f>'9" No Bars'!$Z$27:$Z$38</c:f>
              <c:numCache>
                <c:formatCode>General</c:formatCode>
                <c:ptCount val="12"/>
              </c:numCache>
            </c:numRef>
          </c:val>
          <c:smooth val="0"/>
        </c:ser>
        <c:ser>
          <c:idx val="23"/>
          <c:order val="23"/>
          <c:val>
            <c:numRef>
              <c:f>'9" No Bars'!$AA$27:$AA$38</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AB$27:$AB$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197.58063000000001</c:v>
                </c:pt>
                <c:pt idx="8">
                  <c:v>197.58063000000001</c:v>
                </c:pt>
                <c:pt idx="9">
                  <c:v>197.58063000000001</c:v>
                </c:pt>
                <c:pt idx="10">
                  <c:v>197.58063000000001</c:v>
                </c:pt>
                <c:pt idx="11">
                  <c:v>197.58063000000001</c:v>
                </c:pt>
              </c:numCache>
            </c:numRef>
          </c:val>
          <c:smooth val="0"/>
        </c:ser>
        <c:ser>
          <c:idx val="25"/>
          <c:order val="25"/>
          <c:val>
            <c:numRef>
              <c:f>'9" No Bars'!$AC$27:$AC$38</c:f>
              <c:numCache>
                <c:formatCode>General</c:formatCode>
                <c:ptCount val="12"/>
              </c:numCache>
            </c:numRef>
          </c:val>
          <c:smooth val="0"/>
        </c:ser>
        <c:ser>
          <c:idx val="26"/>
          <c:order val="26"/>
          <c:val>
            <c:numRef>
              <c:f>'9" No Bars'!$AD$27:$AD$38</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E$27:$AE$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197.58063000000001</c:v>
                </c:pt>
                <c:pt idx="8">
                  <c:v>197.58063000000001</c:v>
                </c:pt>
                <c:pt idx="9">
                  <c:v>90.591399999999993</c:v>
                </c:pt>
                <c:pt idx="10">
                  <c:v>197.58063000000001</c:v>
                </c:pt>
                <c:pt idx="11">
                  <c:v>90.591399999999993</c:v>
                </c:pt>
              </c:numCache>
            </c:numRef>
          </c:val>
          <c:smooth val="0"/>
        </c:ser>
        <c:ser>
          <c:idx val="28"/>
          <c:order val="28"/>
          <c:val>
            <c:numRef>
              <c:f>'9" No Bars'!$AF$27:$AF$38</c:f>
              <c:numCache>
                <c:formatCode>General</c:formatCode>
                <c:ptCount val="12"/>
              </c:numCache>
            </c:numRef>
          </c:val>
          <c:smooth val="0"/>
        </c:ser>
        <c:ser>
          <c:idx val="29"/>
          <c:order val="29"/>
          <c:val>
            <c:numRef>
              <c:f>'9" No Bars'!$AG$27:$AG$38</c:f>
              <c:numCache>
                <c:formatCode>General</c:formatCode>
                <c:ptCount val="12"/>
              </c:numCache>
            </c:numRef>
          </c:val>
          <c:smooth val="0"/>
        </c:ser>
        <c:ser>
          <c:idx val="30"/>
          <c:order val="30"/>
          <c:spPr>
            <a:ln>
              <a:noFill/>
            </a:ln>
          </c:spPr>
          <c:marker>
            <c:symbol val="x"/>
            <c:size val="7"/>
            <c:spPr>
              <a:ln>
                <a:solidFill>
                  <a:srgbClr val="4F81BD"/>
                </a:solidFill>
              </a:ln>
            </c:spPr>
          </c:marker>
          <c:val>
            <c:numRef>
              <c:f>'9" No Bars'!$AH$27:$AH$38</c:f>
              <c:numCache>
                <c:formatCode>General</c:formatCode>
                <c:ptCount val="12"/>
                <c:pt idx="0">
                  <c:v>197.58063000000001</c:v>
                </c:pt>
                <c:pt idx="1">
                  <c:v>197.58063000000001</c:v>
                </c:pt>
                <c:pt idx="2">
                  <c:v>197.58063000000001</c:v>
                </c:pt>
                <c:pt idx="3">
                  <c:v>197.58063000000001</c:v>
                </c:pt>
                <c:pt idx="4">
                  <c:v>90.591399999999993</c:v>
                </c:pt>
                <c:pt idx="5">
                  <c:v>197.58063000000001</c:v>
                </c:pt>
                <c:pt idx="6">
                  <c:v>90.591399999999993</c:v>
                </c:pt>
                <c:pt idx="7">
                  <c:v>197.58063000000001</c:v>
                </c:pt>
                <c:pt idx="8">
                  <c:v>197.58063000000001</c:v>
                </c:pt>
                <c:pt idx="9">
                  <c:v>197.58063000000001</c:v>
                </c:pt>
                <c:pt idx="10">
                  <c:v>197.58063000000001</c:v>
                </c:pt>
                <c:pt idx="11">
                  <c:v>197.58063000000001</c:v>
                </c:pt>
              </c:numCache>
            </c:numRef>
          </c:val>
          <c:smooth val="0"/>
        </c:ser>
        <c:ser>
          <c:idx val="31"/>
          <c:order val="31"/>
          <c:val>
            <c:numRef>
              <c:f>'9" No Bars'!$AI$27:$AI$38</c:f>
              <c:numCache>
                <c:formatCode>General</c:formatCode>
                <c:ptCount val="12"/>
              </c:numCache>
            </c:numRef>
          </c:val>
          <c:smooth val="0"/>
        </c:ser>
        <c:ser>
          <c:idx val="32"/>
          <c:order val="32"/>
          <c:val>
            <c:numRef>
              <c:f>'9" No Bars'!$AJ$27:$AJ$38</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K$27:$AK$38</c:f>
              <c:numCache>
                <c:formatCode>General</c:formatCode>
                <c:ptCount val="12"/>
                <c:pt idx="0">
                  <c:v>197.58063000000001</c:v>
                </c:pt>
                <c:pt idx="1">
                  <c:v>90.591399999999993</c:v>
                </c:pt>
                <c:pt idx="2">
                  <c:v>197.58063000000001</c:v>
                </c:pt>
                <c:pt idx="3">
                  <c:v>197.58063000000001</c:v>
                </c:pt>
                <c:pt idx="4">
                  <c:v>197.58063000000001</c:v>
                </c:pt>
                <c:pt idx="5">
                  <c:v>90.591399999999993</c:v>
                </c:pt>
                <c:pt idx="6">
                  <c:v>197.58063000000001</c:v>
                </c:pt>
                <c:pt idx="7">
                  <c:v>197.58063000000001</c:v>
                </c:pt>
                <c:pt idx="8">
                  <c:v>197.58063000000001</c:v>
                </c:pt>
                <c:pt idx="9">
                  <c:v>197.58063000000001</c:v>
                </c:pt>
                <c:pt idx="10">
                  <c:v>197.58063000000001</c:v>
                </c:pt>
                <c:pt idx="11">
                  <c:v>197.58063000000001</c:v>
                </c:pt>
              </c:numCache>
            </c:numRef>
          </c:val>
          <c:smooth val="0"/>
        </c:ser>
        <c:ser>
          <c:idx val="34"/>
          <c:order val="34"/>
          <c:val>
            <c:numRef>
              <c:f>'9" No Bars'!$AL$27:$AL$38</c:f>
              <c:numCache>
                <c:formatCode>General</c:formatCode>
                <c:ptCount val="12"/>
              </c:numCache>
            </c:numRef>
          </c:val>
          <c:smooth val="0"/>
        </c:ser>
        <c:ser>
          <c:idx val="35"/>
          <c:order val="35"/>
          <c:val>
            <c:numRef>
              <c:f>'9" No Bars'!$AM$27:$AM$38</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N$27:$AN$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197.58063000000001</c:v>
                </c:pt>
                <c:pt idx="8">
                  <c:v>197.58063000000001</c:v>
                </c:pt>
                <c:pt idx="9">
                  <c:v>90.591399999999993</c:v>
                </c:pt>
                <c:pt idx="10">
                  <c:v>197.58063000000001</c:v>
                </c:pt>
                <c:pt idx="11">
                  <c:v>197.58063000000001</c:v>
                </c:pt>
              </c:numCache>
            </c:numRef>
          </c:val>
          <c:smooth val="0"/>
        </c:ser>
        <c:ser>
          <c:idx val="37"/>
          <c:order val="37"/>
          <c:val>
            <c:numRef>
              <c:f>'9" No Bars'!$AO$27:$AO$38</c:f>
              <c:numCache>
                <c:formatCode>General</c:formatCode>
                <c:ptCount val="12"/>
              </c:numCache>
            </c:numRef>
          </c:val>
          <c:smooth val="0"/>
        </c:ser>
        <c:ser>
          <c:idx val="38"/>
          <c:order val="38"/>
          <c:val>
            <c:numRef>
              <c:f>'9" No Bars'!$AP$27:$AP$38</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Q$27:$AQ$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40"/>
          <c:order val="40"/>
          <c:val>
            <c:numRef>
              <c:f>'9" No Bars'!$AR$27:$AR$38</c:f>
              <c:numCache>
                <c:formatCode>General</c:formatCode>
                <c:ptCount val="12"/>
              </c:numCache>
            </c:numRef>
          </c:val>
          <c:smooth val="0"/>
        </c:ser>
        <c:ser>
          <c:idx val="41"/>
          <c:order val="41"/>
          <c:val>
            <c:numRef>
              <c:f>'9" No Bars'!$AS$27:$AS$38</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T$27:$AT$38</c:f>
              <c:numCache>
                <c:formatCode>General</c:formatCode>
                <c:ptCount val="12"/>
                <c:pt idx="0">
                  <c:v>197.58063000000001</c:v>
                </c:pt>
                <c:pt idx="1">
                  <c:v>197.58063000000001</c:v>
                </c:pt>
                <c:pt idx="2">
                  <c:v>197.58063000000001</c:v>
                </c:pt>
                <c:pt idx="3">
                  <c:v>197.58063000000001</c:v>
                </c:pt>
                <c:pt idx="4">
                  <c:v>90.591399999999993</c:v>
                </c:pt>
                <c:pt idx="5">
                  <c:v>197.58063000000001</c:v>
                </c:pt>
                <c:pt idx="6">
                  <c:v>197.58063000000001</c:v>
                </c:pt>
                <c:pt idx="7">
                  <c:v>197.58063000000001</c:v>
                </c:pt>
                <c:pt idx="8">
                  <c:v>197.58063000000001</c:v>
                </c:pt>
                <c:pt idx="9">
                  <c:v>197.58063000000001</c:v>
                </c:pt>
                <c:pt idx="10">
                  <c:v>197.58063000000001</c:v>
                </c:pt>
                <c:pt idx="11">
                  <c:v>197.58063000000001</c:v>
                </c:pt>
              </c:numCache>
            </c:numRef>
          </c:val>
          <c:smooth val="0"/>
        </c:ser>
        <c:ser>
          <c:idx val="43"/>
          <c:order val="43"/>
          <c:val>
            <c:numRef>
              <c:f>'9" No Bars'!$AU$27:$AU$38</c:f>
              <c:numCache>
                <c:formatCode>General</c:formatCode>
                <c:ptCount val="12"/>
              </c:numCache>
            </c:numRef>
          </c:val>
          <c:smooth val="0"/>
        </c:ser>
        <c:ser>
          <c:idx val="44"/>
          <c:order val="44"/>
          <c:val>
            <c:numRef>
              <c:f>'9" No Bars'!$AV$27:$AV$38</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W$27:$AW$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000</c:v>
                </c:pt>
                <c:pt idx="9">
                  <c:v>197.58063000000001</c:v>
                </c:pt>
                <c:pt idx="10">
                  <c:v>197.58063000000001</c:v>
                </c:pt>
                <c:pt idx="11">
                  <c:v>197.58063000000001</c:v>
                </c:pt>
              </c:numCache>
            </c:numRef>
          </c:val>
          <c:smooth val="0"/>
        </c:ser>
        <c:ser>
          <c:idx val="46"/>
          <c:order val="46"/>
          <c:val>
            <c:numRef>
              <c:f>'9" No Bars'!$AX$27:$AX$38</c:f>
              <c:numCache>
                <c:formatCode>General</c:formatCode>
                <c:ptCount val="12"/>
              </c:numCache>
            </c:numRef>
          </c:val>
          <c:smooth val="0"/>
        </c:ser>
        <c:ser>
          <c:idx val="47"/>
          <c:order val="47"/>
          <c:val>
            <c:numRef>
              <c:f>'9" No Bars'!$AY$27:$AY$38</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Z$27:$AZ$38</c:f>
              <c:numCache>
                <c:formatCode>General</c:formatCode>
                <c:ptCount val="12"/>
                <c:pt idx="0">
                  <c:v>90.591399999999993</c:v>
                </c:pt>
                <c:pt idx="1">
                  <c:v>197.58063000000001</c:v>
                </c:pt>
                <c:pt idx="2">
                  <c:v>197.58063000000001</c:v>
                </c:pt>
                <c:pt idx="3">
                  <c:v>197.58063000000001</c:v>
                </c:pt>
                <c:pt idx="4">
                  <c:v>197.58063000000001</c:v>
                </c:pt>
                <c:pt idx="5">
                  <c:v>197.58063000000001</c:v>
                </c:pt>
                <c:pt idx="6">
                  <c:v>90.591399999999993</c:v>
                </c:pt>
                <c:pt idx="7">
                  <c:v>197.58063000000001</c:v>
                </c:pt>
                <c:pt idx="8">
                  <c:v>1000</c:v>
                </c:pt>
                <c:pt idx="9">
                  <c:v>197.58063000000001</c:v>
                </c:pt>
                <c:pt idx="10">
                  <c:v>197.58063000000001</c:v>
                </c:pt>
                <c:pt idx="11">
                  <c:v>197.58063000000001</c:v>
                </c:pt>
              </c:numCache>
            </c:numRef>
          </c:val>
          <c:smooth val="0"/>
        </c:ser>
        <c:ser>
          <c:idx val="49"/>
          <c:order val="49"/>
          <c:val>
            <c:numRef>
              <c:f>'9" No Bars'!$BA$27:$BA$38</c:f>
              <c:numCache>
                <c:formatCode>General</c:formatCode>
                <c:ptCount val="12"/>
              </c:numCache>
            </c:numRef>
          </c:val>
          <c:smooth val="0"/>
        </c:ser>
        <c:ser>
          <c:idx val="50"/>
          <c:order val="50"/>
          <c:val>
            <c:numRef>
              <c:f>'9" No Bars'!$BB$27:$BB$38</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C$27:$BC$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90.591399999999993</c:v>
                </c:pt>
                <c:pt idx="8">
                  <c:v>197.58063000000001</c:v>
                </c:pt>
                <c:pt idx="9">
                  <c:v>197.58063000000001</c:v>
                </c:pt>
                <c:pt idx="10">
                  <c:v>197.58063000000001</c:v>
                </c:pt>
                <c:pt idx="11">
                  <c:v>197.58063000000001</c:v>
                </c:pt>
              </c:numCache>
            </c:numRef>
          </c:val>
          <c:smooth val="0"/>
        </c:ser>
        <c:ser>
          <c:idx val="52"/>
          <c:order val="52"/>
          <c:val>
            <c:numRef>
              <c:f>'9" No Bars'!$BD$27:$BD$38</c:f>
              <c:numCache>
                <c:formatCode>General</c:formatCode>
                <c:ptCount val="12"/>
              </c:numCache>
            </c:numRef>
          </c:val>
          <c:smooth val="0"/>
        </c:ser>
        <c:ser>
          <c:idx val="53"/>
          <c:order val="53"/>
          <c:val>
            <c:numRef>
              <c:f>'9" No Bars'!$BE$27:$BE$38</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F$27:$BF$38</c:f>
              <c:numCache>
                <c:formatCode>General</c:formatCode>
                <c:ptCount val="12"/>
                <c:pt idx="0">
                  <c:v>90.591399999999993</c:v>
                </c:pt>
                <c:pt idx="1">
                  <c:v>197.58063000000001</c:v>
                </c:pt>
                <c:pt idx="2">
                  <c:v>197.58063000000001</c:v>
                </c:pt>
                <c:pt idx="3">
                  <c:v>197.58063000000001</c:v>
                </c:pt>
                <c:pt idx="4">
                  <c:v>197.58063000000001</c:v>
                </c:pt>
                <c:pt idx="5">
                  <c:v>197.58063000000001</c:v>
                </c:pt>
                <c:pt idx="6">
                  <c:v>197.58063000000001</c:v>
                </c:pt>
                <c:pt idx="7">
                  <c:v>197.58063000000001</c:v>
                </c:pt>
                <c:pt idx="8">
                  <c:v>90.591399999999993</c:v>
                </c:pt>
                <c:pt idx="9">
                  <c:v>197.58063000000001</c:v>
                </c:pt>
                <c:pt idx="10">
                  <c:v>197.58063000000001</c:v>
                </c:pt>
                <c:pt idx="11">
                  <c:v>90.591399999999993</c:v>
                </c:pt>
              </c:numCache>
            </c:numRef>
          </c:val>
          <c:smooth val="0"/>
        </c:ser>
        <c:dLbls>
          <c:showLegendKey val="0"/>
          <c:showVal val="0"/>
          <c:showCatName val="0"/>
          <c:showSerName val="0"/>
          <c:showPercent val="0"/>
          <c:showBubbleSize val="0"/>
        </c:dLbls>
        <c:marker val="1"/>
        <c:smooth val="0"/>
        <c:axId val="296147584"/>
        <c:axId val="296153856"/>
      </c:lineChart>
      <c:catAx>
        <c:axId val="296147584"/>
        <c:scaling>
          <c:orientation val="minMax"/>
        </c:scaling>
        <c:delete val="0"/>
        <c:axPos val="b"/>
        <c:majorTickMark val="out"/>
        <c:minorTickMark val="none"/>
        <c:tickLblPos val="nextTo"/>
        <c:crossAx val="296153856"/>
        <c:crosses val="autoZero"/>
        <c:auto val="1"/>
        <c:lblAlgn val="ctr"/>
        <c:lblOffset val="100"/>
        <c:noMultiLvlLbl val="0"/>
      </c:catAx>
      <c:valAx>
        <c:axId val="296153856"/>
        <c:scaling>
          <c:orientation val="minMax"/>
          <c:max val="1000"/>
        </c:scaling>
        <c:delete val="0"/>
        <c:axPos val="l"/>
        <c:majorGridlines/>
        <c:numFmt formatCode="General" sourceLinked="1"/>
        <c:majorTickMark val="out"/>
        <c:minorTickMark val="none"/>
        <c:tickLblPos val="nextTo"/>
        <c:crossAx val="296147584"/>
        <c:crosses val="autoZero"/>
        <c:crossBetween val="between"/>
      </c:valAx>
    </c:plotArea>
    <c:plotVisOnly val="1"/>
    <c:dispBlanksAs val="gap"/>
    <c:showDLblsOverMax val="0"/>
  </c:chart>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12548</cdr:x>
      <cdr:y>0.47733</cdr:y>
    </cdr:from>
    <cdr:to>
      <cdr:x>0.3413</cdr:x>
      <cdr:y>0.54933</cdr:y>
    </cdr:to>
    <cdr:sp macro="" textlink="">
      <cdr:nvSpPr>
        <cdr:cNvPr id="2" name="Text Box 1"/>
        <cdr:cNvSpPr txBox="1"/>
      </cdr:nvSpPr>
      <cdr:spPr>
        <a:xfrm xmlns:a="http://schemas.openxmlformats.org/drawingml/2006/main">
          <a:off x="731520" y="1309421"/>
          <a:ext cx="1258214"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wrap="square" rtlCol="0" anchor="ctr"/>
        <a:lstStyle xmlns:a="http://schemas.openxmlformats.org/drawingml/2006/main"/>
        <a:p xmlns:a="http://schemas.openxmlformats.org/drawingml/2006/main">
          <a:r>
            <a:rPr lang="en-US" sz="1100"/>
            <a:t>Correlation </a:t>
          </a:r>
          <a:r>
            <a:rPr lang="en-US" sz="1100" baseline="0"/>
            <a:t>= -0.58 </a:t>
          </a:r>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28978</cdr:x>
      <cdr:y>0.46919</cdr:y>
    </cdr:from>
    <cdr:to>
      <cdr:x>0.50442</cdr:x>
      <cdr:y>0.54119</cdr:y>
    </cdr:to>
    <cdr:sp macro="" textlink="">
      <cdr:nvSpPr>
        <cdr:cNvPr id="2" name="Text Box 1"/>
        <cdr:cNvSpPr txBox="1"/>
      </cdr:nvSpPr>
      <cdr:spPr>
        <a:xfrm xmlns:a="http://schemas.openxmlformats.org/drawingml/2006/main">
          <a:off x="1689405" y="1287069"/>
          <a:ext cx="1251305"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rtlCol="0" anchor="ctr"/>
        <a:lstStyle xmlns:a="http://schemas.openxmlformats.org/drawingml/2006/main"/>
        <a:p xmlns:a="http://schemas.openxmlformats.org/drawingml/2006/main">
          <a:r>
            <a:rPr lang="en-US"/>
            <a:t>Correlation</a:t>
          </a:r>
          <a:r>
            <a:rPr lang="en-US" baseline="0"/>
            <a:t> = -0.33</a:t>
          </a:r>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3</b:RefOrder>
  </b:Source>
  <b:Source>
    <b:Tag>Yta12</b:Tag>
    <b:SourceType>InternetSite</b:SourceType>
    <b:Guid>{005DC109-2033-4BD8-AF65-5ABA2ED34579}</b:Guid>
    <b:Title>IOIO Documentation</b:Title>
    <b:Year>2012</b:Year>
    <b:Author>
      <b:Author>
        <b:NameList>
          <b:Person>
            <b:Last>Ben-Tsvi</b:Last>
            <b:First>Ytai</b:First>
          </b:Person>
        </b:NameList>
      </b:Author>
    </b:Author>
    <b:URL>https://github.com/ytai/ioio/wiki</b:URL>
    <b:RefOrder>2</b:RefOrder>
  </b:Source>
</b:Sources>
</file>

<file path=customXml/itemProps1.xml><?xml version="1.0" encoding="utf-8"?>
<ds:datastoreItem xmlns:ds="http://schemas.openxmlformats.org/officeDocument/2006/customXml" ds:itemID="{B266B12D-440C-4C2D-815F-4CB5A07377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89</TotalTime>
  <Pages>80</Pages>
  <Words>24198</Words>
  <Characters>137931</Characters>
  <Application>Microsoft Office Word</Application>
  <DocSecurity>0</DocSecurity>
  <Lines>1149</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8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105</cp:revision>
  <cp:lastPrinted>2014-10-26T20:39:00Z</cp:lastPrinted>
  <dcterms:created xsi:type="dcterms:W3CDTF">2014-07-21T21:55:00Z</dcterms:created>
  <dcterms:modified xsi:type="dcterms:W3CDTF">2014-11-22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